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comments.xml" ContentType="application/vnd.openxmlformats-officedocument.wordprocessingml.comment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headerReference w:type="default" r:id="rId11"/>
          <w:footerReference w:type="default" r:id="rId12"/>
          <w:pgSz w:w="12240" w:h="15840"/>
          <w:pgMar w:top="1440" w:right="1440" w:bottom="1440" w:left="1440" w:header="720" w:footer="720" w:gutter="0"/>
          <w:cols w:space="720"/>
          <w:docGrid w:linePitch="360" w:charSpace="8192"/>
        </w:sectPr>
      </w:pPr>
    </w:p>
    <w:p w:rsidR="002969ED" w:rsidRDefault="002969ED" w:rsidP="00E141B1">
      <w:pPr>
        <w:jc w:val="center"/>
        <w:pPrChange w:id="6" w:author="Edward Venator" w:date="2013-04-11T09:17:00Z">
          <w:pPr/>
        </w:pPrChange>
      </w:pPr>
      <w:r>
        <w:lastRenderedPageBreak/>
        <w:t>CASE WESTERN RESERVE UNIVERSITY</w:t>
      </w:r>
    </w:p>
    <w:p w:rsidR="002969ED" w:rsidRDefault="002969ED" w:rsidP="00E141B1">
      <w:pPr>
        <w:jc w:val="center"/>
        <w:pPrChange w:id="7" w:author="Edward Venator" w:date="2013-04-11T09:17:00Z">
          <w:pPr/>
        </w:pPrChange>
      </w:pPr>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p w:rsidR="00E141B1" w:rsidRDefault="00845427">
      <w:pPr>
        <w:pStyle w:val="Heading1NoNumber"/>
        <w:rPr>
          <w:ins w:id="8" w:author="Ed" w:date="2013-04-03T15:32:00Z"/>
        </w:rPr>
        <w:pPrChange w:id="9" w:author="Ed" w:date="2013-04-03T15:32:00Z">
          <w:pPr>
            <w:pStyle w:val="TOC1"/>
            <w:tabs>
              <w:tab w:val="left" w:pos="440"/>
            </w:tabs>
          </w:pPr>
        </w:pPrChange>
      </w:pPr>
      <w:r>
        <w:lastRenderedPageBreak/>
        <w:t>Contents</w:t>
      </w:r>
    </w:p>
    <w:p w:rsidR="00E141B1" w:rsidRDefault="006B701A">
      <w:pPr>
        <w:pStyle w:val="TOC1"/>
        <w:rPr>
          <w:ins w:id="10" w:author="Edward Venator" w:date="2013-04-11T09:17:00Z"/>
          <w:rFonts w:asciiTheme="minorHAnsi" w:eastAsiaTheme="minorEastAsia" w:hAnsiTheme="minorHAnsi" w:cstheme="minorBidi"/>
          <w:noProof/>
          <w:sz w:val="22"/>
          <w:lang w:bidi="ar-SA"/>
        </w:rPr>
      </w:pPr>
      <w:r w:rsidRPr="006B701A">
        <w:fldChar w:fldCharType="begin"/>
      </w:r>
      <w:r w:rsidR="00864D17">
        <w:instrText xml:space="preserve"> TOC \o </w:instrText>
      </w:r>
      <w:r w:rsidRPr="006B701A">
        <w:fldChar w:fldCharType="separate"/>
      </w:r>
      <w:ins w:id="11" w:author="Edward Venator" w:date="2013-04-11T09:17:00Z">
        <w:r w:rsidR="00E141B1">
          <w:rPr>
            <w:noProof/>
          </w:rPr>
          <w:t>1. Introduction</w:t>
        </w:r>
        <w:r w:rsidR="00E141B1">
          <w:rPr>
            <w:noProof/>
          </w:rPr>
          <w:tab/>
        </w:r>
        <w:r w:rsidR="00E141B1">
          <w:rPr>
            <w:noProof/>
          </w:rPr>
          <w:fldChar w:fldCharType="begin"/>
        </w:r>
        <w:r w:rsidR="00E141B1">
          <w:rPr>
            <w:noProof/>
          </w:rPr>
          <w:instrText xml:space="preserve"> PAGEREF _Toc353435259 \h </w:instrText>
        </w:r>
        <w:r w:rsidR="00E141B1">
          <w:rPr>
            <w:noProof/>
          </w:rPr>
        </w:r>
      </w:ins>
      <w:r w:rsidR="00E141B1">
        <w:rPr>
          <w:noProof/>
        </w:rPr>
        <w:fldChar w:fldCharType="separate"/>
      </w:r>
      <w:ins w:id="12" w:author="Edward Venator" w:date="2013-04-11T09:17:00Z">
        <w:r w:rsidR="00E141B1">
          <w:rPr>
            <w:noProof/>
          </w:rPr>
          <w:t>1</w:t>
        </w:r>
        <w:r w:rsidR="00E141B1">
          <w:rPr>
            <w:noProof/>
          </w:rPr>
          <w:fldChar w:fldCharType="end"/>
        </w:r>
      </w:ins>
    </w:p>
    <w:p w:rsidR="00E141B1" w:rsidRDefault="00E141B1">
      <w:pPr>
        <w:pStyle w:val="TOC1"/>
        <w:rPr>
          <w:ins w:id="13" w:author="Edward Venator" w:date="2013-04-11T09:17:00Z"/>
          <w:rFonts w:asciiTheme="minorHAnsi" w:eastAsiaTheme="minorEastAsia" w:hAnsiTheme="minorHAnsi" w:cstheme="minorBidi"/>
          <w:noProof/>
          <w:sz w:val="22"/>
          <w:lang w:bidi="ar-SA"/>
        </w:rPr>
      </w:pPr>
      <w:ins w:id="14" w:author="Edward Venator" w:date="2013-04-11T09:17:00Z">
        <w:r>
          <w:rPr>
            <w:noProof/>
          </w:rPr>
          <w:t>2. Industrial Mobile Manipulation</w:t>
        </w:r>
        <w:r>
          <w:rPr>
            <w:noProof/>
          </w:rPr>
          <w:tab/>
        </w:r>
        <w:r>
          <w:rPr>
            <w:noProof/>
          </w:rPr>
          <w:fldChar w:fldCharType="begin"/>
        </w:r>
        <w:r>
          <w:rPr>
            <w:noProof/>
          </w:rPr>
          <w:instrText xml:space="preserve"> PAGEREF _Toc353435260 \h </w:instrText>
        </w:r>
        <w:r>
          <w:rPr>
            <w:noProof/>
          </w:rPr>
        </w:r>
      </w:ins>
      <w:r>
        <w:rPr>
          <w:noProof/>
        </w:rPr>
        <w:fldChar w:fldCharType="separate"/>
      </w:r>
      <w:ins w:id="15" w:author="Edward Venator" w:date="2013-04-11T09:17:00Z">
        <w:r>
          <w:rPr>
            <w:noProof/>
          </w:rPr>
          <w:t>3</w:t>
        </w:r>
        <w:r>
          <w:rPr>
            <w:noProof/>
          </w:rPr>
          <w:fldChar w:fldCharType="end"/>
        </w:r>
      </w:ins>
    </w:p>
    <w:p w:rsidR="00E141B1" w:rsidRDefault="00E141B1">
      <w:pPr>
        <w:pStyle w:val="TOC1"/>
        <w:rPr>
          <w:ins w:id="16" w:author="Edward Venator" w:date="2013-04-11T09:17:00Z"/>
          <w:rFonts w:asciiTheme="minorHAnsi" w:eastAsiaTheme="minorEastAsia" w:hAnsiTheme="minorHAnsi" w:cstheme="minorBidi"/>
          <w:noProof/>
          <w:sz w:val="22"/>
          <w:lang w:bidi="ar-SA"/>
        </w:rPr>
      </w:pPr>
      <w:ins w:id="17" w:author="Edward Venator" w:date="2013-04-11T09:17:00Z">
        <w:r>
          <w:rPr>
            <w:noProof/>
          </w:rPr>
          <w:t>3. ABBY - System Design</w:t>
        </w:r>
        <w:r>
          <w:rPr>
            <w:noProof/>
          </w:rPr>
          <w:tab/>
        </w:r>
        <w:r>
          <w:rPr>
            <w:noProof/>
          </w:rPr>
          <w:fldChar w:fldCharType="begin"/>
        </w:r>
        <w:r>
          <w:rPr>
            <w:noProof/>
          </w:rPr>
          <w:instrText xml:space="preserve"> PAGEREF _Toc353435261 \h </w:instrText>
        </w:r>
        <w:r>
          <w:rPr>
            <w:noProof/>
          </w:rPr>
        </w:r>
      </w:ins>
      <w:r>
        <w:rPr>
          <w:noProof/>
        </w:rPr>
        <w:fldChar w:fldCharType="separate"/>
      </w:r>
      <w:ins w:id="18" w:author="Edward Venator" w:date="2013-04-11T09:17:00Z">
        <w:r>
          <w:rPr>
            <w:noProof/>
          </w:rPr>
          <w:t>6</w:t>
        </w:r>
        <w:r>
          <w:rPr>
            <w:noProof/>
          </w:rPr>
          <w:fldChar w:fldCharType="end"/>
        </w:r>
      </w:ins>
    </w:p>
    <w:p w:rsidR="00E141B1" w:rsidRDefault="00E141B1">
      <w:pPr>
        <w:pStyle w:val="TOC2"/>
        <w:rPr>
          <w:ins w:id="19" w:author="Edward Venator" w:date="2013-04-11T09:17:00Z"/>
          <w:rFonts w:asciiTheme="minorHAnsi" w:eastAsiaTheme="minorEastAsia" w:hAnsiTheme="minorHAnsi" w:cstheme="minorBidi"/>
          <w:noProof/>
          <w:sz w:val="22"/>
          <w:lang w:bidi="ar-SA"/>
        </w:rPr>
      </w:pPr>
      <w:ins w:id="20" w:author="Edward Venator" w:date="2013-04-11T09:17:00Z">
        <w:r>
          <w:rPr>
            <w:noProof/>
          </w:rPr>
          <w:t>3.1 Invacare Ranger Wheelchair Base</w:t>
        </w:r>
        <w:r>
          <w:rPr>
            <w:noProof/>
          </w:rPr>
          <w:tab/>
        </w:r>
        <w:r>
          <w:rPr>
            <w:noProof/>
          </w:rPr>
          <w:fldChar w:fldCharType="begin"/>
        </w:r>
        <w:r>
          <w:rPr>
            <w:noProof/>
          </w:rPr>
          <w:instrText xml:space="preserve"> PAGEREF _Toc353435262 \h </w:instrText>
        </w:r>
        <w:r>
          <w:rPr>
            <w:noProof/>
          </w:rPr>
        </w:r>
      </w:ins>
      <w:r>
        <w:rPr>
          <w:noProof/>
        </w:rPr>
        <w:fldChar w:fldCharType="separate"/>
      </w:r>
      <w:ins w:id="21" w:author="Edward Venator" w:date="2013-04-11T09:17:00Z">
        <w:r>
          <w:rPr>
            <w:noProof/>
          </w:rPr>
          <w:t>6</w:t>
        </w:r>
        <w:r>
          <w:rPr>
            <w:noProof/>
          </w:rPr>
          <w:fldChar w:fldCharType="end"/>
        </w:r>
      </w:ins>
    </w:p>
    <w:p w:rsidR="00E141B1" w:rsidRDefault="00E141B1">
      <w:pPr>
        <w:pStyle w:val="TOC2"/>
        <w:rPr>
          <w:ins w:id="22" w:author="Edward Venator" w:date="2013-04-11T09:17:00Z"/>
          <w:rFonts w:asciiTheme="minorHAnsi" w:eastAsiaTheme="minorEastAsia" w:hAnsiTheme="minorHAnsi" w:cstheme="minorBidi"/>
          <w:noProof/>
          <w:sz w:val="22"/>
          <w:lang w:bidi="ar-SA"/>
        </w:rPr>
      </w:pPr>
      <w:ins w:id="23" w:author="Edward Venator" w:date="2013-04-11T09:17:00Z">
        <w:r>
          <w:rPr>
            <w:noProof/>
          </w:rPr>
          <w:t>3.2 ABB IRB-120 Robotic Arm</w:t>
        </w:r>
        <w:r>
          <w:rPr>
            <w:noProof/>
          </w:rPr>
          <w:tab/>
        </w:r>
        <w:r>
          <w:rPr>
            <w:noProof/>
          </w:rPr>
          <w:fldChar w:fldCharType="begin"/>
        </w:r>
        <w:r>
          <w:rPr>
            <w:noProof/>
          </w:rPr>
          <w:instrText xml:space="preserve"> PAGEREF _Toc353435263 \h </w:instrText>
        </w:r>
        <w:r>
          <w:rPr>
            <w:noProof/>
          </w:rPr>
        </w:r>
      </w:ins>
      <w:r>
        <w:rPr>
          <w:noProof/>
        </w:rPr>
        <w:fldChar w:fldCharType="separate"/>
      </w:r>
      <w:ins w:id="24" w:author="Edward Venator" w:date="2013-04-11T09:17:00Z">
        <w:r>
          <w:rPr>
            <w:noProof/>
          </w:rPr>
          <w:t>7</w:t>
        </w:r>
        <w:r>
          <w:rPr>
            <w:noProof/>
          </w:rPr>
          <w:fldChar w:fldCharType="end"/>
        </w:r>
      </w:ins>
    </w:p>
    <w:p w:rsidR="00E141B1" w:rsidRDefault="00E141B1">
      <w:pPr>
        <w:pStyle w:val="TOC2"/>
        <w:rPr>
          <w:ins w:id="25" w:author="Edward Venator" w:date="2013-04-11T09:17:00Z"/>
          <w:rFonts w:asciiTheme="minorHAnsi" w:eastAsiaTheme="minorEastAsia" w:hAnsiTheme="minorHAnsi" w:cstheme="minorBidi"/>
          <w:noProof/>
          <w:sz w:val="22"/>
          <w:lang w:bidi="ar-SA"/>
        </w:rPr>
      </w:pPr>
      <w:ins w:id="26" w:author="Edward Venator" w:date="2013-04-11T09:17:00Z">
        <w:r>
          <w:rPr>
            <w:noProof/>
          </w:rPr>
          <w:t>3.3 End Effector</w:t>
        </w:r>
        <w:r>
          <w:rPr>
            <w:noProof/>
          </w:rPr>
          <w:tab/>
        </w:r>
        <w:r>
          <w:rPr>
            <w:noProof/>
          </w:rPr>
          <w:fldChar w:fldCharType="begin"/>
        </w:r>
        <w:r>
          <w:rPr>
            <w:noProof/>
          </w:rPr>
          <w:instrText xml:space="preserve"> PAGEREF _Toc353435264 \h </w:instrText>
        </w:r>
        <w:r>
          <w:rPr>
            <w:noProof/>
          </w:rPr>
        </w:r>
      </w:ins>
      <w:r>
        <w:rPr>
          <w:noProof/>
        </w:rPr>
        <w:fldChar w:fldCharType="separate"/>
      </w:r>
      <w:ins w:id="27" w:author="Edward Venator" w:date="2013-04-11T09:17:00Z">
        <w:r>
          <w:rPr>
            <w:noProof/>
          </w:rPr>
          <w:t>8</w:t>
        </w:r>
        <w:r>
          <w:rPr>
            <w:noProof/>
          </w:rPr>
          <w:fldChar w:fldCharType="end"/>
        </w:r>
      </w:ins>
    </w:p>
    <w:p w:rsidR="00E141B1" w:rsidRDefault="00E141B1">
      <w:pPr>
        <w:pStyle w:val="TOC2"/>
        <w:rPr>
          <w:ins w:id="28" w:author="Edward Venator" w:date="2013-04-11T09:17:00Z"/>
          <w:rFonts w:asciiTheme="minorHAnsi" w:eastAsiaTheme="minorEastAsia" w:hAnsiTheme="minorHAnsi" w:cstheme="minorBidi"/>
          <w:noProof/>
          <w:sz w:val="22"/>
          <w:lang w:bidi="ar-SA"/>
        </w:rPr>
      </w:pPr>
      <w:ins w:id="29" w:author="Edward Venator" w:date="2013-04-11T09:17:00Z">
        <w:r>
          <w:rPr>
            <w:noProof/>
          </w:rPr>
          <w:t>3.4 Custom Frame Design</w:t>
        </w:r>
        <w:r>
          <w:rPr>
            <w:noProof/>
          </w:rPr>
          <w:tab/>
        </w:r>
        <w:r>
          <w:rPr>
            <w:noProof/>
          </w:rPr>
          <w:fldChar w:fldCharType="begin"/>
        </w:r>
        <w:r>
          <w:rPr>
            <w:noProof/>
          </w:rPr>
          <w:instrText xml:space="preserve"> PAGEREF _Toc353435265 \h </w:instrText>
        </w:r>
        <w:r>
          <w:rPr>
            <w:noProof/>
          </w:rPr>
        </w:r>
      </w:ins>
      <w:r>
        <w:rPr>
          <w:noProof/>
        </w:rPr>
        <w:fldChar w:fldCharType="separate"/>
      </w:r>
      <w:ins w:id="30" w:author="Edward Venator" w:date="2013-04-11T09:17:00Z">
        <w:r>
          <w:rPr>
            <w:noProof/>
          </w:rPr>
          <w:t>10</w:t>
        </w:r>
        <w:r>
          <w:rPr>
            <w:noProof/>
          </w:rPr>
          <w:fldChar w:fldCharType="end"/>
        </w:r>
      </w:ins>
    </w:p>
    <w:p w:rsidR="00E141B1" w:rsidRDefault="00E141B1">
      <w:pPr>
        <w:pStyle w:val="TOC2"/>
        <w:rPr>
          <w:ins w:id="31" w:author="Edward Venator" w:date="2013-04-11T09:17:00Z"/>
          <w:rFonts w:asciiTheme="minorHAnsi" w:eastAsiaTheme="minorEastAsia" w:hAnsiTheme="minorHAnsi" w:cstheme="minorBidi"/>
          <w:noProof/>
          <w:sz w:val="22"/>
          <w:lang w:bidi="ar-SA"/>
        </w:rPr>
      </w:pPr>
      <w:ins w:id="32" w:author="Edward Venator" w:date="2013-04-11T09:17:00Z">
        <w:r>
          <w:rPr>
            <w:noProof/>
          </w:rPr>
          <w:t>3.5 Power</w:t>
        </w:r>
        <w:r>
          <w:rPr>
            <w:noProof/>
          </w:rPr>
          <w:tab/>
        </w:r>
        <w:r>
          <w:rPr>
            <w:noProof/>
          </w:rPr>
          <w:fldChar w:fldCharType="begin"/>
        </w:r>
        <w:r>
          <w:rPr>
            <w:noProof/>
          </w:rPr>
          <w:instrText xml:space="preserve"> PAGEREF _Toc353435266 \h </w:instrText>
        </w:r>
        <w:r>
          <w:rPr>
            <w:noProof/>
          </w:rPr>
        </w:r>
      </w:ins>
      <w:r>
        <w:rPr>
          <w:noProof/>
        </w:rPr>
        <w:fldChar w:fldCharType="separate"/>
      </w:r>
      <w:ins w:id="33" w:author="Edward Venator" w:date="2013-04-11T09:17:00Z">
        <w:r>
          <w:rPr>
            <w:noProof/>
          </w:rPr>
          <w:t>13</w:t>
        </w:r>
        <w:r>
          <w:rPr>
            <w:noProof/>
          </w:rPr>
          <w:fldChar w:fldCharType="end"/>
        </w:r>
      </w:ins>
    </w:p>
    <w:p w:rsidR="00E141B1" w:rsidRDefault="00E141B1">
      <w:pPr>
        <w:pStyle w:val="TOC2"/>
        <w:rPr>
          <w:ins w:id="34" w:author="Edward Venator" w:date="2013-04-11T09:17:00Z"/>
          <w:rFonts w:asciiTheme="minorHAnsi" w:eastAsiaTheme="minorEastAsia" w:hAnsiTheme="minorHAnsi" w:cstheme="minorBidi"/>
          <w:noProof/>
          <w:sz w:val="22"/>
          <w:lang w:bidi="ar-SA"/>
        </w:rPr>
      </w:pPr>
      <w:ins w:id="35" w:author="Edward Venator" w:date="2013-04-11T09:17:00Z">
        <w:r>
          <w:rPr>
            <w:noProof/>
          </w:rPr>
          <w:t>3.6 Sensors</w:t>
        </w:r>
        <w:r>
          <w:rPr>
            <w:noProof/>
          </w:rPr>
          <w:tab/>
        </w:r>
        <w:r>
          <w:rPr>
            <w:noProof/>
          </w:rPr>
          <w:fldChar w:fldCharType="begin"/>
        </w:r>
        <w:r>
          <w:rPr>
            <w:noProof/>
          </w:rPr>
          <w:instrText xml:space="preserve"> PAGEREF _Toc353435267 \h </w:instrText>
        </w:r>
        <w:r>
          <w:rPr>
            <w:noProof/>
          </w:rPr>
        </w:r>
      </w:ins>
      <w:r>
        <w:rPr>
          <w:noProof/>
        </w:rPr>
        <w:fldChar w:fldCharType="separate"/>
      </w:r>
      <w:ins w:id="36" w:author="Edward Venator" w:date="2013-04-11T09:17:00Z">
        <w:r>
          <w:rPr>
            <w:noProof/>
          </w:rPr>
          <w:t>16</w:t>
        </w:r>
        <w:r>
          <w:rPr>
            <w:noProof/>
          </w:rPr>
          <w:fldChar w:fldCharType="end"/>
        </w:r>
      </w:ins>
    </w:p>
    <w:p w:rsidR="00E141B1" w:rsidRDefault="00E141B1">
      <w:pPr>
        <w:pStyle w:val="TOC2"/>
        <w:rPr>
          <w:ins w:id="37" w:author="Edward Venator" w:date="2013-04-11T09:17:00Z"/>
          <w:rFonts w:asciiTheme="minorHAnsi" w:eastAsiaTheme="minorEastAsia" w:hAnsiTheme="minorHAnsi" w:cstheme="minorBidi"/>
          <w:noProof/>
          <w:sz w:val="22"/>
          <w:lang w:bidi="ar-SA"/>
        </w:rPr>
      </w:pPr>
      <w:ins w:id="38" w:author="Edward Venator" w:date="2013-04-11T09:17:00Z">
        <w:r>
          <w:rPr>
            <w:noProof/>
          </w:rPr>
          <w:t>3.7 Computing Hardware</w:t>
        </w:r>
        <w:r>
          <w:rPr>
            <w:noProof/>
          </w:rPr>
          <w:tab/>
        </w:r>
        <w:r>
          <w:rPr>
            <w:noProof/>
          </w:rPr>
          <w:fldChar w:fldCharType="begin"/>
        </w:r>
        <w:r>
          <w:rPr>
            <w:noProof/>
          </w:rPr>
          <w:instrText xml:space="preserve"> PAGEREF _Toc353435268 \h </w:instrText>
        </w:r>
        <w:r>
          <w:rPr>
            <w:noProof/>
          </w:rPr>
        </w:r>
      </w:ins>
      <w:r>
        <w:rPr>
          <w:noProof/>
        </w:rPr>
        <w:fldChar w:fldCharType="separate"/>
      </w:r>
      <w:ins w:id="39" w:author="Edward Venator" w:date="2013-04-11T09:17:00Z">
        <w:r>
          <w:rPr>
            <w:noProof/>
          </w:rPr>
          <w:t>18</w:t>
        </w:r>
        <w:r>
          <w:rPr>
            <w:noProof/>
          </w:rPr>
          <w:fldChar w:fldCharType="end"/>
        </w:r>
      </w:ins>
    </w:p>
    <w:p w:rsidR="00E141B1" w:rsidRDefault="00E141B1">
      <w:pPr>
        <w:pStyle w:val="TOC3"/>
        <w:rPr>
          <w:ins w:id="40" w:author="Edward Venator" w:date="2013-04-11T09:17:00Z"/>
          <w:rFonts w:asciiTheme="minorHAnsi" w:eastAsiaTheme="minorEastAsia" w:hAnsiTheme="minorHAnsi" w:cstheme="minorBidi"/>
          <w:noProof/>
          <w:sz w:val="22"/>
          <w:lang w:bidi="ar-SA"/>
        </w:rPr>
      </w:pPr>
      <w:ins w:id="41" w:author="Edward Venator" w:date="2013-04-11T09:17:00Z">
        <w:r>
          <w:rPr>
            <w:noProof/>
          </w:rPr>
          <w:t>PC</w:t>
        </w:r>
        <w:r>
          <w:rPr>
            <w:noProof/>
          </w:rPr>
          <w:tab/>
        </w:r>
        <w:r>
          <w:rPr>
            <w:noProof/>
          </w:rPr>
          <w:fldChar w:fldCharType="begin"/>
        </w:r>
        <w:r>
          <w:rPr>
            <w:noProof/>
          </w:rPr>
          <w:instrText xml:space="preserve"> PAGEREF _Toc353435269 \h </w:instrText>
        </w:r>
        <w:r>
          <w:rPr>
            <w:noProof/>
          </w:rPr>
        </w:r>
      </w:ins>
      <w:r>
        <w:rPr>
          <w:noProof/>
        </w:rPr>
        <w:fldChar w:fldCharType="separate"/>
      </w:r>
      <w:ins w:id="42" w:author="Edward Venator" w:date="2013-04-11T09:17:00Z">
        <w:r>
          <w:rPr>
            <w:noProof/>
          </w:rPr>
          <w:t>19</w:t>
        </w:r>
        <w:r>
          <w:rPr>
            <w:noProof/>
          </w:rPr>
          <w:fldChar w:fldCharType="end"/>
        </w:r>
      </w:ins>
    </w:p>
    <w:p w:rsidR="00E141B1" w:rsidRDefault="00E141B1">
      <w:pPr>
        <w:pStyle w:val="TOC3"/>
        <w:rPr>
          <w:ins w:id="43" w:author="Edward Venator" w:date="2013-04-11T09:17:00Z"/>
          <w:rFonts w:asciiTheme="minorHAnsi" w:eastAsiaTheme="minorEastAsia" w:hAnsiTheme="minorHAnsi" w:cstheme="minorBidi"/>
          <w:noProof/>
          <w:sz w:val="22"/>
          <w:lang w:bidi="ar-SA"/>
        </w:rPr>
      </w:pPr>
      <w:ins w:id="44" w:author="Edward Venator" w:date="2013-04-11T09:17:00Z">
        <w:r>
          <w:rPr>
            <w:noProof/>
          </w:rPr>
          <w:t>National Instruments cRIO</w:t>
        </w:r>
        <w:r>
          <w:rPr>
            <w:noProof/>
          </w:rPr>
          <w:tab/>
        </w:r>
        <w:r>
          <w:rPr>
            <w:noProof/>
          </w:rPr>
          <w:fldChar w:fldCharType="begin"/>
        </w:r>
        <w:r>
          <w:rPr>
            <w:noProof/>
          </w:rPr>
          <w:instrText xml:space="preserve"> PAGEREF _Toc353435270 \h </w:instrText>
        </w:r>
        <w:r>
          <w:rPr>
            <w:noProof/>
          </w:rPr>
        </w:r>
      </w:ins>
      <w:r>
        <w:rPr>
          <w:noProof/>
        </w:rPr>
        <w:fldChar w:fldCharType="separate"/>
      </w:r>
      <w:ins w:id="45" w:author="Edward Venator" w:date="2013-04-11T09:17:00Z">
        <w:r>
          <w:rPr>
            <w:noProof/>
          </w:rPr>
          <w:t>20</w:t>
        </w:r>
        <w:r>
          <w:rPr>
            <w:noProof/>
          </w:rPr>
          <w:fldChar w:fldCharType="end"/>
        </w:r>
      </w:ins>
    </w:p>
    <w:p w:rsidR="00E141B1" w:rsidRDefault="00E141B1">
      <w:pPr>
        <w:pStyle w:val="TOC3"/>
        <w:rPr>
          <w:ins w:id="46" w:author="Edward Venator" w:date="2013-04-11T09:17:00Z"/>
          <w:rFonts w:asciiTheme="minorHAnsi" w:eastAsiaTheme="minorEastAsia" w:hAnsiTheme="minorHAnsi" w:cstheme="minorBidi"/>
          <w:noProof/>
          <w:sz w:val="22"/>
          <w:lang w:bidi="ar-SA"/>
        </w:rPr>
      </w:pPr>
      <w:ins w:id="47" w:author="Edward Venator" w:date="2013-04-11T09:17:00Z">
        <w:r>
          <w:rPr>
            <w:noProof/>
          </w:rPr>
          <w:t>ABB IRC5</w:t>
        </w:r>
        <w:r>
          <w:rPr>
            <w:noProof/>
          </w:rPr>
          <w:tab/>
        </w:r>
        <w:r>
          <w:rPr>
            <w:noProof/>
          </w:rPr>
          <w:fldChar w:fldCharType="begin"/>
        </w:r>
        <w:r>
          <w:rPr>
            <w:noProof/>
          </w:rPr>
          <w:instrText xml:space="preserve"> PAGEREF _Toc353435271 \h </w:instrText>
        </w:r>
        <w:r>
          <w:rPr>
            <w:noProof/>
          </w:rPr>
        </w:r>
      </w:ins>
      <w:r>
        <w:rPr>
          <w:noProof/>
        </w:rPr>
        <w:fldChar w:fldCharType="separate"/>
      </w:r>
      <w:ins w:id="48" w:author="Edward Venator" w:date="2013-04-11T09:17:00Z">
        <w:r>
          <w:rPr>
            <w:noProof/>
          </w:rPr>
          <w:t>21</w:t>
        </w:r>
        <w:r>
          <w:rPr>
            <w:noProof/>
          </w:rPr>
          <w:fldChar w:fldCharType="end"/>
        </w:r>
      </w:ins>
    </w:p>
    <w:p w:rsidR="00E141B1" w:rsidRDefault="00E141B1">
      <w:pPr>
        <w:pStyle w:val="TOC2"/>
        <w:rPr>
          <w:ins w:id="49" w:author="Edward Venator" w:date="2013-04-11T09:17:00Z"/>
          <w:rFonts w:asciiTheme="minorHAnsi" w:eastAsiaTheme="minorEastAsia" w:hAnsiTheme="minorHAnsi" w:cstheme="minorBidi"/>
          <w:noProof/>
          <w:sz w:val="22"/>
          <w:lang w:bidi="ar-SA"/>
        </w:rPr>
      </w:pPr>
      <w:ins w:id="50" w:author="Edward Venator" w:date="2013-04-11T09:17:00Z">
        <w:r>
          <w:rPr>
            <w:noProof/>
          </w:rPr>
          <w:t>3.8 Robot Operating System</w:t>
        </w:r>
        <w:r>
          <w:rPr>
            <w:noProof/>
          </w:rPr>
          <w:tab/>
        </w:r>
        <w:r>
          <w:rPr>
            <w:noProof/>
          </w:rPr>
          <w:fldChar w:fldCharType="begin"/>
        </w:r>
        <w:r>
          <w:rPr>
            <w:noProof/>
          </w:rPr>
          <w:instrText xml:space="preserve"> PAGEREF _Toc353435273 \h </w:instrText>
        </w:r>
        <w:r>
          <w:rPr>
            <w:noProof/>
          </w:rPr>
        </w:r>
      </w:ins>
      <w:r>
        <w:rPr>
          <w:noProof/>
        </w:rPr>
        <w:fldChar w:fldCharType="separate"/>
      </w:r>
      <w:ins w:id="51" w:author="Edward Venator" w:date="2013-04-11T09:17:00Z">
        <w:r>
          <w:rPr>
            <w:noProof/>
          </w:rPr>
          <w:t>22</w:t>
        </w:r>
        <w:r>
          <w:rPr>
            <w:noProof/>
          </w:rPr>
          <w:fldChar w:fldCharType="end"/>
        </w:r>
      </w:ins>
    </w:p>
    <w:p w:rsidR="00E141B1" w:rsidRDefault="00E141B1">
      <w:pPr>
        <w:pStyle w:val="TOC3"/>
        <w:rPr>
          <w:ins w:id="52" w:author="Edward Venator" w:date="2013-04-11T09:17:00Z"/>
          <w:rFonts w:asciiTheme="minorHAnsi" w:eastAsiaTheme="minorEastAsia" w:hAnsiTheme="minorHAnsi" w:cstheme="minorBidi"/>
          <w:noProof/>
          <w:sz w:val="22"/>
          <w:lang w:bidi="ar-SA"/>
        </w:rPr>
      </w:pPr>
      <w:ins w:id="53" w:author="Edward Venator" w:date="2013-04-11T09:17:00Z">
        <w:r>
          <w:rPr>
            <w:noProof/>
          </w:rPr>
          <w:t>The Robot Model</w:t>
        </w:r>
        <w:r>
          <w:rPr>
            <w:noProof/>
          </w:rPr>
          <w:tab/>
        </w:r>
        <w:r>
          <w:rPr>
            <w:noProof/>
          </w:rPr>
          <w:fldChar w:fldCharType="begin"/>
        </w:r>
        <w:r>
          <w:rPr>
            <w:noProof/>
          </w:rPr>
          <w:instrText xml:space="preserve"> PAGEREF _Toc353435274 \h </w:instrText>
        </w:r>
        <w:r>
          <w:rPr>
            <w:noProof/>
          </w:rPr>
        </w:r>
      </w:ins>
      <w:r>
        <w:rPr>
          <w:noProof/>
        </w:rPr>
        <w:fldChar w:fldCharType="separate"/>
      </w:r>
      <w:ins w:id="54" w:author="Edward Venator" w:date="2013-04-11T09:17:00Z">
        <w:r>
          <w:rPr>
            <w:noProof/>
          </w:rPr>
          <w:t>23</w:t>
        </w:r>
        <w:r>
          <w:rPr>
            <w:noProof/>
          </w:rPr>
          <w:fldChar w:fldCharType="end"/>
        </w:r>
      </w:ins>
    </w:p>
    <w:p w:rsidR="00E141B1" w:rsidRDefault="00E141B1">
      <w:pPr>
        <w:pStyle w:val="TOC2"/>
        <w:rPr>
          <w:ins w:id="55" w:author="Edward Venator" w:date="2013-04-11T09:17:00Z"/>
          <w:rFonts w:asciiTheme="minorHAnsi" w:eastAsiaTheme="minorEastAsia" w:hAnsiTheme="minorHAnsi" w:cstheme="minorBidi"/>
          <w:noProof/>
          <w:sz w:val="22"/>
          <w:lang w:bidi="ar-SA"/>
        </w:rPr>
      </w:pPr>
      <w:ins w:id="56" w:author="Edward Venator" w:date="2013-04-11T09:17:00Z">
        <w:r>
          <w:rPr>
            <w:noProof/>
          </w:rPr>
          <w:t>3.9 Hardware Drivers</w:t>
        </w:r>
        <w:r>
          <w:rPr>
            <w:noProof/>
          </w:rPr>
          <w:tab/>
        </w:r>
        <w:r>
          <w:rPr>
            <w:noProof/>
          </w:rPr>
          <w:fldChar w:fldCharType="begin"/>
        </w:r>
        <w:r>
          <w:rPr>
            <w:noProof/>
          </w:rPr>
          <w:instrText xml:space="preserve"> PAGEREF _Toc353435275 \h </w:instrText>
        </w:r>
        <w:r>
          <w:rPr>
            <w:noProof/>
          </w:rPr>
        </w:r>
      </w:ins>
      <w:r>
        <w:rPr>
          <w:noProof/>
        </w:rPr>
        <w:fldChar w:fldCharType="separate"/>
      </w:r>
      <w:ins w:id="57" w:author="Edward Venator" w:date="2013-04-11T09:17:00Z">
        <w:r>
          <w:rPr>
            <w:noProof/>
          </w:rPr>
          <w:t>26</w:t>
        </w:r>
        <w:r>
          <w:rPr>
            <w:noProof/>
          </w:rPr>
          <w:fldChar w:fldCharType="end"/>
        </w:r>
      </w:ins>
    </w:p>
    <w:p w:rsidR="00E141B1" w:rsidRDefault="00E141B1">
      <w:pPr>
        <w:pStyle w:val="TOC1"/>
        <w:rPr>
          <w:ins w:id="58" w:author="Edward Venator" w:date="2013-04-11T09:17:00Z"/>
          <w:rFonts w:asciiTheme="minorHAnsi" w:eastAsiaTheme="minorEastAsia" w:hAnsiTheme="minorHAnsi" w:cstheme="minorBidi"/>
          <w:noProof/>
          <w:sz w:val="22"/>
          <w:lang w:bidi="ar-SA"/>
        </w:rPr>
      </w:pPr>
      <w:ins w:id="59" w:author="Edward Venator" w:date="2013-04-11T09:17:00Z">
        <w:r>
          <w:rPr>
            <w:noProof/>
          </w:rPr>
          <w:t>4. Experimental Software</w:t>
        </w:r>
        <w:r>
          <w:rPr>
            <w:noProof/>
          </w:rPr>
          <w:tab/>
        </w:r>
        <w:r>
          <w:rPr>
            <w:noProof/>
          </w:rPr>
          <w:fldChar w:fldCharType="begin"/>
        </w:r>
        <w:r>
          <w:rPr>
            <w:noProof/>
          </w:rPr>
          <w:instrText xml:space="preserve"> PAGEREF _Toc353435277 \h </w:instrText>
        </w:r>
        <w:r>
          <w:rPr>
            <w:noProof/>
          </w:rPr>
        </w:r>
      </w:ins>
      <w:r>
        <w:rPr>
          <w:noProof/>
        </w:rPr>
        <w:fldChar w:fldCharType="separate"/>
      </w:r>
      <w:ins w:id="60" w:author="Edward Venator" w:date="2013-04-11T09:17:00Z">
        <w:r>
          <w:rPr>
            <w:noProof/>
          </w:rPr>
          <w:t>30</w:t>
        </w:r>
        <w:r>
          <w:rPr>
            <w:noProof/>
          </w:rPr>
          <w:fldChar w:fldCharType="end"/>
        </w:r>
      </w:ins>
    </w:p>
    <w:p w:rsidR="00E141B1" w:rsidRDefault="00E141B1">
      <w:pPr>
        <w:pStyle w:val="TOC2"/>
        <w:rPr>
          <w:ins w:id="61" w:author="Edward Venator" w:date="2013-04-11T09:17:00Z"/>
          <w:rFonts w:asciiTheme="minorHAnsi" w:eastAsiaTheme="minorEastAsia" w:hAnsiTheme="minorHAnsi" w:cstheme="minorBidi"/>
          <w:noProof/>
          <w:sz w:val="22"/>
          <w:lang w:bidi="ar-SA"/>
        </w:rPr>
      </w:pPr>
      <w:ins w:id="62" w:author="Edward Venator" w:date="2013-04-11T09:17:00Z">
        <w:r>
          <w:rPr>
            <w:noProof/>
          </w:rPr>
          <w:t>4.1 Mobile Base Planning</w:t>
        </w:r>
        <w:r>
          <w:rPr>
            <w:noProof/>
          </w:rPr>
          <w:tab/>
        </w:r>
        <w:r>
          <w:rPr>
            <w:noProof/>
          </w:rPr>
          <w:fldChar w:fldCharType="begin"/>
        </w:r>
        <w:r>
          <w:rPr>
            <w:noProof/>
          </w:rPr>
          <w:instrText xml:space="preserve"> PAGEREF _Toc353435278 \h </w:instrText>
        </w:r>
        <w:r>
          <w:rPr>
            <w:noProof/>
          </w:rPr>
        </w:r>
      </w:ins>
      <w:r>
        <w:rPr>
          <w:noProof/>
        </w:rPr>
        <w:fldChar w:fldCharType="separate"/>
      </w:r>
      <w:ins w:id="63" w:author="Edward Venator" w:date="2013-04-11T09:17:00Z">
        <w:r>
          <w:rPr>
            <w:noProof/>
          </w:rPr>
          <w:t>30</w:t>
        </w:r>
        <w:r>
          <w:rPr>
            <w:noProof/>
          </w:rPr>
          <w:fldChar w:fldCharType="end"/>
        </w:r>
      </w:ins>
    </w:p>
    <w:p w:rsidR="00E141B1" w:rsidRDefault="00E141B1">
      <w:pPr>
        <w:pStyle w:val="TOC3"/>
        <w:rPr>
          <w:ins w:id="64" w:author="Edward Venator" w:date="2013-04-11T09:17:00Z"/>
          <w:rFonts w:asciiTheme="minorHAnsi" w:eastAsiaTheme="minorEastAsia" w:hAnsiTheme="minorHAnsi" w:cstheme="minorBidi"/>
          <w:noProof/>
          <w:sz w:val="22"/>
          <w:lang w:bidi="ar-SA"/>
        </w:rPr>
      </w:pPr>
      <w:ins w:id="65" w:author="Edward Venator" w:date="2013-04-11T09:17:00Z">
        <w:r>
          <w:rPr>
            <w:noProof/>
          </w:rPr>
          <w:t>Localization</w:t>
        </w:r>
        <w:r>
          <w:rPr>
            <w:noProof/>
          </w:rPr>
          <w:tab/>
        </w:r>
        <w:r>
          <w:rPr>
            <w:noProof/>
          </w:rPr>
          <w:fldChar w:fldCharType="begin"/>
        </w:r>
        <w:r>
          <w:rPr>
            <w:noProof/>
          </w:rPr>
          <w:instrText xml:space="preserve"> PAGEREF _Toc353435279 \h </w:instrText>
        </w:r>
        <w:r>
          <w:rPr>
            <w:noProof/>
          </w:rPr>
        </w:r>
      </w:ins>
      <w:r>
        <w:rPr>
          <w:noProof/>
        </w:rPr>
        <w:fldChar w:fldCharType="separate"/>
      </w:r>
      <w:ins w:id="66" w:author="Edward Venator" w:date="2013-04-11T09:17:00Z">
        <w:r>
          <w:rPr>
            <w:noProof/>
          </w:rPr>
          <w:t>30</w:t>
        </w:r>
        <w:r>
          <w:rPr>
            <w:noProof/>
          </w:rPr>
          <w:fldChar w:fldCharType="end"/>
        </w:r>
      </w:ins>
    </w:p>
    <w:p w:rsidR="00E141B1" w:rsidRDefault="00E141B1">
      <w:pPr>
        <w:pStyle w:val="TOC3"/>
        <w:rPr>
          <w:ins w:id="67" w:author="Edward Venator" w:date="2013-04-11T09:17:00Z"/>
          <w:rFonts w:asciiTheme="minorHAnsi" w:eastAsiaTheme="minorEastAsia" w:hAnsiTheme="minorHAnsi" w:cstheme="minorBidi"/>
          <w:noProof/>
          <w:sz w:val="22"/>
          <w:lang w:bidi="ar-SA"/>
        </w:rPr>
      </w:pPr>
      <w:ins w:id="68" w:author="Edward Venator" w:date="2013-04-11T09:17:00Z">
        <w:r>
          <w:rPr>
            <w:noProof/>
          </w:rPr>
          <w:lastRenderedPageBreak/>
          <w:t>Mobile Base Trajectory Planning</w:t>
        </w:r>
        <w:r>
          <w:rPr>
            <w:noProof/>
          </w:rPr>
          <w:tab/>
        </w:r>
        <w:r>
          <w:rPr>
            <w:noProof/>
          </w:rPr>
          <w:fldChar w:fldCharType="begin"/>
        </w:r>
        <w:r>
          <w:rPr>
            <w:noProof/>
          </w:rPr>
          <w:instrText xml:space="preserve"> PAGEREF _Toc353435280 \h </w:instrText>
        </w:r>
        <w:r>
          <w:rPr>
            <w:noProof/>
          </w:rPr>
        </w:r>
      </w:ins>
      <w:r>
        <w:rPr>
          <w:noProof/>
        </w:rPr>
        <w:fldChar w:fldCharType="separate"/>
      </w:r>
      <w:ins w:id="69" w:author="Edward Venator" w:date="2013-04-11T09:17:00Z">
        <w:r>
          <w:rPr>
            <w:noProof/>
          </w:rPr>
          <w:t>36</w:t>
        </w:r>
        <w:r>
          <w:rPr>
            <w:noProof/>
          </w:rPr>
          <w:fldChar w:fldCharType="end"/>
        </w:r>
      </w:ins>
    </w:p>
    <w:p w:rsidR="00E141B1" w:rsidRDefault="00E141B1">
      <w:pPr>
        <w:pStyle w:val="TOC2"/>
        <w:rPr>
          <w:ins w:id="70" w:author="Edward Venator" w:date="2013-04-11T09:17:00Z"/>
          <w:rFonts w:asciiTheme="minorHAnsi" w:eastAsiaTheme="minorEastAsia" w:hAnsiTheme="minorHAnsi" w:cstheme="minorBidi"/>
          <w:noProof/>
          <w:sz w:val="22"/>
          <w:lang w:bidi="ar-SA"/>
        </w:rPr>
      </w:pPr>
      <w:ins w:id="71" w:author="Edward Venator" w:date="2013-04-11T09:17:00Z">
        <w:r>
          <w:rPr>
            <w:noProof/>
          </w:rPr>
          <w:t>4.2 Inverse Kinematics solver</w:t>
        </w:r>
        <w:r>
          <w:rPr>
            <w:noProof/>
          </w:rPr>
          <w:tab/>
        </w:r>
        <w:r>
          <w:rPr>
            <w:noProof/>
          </w:rPr>
          <w:fldChar w:fldCharType="begin"/>
        </w:r>
        <w:r>
          <w:rPr>
            <w:noProof/>
          </w:rPr>
          <w:instrText xml:space="preserve"> PAGEREF _Toc353435282 \h </w:instrText>
        </w:r>
        <w:r>
          <w:rPr>
            <w:noProof/>
          </w:rPr>
        </w:r>
      </w:ins>
      <w:r>
        <w:rPr>
          <w:noProof/>
        </w:rPr>
        <w:fldChar w:fldCharType="separate"/>
      </w:r>
      <w:ins w:id="72" w:author="Edward Venator" w:date="2013-04-11T09:17:00Z">
        <w:r>
          <w:rPr>
            <w:noProof/>
          </w:rPr>
          <w:t>38</w:t>
        </w:r>
        <w:r>
          <w:rPr>
            <w:noProof/>
          </w:rPr>
          <w:fldChar w:fldCharType="end"/>
        </w:r>
      </w:ins>
    </w:p>
    <w:p w:rsidR="00E141B1" w:rsidRDefault="00E141B1">
      <w:pPr>
        <w:pStyle w:val="TOC2"/>
        <w:rPr>
          <w:ins w:id="73" w:author="Edward Venator" w:date="2013-04-11T09:17:00Z"/>
          <w:rFonts w:asciiTheme="minorHAnsi" w:eastAsiaTheme="minorEastAsia" w:hAnsiTheme="minorHAnsi" w:cstheme="minorBidi"/>
          <w:noProof/>
          <w:sz w:val="22"/>
          <w:lang w:bidi="ar-SA"/>
        </w:rPr>
      </w:pPr>
      <w:ins w:id="74" w:author="Edward Venator" w:date="2013-04-11T09:17:00Z">
        <w:r>
          <w:rPr>
            <w:noProof/>
          </w:rPr>
          <w:t>4.3 Arm Navigation</w:t>
        </w:r>
        <w:r>
          <w:rPr>
            <w:noProof/>
          </w:rPr>
          <w:tab/>
        </w:r>
        <w:r>
          <w:rPr>
            <w:noProof/>
          </w:rPr>
          <w:fldChar w:fldCharType="begin"/>
        </w:r>
        <w:r>
          <w:rPr>
            <w:noProof/>
          </w:rPr>
          <w:instrText xml:space="preserve"> PAGEREF _Toc353435283 \h </w:instrText>
        </w:r>
        <w:r>
          <w:rPr>
            <w:noProof/>
          </w:rPr>
        </w:r>
      </w:ins>
      <w:r>
        <w:rPr>
          <w:noProof/>
        </w:rPr>
        <w:fldChar w:fldCharType="separate"/>
      </w:r>
      <w:ins w:id="75" w:author="Edward Venator" w:date="2013-04-11T09:17:00Z">
        <w:r>
          <w:rPr>
            <w:noProof/>
          </w:rPr>
          <w:t>41</w:t>
        </w:r>
        <w:r>
          <w:rPr>
            <w:noProof/>
          </w:rPr>
          <w:fldChar w:fldCharType="end"/>
        </w:r>
      </w:ins>
    </w:p>
    <w:p w:rsidR="00E141B1" w:rsidRDefault="00E141B1">
      <w:pPr>
        <w:pStyle w:val="TOC3"/>
        <w:rPr>
          <w:ins w:id="76" w:author="Edward Venator" w:date="2013-04-11T09:17:00Z"/>
          <w:rFonts w:asciiTheme="minorHAnsi" w:eastAsiaTheme="minorEastAsia" w:hAnsiTheme="minorHAnsi" w:cstheme="minorBidi"/>
          <w:noProof/>
          <w:sz w:val="22"/>
          <w:lang w:bidi="ar-SA"/>
        </w:rPr>
      </w:pPr>
      <w:ins w:id="77" w:author="Edward Venator" w:date="2013-04-11T09:17:00Z">
        <w:r>
          <w:rPr>
            <w:noProof/>
          </w:rPr>
          <w:t>Collision Detection</w:t>
        </w:r>
        <w:r>
          <w:rPr>
            <w:noProof/>
          </w:rPr>
          <w:tab/>
        </w:r>
        <w:r>
          <w:rPr>
            <w:noProof/>
          </w:rPr>
          <w:fldChar w:fldCharType="begin"/>
        </w:r>
        <w:r>
          <w:rPr>
            <w:noProof/>
          </w:rPr>
          <w:instrText xml:space="preserve"> PAGEREF _Toc353435284 \h </w:instrText>
        </w:r>
        <w:r>
          <w:rPr>
            <w:noProof/>
          </w:rPr>
        </w:r>
      </w:ins>
      <w:r>
        <w:rPr>
          <w:noProof/>
        </w:rPr>
        <w:fldChar w:fldCharType="separate"/>
      </w:r>
      <w:ins w:id="78" w:author="Edward Venator" w:date="2013-04-11T09:17:00Z">
        <w:r>
          <w:rPr>
            <w:noProof/>
          </w:rPr>
          <w:t>42</w:t>
        </w:r>
        <w:r>
          <w:rPr>
            <w:noProof/>
          </w:rPr>
          <w:fldChar w:fldCharType="end"/>
        </w:r>
      </w:ins>
    </w:p>
    <w:p w:rsidR="00E141B1" w:rsidRDefault="00E141B1">
      <w:pPr>
        <w:pStyle w:val="TOC3"/>
        <w:rPr>
          <w:ins w:id="79" w:author="Edward Venator" w:date="2013-04-11T09:17:00Z"/>
          <w:rFonts w:asciiTheme="minorHAnsi" w:eastAsiaTheme="minorEastAsia" w:hAnsiTheme="minorHAnsi" w:cstheme="minorBidi"/>
          <w:noProof/>
          <w:sz w:val="22"/>
          <w:lang w:bidi="ar-SA"/>
        </w:rPr>
      </w:pPr>
      <w:ins w:id="80" w:author="Edward Venator" w:date="2013-04-11T09:17:00Z">
        <w:r>
          <w:rPr>
            <w:noProof/>
          </w:rPr>
          <w:t>Kinect Data Filtering</w:t>
        </w:r>
        <w:r>
          <w:rPr>
            <w:noProof/>
          </w:rPr>
          <w:tab/>
        </w:r>
        <w:r>
          <w:rPr>
            <w:noProof/>
          </w:rPr>
          <w:fldChar w:fldCharType="begin"/>
        </w:r>
        <w:r>
          <w:rPr>
            <w:noProof/>
          </w:rPr>
          <w:instrText xml:space="preserve"> PAGEREF _Toc353435285 \h </w:instrText>
        </w:r>
        <w:r>
          <w:rPr>
            <w:noProof/>
          </w:rPr>
        </w:r>
      </w:ins>
      <w:r>
        <w:rPr>
          <w:noProof/>
        </w:rPr>
        <w:fldChar w:fldCharType="separate"/>
      </w:r>
      <w:ins w:id="81" w:author="Edward Venator" w:date="2013-04-11T09:17:00Z">
        <w:r>
          <w:rPr>
            <w:noProof/>
          </w:rPr>
          <w:t>42</w:t>
        </w:r>
        <w:r>
          <w:rPr>
            <w:noProof/>
          </w:rPr>
          <w:fldChar w:fldCharType="end"/>
        </w:r>
      </w:ins>
    </w:p>
    <w:p w:rsidR="00E141B1" w:rsidRDefault="00E141B1">
      <w:pPr>
        <w:pStyle w:val="TOC2"/>
        <w:rPr>
          <w:ins w:id="82" w:author="Edward Venator" w:date="2013-04-11T09:17:00Z"/>
          <w:rFonts w:asciiTheme="minorHAnsi" w:eastAsiaTheme="minorEastAsia" w:hAnsiTheme="minorHAnsi" w:cstheme="minorBidi"/>
          <w:noProof/>
          <w:sz w:val="22"/>
          <w:lang w:bidi="ar-SA"/>
        </w:rPr>
      </w:pPr>
      <w:ins w:id="83" w:author="Edward Venator" w:date="2013-04-11T09:17:00Z">
        <w:r>
          <w:rPr>
            <w:noProof/>
          </w:rPr>
          <w:t>4.4 Tabletop Box Manipulation</w:t>
        </w:r>
        <w:r>
          <w:rPr>
            <w:noProof/>
          </w:rPr>
          <w:tab/>
        </w:r>
        <w:r>
          <w:rPr>
            <w:noProof/>
          </w:rPr>
          <w:fldChar w:fldCharType="begin"/>
        </w:r>
        <w:r>
          <w:rPr>
            <w:noProof/>
          </w:rPr>
          <w:instrText xml:space="preserve"> PAGEREF _Toc353435286 \h </w:instrText>
        </w:r>
        <w:r>
          <w:rPr>
            <w:noProof/>
          </w:rPr>
        </w:r>
      </w:ins>
      <w:r>
        <w:rPr>
          <w:noProof/>
        </w:rPr>
        <w:fldChar w:fldCharType="separate"/>
      </w:r>
      <w:ins w:id="84" w:author="Edward Venator" w:date="2013-04-11T09:17:00Z">
        <w:r>
          <w:rPr>
            <w:noProof/>
          </w:rPr>
          <w:t>43</w:t>
        </w:r>
        <w:r>
          <w:rPr>
            <w:noProof/>
          </w:rPr>
          <w:fldChar w:fldCharType="end"/>
        </w:r>
      </w:ins>
    </w:p>
    <w:p w:rsidR="00E141B1" w:rsidRDefault="00E141B1">
      <w:pPr>
        <w:pStyle w:val="TOC3"/>
        <w:rPr>
          <w:ins w:id="85" w:author="Edward Venator" w:date="2013-04-11T09:17:00Z"/>
          <w:rFonts w:asciiTheme="minorHAnsi" w:eastAsiaTheme="minorEastAsia" w:hAnsiTheme="minorHAnsi" w:cstheme="minorBidi"/>
          <w:noProof/>
          <w:sz w:val="22"/>
          <w:lang w:bidi="ar-SA"/>
        </w:rPr>
      </w:pPr>
      <w:ins w:id="86" w:author="Edward Venator" w:date="2013-04-11T09:17:00Z">
        <w:r>
          <w:rPr>
            <w:noProof/>
          </w:rPr>
          <w:t>The Manipulation Controller</w:t>
        </w:r>
        <w:r>
          <w:rPr>
            <w:noProof/>
          </w:rPr>
          <w:tab/>
        </w:r>
        <w:r>
          <w:rPr>
            <w:noProof/>
          </w:rPr>
          <w:fldChar w:fldCharType="begin"/>
        </w:r>
        <w:r>
          <w:rPr>
            <w:noProof/>
          </w:rPr>
          <w:instrText xml:space="preserve"> PAGEREF _Toc353435287 \h </w:instrText>
        </w:r>
        <w:r>
          <w:rPr>
            <w:noProof/>
          </w:rPr>
        </w:r>
      </w:ins>
      <w:r>
        <w:rPr>
          <w:noProof/>
        </w:rPr>
        <w:fldChar w:fldCharType="separate"/>
      </w:r>
      <w:ins w:id="87" w:author="Edward Venator" w:date="2013-04-11T09:17:00Z">
        <w:r>
          <w:rPr>
            <w:noProof/>
          </w:rPr>
          <w:t>44</w:t>
        </w:r>
        <w:r>
          <w:rPr>
            <w:noProof/>
          </w:rPr>
          <w:fldChar w:fldCharType="end"/>
        </w:r>
      </w:ins>
    </w:p>
    <w:p w:rsidR="00E141B1" w:rsidRDefault="00E141B1">
      <w:pPr>
        <w:pStyle w:val="TOC3"/>
        <w:rPr>
          <w:ins w:id="88" w:author="Edward Venator" w:date="2013-04-11T09:17:00Z"/>
          <w:rFonts w:asciiTheme="minorHAnsi" w:eastAsiaTheme="minorEastAsia" w:hAnsiTheme="minorHAnsi" w:cstheme="minorBidi"/>
          <w:noProof/>
          <w:sz w:val="22"/>
          <w:lang w:bidi="ar-SA"/>
        </w:rPr>
      </w:pPr>
      <w:ins w:id="89" w:author="Edward Venator" w:date="2013-04-11T09:17:00Z">
        <w:r>
          <w:rPr>
            <w:noProof/>
          </w:rPr>
          <w:t>Box Manipulation</w:t>
        </w:r>
        <w:r>
          <w:rPr>
            <w:noProof/>
          </w:rPr>
          <w:tab/>
        </w:r>
        <w:r>
          <w:rPr>
            <w:noProof/>
          </w:rPr>
          <w:fldChar w:fldCharType="begin"/>
        </w:r>
        <w:r>
          <w:rPr>
            <w:noProof/>
          </w:rPr>
          <w:instrText xml:space="preserve"> PAGEREF _Toc353435288 \h </w:instrText>
        </w:r>
        <w:r>
          <w:rPr>
            <w:noProof/>
          </w:rPr>
        </w:r>
      </w:ins>
      <w:r>
        <w:rPr>
          <w:noProof/>
        </w:rPr>
        <w:fldChar w:fldCharType="separate"/>
      </w:r>
      <w:ins w:id="90" w:author="Edward Venator" w:date="2013-04-11T09:17:00Z">
        <w:r>
          <w:rPr>
            <w:noProof/>
          </w:rPr>
          <w:t>45</w:t>
        </w:r>
        <w:r>
          <w:rPr>
            <w:noProof/>
          </w:rPr>
          <w:fldChar w:fldCharType="end"/>
        </w:r>
      </w:ins>
    </w:p>
    <w:p w:rsidR="00E141B1" w:rsidRDefault="00E141B1">
      <w:pPr>
        <w:pStyle w:val="TOC2"/>
        <w:rPr>
          <w:ins w:id="91" w:author="Edward Venator" w:date="2013-04-11T09:17:00Z"/>
          <w:rFonts w:asciiTheme="minorHAnsi" w:eastAsiaTheme="minorEastAsia" w:hAnsiTheme="minorHAnsi" w:cstheme="minorBidi"/>
          <w:noProof/>
          <w:sz w:val="22"/>
          <w:lang w:bidi="ar-SA"/>
        </w:rPr>
      </w:pPr>
      <w:ins w:id="92" w:author="Edward Venator" w:date="2013-04-11T09:17:00Z">
        <w:r>
          <w:rPr>
            <w:noProof/>
          </w:rPr>
          <w:t>4.5 Calibration</w:t>
        </w:r>
        <w:r>
          <w:rPr>
            <w:noProof/>
          </w:rPr>
          <w:tab/>
        </w:r>
        <w:r>
          <w:rPr>
            <w:noProof/>
          </w:rPr>
          <w:fldChar w:fldCharType="begin"/>
        </w:r>
        <w:r>
          <w:rPr>
            <w:noProof/>
          </w:rPr>
          <w:instrText xml:space="preserve"> PAGEREF _Toc353435289 \h </w:instrText>
        </w:r>
        <w:r>
          <w:rPr>
            <w:noProof/>
          </w:rPr>
        </w:r>
      </w:ins>
      <w:r>
        <w:rPr>
          <w:noProof/>
        </w:rPr>
        <w:fldChar w:fldCharType="separate"/>
      </w:r>
      <w:ins w:id="93" w:author="Edward Venator" w:date="2013-04-11T09:17:00Z">
        <w:r>
          <w:rPr>
            <w:noProof/>
          </w:rPr>
          <w:t>46</w:t>
        </w:r>
        <w:r>
          <w:rPr>
            <w:noProof/>
          </w:rPr>
          <w:fldChar w:fldCharType="end"/>
        </w:r>
      </w:ins>
    </w:p>
    <w:p w:rsidR="00E141B1" w:rsidRDefault="00E141B1">
      <w:pPr>
        <w:pStyle w:val="TOC2"/>
        <w:rPr>
          <w:ins w:id="94" w:author="Edward Venator" w:date="2013-04-11T09:17:00Z"/>
          <w:rFonts w:asciiTheme="minorHAnsi" w:eastAsiaTheme="minorEastAsia" w:hAnsiTheme="minorHAnsi" w:cstheme="minorBidi"/>
          <w:noProof/>
          <w:sz w:val="22"/>
          <w:lang w:bidi="ar-SA"/>
        </w:rPr>
      </w:pPr>
      <w:ins w:id="95" w:author="Edward Venator" w:date="2013-04-11T09:17:00Z">
        <w:r>
          <w:rPr>
            <w:noProof/>
          </w:rPr>
          <w:t>4.6 QR Code Recognition and 3D Localization</w:t>
        </w:r>
        <w:r>
          <w:rPr>
            <w:noProof/>
          </w:rPr>
          <w:tab/>
        </w:r>
        <w:r>
          <w:rPr>
            <w:noProof/>
          </w:rPr>
          <w:fldChar w:fldCharType="begin"/>
        </w:r>
        <w:r>
          <w:rPr>
            <w:noProof/>
          </w:rPr>
          <w:instrText xml:space="preserve"> PAGEREF _Toc353435290 \h </w:instrText>
        </w:r>
        <w:r>
          <w:rPr>
            <w:noProof/>
          </w:rPr>
        </w:r>
      </w:ins>
      <w:r>
        <w:rPr>
          <w:noProof/>
        </w:rPr>
        <w:fldChar w:fldCharType="separate"/>
      </w:r>
      <w:ins w:id="96" w:author="Edward Venator" w:date="2013-04-11T09:17:00Z">
        <w:r>
          <w:rPr>
            <w:noProof/>
          </w:rPr>
          <w:t>47</w:t>
        </w:r>
        <w:r>
          <w:rPr>
            <w:noProof/>
          </w:rPr>
          <w:fldChar w:fldCharType="end"/>
        </w:r>
      </w:ins>
    </w:p>
    <w:p w:rsidR="00E141B1" w:rsidRDefault="00E141B1">
      <w:pPr>
        <w:pStyle w:val="TOC1"/>
        <w:rPr>
          <w:ins w:id="97" w:author="Edward Venator" w:date="2013-04-11T09:17:00Z"/>
          <w:rFonts w:asciiTheme="minorHAnsi" w:eastAsiaTheme="minorEastAsia" w:hAnsiTheme="minorHAnsi" w:cstheme="minorBidi"/>
          <w:noProof/>
          <w:sz w:val="22"/>
          <w:lang w:bidi="ar-SA"/>
        </w:rPr>
      </w:pPr>
      <w:ins w:id="98" w:author="Edward Venator" w:date="2013-04-11T09:17:00Z">
        <w:r>
          <w:rPr>
            <w:noProof/>
          </w:rPr>
          <w:t>5. Industrial Safety</w:t>
        </w:r>
        <w:r>
          <w:rPr>
            <w:noProof/>
          </w:rPr>
          <w:tab/>
        </w:r>
        <w:r>
          <w:rPr>
            <w:noProof/>
          </w:rPr>
          <w:fldChar w:fldCharType="begin"/>
        </w:r>
        <w:r>
          <w:rPr>
            <w:noProof/>
          </w:rPr>
          <w:instrText xml:space="preserve"> PAGEREF _Toc353435291 \h </w:instrText>
        </w:r>
        <w:r>
          <w:rPr>
            <w:noProof/>
          </w:rPr>
        </w:r>
      </w:ins>
      <w:r>
        <w:rPr>
          <w:noProof/>
        </w:rPr>
        <w:fldChar w:fldCharType="separate"/>
      </w:r>
      <w:ins w:id="99" w:author="Edward Venator" w:date="2013-04-11T09:17:00Z">
        <w:r>
          <w:rPr>
            <w:noProof/>
          </w:rPr>
          <w:t>51</w:t>
        </w:r>
        <w:r>
          <w:rPr>
            <w:noProof/>
          </w:rPr>
          <w:fldChar w:fldCharType="end"/>
        </w:r>
      </w:ins>
    </w:p>
    <w:p w:rsidR="00E141B1" w:rsidRDefault="00E141B1">
      <w:pPr>
        <w:pStyle w:val="TOC2"/>
        <w:rPr>
          <w:ins w:id="100" w:author="Edward Venator" w:date="2013-04-11T09:17:00Z"/>
          <w:rFonts w:asciiTheme="minorHAnsi" w:eastAsiaTheme="minorEastAsia" w:hAnsiTheme="minorHAnsi" w:cstheme="minorBidi"/>
          <w:noProof/>
          <w:sz w:val="22"/>
          <w:lang w:bidi="ar-SA"/>
        </w:rPr>
      </w:pPr>
      <w:ins w:id="101" w:author="Edward Venator" w:date="2013-04-11T09:17:00Z">
        <w:r>
          <w:rPr>
            <w:noProof/>
          </w:rPr>
          <w:t>5.1 Reflexive Speed Limiting</w:t>
        </w:r>
        <w:r>
          <w:rPr>
            <w:noProof/>
          </w:rPr>
          <w:tab/>
        </w:r>
        <w:r>
          <w:rPr>
            <w:noProof/>
          </w:rPr>
          <w:fldChar w:fldCharType="begin"/>
        </w:r>
        <w:r>
          <w:rPr>
            <w:noProof/>
          </w:rPr>
          <w:instrText xml:space="preserve"> PAGEREF _Toc353435292 \h </w:instrText>
        </w:r>
        <w:r>
          <w:rPr>
            <w:noProof/>
          </w:rPr>
        </w:r>
      </w:ins>
      <w:r>
        <w:rPr>
          <w:noProof/>
        </w:rPr>
        <w:fldChar w:fldCharType="separate"/>
      </w:r>
      <w:ins w:id="102" w:author="Edward Venator" w:date="2013-04-11T09:17:00Z">
        <w:r>
          <w:rPr>
            <w:noProof/>
          </w:rPr>
          <w:t>51</w:t>
        </w:r>
        <w:r>
          <w:rPr>
            <w:noProof/>
          </w:rPr>
          <w:fldChar w:fldCharType="end"/>
        </w:r>
      </w:ins>
    </w:p>
    <w:p w:rsidR="00E141B1" w:rsidRDefault="00E141B1">
      <w:pPr>
        <w:pStyle w:val="TOC3"/>
        <w:rPr>
          <w:ins w:id="103" w:author="Edward Venator" w:date="2013-04-11T09:17:00Z"/>
          <w:rFonts w:asciiTheme="minorHAnsi" w:eastAsiaTheme="minorEastAsia" w:hAnsiTheme="minorHAnsi" w:cstheme="minorBidi"/>
          <w:noProof/>
          <w:sz w:val="22"/>
          <w:lang w:bidi="ar-SA"/>
        </w:rPr>
      </w:pPr>
      <w:ins w:id="104" w:author="Edward Venator" w:date="2013-04-11T09:17:00Z">
        <w:r>
          <w:rPr>
            <w:noProof/>
          </w:rPr>
          <w:t>Reflexive Halt Methods for Mobile Bases</w:t>
        </w:r>
        <w:r>
          <w:rPr>
            <w:noProof/>
          </w:rPr>
          <w:tab/>
        </w:r>
        <w:r>
          <w:rPr>
            <w:noProof/>
          </w:rPr>
          <w:fldChar w:fldCharType="begin"/>
        </w:r>
        <w:r>
          <w:rPr>
            <w:noProof/>
          </w:rPr>
          <w:instrText xml:space="preserve"> PAGEREF _Toc353435293 \h </w:instrText>
        </w:r>
        <w:r>
          <w:rPr>
            <w:noProof/>
          </w:rPr>
        </w:r>
      </w:ins>
      <w:r>
        <w:rPr>
          <w:noProof/>
        </w:rPr>
        <w:fldChar w:fldCharType="separate"/>
      </w:r>
      <w:ins w:id="105" w:author="Edward Venator" w:date="2013-04-11T09:17:00Z">
        <w:r>
          <w:rPr>
            <w:noProof/>
          </w:rPr>
          <w:t>52</w:t>
        </w:r>
        <w:r>
          <w:rPr>
            <w:noProof/>
          </w:rPr>
          <w:fldChar w:fldCharType="end"/>
        </w:r>
      </w:ins>
    </w:p>
    <w:p w:rsidR="00E141B1" w:rsidRDefault="00E141B1">
      <w:pPr>
        <w:pStyle w:val="TOC3"/>
        <w:rPr>
          <w:ins w:id="106" w:author="Edward Venator" w:date="2013-04-11T09:17:00Z"/>
          <w:rFonts w:asciiTheme="minorHAnsi" w:eastAsiaTheme="minorEastAsia" w:hAnsiTheme="minorHAnsi" w:cstheme="minorBidi"/>
          <w:noProof/>
          <w:sz w:val="22"/>
          <w:lang w:bidi="ar-SA"/>
        </w:rPr>
      </w:pPr>
      <w:ins w:id="107" w:author="Edward Venator" w:date="2013-04-11T09:17:00Z">
        <w:r>
          <w:rPr>
            <w:noProof/>
          </w:rPr>
          <w:t>Reflexive Halting for Manipulators</w:t>
        </w:r>
        <w:r>
          <w:rPr>
            <w:noProof/>
          </w:rPr>
          <w:tab/>
        </w:r>
        <w:r>
          <w:rPr>
            <w:noProof/>
          </w:rPr>
          <w:fldChar w:fldCharType="begin"/>
        </w:r>
        <w:r>
          <w:rPr>
            <w:noProof/>
          </w:rPr>
          <w:instrText xml:space="preserve"> PAGEREF _Toc353435294 \h </w:instrText>
        </w:r>
        <w:r>
          <w:rPr>
            <w:noProof/>
          </w:rPr>
        </w:r>
      </w:ins>
      <w:r>
        <w:rPr>
          <w:noProof/>
        </w:rPr>
        <w:fldChar w:fldCharType="separate"/>
      </w:r>
      <w:ins w:id="108" w:author="Edward Venator" w:date="2013-04-11T09:17:00Z">
        <w:r>
          <w:rPr>
            <w:noProof/>
          </w:rPr>
          <w:t>53</w:t>
        </w:r>
        <w:r>
          <w:rPr>
            <w:noProof/>
          </w:rPr>
          <w:fldChar w:fldCharType="end"/>
        </w:r>
      </w:ins>
    </w:p>
    <w:p w:rsidR="00E141B1" w:rsidRDefault="00E141B1">
      <w:pPr>
        <w:pStyle w:val="TOC2"/>
        <w:rPr>
          <w:ins w:id="109" w:author="Edward Venator" w:date="2013-04-11T09:17:00Z"/>
          <w:rFonts w:asciiTheme="minorHAnsi" w:eastAsiaTheme="minorEastAsia" w:hAnsiTheme="minorHAnsi" w:cstheme="minorBidi"/>
          <w:noProof/>
          <w:sz w:val="22"/>
          <w:lang w:bidi="ar-SA"/>
        </w:rPr>
      </w:pPr>
      <w:ins w:id="110" w:author="Edward Venator" w:date="2013-04-11T09:17:00Z">
        <w:r>
          <w:rPr>
            <w:noProof/>
          </w:rPr>
          <w:t>5.2 Emergency Stop System</w:t>
        </w:r>
        <w:r>
          <w:rPr>
            <w:noProof/>
          </w:rPr>
          <w:tab/>
        </w:r>
        <w:r>
          <w:rPr>
            <w:noProof/>
          </w:rPr>
          <w:fldChar w:fldCharType="begin"/>
        </w:r>
        <w:r>
          <w:rPr>
            <w:noProof/>
          </w:rPr>
          <w:instrText xml:space="preserve"> PAGEREF _Toc353435295 \h </w:instrText>
        </w:r>
        <w:r>
          <w:rPr>
            <w:noProof/>
          </w:rPr>
        </w:r>
      </w:ins>
      <w:r>
        <w:rPr>
          <w:noProof/>
        </w:rPr>
        <w:fldChar w:fldCharType="separate"/>
      </w:r>
      <w:ins w:id="111" w:author="Edward Venator" w:date="2013-04-11T09:17:00Z">
        <w:r>
          <w:rPr>
            <w:noProof/>
          </w:rPr>
          <w:t>56</w:t>
        </w:r>
        <w:r>
          <w:rPr>
            <w:noProof/>
          </w:rPr>
          <w:fldChar w:fldCharType="end"/>
        </w:r>
      </w:ins>
    </w:p>
    <w:p w:rsidR="00E141B1" w:rsidRDefault="00E141B1">
      <w:pPr>
        <w:pStyle w:val="TOC3"/>
        <w:rPr>
          <w:ins w:id="112" w:author="Edward Venator" w:date="2013-04-11T09:17:00Z"/>
          <w:rFonts w:asciiTheme="minorHAnsi" w:eastAsiaTheme="minorEastAsia" w:hAnsiTheme="minorHAnsi" w:cstheme="minorBidi"/>
          <w:noProof/>
          <w:sz w:val="22"/>
          <w:lang w:bidi="ar-SA"/>
        </w:rPr>
      </w:pPr>
      <w:ins w:id="113" w:author="Edward Venator" w:date="2013-04-11T09:17:00Z">
        <w:r>
          <w:rPr>
            <w:noProof/>
          </w:rPr>
          <w:t>E-Stop Systems Used in This Lab</w:t>
        </w:r>
        <w:r>
          <w:rPr>
            <w:noProof/>
          </w:rPr>
          <w:tab/>
        </w:r>
        <w:r>
          <w:rPr>
            <w:noProof/>
          </w:rPr>
          <w:fldChar w:fldCharType="begin"/>
        </w:r>
        <w:r>
          <w:rPr>
            <w:noProof/>
          </w:rPr>
          <w:instrText xml:space="preserve"> PAGEREF _Toc353435296 \h </w:instrText>
        </w:r>
        <w:r>
          <w:rPr>
            <w:noProof/>
          </w:rPr>
        </w:r>
      </w:ins>
      <w:r>
        <w:rPr>
          <w:noProof/>
        </w:rPr>
        <w:fldChar w:fldCharType="separate"/>
      </w:r>
      <w:ins w:id="114" w:author="Edward Venator" w:date="2013-04-11T09:17:00Z">
        <w:r>
          <w:rPr>
            <w:noProof/>
          </w:rPr>
          <w:t>56</w:t>
        </w:r>
        <w:r>
          <w:rPr>
            <w:noProof/>
          </w:rPr>
          <w:fldChar w:fldCharType="end"/>
        </w:r>
      </w:ins>
    </w:p>
    <w:p w:rsidR="00E141B1" w:rsidRDefault="00E141B1">
      <w:pPr>
        <w:pStyle w:val="TOC3"/>
        <w:rPr>
          <w:ins w:id="115" w:author="Edward Venator" w:date="2013-04-11T09:17:00Z"/>
          <w:rFonts w:asciiTheme="minorHAnsi" w:eastAsiaTheme="minorEastAsia" w:hAnsiTheme="minorHAnsi" w:cstheme="minorBidi"/>
          <w:noProof/>
          <w:sz w:val="22"/>
          <w:lang w:bidi="ar-SA"/>
        </w:rPr>
      </w:pPr>
      <w:ins w:id="116" w:author="Edward Venator" w:date="2013-04-11T09:17:00Z">
        <w:r>
          <w:rPr>
            <w:noProof/>
          </w:rPr>
          <w:t>E-Stop Requirements for This Robot</w:t>
        </w:r>
        <w:r>
          <w:rPr>
            <w:noProof/>
          </w:rPr>
          <w:tab/>
        </w:r>
        <w:r>
          <w:rPr>
            <w:noProof/>
          </w:rPr>
          <w:fldChar w:fldCharType="begin"/>
        </w:r>
        <w:r>
          <w:rPr>
            <w:noProof/>
          </w:rPr>
          <w:instrText xml:space="preserve"> PAGEREF _Toc353435297 \h </w:instrText>
        </w:r>
        <w:r>
          <w:rPr>
            <w:noProof/>
          </w:rPr>
        </w:r>
      </w:ins>
      <w:r>
        <w:rPr>
          <w:noProof/>
        </w:rPr>
        <w:fldChar w:fldCharType="separate"/>
      </w:r>
      <w:ins w:id="117" w:author="Edward Venator" w:date="2013-04-11T09:17:00Z">
        <w:r>
          <w:rPr>
            <w:noProof/>
          </w:rPr>
          <w:t>57</w:t>
        </w:r>
        <w:r>
          <w:rPr>
            <w:noProof/>
          </w:rPr>
          <w:fldChar w:fldCharType="end"/>
        </w:r>
      </w:ins>
    </w:p>
    <w:p w:rsidR="00E141B1" w:rsidRDefault="00E141B1">
      <w:pPr>
        <w:pStyle w:val="TOC3"/>
        <w:rPr>
          <w:ins w:id="118" w:author="Edward Venator" w:date="2013-04-11T09:17:00Z"/>
          <w:rFonts w:asciiTheme="minorHAnsi" w:eastAsiaTheme="minorEastAsia" w:hAnsiTheme="minorHAnsi" w:cstheme="minorBidi"/>
          <w:noProof/>
          <w:sz w:val="22"/>
          <w:lang w:bidi="ar-SA"/>
        </w:rPr>
      </w:pPr>
      <w:ins w:id="119" w:author="Edward Venator" w:date="2013-04-11T09:17:00Z">
        <w:r>
          <w:rPr>
            <w:noProof/>
          </w:rPr>
          <w:t>Version 1 Prototype</w:t>
        </w:r>
        <w:r>
          <w:rPr>
            <w:noProof/>
          </w:rPr>
          <w:tab/>
        </w:r>
        <w:r>
          <w:rPr>
            <w:noProof/>
          </w:rPr>
          <w:fldChar w:fldCharType="begin"/>
        </w:r>
        <w:r>
          <w:rPr>
            <w:noProof/>
          </w:rPr>
          <w:instrText xml:space="preserve"> PAGEREF _Toc353435298 \h </w:instrText>
        </w:r>
        <w:r>
          <w:rPr>
            <w:noProof/>
          </w:rPr>
        </w:r>
      </w:ins>
      <w:r>
        <w:rPr>
          <w:noProof/>
        </w:rPr>
        <w:fldChar w:fldCharType="separate"/>
      </w:r>
      <w:ins w:id="120" w:author="Edward Venator" w:date="2013-04-11T09:17:00Z">
        <w:r>
          <w:rPr>
            <w:noProof/>
          </w:rPr>
          <w:t>58</w:t>
        </w:r>
        <w:r>
          <w:rPr>
            <w:noProof/>
          </w:rPr>
          <w:fldChar w:fldCharType="end"/>
        </w:r>
      </w:ins>
    </w:p>
    <w:p w:rsidR="00E141B1" w:rsidRDefault="00E141B1">
      <w:pPr>
        <w:pStyle w:val="TOC3"/>
        <w:rPr>
          <w:ins w:id="121" w:author="Edward Venator" w:date="2013-04-11T09:17:00Z"/>
          <w:rFonts w:asciiTheme="minorHAnsi" w:eastAsiaTheme="minorEastAsia" w:hAnsiTheme="minorHAnsi" w:cstheme="minorBidi"/>
          <w:noProof/>
          <w:sz w:val="22"/>
          <w:lang w:bidi="ar-SA"/>
        </w:rPr>
      </w:pPr>
      <w:ins w:id="122" w:author="Edward Venator" w:date="2013-04-11T09:17:00Z">
        <w:r>
          <w:rPr>
            <w:noProof/>
          </w:rPr>
          <w:t>Version 2 Design</w:t>
        </w:r>
        <w:r>
          <w:rPr>
            <w:noProof/>
          </w:rPr>
          <w:tab/>
        </w:r>
        <w:r>
          <w:rPr>
            <w:noProof/>
          </w:rPr>
          <w:fldChar w:fldCharType="begin"/>
        </w:r>
        <w:r>
          <w:rPr>
            <w:noProof/>
          </w:rPr>
          <w:instrText xml:space="preserve"> PAGEREF _Toc353435299 \h </w:instrText>
        </w:r>
        <w:r>
          <w:rPr>
            <w:noProof/>
          </w:rPr>
        </w:r>
      </w:ins>
      <w:r>
        <w:rPr>
          <w:noProof/>
        </w:rPr>
        <w:fldChar w:fldCharType="separate"/>
      </w:r>
      <w:ins w:id="123" w:author="Edward Venator" w:date="2013-04-11T09:17:00Z">
        <w:r>
          <w:rPr>
            <w:noProof/>
          </w:rPr>
          <w:t>61</w:t>
        </w:r>
        <w:r>
          <w:rPr>
            <w:noProof/>
          </w:rPr>
          <w:fldChar w:fldCharType="end"/>
        </w:r>
      </w:ins>
    </w:p>
    <w:p w:rsidR="00E141B1" w:rsidRDefault="00E141B1">
      <w:pPr>
        <w:pStyle w:val="TOC1"/>
        <w:rPr>
          <w:ins w:id="124" w:author="Edward Venator" w:date="2013-04-11T09:17:00Z"/>
          <w:rFonts w:asciiTheme="minorHAnsi" w:eastAsiaTheme="minorEastAsia" w:hAnsiTheme="minorHAnsi" w:cstheme="minorBidi"/>
          <w:noProof/>
          <w:sz w:val="22"/>
          <w:lang w:bidi="ar-SA"/>
        </w:rPr>
      </w:pPr>
      <w:ins w:id="125" w:author="Edward Venator" w:date="2013-04-11T09:17:00Z">
        <w:r>
          <w:rPr>
            <w:noProof/>
          </w:rPr>
          <w:t>6. Validation Results</w:t>
        </w:r>
        <w:r>
          <w:rPr>
            <w:noProof/>
          </w:rPr>
          <w:tab/>
        </w:r>
        <w:r>
          <w:rPr>
            <w:noProof/>
          </w:rPr>
          <w:fldChar w:fldCharType="begin"/>
        </w:r>
        <w:r>
          <w:rPr>
            <w:noProof/>
          </w:rPr>
          <w:instrText xml:space="preserve"> PAGEREF _Toc353435300 \h </w:instrText>
        </w:r>
        <w:r>
          <w:rPr>
            <w:noProof/>
          </w:rPr>
        </w:r>
      </w:ins>
      <w:r>
        <w:rPr>
          <w:noProof/>
        </w:rPr>
        <w:fldChar w:fldCharType="separate"/>
      </w:r>
      <w:ins w:id="126" w:author="Edward Venator" w:date="2013-04-11T09:17:00Z">
        <w:r>
          <w:rPr>
            <w:noProof/>
          </w:rPr>
          <w:t>64</w:t>
        </w:r>
        <w:r>
          <w:rPr>
            <w:noProof/>
          </w:rPr>
          <w:fldChar w:fldCharType="end"/>
        </w:r>
      </w:ins>
    </w:p>
    <w:p w:rsidR="00E141B1" w:rsidRDefault="00E141B1">
      <w:pPr>
        <w:pStyle w:val="TOC2"/>
        <w:rPr>
          <w:ins w:id="127" w:author="Edward Venator" w:date="2013-04-11T09:17:00Z"/>
          <w:rFonts w:asciiTheme="minorHAnsi" w:eastAsiaTheme="minorEastAsia" w:hAnsiTheme="minorHAnsi" w:cstheme="minorBidi"/>
          <w:noProof/>
          <w:sz w:val="22"/>
          <w:lang w:bidi="ar-SA"/>
        </w:rPr>
      </w:pPr>
      <w:ins w:id="128" w:author="Edward Venator" w:date="2013-04-11T09:17:00Z">
        <w:r>
          <w:rPr>
            <w:noProof/>
          </w:rPr>
          <w:lastRenderedPageBreak/>
          <w:t>6.1 The Validation Task</w:t>
        </w:r>
        <w:r>
          <w:rPr>
            <w:noProof/>
          </w:rPr>
          <w:tab/>
        </w:r>
        <w:r>
          <w:rPr>
            <w:noProof/>
          </w:rPr>
          <w:fldChar w:fldCharType="begin"/>
        </w:r>
        <w:r>
          <w:rPr>
            <w:noProof/>
          </w:rPr>
          <w:instrText xml:space="preserve"> PAGEREF _Toc353435301 \h </w:instrText>
        </w:r>
        <w:r>
          <w:rPr>
            <w:noProof/>
          </w:rPr>
        </w:r>
      </w:ins>
      <w:r>
        <w:rPr>
          <w:noProof/>
        </w:rPr>
        <w:fldChar w:fldCharType="separate"/>
      </w:r>
      <w:ins w:id="129" w:author="Edward Venator" w:date="2013-04-11T09:17:00Z">
        <w:r>
          <w:rPr>
            <w:noProof/>
          </w:rPr>
          <w:t>64</w:t>
        </w:r>
        <w:r>
          <w:rPr>
            <w:noProof/>
          </w:rPr>
          <w:fldChar w:fldCharType="end"/>
        </w:r>
      </w:ins>
    </w:p>
    <w:p w:rsidR="00E141B1" w:rsidRDefault="00E141B1">
      <w:pPr>
        <w:pStyle w:val="TOC2"/>
        <w:rPr>
          <w:ins w:id="130" w:author="Edward Venator" w:date="2013-04-11T09:17:00Z"/>
          <w:rFonts w:asciiTheme="minorHAnsi" w:eastAsiaTheme="minorEastAsia" w:hAnsiTheme="minorHAnsi" w:cstheme="minorBidi"/>
          <w:noProof/>
          <w:sz w:val="22"/>
          <w:lang w:bidi="ar-SA"/>
        </w:rPr>
      </w:pPr>
      <w:ins w:id="131" w:author="Edward Venator" w:date="2013-04-11T09:17:00Z">
        <w:r>
          <w:rPr>
            <w:noProof/>
          </w:rPr>
          <w:t>6.2 Mechanical and Electrical Systems</w:t>
        </w:r>
        <w:r>
          <w:rPr>
            <w:noProof/>
          </w:rPr>
          <w:tab/>
        </w:r>
        <w:r>
          <w:rPr>
            <w:noProof/>
          </w:rPr>
          <w:fldChar w:fldCharType="begin"/>
        </w:r>
        <w:r>
          <w:rPr>
            <w:noProof/>
          </w:rPr>
          <w:instrText xml:space="preserve"> PAGEREF _Toc353435302 \h </w:instrText>
        </w:r>
        <w:r>
          <w:rPr>
            <w:noProof/>
          </w:rPr>
        </w:r>
      </w:ins>
      <w:r>
        <w:rPr>
          <w:noProof/>
        </w:rPr>
        <w:fldChar w:fldCharType="separate"/>
      </w:r>
      <w:ins w:id="132" w:author="Edward Venator" w:date="2013-04-11T09:17:00Z">
        <w:r>
          <w:rPr>
            <w:noProof/>
          </w:rPr>
          <w:t>65</w:t>
        </w:r>
        <w:r>
          <w:rPr>
            <w:noProof/>
          </w:rPr>
          <w:fldChar w:fldCharType="end"/>
        </w:r>
      </w:ins>
    </w:p>
    <w:p w:rsidR="00E141B1" w:rsidRDefault="00E141B1">
      <w:pPr>
        <w:pStyle w:val="TOC3"/>
        <w:rPr>
          <w:ins w:id="133" w:author="Edward Venator" w:date="2013-04-11T09:17:00Z"/>
          <w:rFonts w:asciiTheme="minorHAnsi" w:eastAsiaTheme="minorEastAsia" w:hAnsiTheme="minorHAnsi" w:cstheme="minorBidi"/>
          <w:noProof/>
          <w:sz w:val="22"/>
          <w:lang w:bidi="ar-SA"/>
        </w:rPr>
      </w:pPr>
      <w:ins w:id="134" w:author="Edward Venator" w:date="2013-04-11T09:17:00Z">
        <w:r>
          <w:rPr>
            <w:noProof/>
          </w:rPr>
          <w:t>atarm at. The robot shape also</w:t>
        </w:r>
        <w:r>
          <w:rPr>
            <w:noProof/>
          </w:rPr>
          <w:tab/>
        </w:r>
        <w:r>
          <w:rPr>
            <w:noProof/>
          </w:rPr>
          <w:fldChar w:fldCharType="begin"/>
        </w:r>
        <w:r>
          <w:rPr>
            <w:noProof/>
          </w:rPr>
          <w:instrText xml:space="preserve"> PAGEREF _Toc353435303 \h </w:instrText>
        </w:r>
        <w:r>
          <w:rPr>
            <w:noProof/>
          </w:rPr>
        </w:r>
      </w:ins>
      <w:r>
        <w:rPr>
          <w:noProof/>
        </w:rPr>
        <w:fldChar w:fldCharType="separate"/>
      </w:r>
      <w:ins w:id="135" w:author="Edward Venator" w:date="2013-04-11T09:17:00Z">
        <w:r>
          <w:rPr>
            <w:noProof/>
          </w:rPr>
          <w:t>65</w:t>
        </w:r>
        <w:r>
          <w:rPr>
            <w:noProof/>
          </w:rPr>
          <w:fldChar w:fldCharType="end"/>
        </w:r>
      </w:ins>
    </w:p>
    <w:p w:rsidR="00E141B1" w:rsidRDefault="00E141B1">
      <w:pPr>
        <w:pStyle w:val="TOC3"/>
        <w:rPr>
          <w:ins w:id="136" w:author="Edward Venator" w:date="2013-04-11T09:17:00Z"/>
          <w:rFonts w:asciiTheme="minorHAnsi" w:eastAsiaTheme="minorEastAsia" w:hAnsiTheme="minorHAnsi" w:cstheme="minorBidi"/>
          <w:noProof/>
          <w:sz w:val="22"/>
          <w:lang w:bidi="ar-SA"/>
        </w:rPr>
      </w:pPr>
      <w:ins w:id="137" w:author="Edward Venator" w:date="2013-04-11T09:17:00Z">
        <w:r>
          <w:rPr>
            <w:noProof/>
          </w:rPr>
          <w:t>Chassis Design</w:t>
        </w:r>
        <w:r>
          <w:rPr>
            <w:noProof/>
          </w:rPr>
          <w:tab/>
        </w:r>
        <w:r>
          <w:rPr>
            <w:noProof/>
          </w:rPr>
          <w:fldChar w:fldCharType="begin"/>
        </w:r>
        <w:r>
          <w:rPr>
            <w:noProof/>
          </w:rPr>
          <w:instrText xml:space="preserve"> PAGEREF _Toc353435304 \h </w:instrText>
        </w:r>
        <w:r>
          <w:rPr>
            <w:noProof/>
          </w:rPr>
        </w:r>
      </w:ins>
      <w:r>
        <w:rPr>
          <w:noProof/>
        </w:rPr>
        <w:fldChar w:fldCharType="separate"/>
      </w:r>
      <w:ins w:id="138" w:author="Edward Venator" w:date="2013-04-11T09:17:00Z">
        <w:r>
          <w:rPr>
            <w:noProof/>
          </w:rPr>
          <w:t>65</w:t>
        </w:r>
        <w:r>
          <w:rPr>
            <w:noProof/>
          </w:rPr>
          <w:fldChar w:fldCharType="end"/>
        </w:r>
      </w:ins>
    </w:p>
    <w:p w:rsidR="00E141B1" w:rsidRDefault="00E141B1">
      <w:pPr>
        <w:pStyle w:val="TOC3"/>
        <w:rPr>
          <w:ins w:id="139" w:author="Edward Venator" w:date="2013-04-11T09:17:00Z"/>
          <w:rFonts w:asciiTheme="minorHAnsi" w:eastAsiaTheme="minorEastAsia" w:hAnsiTheme="minorHAnsi" w:cstheme="minorBidi"/>
          <w:noProof/>
          <w:sz w:val="22"/>
          <w:lang w:bidi="ar-SA"/>
        </w:rPr>
      </w:pPr>
      <w:ins w:id="140" w:author="Edward Venator" w:date="2013-04-11T09:17:00Z">
        <w:r>
          <w:rPr>
            <w:noProof/>
          </w:rPr>
          <w:t>The ABB Arm System</w:t>
        </w:r>
        <w:r>
          <w:rPr>
            <w:noProof/>
          </w:rPr>
          <w:tab/>
        </w:r>
        <w:r>
          <w:rPr>
            <w:noProof/>
          </w:rPr>
          <w:fldChar w:fldCharType="begin"/>
        </w:r>
        <w:r>
          <w:rPr>
            <w:noProof/>
          </w:rPr>
          <w:instrText xml:space="preserve"> PAGEREF _Toc353435305 \h </w:instrText>
        </w:r>
        <w:r>
          <w:rPr>
            <w:noProof/>
          </w:rPr>
        </w:r>
      </w:ins>
      <w:r>
        <w:rPr>
          <w:noProof/>
        </w:rPr>
        <w:fldChar w:fldCharType="separate"/>
      </w:r>
      <w:ins w:id="141" w:author="Edward Venator" w:date="2013-04-11T09:17:00Z">
        <w:r>
          <w:rPr>
            <w:noProof/>
          </w:rPr>
          <w:t>65</w:t>
        </w:r>
        <w:r>
          <w:rPr>
            <w:noProof/>
          </w:rPr>
          <w:fldChar w:fldCharType="end"/>
        </w:r>
      </w:ins>
    </w:p>
    <w:p w:rsidR="00E141B1" w:rsidRDefault="00E141B1">
      <w:pPr>
        <w:pStyle w:val="TOC3"/>
        <w:rPr>
          <w:ins w:id="142" w:author="Edward Venator" w:date="2013-04-11T09:17:00Z"/>
          <w:rFonts w:asciiTheme="minorHAnsi" w:eastAsiaTheme="minorEastAsia" w:hAnsiTheme="minorHAnsi" w:cstheme="minorBidi"/>
          <w:noProof/>
          <w:sz w:val="22"/>
          <w:lang w:bidi="ar-SA"/>
        </w:rPr>
      </w:pPr>
      <w:ins w:id="143" w:author="Edward Venator" w:date="2013-04-11T09:17:00Z">
        <w:r>
          <w:rPr>
            <w:noProof/>
          </w:rPr>
          <w:t>Gripper</w:t>
        </w:r>
        <w:r>
          <w:rPr>
            <w:noProof/>
          </w:rPr>
          <w:tab/>
        </w:r>
        <w:r>
          <w:rPr>
            <w:noProof/>
          </w:rPr>
          <w:fldChar w:fldCharType="begin"/>
        </w:r>
        <w:r>
          <w:rPr>
            <w:noProof/>
          </w:rPr>
          <w:instrText xml:space="preserve"> PAGEREF _Toc353435306 \h </w:instrText>
        </w:r>
        <w:r>
          <w:rPr>
            <w:noProof/>
          </w:rPr>
        </w:r>
      </w:ins>
      <w:r>
        <w:rPr>
          <w:noProof/>
        </w:rPr>
        <w:fldChar w:fldCharType="separate"/>
      </w:r>
      <w:ins w:id="144" w:author="Edward Venator" w:date="2013-04-11T09:17:00Z">
        <w:r>
          <w:rPr>
            <w:noProof/>
          </w:rPr>
          <w:t>66</w:t>
        </w:r>
        <w:r>
          <w:rPr>
            <w:noProof/>
          </w:rPr>
          <w:fldChar w:fldCharType="end"/>
        </w:r>
      </w:ins>
    </w:p>
    <w:p w:rsidR="00E141B1" w:rsidRDefault="00E141B1">
      <w:pPr>
        <w:pStyle w:val="TOC3"/>
        <w:rPr>
          <w:ins w:id="145" w:author="Edward Venator" w:date="2013-04-11T09:17:00Z"/>
          <w:rFonts w:asciiTheme="minorHAnsi" w:eastAsiaTheme="minorEastAsia" w:hAnsiTheme="minorHAnsi" w:cstheme="minorBidi"/>
          <w:noProof/>
          <w:sz w:val="22"/>
          <w:lang w:bidi="ar-SA"/>
        </w:rPr>
      </w:pPr>
      <w:ins w:id="146" w:author="Edward Venator" w:date="2013-04-11T09:17:00Z">
        <w:r>
          <w:rPr>
            <w:noProof/>
          </w:rPr>
          <w:t>Battery Life</w:t>
        </w:r>
        <w:r>
          <w:rPr>
            <w:noProof/>
          </w:rPr>
          <w:tab/>
        </w:r>
        <w:r>
          <w:rPr>
            <w:noProof/>
          </w:rPr>
          <w:fldChar w:fldCharType="begin"/>
        </w:r>
        <w:r>
          <w:rPr>
            <w:noProof/>
          </w:rPr>
          <w:instrText xml:space="preserve"> PAGEREF _Toc353435307 \h </w:instrText>
        </w:r>
        <w:r>
          <w:rPr>
            <w:noProof/>
          </w:rPr>
        </w:r>
      </w:ins>
      <w:r>
        <w:rPr>
          <w:noProof/>
        </w:rPr>
        <w:fldChar w:fldCharType="separate"/>
      </w:r>
      <w:ins w:id="147" w:author="Edward Venator" w:date="2013-04-11T09:17:00Z">
        <w:r>
          <w:rPr>
            <w:noProof/>
          </w:rPr>
          <w:t>66</w:t>
        </w:r>
        <w:r>
          <w:rPr>
            <w:noProof/>
          </w:rPr>
          <w:fldChar w:fldCharType="end"/>
        </w:r>
      </w:ins>
    </w:p>
    <w:p w:rsidR="00E141B1" w:rsidRDefault="00E141B1">
      <w:pPr>
        <w:pStyle w:val="TOC2"/>
        <w:rPr>
          <w:ins w:id="148" w:author="Edward Venator" w:date="2013-04-11T09:17:00Z"/>
          <w:rFonts w:asciiTheme="minorHAnsi" w:eastAsiaTheme="minorEastAsia" w:hAnsiTheme="minorHAnsi" w:cstheme="minorBidi"/>
          <w:noProof/>
          <w:sz w:val="22"/>
          <w:lang w:bidi="ar-SA"/>
        </w:rPr>
      </w:pPr>
      <w:ins w:id="149" w:author="Edward Venator" w:date="2013-04-11T09:17:00Z">
        <w:r>
          <w:rPr>
            <w:noProof/>
          </w:rPr>
          <w:t>6.3 The Kinect</w:t>
        </w:r>
        <w:r>
          <w:rPr>
            <w:noProof/>
          </w:rPr>
          <w:tab/>
        </w:r>
        <w:r>
          <w:rPr>
            <w:noProof/>
          </w:rPr>
          <w:fldChar w:fldCharType="begin"/>
        </w:r>
        <w:r>
          <w:rPr>
            <w:noProof/>
          </w:rPr>
          <w:instrText xml:space="preserve"> PAGEREF _Toc353435308 \h </w:instrText>
        </w:r>
        <w:r>
          <w:rPr>
            <w:noProof/>
          </w:rPr>
        </w:r>
      </w:ins>
      <w:r>
        <w:rPr>
          <w:noProof/>
        </w:rPr>
        <w:fldChar w:fldCharType="separate"/>
      </w:r>
      <w:ins w:id="150" w:author="Edward Venator" w:date="2013-04-11T09:17:00Z">
        <w:r>
          <w:rPr>
            <w:noProof/>
          </w:rPr>
          <w:t>68</w:t>
        </w:r>
        <w:r>
          <w:rPr>
            <w:noProof/>
          </w:rPr>
          <w:fldChar w:fldCharType="end"/>
        </w:r>
      </w:ins>
    </w:p>
    <w:p w:rsidR="00E141B1" w:rsidRDefault="00E141B1">
      <w:pPr>
        <w:pStyle w:val="TOC3"/>
        <w:rPr>
          <w:ins w:id="151" w:author="Edward Venator" w:date="2013-04-11T09:17:00Z"/>
          <w:rFonts w:asciiTheme="minorHAnsi" w:eastAsiaTheme="minorEastAsia" w:hAnsiTheme="minorHAnsi" w:cstheme="minorBidi"/>
          <w:noProof/>
          <w:sz w:val="22"/>
          <w:lang w:bidi="ar-SA"/>
        </w:rPr>
      </w:pPr>
      <w:ins w:id="152" w:author="Edward Venator" w:date="2013-04-11T09:17:00Z">
        <w:r>
          <w:rPr>
            <w:noProof/>
          </w:rPr>
          <w:t>For Object Localization and Arm Planning</w:t>
        </w:r>
        <w:r>
          <w:rPr>
            <w:noProof/>
          </w:rPr>
          <w:tab/>
        </w:r>
        <w:r>
          <w:rPr>
            <w:noProof/>
          </w:rPr>
          <w:fldChar w:fldCharType="begin"/>
        </w:r>
        <w:r>
          <w:rPr>
            <w:noProof/>
          </w:rPr>
          <w:instrText xml:space="preserve"> PAGEREF _Toc353435309 \h </w:instrText>
        </w:r>
        <w:r>
          <w:rPr>
            <w:noProof/>
          </w:rPr>
        </w:r>
      </w:ins>
      <w:r>
        <w:rPr>
          <w:noProof/>
        </w:rPr>
        <w:fldChar w:fldCharType="separate"/>
      </w:r>
      <w:ins w:id="153" w:author="Edward Venator" w:date="2013-04-11T09:17:00Z">
        <w:r>
          <w:rPr>
            <w:noProof/>
          </w:rPr>
          <w:t>68</w:t>
        </w:r>
        <w:r>
          <w:rPr>
            <w:noProof/>
          </w:rPr>
          <w:fldChar w:fldCharType="end"/>
        </w:r>
      </w:ins>
    </w:p>
    <w:p w:rsidR="00E141B1" w:rsidRDefault="00E141B1">
      <w:pPr>
        <w:pStyle w:val="TOC3"/>
        <w:rPr>
          <w:ins w:id="154" w:author="Edward Venator" w:date="2013-04-11T09:17:00Z"/>
          <w:rFonts w:asciiTheme="minorHAnsi" w:eastAsiaTheme="minorEastAsia" w:hAnsiTheme="minorHAnsi" w:cstheme="minorBidi"/>
          <w:noProof/>
          <w:sz w:val="22"/>
          <w:lang w:bidi="ar-SA"/>
        </w:rPr>
      </w:pPr>
      <w:ins w:id="155" w:author="Edward Venator" w:date="2013-04-11T09:17:00Z">
        <w:r>
          <w:rPr>
            <w:noProof/>
          </w:rPr>
          <w:t>For Reading QR Codes</w:t>
        </w:r>
        <w:r>
          <w:rPr>
            <w:noProof/>
          </w:rPr>
          <w:tab/>
        </w:r>
        <w:r>
          <w:rPr>
            <w:noProof/>
          </w:rPr>
          <w:fldChar w:fldCharType="begin"/>
        </w:r>
        <w:r>
          <w:rPr>
            <w:noProof/>
          </w:rPr>
          <w:instrText xml:space="preserve"> PAGEREF _Toc353435310 \h </w:instrText>
        </w:r>
        <w:r>
          <w:rPr>
            <w:noProof/>
          </w:rPr>
        </w:r>
      </w:ins>
      <w:r>
        <w:rPr>
          <w:noProof/>
        </w:rPr>
        <w:fldChar w:fldCharType="separate"/>
      </w:r>
      <w:ins w:id="156" w:author="Edward Venator" w:date="2013-04-11T09:17:00Z">
        <w:r>
          <w:rPr>
            <w:noProof/>
          </w:rPr>
          <w:t>68</w:t>
        </w:r>
        <w:r>
          <w:rPr>
            <w:noProof/>
          </w:rPr>
          <w:fldChar w:fldCharType="end"/>
        </w:r>
      </w:ins>
    </w:p>
    <w:p w:rsidR="00E141B1" w:rsidRDefault="00E141B1">
      <w:pPr>
        <w:pStyle w:val="TOC1"/>
        <w:rPr>
          <w:ins w:id="157" w:author="Edward Venator" w:date="2013-04-11T09:17:00Z"/>
          <w:rFonts w:asciiTheme="minorHAnsi" w:eastAsiaTheme="minorEastAsia" w:hAnsiTheme="minorHAnsi" w:cstheme="minorBidi"/>
          <w:noProof/>
          <w:sz w:val="22"/>
          <w:lang w:bidi="ar-SA"/>
        </w:rPr>
      </w:pPr>
      <w:ins w:id="158" w:author="Edward Venator" w:date="2013-04-11T09:17:00Z">
        <w:r>
          <w:rPr>
            <w:noProof/>
          </w:rPr>
          <w:t>a</w:t>
        </w:r>
        <w:r>
          <w:rPr>
            <w:noProof/>
          </w:rPr>
          <w:tab/>
        </w:r>
        <w:r>
          <w:rPr>
            <w:noProof/>
          </w:rPr>
          <w:fldChar w:fldCharType="begin"/>
        </w:r>
        <w:r>
          <w:rPr>
            <w:noProof/>
          </w:rPr>
          <w:instrText xml:space="preserve"> PAGEREF _Toc353435311 \h </w:instrText>
        </w:r>
        <w:r>
          <w:rPr>
            <w:noProof/>
          </w:rPr>
        </w:r>
      </w:ins>
      <w:r>
        <w:rPr>
          <w:noProof/>
        </w:rPr>
        <w:fldChar w:fldCharType="separate"/>
      </w:r>
      <w:ins w:id="159" w:author="Edward Venator" w:date="2013-04-11T09:17:00Z">
        <w:r>
          <w:rPr>
            <w:noProof/>
          </w:rPr>
          <w:t>69</w:t>
        </w:r>
        <w:r>
          <w:rPr>
            <w:noProof/>
          </w:rPr>
          <w:fldChar w:fldCharType="end"/>
        </w:r>
      </w:ins>
    </w:p>
    <w:p w:rsidR="00E141B1" w:rsidRDefault="00E141B1">
      <w:pPr>
        <w:pStyle w:val="TOC1"/>
        <w:rPr>
          <w:ins w:id="160" w:author="Edward Venator" w:date="2013-04-11T09:17:00Z"/>
          <w:rFonts w:asciiTheme="minorHAnsi" w:eastAsiaTheme="minorEastAsia" w:hAnsiTheme="minorHAnsi" w:cstheme="minorBidi"/>
          <w:noProof/>
          <w:sz w:val="22"/>
          <w:lang w:bidi="ar-SA"/>
        </w:rPr>
      </w:pPr>
      <w:ins w:id="161" w:author="Edward Venator" w:date="2013-04-11T09:17:00Z">
        <w:r>
          <w:rPr>
            <w:noProof/>
          </w:rPr>
          <w:t>of</w:t>
        </w:r>
        <w:r>
          <w:rPr>
            <w:noProof/>
          </w:rPr>
          <w:tab/>
        </w:r>
        <w:r>
          <w:rPr>
            <w:noProof/>
          </w:rPr>
          <w:fldChar w:fldCharType="begin"/>
        </w:r>
        <w:r>
          <w:rPr>
            <w:noProof/>
          </w:rPr>
          <w:instrText xml:space="preserve"> PAGEREF _Toc353435312 \h </w:instrText>
        </w:r>
        <w:r>
          <w:rPr>
            <w:noProof/>
          </w:rPr>
        </w:r>
      </w:ins>
      <w:r>
        <w:rPr>
          <w:noProof/>
        </w:rPr>
        <w:fldChar w:fldCharType="separate"/>
      </w:r>
      <w:ins w:id="162" w:author="Edward Venator" w:date="2013-04-11T09:17:00Z">
        <w:r>
          <w:rPr>
            <w:noProof/>
          </w:rPr>
          <w:t>69</w:t>
        </w:r>
        <w:r>
          <w:rPr>
            <w:noProof/>
          </w:rPr>
          <w:fldChar w:fldCharType="end"/>
        </w:r>
      </w:ins>
    </w:p>
    <w:p w:rsidR="00E141B1" w:rsidRDefault="00E141B1">
      <w:pPr>
        <w:pStyle w:val="TOC1"/>
        <w:rPr>
          <w:ins w:id="163" w:author="Edward Venator" w:date="2013-04-11T09:17:00Z"/>
          <w:rFonts w:asciiTheme="minorHAnsi" w:eastAsiaTheme="minorEastAsia" w:hAnsiTheme="minorHAnsi" w:cstheme="minorBidi"/>
          <w:noProof/>
          <w:sz w:val="22"/>
          <w:lang w:bidi="ar-SA"/>
        </w:rPr>
      </w:pPr>
      <w:ins w:id="164" w:author="Edward Venator" w:date="2013-04-11T09:17:00Z">
        <w:r>
          <w:rPr>
            <w:noProof/>
          </w:rPr>
          <w:t>sentmalformed message.</w:t>
        </w:r>
        <w:r>
          <w:rPr>
            <w:noProof/>
          </w:rPr>
          <w:tab/>
        </w:r>
        <w:r>
          <w:rPr>
            <w:noProof/>
          </w:rPr>
          <w:fldChar w:fldCharType="begin"/>
        </w:r>
        <w:r>
          <w:rPr>
            <w:noProof/>
          </w:rPr>
          <w:instrText xml:space="preserve"> PAGEREF _Toc353435313 \h </w:instrText>
        </w:r>
        <w:r>
          <w:rPr>
            <w:noProof/>
          </w:rPr>
        </w:r>
      </w:ins>
      <w:r>
        <w:rPr>
          <w:noProof/>
        </w:rPr>
        <w:fldChar w:fldCharType="separate"/>
      </w:r>
      <w:ins w:id="165" w:author="Edward Venator" w:date="2013-04-11T09:17:00Z">
        <w:r>
          <w:rPr>
            <w:noProof/>
          </w:rPr>
          <w:t>69</w:t>
        </w:r>
        <w:r>
          <w:rPr>
            <w:noProof/>
          </w:rPr>
          <w:fldChar w:fldCharType="end"/>
        </w:r>
      </w:ins>
    </w:p>
    <w:p w:rsidR="00E141B1" w:rsidRDefault="00E141B1">
      <w:pPr>
        <w:pStyle w:val="TOC1"/>
        <w:rPr>
          <w:ins w:id="166" w:author="Edward Venator" w:date="2013-04-11T09:17:00Z"/>
          <w:rFonts w:asciiTheme="minorHAnsi" w:eastAsiaTheme="minorEastAsia" w:hAnsiTheme="minorHAnsi" w:cstheme="minorBidi"/>
          <w:noProof/>
          <w:sz w:val="22"/>
          <w:lang w:bidi="ar-SA"/>
        </w:rPr>
      </w:pPr>
      <w:ins w:id="167" w:author="Edward Venator" w:date="2013-04-11T09:17:00Z">
        <w:r>
          <w:rPr>
            <w:noProof/>
          </w:rPr>
          <w:t>Discussion</w:t>
        </w:r>
        <w:r>
          <w:rPr>
            <w:noProof/>
          </w:rPr>
          <w:tab/>
        </w:r>
        <w:r>
          <w:rPr>
            <w:noProof/>
          </w:rPr>
          <w:fldChar w:fldCharType="begin"/>
        </w:r>
        <w:r>
          <w:rPr>
            <w:noProof/>
          </w:rPr>
          <w:instrText xml:space="preserve"> PAGEREF _Toc353435314 \h </w:instrText>
        </w:r>
        <w:r>
          <w:rPr>
            <w:noProof/>
          </w:rPr>
        </w:r>
      </w:ins>
      <w:r>
        <w:rPr>
          <w:noProof/>
        </w:rPr>
        <w:fldChar w:fldCharType="separate"/>
      </w:r>
      <w:ins w:id="168" w:author="Edward Venator" w:date="2013-04-11T09:17:00Z">
        <w:r>
          <w:rPr>
            <w:noProof/>
          </w:rPr>
          <w:t>70</w:t>
        </w:r>
        <w:r>
          <w:rPr>
            <w:noProof/>
          </w:rPr>
          <w:fldChar w:fldCharType="end"/>
        </w:r>
      </w:ins>
    </w:p>
    <w:p w:rsidR="00E141B1" w:rsidRDefault="00E141B1">
      <w:pPr>
        <w:pStyle w:val="TOC1"/>
        <w:rPr>
          <w:ins w:id="169" w:author="Edward Venator" w:date="2013-04-11T09:17:00Z"/>
          <w:rFonts w:asciiTheme="minorHAnsi" w:eastAsiaTheme="minorEastAsia" w:hAnsiTheme="minorHAnsi" w:cstheme="minorBidi"/>
          <w:noProof/>
          <w:sz w:val="22"/>
          <w:lang w:bidi="ar-SA"/>
        </w:rPr>
      </w:pPr>
      <w:ins w:id="170" w:author="Edward Venator" w:date="2013-04-11T09:17:00Z">
        <w:r>
          <w:rPr>
            <w:noProof/>
          </w:rPr>
          <w:t>7. Conclusion and Future Work</w:t>
        </w:r>
        <w:r>
          <w:rPr>
            <w:noProof/>
          </w:rPr>
          <w:tab/>
        </w:r>
        <w:r>
          <w:rPr>
            <w:noProof/>
          </w:rPr>
          <w:fldChar w:fldCharType="begin"/>
        </w:r>
        <w:r>
          <w:rPr>
            <w:noProof/>
          </w:rPr>
          <w:instrText xml:space="preserve"> PAGEREF _Toc353435315 \h </w:instrText>
        </w:r>
        <w:r>
          <w:rPr>
            <w:noProof/>
          </w:rPr>
        </w:r>
      </w:ins>
      <w:r>
        <w:rPr>
          <w:noProof/>
        </w:rPr>
        <w:fldChar w:fldCharType="separate"/>
      </w:r>
      <w:ins w:id="171" w:author="Edward Venator" w:date="2013-04-11T09:17:00Z">
        <w:r>
          <w:rPr>
            <w:noProof/>
          </w:rPr>
          <w:t>71</w:t>
        </w:r>
        <w:r>
          <w:rPr>
            <w:noProof/>
          </w:rPr>
          <w:fldChar w:fldCharType="end"/>
        </w:r>
      </w:ins>
    </w:p>
    <w:p w:rsidR="00E141B1" w:rsidRDefault="00E141B1">
      <w:pPr>
        <w:pStyle w:val="TOC1"/>
        <w:rPr>
          <w:ins w:id="172" w:author="Edward Venator" w:date="2013-04-11T09:17:00Z"/>
          <w:rFonts w:asciiTheme="minorHAnsi" w:eastAsiaTheme="minorEastAsia" w:hAnsiTheme="minorHAnsi" w:cstheme="minorBidi"/>
          <w:noProof/>
          <w:sz w:val="22"/>
          <w:lang w:bidi="ar-SA"/>
        </w:rPr>
      </w:pPr>
      <w:ins w:id="173" w:author="Edward Venator" w:date="2013-04-11T09:17:00Z">
        <w:r>
          <w:rPr>
            <w:noProof/>
          </w:rPr>
          <w:t>8. The two-position parallel plate gripper used for this project was simple and readily available, but it limits the robot to being able to manipulate boxes in a limited range of sizes. Conclusions and Future Work</w:t>
        </w:r>
        <w:r>
          <w:rPr>
            <w:noProof/>
          </w:rPr>
          <w:tab/>
        </w:r>
        <w:r>
          <w:rPr>
            <w:noProof/>
          </w:rPr>
          <w:fldChar w:fldCharType="begin"/>
        </w:r>
        <w:r>
          <w:rPr>
            <w:noProof/>
          </w:rPr>
          <w:instrText xml:space="preserve"> PAGEREF _Toc353435316 \h </w:instrText>
        </w:r>
        <w:r>
          <w:rPr>
            <w:noProof/>
          </w:rPr>
        </w:r>
      </w:ins>
      <w:r>
        <w:rPr>
          <w:noProof/>
        </w:rPr>
        <w:fldChar w:fldCharType="separate"/>
      </w:r>
      <w:ins w:id="174" w:author="Edward Venator" w:date="2013-04-11T09:17:00Z">
        <w:r>
          <w:rPr>
            <w:noProof/>
          </w:rPr>
          <w:t>73</w:t>
        </w:r>
        <w:r>
          <w:rPr>
            <w:noProof/>
          </w:rPr>
          <w:fldChar w:fldCharType="end"/>
        </w:r>
      </w:ins>
    </w:p>
    <w:p w:rsidR="00E141B1" w:rsidRDefault="00E141B1">
      <w:pPr>
        <w:pStyle w:val="TOC1"/>
        <w:rPr>
          <w:ins w:id="175" w:author="Edward Venator" w:date="2013-04-11T09:17:00Z"/>
          <w:rFonts w:asciiTheme="minorHAnsi" w:eastAsiaTheme="minorEastAsia" w:hAnsiTheme="minorHAnsi" w:cstheme="minorBidi"/>
          <w:noProof/>
          <w:sz w:val="22"/>
          <w:lang w:bidi="ar-SA"/>
        </w:rPr>
      </w:pPr>
      <w:ins w:id="176" w:author="Edward Venator" w:date="2013-04-11T09:17:00Z">
        <w:r>
          <w:rPr>
            <w:noProof/>
          </w:rPr>
          <w:t>9. Bibliography</w:t>
        </w:r>
        <w:r>
          <w:rPr>
            <w:noProof/>
          </w:rPr>
          <w:tab/>
        </w:r>
        <w:r>
          <w:rPr>
            <w:noProof/>
          </w:rPr>
          <w:fldChar w:fldCharType="begin"/>
        </w:r>
        <w:r>
          <w:rPr>
            <w:noProof/>
          </w:rPr>
          <w:instrText xml:space="preserve"> PAGEREF _Toc353435317 \h </w:instrText>
        </w:r>
        <w:r>
          <w:rPr>
            <w:noProof/>
          </w:rPr>
        </w:r>
      </w:ins>
      <w:r>
        <w:rPr>
          <w:noProof/>
        </w:rPr>
        <w:fldChar w:fldCharType="separate"/>
      </w:r>
      <w:ins w:id="177" w:author="Edward Venator" w:date="2013-04-11T09:17:00Z">
        <w:r>
          <w:rPr>
            <w:noProof/>
          </w:rPr>
          <w:t>74</w:t>
        </w:r>
        <w:r>
          <w:rPr>
            <w:noProof/>
          </w:rPr>
          <w:fldChar w:fldCharType="end"/>
        </w:r>
      </w:ins>
    </w:p>
    <w:p w:rsidR="00E141B1" w:rsidRDefault="00E141B1">
      <w:pPr>
        <w:pStyle w:val="TOC1"/>
        <w:rPr>
          <w:ins w:id="178" w:author="Edward Venator" w:date="2013-04-11T09:17:00Z"/>
          <w:rFonts w:asciiTheme="minorHAnsi" w:eastAsiaTheme="minorEastAsia" w:hAnsiTheme="minorHAnsi" w:cstheme="minorBidi"/>
          <w:noProof/>
          <w:sz w:val="22"/>
          <w:lang w:bidi="ar-SA"/>
        </w:rPr>
      </w:pPr>
      <w:ins w:id="179" w:author="Edward Venator" w:date="2013-04-11T09:17:00Z">
        <w:r>
          <w:rPr>
            <w:noProof/>
          </w:rPr>
          <w:t>10. Appendix 1: Bill of Materials</w:t>
        </w:r>
        <w:r>
          <w:rPr>
            <w:noProof/>
          </w:rPr>
          <w:tab/>
        </w:r>
        <w:r>
          <w:rPr>
            <w:noProof/>
          </w:rPr>
          <w:fldChar w:fldCharType="begin"/>
        </w:r>
        <w:r>
          <w:rPr>
            <w:noProof/>
          </w:rPr>
          <w:instrText xml:space="preserve"> PAGEREF _Toc353435349 \h </w:instrText>
        </w:r>
        <w:r>
          <w:rPr>
            <w:noProof/>
          </w:rPr>
        </w:r>
      </w:ins>
      <w:r>
        <w:rPr>
          <w:noProof/>
        </w:rPr>
        <w:fldChar w:fldCharType="separate"/>
      </w:r>
      <w:ins w:id="180" w:author="Edward Venator" w:date="2013-04-11T09:17:00Z">
        <w:r>
          <w:rPr>
            <w:noProof/>
          </w:rPr>
          <w:t>77</w:t>
        </w:r>
        <w:r>
          <w:rPr>
            <w:noProof/>
          </w:rPr>
          <w:fldChar w:fldCharType="end"/>
        </w:r>
      </w:ins>
    </w:p>
    <w:p w:rsidR="00E141B1" w:rsidRDefault="00E141B1">
      <w:pPr>
        <w:pStyle w:val="TOC1"/>
        <w:rPr>
          <w:ins w:id="181" w:author="Edward Venator" w:date="2013-04-11T09:17:00Z"/>
          <w:rFonts w:asciiTheme="minorHAnsi" w:eastAsiaTheme="minorEastAsia" w:hAnsiTheme="minorHAnsi" w:cstheme="minorBidi"/>
          <w:noProof/>
          <w:sz w:val="22"/>
          <w:lang w:bidi="ar-SA"/>
        </w:rPr>
      </w:pPr>
      <w:ins w:id="182" w:author="Edward Venator" w:date="2013-04-11T09:17:00Z">
        <w:r>
          <w:rPr>
            <w:noProof/>
          </w:rPr>
          <w:lastRenderedPageBreak/>
          <w:t>11. Appendix 2: Localization Data</w:t>
        </w:r>
        <w:r>
          <w:rPr>
            <w:noProof/>
          </w:rPr>
          <w:tab/>
        </w:r>
        <w:r>
          <w:rPr>
            <w:noProof/>
          </w:rPr>
          <w:fldChar w:fldCharType="begin"/>
        </w:r>
        <w:r>
          <w:rPr>
            <w:noProof/>
          </w:rPr>
          <w:instrText xml:space="preserve"> PAGEREF _Toc353435350 \h </w:instrText>
        </w:r>
        <w:r>
          <w:rPr>
            <w:noProof/>
          </w:rPr>
        </w:r>
      </w:ins>
      <w:r>
        <w:rPr>
          <w:noProof/>
        </w:rPr>
        <w:fldChar w:fldCharType="separate"/>
      </w:r>
      <w:ins w:id="183" w:author="Edward Venator" w:date="2013-04-11T09:17:00Z">
        <w:r>
          <w:rPr>
            <w:noProof/>
          </w:rPr>
          <w:t>78</w:t>
        </w:r>
        <w:r>
          <w:rPr>
            <w:noProof/>
          </w:rPr>
          <w:fldChar w:fldCharType="end"/>
        </w:r>
      </w:ins>
    </w:p>
    <w:p w:rsidR="00E141B1" w:rsidRDefault="00E141B1">
      <w:pPr>
        <w:pStyle w:val="TOC2"/>
        <w:rPr>
          <w:ins w:id="184" w:author="Edward Venator" w:date="2013-04-11T09:17:00Z"/>
          <w:rFonts w:asciiTheme="minorHAnsi" w:eastAsiaTheme="minorEastAsia" w:hAnsiTheme="minorHAnsi" w:cstheme="minorBidi"/>
          <w:noProof/>
          <w:sz w:val="22"/>
          <w:lang w:bidi="ar-SA"/>
        </w:rPr>
      </w:pPr>
      <w:ins w:id="185" w:author="Edward Venator" w:date="2013-04-11T09:17:00Z">
        <w:r>
          <w:rPr>
            <w:noProof/>
          </w:rPr>
          <w:t>11.1 Ten Meter Straight Line</w:t>
        </w:r>
        <w:r>
          <w:rPr>
            <w:noProof/>
          </w:rPr>
          <w:tab/>
        </w:r>
        <w:r>
          <w:rPr>
            <w:noProof/>
          </w:rPr>
          <w:fldChar w:fldCharType="begin"/>
        </w:r>
        <w:r>
          <w:rPr>
            <w:noProof/>
          </w:rPr>
          <w:instrText xml:space="preserve"> PAGEREF _Toc353435351 \h </w:instrText>
        </w:r>
        <w:r>
          <w:rPr>
            <w:noProof/>
          </w:rPr>
        </w:r>
      </w:ins>
      <w:r>
        <w:rPr>
          <w:noProof/>
        </w:rPr>
        <w:fldChar w:fldCharType="separate"/>
      </w:r>
      <w:ins w:id="186" w:author="Edward Venator" w:date="2013-04-11T09:17:00Z">
        <w:r>
          <w:rPr>
            <w:noProof/>
          </w:rPr>
          <w:t>78</w:t>
        </w:r>
        <w:r>
          <w:rPr>
            <w:noProof/>
          </w:rPr>
          <w:fldChar w:fldCharType="end"/>
        </w:r>
      </w:ins>
    </w:p>
    <w:p w:rsidR="00E141B1" w:rsidRDefault="00E141B1">
      <w:pPr>
        <w:pStyle w:val="TOC2"/>
        <w:rPr>
          <w:ins w:id="187" w:author="Edward Venator" w:date="2013-04-11T09:17:00Z"/>
          <w:rFonts w:asciiTheme="minorHAnsi" w:eastAsiaTheme="minorEastAsia" w:hAnsiTheme="minorHAnsi" w:cstheme="minorBidi"/>
          <w:noProof/>
          <w:sz w:val="22"/>
          <w:lang w:bidi="ar-SA"/>
        </w:rPr>
      </w:pPr>
      <w:ins w:id="188" w:author="Edward Venator" w:date="2013-04-11T09:17:00Z">
        <w:r>
          <w:rPr>
            <w:noProof/>
          </w:rPr>
          <w:t>11.2 Five Laps of One Meter Radius Circle</w:t>
        </w:r>
        <w:r>
          <w:rPr>
            <w:noProof/>
          </w:rPr>
          <w:tab/>
        </w:r>
        <w:r>
          <w:rPr>
            <w:noProof/>
          </w:rPr>
          <w:fldChar w:fldCharType="begin"/>
        </w:r>
        <w:r>
          <w:rPr>
            <w:noProof/>
          </w:rPr>
          <w:instrText xml:space="preserve"> PAGEREF _Toc353435352 \h </w:instrText>
        </w:r>
        <w:r>
          <w:rPr>
            <w:noProof/>
          </w:rPr>
        </w:r>
      </w:ins>
      <w:r>
        <w:rPr>
          <w:noProof/>
        </w:rPr>
        <w:fldChar w:fldCharType="separate"/>
      </w:r>
      <w:ins w:id="189" w:author="Edward Venator" w:date="2013-04-11T09:17:00Z">
        <w:r>
          <w:rPr>
            <w:noProof/>
          </w:rPr>
          <w:t>79</w:t>
        </w:r>
        <w:r>
          <w:rPr>
            <w:noProof/>
          </w:rPr>
          <w:fldChar w:fldCharType="end"/>
        </w:r>
      </w:ins>
    </w:p>
    <w:p w:rsidR="006B59B9" w:rsidDel="00E141B1" w:rsidRDefault="006B59B9">
      <w:pPr>
        <w:pStyle w:val="TOC1"/>
        <w:rPr>
          <w:ins w:id="190" w:author="Ed" w:date="2013-04-08T09:50:00Z"/>
          <w:del w:id="191" w:author="Edward Venator" w:date="2013-04-11T09:15:00Z"/>
          <w:rFonts w:asciiTheme="minorHAnsi" w:eastAsiaTheme="minorEastAsia" w:hAnsiTheme="minorHAnsi" w:cstheme="minorBidi"/>
          <w:noProof/>
          <w:sz w:val="22"/>
          <w:lang w:bidi="ar-SA"/>
        </w:rPr>
      </w:pPr>
      <w:ins w:id="192" w:author="Ed" w:date="2013-04-08T09:50:00Z">
        <w:del w:id="193" w:author="Edward Venator" w:date="2013-04-11T09:15:00Z">
          <w:r w:rsidDel="00E141B1">
            <w:rPr>
              <w:noProof/>
            </w:rPr>
            <w:delText>1. Introduction</w:delText>
          </w:r>
          <w:r w:rsidDel="00E141B1">
            <w:rPr>
              <w:noProof/>
            </w:rPr>
            <w:tab/>
            <w:delText>1</w:delText>
          </w:r>
        </w:del>
      </w:ins>
    </w:p>
    <w:p w:rsidR="006B59B9" w:rsidDel="00E141B1" w:rsidRDefault="006B59B9">
      <w:pPr>
        <w:pStyle w:val="TOC1"/>
        <w:rPr>
          <w:ins w:id="194" w:author="Ed" w:date="2013-04-08T09:50:00Z"/>
          <w:del w:id="195" w:author="Edward Venator" w:date="2013-04-11T09:15:00Z"/>
          <w:rFonts w:asciiTheme="minorHAnsi" w:eastAsiaTheme="minorEastAsia" w:hAnsiTheme="minorHAnsi" w:cstheme="minorBidi"/>
          <w:noProof/>
          <w:sz w:val="22"/>
          <w:lang w:bidi="ar-SA"/>
        </w:rPr>
      </w:pPr>
      <w:ins w:id="196" w:author="Ed" w:date="2013-04-08T09:50:00Z">
        <w:del w:id="197" w:author="Edward Venator" w:date="2013-04-11T09:15:00Z">
          <w:r w:rsidDel="00E141B1">
            <w:rPr>
              <w:noProof/>
            </w:rPr>
            <w:delText>2. Industrial Mobile Manipulation</w:delText>
          </w:r>
          <w:r w:rsidDel="00E141B1">
            <w:rPr>
              <w:noProof/>
            </w:rPr>
            <w:tab/>
            <w:delText>3</w:delText>
          </w:r>
        </w:del>
      </w:ins>
    </w:p>
    <w:p w:rsidR="006B59B9" w:rsidDel="00E141B1" w:rsidRDefault="006B59B9">
      <w:pPr>
        <w:pStyle w:val="TOC1"/>
        <w:rPr>
          <w:ins w:id="198" w:author="Ed" w:date="2013-04-08T09:50:00Z"/>
          <w:del w:id="199" w:author="Edward Venator" w:date="2013-04-11T09:15:00Z"/>
          <w:rFonts w:asciiTheme="minorHAnsi" w:eastAsiaTheme="minorEastAsia" w:hAnsiTheme="minorHAnsi" w:cstheme="minorBidi"/>
          <w:noProof/>
          <w:sz w:val="22"/>
          <w:lang w:bidi="ar-SA"/>
        </w:rPr>
      </w:pPr>
      <w:ins w:id="200" w:author="Ed" w:date="2013-04-08T09:50:00Z">
        <w:del w:id="201" w:author="Edward Venator" w:date="2013-04-11T09:15:00Z">
          <w:r w:rsidDel="00E141B1">
            <w:rPr>
              <w:noProof/>
            </w:rPr>
            <w:delText>3. ABBY - System Design</w:delText>
          </w:r>
          <w:r w:rsidDel="00E141B1">
            <w:rPr>
              <w:noProof/>
            </w:rPr>
            <w:tab/>
            <w:delText>6</w:delText>
          </w:r>
        </w:del>
      </w:ins>
    </w:p>
    <w:p w:rsidR="006B59B9" w:rsidDel="00E141B1" w:rsidRDefault="006B59B9">
      <w:pPr>
        <w:pStyle w:val="TOC2"/>
        <w:rPr>
          <w:ins w:id="202" w:author="Ed" w:date="2013-04-08T09:50:00Z"/>
          <w:del w:id="203" w:author="Edward Venator" w:date="2013-04-11T09:15:00Z"/>
          <w:rFonts w:asciiTheme="minorHAnsi" w:eastAsiaTheme="minorEastAsia" w:hAnsiTheme="minorHAnsi" w:cstheme="minorBidi"/>
          <w:noProof/>
          <w:sz w:val="22"/>
          <w:lang w:bidi="ar-SA"/>
        </w:rPr>
      </w:pPr>
      <w:ins w:id="204" w:author="Ed" w:date="2013-04-08T09:50:00Z">
        <w:del w:id="205" w:author="Edward Venator" w:date="2013-04-11T09:15:00Z">
          <w:r w:rsidDel="00E141B1">
            <w:rPr>
              <w:noProof/>
            </w:rPr>
            <w:delText>3.1 Invacare Ranger Wheelchair Base</w:delText>
          </w:r>
          <w:r w:rsidDel="00E141B1">
            <w:rPr>
              <w:noProof/>
            </w:rPr>
            <w:tab/>
            <w:delText>6</w:delText>
          </w:r>
        </w:del>
      </w:ins>
    </w:p>
    <w:p w:rsidR="006B59B9" w:rsidDel="00E141B1" w:rsidRDefault="006B59B9">
      <w:pPr>
        <w:pStyle w:val="TOC2"/>
        <w:rPr>
          <w:ins w:id="206" w:author="Ed" w:date="2013-04-08T09:50:00Z"/>
          <w:del w:id="207" w:author="Edward Venator" w:date="2013-04-11T09:15:00Z"/>
          <w:rFonts w:asciiTheme="minorHAnsi" w:eastAsiaTheme="minorEastAsia" w:hAnsiTheme="minorHAnsi" w:cstheme="minorBidi"/>
          <w:noProof/>
          <w:sz w:val="22"/>
          <w:lang w:bidi="ar-SA"/>
        </w:rPr>
      </w:pPr>
      <w:ins w:id="208" w:author="Ed" w:date="2013-04-08T09:50:00Z">
        <w:del w:id="209" w:author="Edward Venator" w:date="2013-04-11T09:15:00Z">
          <w:r w:rsidDel="00E141B1">
            <w:rPr>
              <w:noProof/>
            </w:rPr>
            <w:delText>3.2 ABB IRB-120 Robotic Arm</w:delText>
          </w:r>
          <w:r w:rsidDel="00E141B1">
            <w:rPr>
              <w:noProof/>
            </w:rPr>
            <w:tab/>
            <w:delText>7</w:delText>
          </w:r>
        </w:del>
      </w:ins>
    </w:p>
    <w:p w:rsidR="006B59B9" w:rsidDel="00E141B1" w:rsidRDefault="006B59B9">
      <w:pPr>
        <w:pStyle w:val="TOC2"/>
        <w:rPr>
          <w:ins w:id="210" w:author="Ed" w:date="2013-04-08T09:50:00Z"/>
          <w:del w:id="211" w:author="Edward Venator" w:date="2013-04-11T09:15:00Z"/>
          <w:rFonts w:asciiTheme="minorHAnsi" w:eastAsiaTheme="minorEastAsia" w:hAnsiTheme="minorHAnsi" w:cstheme="minorBidi"/>
          <w:noProof/>
          <w:sz w:val="22"/>
          <w:lang w:bidi="ar-SA"/>
        </w:rPr>
      </w:pPr>
      <w:ins w:id="212" w:author="Ed" w:date="2013-04-08T09:50:00Z">
        <w:del w:id="213" w:author="Edward Venator" w:date="2013-04-11T09:15:00Z">
          <w:r w:rsidDel="00E141B1">
            <w:rPr>
              <w:noProof/>
            </w:rPr>
            <w:delText>3.3 End Effector</w:delText>
          </w:r>
          <w:r w:rsidDel="00E141B1">
            <w:rPr>
              <w:noProof/>
            </w:rPr>
            <w:tab/>
            <w:delText>8</w:delText>
          </w:r>
        </w:del>
      </w:ins>
    </w:p>
    <w:p w:rsidR="006B59B9" w:rsidDel="00E141B1" w:rsidRDefault="006B59B9">
      <w:pPr>
        <w:pStyle w:val="TOC2"/>
        <w:rPr>
          <w:ins w:id="214" w:author="Ed" w:date="2013-04-08T09:50:00Z"/>
          <w:del w:id="215" w:author="Edward Venator" w:date="2013-04-11T09:15:00Z"/>
          <w:rFonts w:asciiTheme="minorHAnsi" w:eastAsiaTheme="minorEastAsia" w:hAnsiTheme="minorHAnsi" w:cstheme="minorBidi"/>
          <w:noProof/>
          <w:sz w:val="22"/>
          <w:lang w:bidi="ar-SA"/>
        </w:rPr>
      </w:pPr>
      <w:ins w:id="216" w:author="Ed" w:date="2013-04-08T09:50:00Z">
        <w:del w:id="217" w:author="Edward Venator" w:date="2013-04-11T09:15:00Z">
          <w:r w:rsidDel="00E141B1">
            <w:rPr>
              <w:noProof/>
            </w:rPr>
            <w:delText>3.4 Custom Frame Design</w:delText>
          </w:r>
          <w:r w:rsidDel="00E141B1">
            <w:rPr>
              <w:noProof/>
            </w:rPr>
            <w:tab/>
            <w:delText>10</w:delText>
          </w:r>
        </w:del>
      </w:ins>
    </w:p>
    <w:p w:rsidR="006B59B9" w:rsidDel="00E141B1" w:rsidRDefault="006B59B9">
      <w:pPr>
        <w:pStyle w:val="TOC2"/>
        <w:rPr>
          <w:ins w:id="218" w:author="Ed" w:date="2013-04-08T09:50:00Z"/>
          <w:del w:id="219" w:author="Edward Venator" w:date="2013-04-11T09:15:00Z"/>
          <w:rFonts w:asciiTheme="minorHAnsi" w:eastAsiaTheme="minorEastAsia" w:hAnsiTheme="minorHAnsi" w:cstheme="minorBidi"/>
          <w:noProof/>
          <w:sz w:val="22"/>
          <w:lang w:bidi="ar-SA"/>
        </w:rPr>
      </w:pPr>
      <w:ins w:id="220" w:author="Ed" w:date="2013-04-08T09:50:00Z">
        <w:del w:id="221" w:author="Edward Venator" w:date="2013-04-11T09:15:00Z">
          <w:r w:rsidDel="00E141B1">
            <w:rPr>
              <w:noProof/>
            </w:rPr>
            <w:delText>3.5 Power</w:delText>
          </w:r>
          <w:r w:rsidDel="00E141B1">
            <w:rPr>
              <w:noProof/>
            </w:rPr>
            <w:tab/>
            <w:delText>13</w:delText>
          </w:r>
        </w:del>
      </w:ins>
    </w:p>
    <w:p w:rsidR="006B59B9" w:rsidDel="00E141B1" w:rsidRDefault="006B59B9">
      <w:pPr>
        <w:pStyle w:val="TOC2"/>
        <w:rPr>
          <w:ins w:id="222" w:author="Ed" w:date="2013-04-08T09:50:00Z"/>
          <w:del w:id="223" w:author="Edward Venator" w:date="2013-04-11T09:15:00Z"/>
          <w:rFonts w:asciiTheme="minorHAnsi" w:eastAsiaTheme="minorEastAsia" w:hAnsiTheme="minorHAnsi" w:cstheme="minorBidi"/>
          <w:noProof/>
          <w:sz w:val="22"/>
          <w:lang w:bidi="ar-SA"/>
        </w:rPr>
      </w:pPr>
      <w:ins w:id="224" w:author="Ed" w:date="2013-04-08T09:50:00Z">
        <w:del w:id="225" w:author="Edward Venator" w:date="2013-04-11T09:15:00Z">
          <w:r w:rsidDel="00E141B1">
            <w:rPr>
              <w:noProof/>
            </w:rPr>
            <w:delText>3.6 Sensors</w:delText>
          </w:r>
          <w:r w:rsidDel="00E141B1">
            <w:rPr>
              <w:noProof/>
            </w:rPr>
            <w:tab/>
            <w:delText>16</w:delText>
          </w:r>
        </w:del>
      </w:ins>
    </w:p>
    <w:p w:rsidR="006B59B9" w:rsidDel="00E141B1" w:rsidRDefault="006B59B9">
      <w:pPr>
        <w:pStyle w:val="TOC2"/>
        <w:rPr>
          <w:ins w:id="226" w:author="Ed" w:date="2013-04-08T09:50:00Z"/>
          <w:del w:id="227" w:author="Edward Venator" w:date="2013-04-11T09:15:00Z"/>
          <w:rFonts w:asciiTheme="minorHAnsi" w:eastAsiaTheme="minorEastAsia" w:hAnsiTheme="minorHAnsi" w:cstheme="minorBidi"/>
          <w:noProof/>
          <w:sz w:val="22"/>
          <w:lang w:bidi="ar-SA"/>
        </w:rPr>
      </w:pPr>
      <w:ins w:id="228" w:author="Ed" w:date="2013-04-08T09:50:00Z">
        <w:del w:id="229" w:author="Edward Venator" w:date="2013-04-11T09:15:00Z">
          <w:r w:rsidDel="00E141B1">
            <w:rPr>
              <w:noProof/>
            </w:rPr>
            <w:delText>3.7 Computing Hardware</w:delText>
          </w:r>
          <w:r w:rsidDel="00E141B1">
            <w:rPr>
              <w:noProof/>
            </w:rPr>
            <w:tab/>
            <w:delText>18</w:delText>
          </w:r>
        </w:del>
      </w:ins>
    </w:p>
    <w:p w:rsidR="006B59B9" w:rsidDel="00E141B1" w:rsidRDefault="006B59B9">
      <w:pPr>
        <w:pStyle w:val="TOC3"/>
        <w:rPr>
          <w:ins w:id="230" w:author="Ed" w:date="2013-04-08T09:50:00Z"/>
          <w:del w:id="231" w:author="Edward Venator" w:date="2013-04-11T09:15:00Z"/>
          <w:rFonts w:asciiTheme="minorHAnsi" w:eastAsiaTheme="minorEastAsia" w:hAnsiTheme="minorHAnsi" w:cstheme="minorBidi"/>
          <w:noProof/>
          <w:sz w:val="22"/>
          <w:lang w:bidi="ar-SA"/>
        </w:rPr>
      </w:pPr>
      <w:ins w:id="232" w:author="Ed" w:date="2013-04-08T09:50:00Z">
        <w:del w:id="233" w:author="Edward Venator" w:date="2013-04-11T09:15:00Z">
          <w:r w:rsidDel="00E141B1">
            <w:rPr>
              <w:noProof/>
            </w:rPr>
            <w:delText>PC</w:delText>
          </w:r>
          <w:r w:rsidDel="00E141B1">
            <w:rPr>
              <w:noProof/>
            </w:rPr>
            <w:tab/>
            <w:delText>18</w:delText>
          </w:r>
        </w:del>
      </w:ins>
    </w:p>
    <w:p w:rsidR="006B59B9" w:rsidDel="00E141B1" w:rsidRDefault="006B59B9">
      <w:pPr>
        <w:pStyle w:val="TOC3"/>
        <w:rPr>
          <w:ins w:id="234" w:author="Ed" w:date="2013-04-08T09:50:00Z"/>
          <w:del w:id="235" w:author="Edward Venator" w:date="2013-04-11T09:15:00Z"/>
          <w:rFonts w:asciiTheme="minorHAnsi" w:eastAsiaTheme="minorEastAsia" w:hAnsiTheme="minorHAnsi" w:cstheme="minorBidi"/>
          <w:noProof/>
          <w:sz w:val="22"/>
          <w:lang w:bidi="ar-SA"/>
        </w:rPr>
      </w:pPr>
      <w:ins w:id="236" w:author="Ed" w:date="2013-04-08T09:50:00Z">
        <w:del w:id="237" w:author="Edward Venator" w:date="2013-04-11T09:15:00Z">
          <w:r w:rsidDel="00E141B1">
            <w:rPr>
              <w:noProof/>
            </w:rPr>
            <w:delText>National Instruments cRIO</w:delText>
          </w:r>
          <w:r w:rsidDel="00E141B1">
            <w:rPr>
              <w:noProof/>
            </w:rPr>
            <w:tab/>
            <w:delText>19</w:delText>
          </w:r>
        </w:del>
      </w:ins>
    </w:p>
    <w:p w:rsidR="006B59B9" w:rsidDel="00E141B1" w:rsidRDefault="006B59B9">
      <w:pPr>
        <w:pStyle w:val="TOC3"/>
        <w:rPr>
          <w:ins w:id="238" w:author="Ed" w:date="2013-04-08T09:50:00Z"/>
          <w:del w:id="239" w:author="Edward Venator" w:date="2013-04-11T09:15:00Z"/>
          <w:rFonts w:asciiTheme="minorHAnsi" w:eastAsiaTheme="minorEastAsia" w:hAnsiTheme="minorHAnsi" w:cstheme="minorBidi"/>
          <w:noProof/>
          <w:sz w:val="22"/>
          <w:lang w:bidi="ar-SA"/>
        </w:rPr>
      </w:pPr>
      <w:ins w:id="240" w:author="Ed" w:date="2013-04-08T09:50:00Z">
        <w:del w:id="241" w:author="Edward Venator" w:date="2013-04-11T09:15:00Z">
          <w:r w:rsidDel="00E141B1">
            <w:rPr>
              <w:noProof/>
            </w:rPr>
            <w:delText>ABB IRC5</w:delText>
          </w:r>
          <w:r w:rsidDel="00E141B1">
            <w:rPr>
              <w:noProof/>
            </w:rPr>
            <w:tab/>
            <w:delText>20</w:delText>
          </w:r>
        </w:del>
      </w:ins>
    </w:p>
    <w:p w:rsidR="006B59B9" w:rsidDel="00E141B1" w:rsidRDefault="006B59B9">
      <w:pPr>
        <w:pStyle w:val="TOC2"/>
        <w:rPr>
          <w:ins w:id="242" w:author="Ed" w:date="2013-04-08T09:50:00Z"/>
          <w:del w:id="243" w:author="Edward Venator" w:date="2013-04-11T09:15:00Z"/>
          <w:rFonts w:asciiTheme="minorHAnsi" w:eastAsiaTheme="minorEastAsia" w:hAnsiTheme="minorHAnsi" w:cstheme="minorBidi"/>
          <w:noProof/>
          <w:sz w:val="22"/>
          <w:lang w:bidi="ar-SA"/>
        </w:rPr>
      </w:pPr>
      <w:ins w:id="244" w:author="Ed" w:date="2013-04-08T09:50:00Z">
        <w:del w:id="245" w:author="Edward Venator" w:date="2013-04-11T09:15:00Z">
          <w:r w:rsidDel="00E141B1">
            <w:rPr>
              <w:noProof/>
            </w:rPr>
            <w:delText>3.8 Robot Operating System</w:delText>
          </w:r>
          <w:r w:rsidDel="00E141B1">
            <w:rPr>
              <w:noProof/>
            </w:rPr>
            <w:tab/>
            <w:delText>21</w:delText>
          </w:r>
        </w:del>
      </w:ins>
    </w:p>
    <w:p w:rsidR="006B59B9" w:rsidDel="00E141B1" w:rsidRDefault="006B59B9">
      <w:pPr>
        <w:pStyle w:val="TOC3"/>
        <w:rPr>
          <w:ins w:id="246" w:author="Ed" w:date="2013-04-08T09:50:00Z"/>
          <w:del w:id="247" w:author="Edward Venator" w:date="2013-04-11T09:15:00Z"/>
          <w:rFonts w:asciiTheme="minorHAnsi" w:eastAsiaTheme="minorEastAsia" w:hAnsiTheme="minorHAnsi" w:cstheme="minorBidi"/>
          <w:noProof/>
          <w:sz w:val="22"/>
          <w:lang w:bidi="ar-SA"/>
        </w:rPr>
      </w:pPr>
      <w:ins w:id="248" w:author="Ed" w:date="2013-04-08T09:50:00Z">
        <w:del w:id="249" w:author="Edward Venator" w:date="2013-04-11T09:15:00Z">
          <w:r w:rsidDel="00E141B1">
            <w:rPr>
              <w:noProof/>
            </w:rPr>
            <w:delText>The Robot Model</w:delText>
          </w:r>
          <w:r w:rsidDel="00E141B1">
            <w:rPr>
              <w:noProof/>
            </w:rPr>
            <w:tab/>
            <w:delText>23</w:delText>
          </w:r>
        </w:del>
      </w:ins>
    </w:p>
    <w:p w:rsidR="006B59B9" w:rsidDel="00E141B1" w:rsidRDefault="006B59B9">
      <w:pPr>
        <w:pStyle w:val="TOC2"/>
        <w:rPr>
          <w:ins w:id="250" w:author="Ed" w:date="2013-04-08T09:50:00Z"/>
          <w:del w:id="251" w:author="Edward Venator" w:date="2013-04-11T09:15:00Z"/>
          <w:rFonts w:asciiTheme="minorHAnsi" w:eastAsiaTheme="minorEastAsia" w:hAnsiTheme="minorHAnsi" w:cstheme="minorBidi"/>
          <w:noProof/>
          <w:sz w:val="22"/>
          <w:lang w:bidi="ar-SA"/>
        </w:rPr>
      </w:pPr>
      <w:ins w:id="252" w:author="Ed" w:date="2013-04-08T09:50:00Z">
        <w:del w:id="253" w:author="Edward Venator" w:date="2013-04-11T09:15:00Z">
          <w:r w:rsidDel="00E141B1">
            <w:rPr>
              <w:noProof/>
            </w:rPr>
            <w:delText>3.9 Hardware Drivers</w:delText>
          </w:r>
          <w:r w:rsidDel="00E141B1">
            <w:rPr>
              <w:noProof/>
            </w:rPr>
            <w:tab/>
            <w:delText>25</w:delText>
          </w:r>
        </w:del>
      </w:ins>
    </w:p>
    <w:p w:rsidR="006B59B9" w:rsidDel="00E141B1" w:rsidRDefault="006B59B9">
      <w:pPr>
        <w:pStyle w:val="TOC1"/>
        <w:rPr>
          <w:ins w:id="254" w:author="Ed" w:date="2013-04-08T09:50:00Z"/>
          <w:del w:id="255" w:author="Edward Venator" w:date="2013-04-11T09:15:00Z"/>
          <w:rFonts w:asciiTheme="minorHAnsi" w:eastAsiaTheme="minorEastAsia" w:hAnsiTheme="minorHAnsi" w:cstheme="minorBidi"/>
          <w:noProof/>
          <w:sz w:val="22"/>
          <w:lang w:bidi="ar-SA"/>
        </w:rPr>
      </w:pPr>
      <w:ins w:id="256" w:author="Ed" w:date="2013-04-08T09:50:00Z">
        <w:del w:id="257" w:author="Edward Venator" w:date="2013-04-11T09:15:00Z">
          <w:r w:rsidDel="00E141B1">
            <w:rPr>
              <w:noProof/>
            </w:rPr>
            <w:delText>4. Experimental Software</w:delText>
          </w:r>
          <w:r w:rsidDel="00E141B1">
            <w:rPr>
              <w:noProof/>
            </w:rPr>
            <w:tab/>
            <w:delText>30</w:delText>
          </w:r>
        </w:del>
      </w:ins>
    </w:p>
    <w:p w:rsidR="006B59B9" w:rsidDel="00E141B1" w:rsidRDefault="006B59B9">
      <w:pPr>
        <w:pStyle w:val="TOC2"/>
        <w:rPr>
          <w:ins w:id="258" w:author="Ed" w:date="2013-04-08T09:50:00Z"/>
          <w:del w:id="259" w:author="Edward Venator" w:date="2013-04-11T09:15:00Z"/>
          <w:rFonts w:asciiTheme="minorHAnsi" w:eastAsiaTheme="minorEastAsia" w:hAnsiTheme="minorHAnsi" w:cstheme="minorBidi"/>
          <w:noProof/>
          <w:sz w:val="22"/>
          <w:lang w:bidi="ar-SA"/>
        </w:rPr>
      </w:pPr>
      <w:ins w:id="260" w:author="Ed" w:date="2013-04-08T09:50:00Z">
        <w:del w:id="261" w:author="Edward Venator" w:date="2013-04-11T09:15:00Z">
          <w:r w:rsidDel="00E141B1">
            <w:rPr>
              <w:noProof/>
            </w:rPr>
            <w:delText>4.1 Mobile Base Planning</w:delText>
          </w:r>
          <w:r w:rsidDel="00E141B1">
            <w:rPr>
              <w:noProof/>
            </w:rPr>
            <w:tab/>
            <w:delText>30</w:delText>
          </w:r>
        </w:del>
      </w:ins>
    </w:p>
    <w:p w:rsidR="006B59B9" w:rsidDel="00E141B1" w:rsidRDefault="006B59B9">
      <w:pPr>
        <w:pStyle w:val="TOC3"/>
        <w:rPr>
          <w:ins w:id="262" w:author="Ed" w:date="2013-04-08T09:50:00Z"/>
          <w:del w:id="263" w:author="Edward Venator" w:date="2013-04-11T09:15:00Z"/>
          <w:rFonts w:asciiTheme="minorHAnsi" w:eastAsiaTheme="minorEastAsia" w:hAnsiTheme="minorHAnsi" w:cstheme="minorBidi"/>
          <w:noProof/>
          <w:sz w:val="22"/>
          <w:lang w:bidi="ar-SA"/>
        </w:rPr>
      </w:pPr>
      <w:ins w:id="264" w:author="Ed" w:date="2013-04-08T09:50:00Z">
        <w:del w:id="265" w:author="Edward Venator" w:date="2013-04-11T09:15:00Z">
          <w:r w:rsidDel="00E141B1">
            <w:rPr>
              <w:noProof/>
            </w:rPr>
            <w:delText>Localization</w:delText>
          </w:r>
          <w:r w:rsidDel="00E141B1">
            <w:rPr>
              <w:noProof/>
            </w:rPr>
            <w:tab/>
            <w:delText>30</w:delText>
          </w:r>
        </w:del>
      </w:ins>
    </w:p>
    <w:p w:rsidR="006B59B9" w:rsidDel="00E141B1" w:rsidRDefault="006B59B9">
      <w:pPr>
        <w:pStyle w:val="TOC3"/>
        <w:rPr>
          <w:ins w:id="266" w:author="Ed" w:date="2013-04-08T09:50:00Z"/>
          <w:del w:id="267" w:author="Edward Venator" w:date="2013-04-11T09:15:00Z"/>
          <w:rFonts w:asciiTheme="minorHAnsi" w:eastAsiaTheme="minorEastAsia" w:hAnsiTheme="minorHAnsi" w:cstheme="minorBidi"/>
          <w:noProof/>
          <w:sz w:val="22"/>
          <w:lang w:bidi="ar-SA"/>
        </w:rPr>
      </w:pPr>
      <w:ins w:id="268" w:author="Ed" w:date="2013-04-08T09:50:00Z">
        <w:del w:id="269" w:author="Edward Venator" w:date="2013-04-11T09:15:00Z">
          <w:r w:rsidDel="00E141B1">
            <w:rPr>
              <w:noProof/>
            </w:rPr>
            <w:delText>Mobile Base Trajectory Planning</w:delText>
          </w:r>
          <w:r w:rsidDel="00E141B1">
            <w:rPr>
              <w:noProof/>
            </w:rPr>
            <w:tab/>
            <w:delText>35</w:delText>
          </w:r>
        </w:del>
      </w:ins>
    </w:p>
    <w:p w:rsidR="006B59B9" w:rsidDel="00E141B1" w:rsidRDefault="006B59B9">
      <w:pPr>
        <w:pStyle w:val="TOC2"/>
        <w:rPr>
          <w:ins w:id="270" w:author="Ed" w:date="2013-04-08T09:50:00Z"/>
          <w:del w:id="271" w:author="Edward Venator" w:date="2013-04-11T09:15:00Z"/>
          <w:rFonts w:asciiTheme="minorHAnsi" w:eastAsiaTheme="minorEastAsia" w:hAnsiTheme="minorHAnsi" w:cstheme="minorBidi"/>
          <w:noProof/>
          <w:sz w:val="22"/>
          <w:lang w:bidi="ar-SA"/>
        </w:rPr>
      </w:pPr>
      <w:ins w:id="272" w:author="Ed" w:date="2013-04-08T09:50:00Z">
        <w:del w:id="273" w:author="Edward Venator" w:date="2013-04-11T09:15:00Z">
          <w:r w:rsidDel="00E141B1">
            <w:rPr>
              <w:noProof/>
            </w:rPr>
            <w:delText>4.2 Inverse Kinematics solver</w:delText>
          </w:r>
          <w:r w:rsidDel="00E141B1">
            <w:rPr>
              <w:noProof/>
            </w:rPr>
            <w:tab/>
            <w:delText>38</w:delText>
          </w:r>
        </w:del>
      </w:ins>
    </w:p>
    <w:p w:rsidR="006B59B9" w:rsidDel="00E141B1" w:rsidRDefault="006B59B9">
      <w:pPr>
        <w:pStyle w:val="TOC2"/>
        <w:rPr>
          <w:ins w:id="274" w:author="Ed" w:date="2013-04-08T09:50:00Z"/>
          <w:del w:id="275" w:author="Edward Venator" w:date="2013-04-11T09:15:00Z"/>
          <w:rFonts w:asciiTheme="minorHAnsi" w:eastAsiaTheme="minorEastAsia" w:hAnsiTheme="minorHAnsi" w:cstheme="minorBidi"/>
          <w:noProof/>
          <w:sz w:val="22"/>
          <w:lang w:bidi="ar-SA"/>
        </w:rPr>
      </w:pPr>
      <w:ins w:id="276" w:author="Ed" w:date="2013-04-08T09:50:00Z">
        <w:del w:id="277" w:author="Edward Venator" w:date="2013-04-11T09:15:00Z">
          <w:r w:rsidDel="00E141B1">
            <w:rPr>
              <w:noProof/>
            </w:rPr>
            <w:delText>4.3 Arm Navigation</w:delText>
          </w:r>
          <w:r w:rsidDel="00E141B1">
            <w:rPr>
              <w:noProof/>
            </w:rPr>
            <w:tab/>
            <w:delText>41</w:delText>
          </w:r>
        </w:del>
      </w:ins>
    </w:p>
    <w:p w:rsidR="006B59B9" w:rsidDel="00E141B1" w:rsidRDefault="006B59B9">
      <w:pPr>
        <w:pStyle w:val="TOC3"/>
        <w:rPr>
          <w:ins w:id="278" w:author="Ed" w:date="2013-04-08T09:50:00Z"/>
          <w:del w:id="279" w:author="Edward Venator" w:date="2013-04-11T09:15:00Z"/>
          <w:rFonts w:asciiTheme="minorHAnsi" w:eastAsiaTheme="minorEastAsia" w:hAnsiTheme="minorHAnsi" w:cstheme="minorBidi"/>
          <w:noProof/>
          <w:sz w:val="22"/>
          <w:lang w:bidi="ar-SA"/>
        </w:rPr>
      </w:pPr>
      <w:ins w:id="280" w:author="Ed" w:date="2013-04-08T09:50:00Z">
        <w:del w:id="281" w:author="Edward Venator" w:date="2013-04-11T09:15:00Z">
          <w:r w:rsidDel="00E141B1">
            <w:rPr>
              <w:noProof/>
            </w:rPr>
            <w:delText>Collision Detection</w:delText>
          </w:r>
          <w:r w:rsidDel="00E141B1">
            <w:rPr>
              <w:noProof/>
            </w:rPr>
            <w:tab/>
            <w:delText>42</w:delText>
          </w:r>
        </w:del>
      </w:ins>
    </w:p>
    <w:p w:rsidR="006B59B9" w:rsidDel="00E141B1" w:rsidRDefault="006B59B9">
      <w:pPr>
        <w:pStyle w:val="TOC3"/>
        <w:rPr>
          <w:ins w:id="282" w:author="Ed" w:date="2013-04-08T09:50:00Z"/>
          <w:del w:id="283" w:author="Edward Venator" w:date="2013-04-11T09:15:00Z"/>
          <w:rFonts w:asciiTheme="minorHAnsi" w:eastAsiaTheme="minorEastAsia" w:hAnsiTheme="minorHAnsi" w:cstheme="minorBidi"/>
          <w:noProof/>
          <w:sz w:val="22"/>
          <w:lang w:bidi="ar-SA"/>
        </w:rPr>
      </w:pPr>
      <w:ins w:id="284" w:author="Ed" w:date="2013-04-08T09:50:00Z">
        <w:del w:id="285" w:author="Edward Venator" w:date="2013-04-11T09:15:00Z">
          <w:r w:rsidDel="00E141B1">
            <w:rPr>
              <w:noProof/>
            </w:rPr>
            <w:delText>Kinect Data Filtering</w:delText>
          </w:r>
          <w:r w:rsidDel="00E141B1">
            <w:rPr>
              <w:noProof/>
            </w:rPr>
            <w:tab/>
            <w:delText>42</w:delText>
          </w:r>
        </w:del>
      </w:ins>
    </w:p>
    <w:p w:rsidR="006B59B9" w:rsidDel="00E141B1" w:rsidRDefault="006B59B9">
      <w:pPr>
        <w:pStyle w:val="TOC2"/>
        <w:rPr>
          <w:ins w:id="286" w:author="Ed" w:date="2013-04-08T09:50:00Z"/>
          <w:del w:id="287" w:author="Edward Venator" w:date="2013-04-11T09:15:00Z"/>
          <w:rFonts w:asciiTheme="minorHAnsi" w:eastAsiaTheme="minorEastAsia" w:hAnsiTheme="minorHAnsi" w:cstheme="minorBidi"/>
          <w:noProof/>
          <w:sz w:val="22"/>
          <w:lang w:bidi="ar-SA"/>
        </w:rPr>
      </w:pPr>
      <w:ins w:id="288" w:author="Ed" w:date="2013-04-08T09:50:00Z">
        <w:del w:id="289" w:author="Edward Venator" w:date="2013-04-11T09:15:00Z">
          <w:r w:rsidDel="00E141B1">
            <w:rPr>
              <w:noProof/>
            </w:rPr>
            <w:delText>4.4 Tabletop Box Manipulation</w:delText>
          </w:r>
          <w:r w:rsidDel="00E141B1">
            <w:rPr>
              <w:noProof/>
            </w:rPr>
            <w:tab/>
            <w:delText>43</w:delText>
          </w:r>
        </w:del>
      </w:ins>
    </w:p>
    <w:p w:rsidR="006B59B9" w:rsidDel="00E141B1" w:rsidRDefault="006B59B9">
      <w:pPr>
        <w:pStyle w:val="TOC3"/>
        <w:rPr>
          <w:ins w:id="290" w:author="Ed" w:date="2013-04-08T09:50:00Z"/>
          <w:del w:id="291" w:author="Edward Venator" w:date="2013-04-11T09:15:00Z"/>
          <w:rFonts w:asciiTheme="minorHAnsi" w:eastAsiaTheme="minorEastAsia" w:hAnsiTheme="minorHAnsi" w:cstheme="minorBidi"/>
          <w:noProof/>
          <w:sz w:val="22"/>
          <w:lang w:bidi="ar-SA"/>
        </w:rPr>
      </w:pPr>
      <w:ins w:id="292" w:author="Ed" w:date="2013-04-08T09:50:00Z">
        <w:del w:id="293" w:author="Edward Venator" w:date="2013-04-11T09:15:00Z">
          <w:r w:rsidDel="00E141B1">
            <w:rPr>
              <w:noProof/>
            </w:rPr>
            <w:delText>The Manipulation Controller</w:delText>
          </w:r>
          <w:r w:rsidDel="00E141B1">
            <w:rPr>
              <w:noProof/>
            </w:rPr>
            <w:tab/>
            <w:delText>44</w:delText>
          </w:r>
        </w:del>
      </w:ins>
    </w:p>
    <w:p w:rsidR="006B59B9" w:rsidDel="00E141B1" w:rsidRDefault="006B59B9">
      <w:pPr>
        <w:pStyle w:val="TOC3"/>
        <w:rPr>
          <w:ins w:id="294" w:author="Ed" w:date="2013-04-08T09:50:00Z"/>
          <w:del w:id="295" w:author="Edward Venator" w:date="2013-04-11T09:15:00Z"/>
          <w:rFonts w:asciiTheme="minorHAnsi" w:eastAsiaTheme="minorEastAsia" w:hAnsiTheme="minorHAnsi" w:cstheme="minorBidi"/>
          <w:noProof/>
          <w:sz w:val="22"/>
          <w:lang w:bidi="ar-SA"/>
        </w:rPr>
      </w:pPr>
      <w:ins w:id="296" w:author="Ed" w:date="2013-04-08T09:50:00Z">
        <w:del w:id="297" w:author="Edward Venator" w:date="2013-04-11T09:15:00Z">
          <w:r w:rsidDel="00E141B1">
            <w:rPr>
              <w:noProof/>
            </w:rPr>
            <w:delText>Box Manipulation</w:delText>
          </w:r>
          <w:r w:rsidDel="00E141B1">
            <w:rPr>
              <w:noProof/>
            </w:rPr>
            <w:tab/>
            <w:delText>45</w:delText>
          </w:r>
        </w:del>
      </w:ins>
    </w:p>
    <w:p w:rsidR="006B59B9" w:rsidDel="00E141B1" w:rsidRDefault="006B59B9">
      <w:pPr>
        <w:pStyle w:val="TOC2"/>
        <w:rPr>
          <w:ins w:id="298" w:author="Ed" w:date="2013-04-08T09:50:00Z"/>
          <w:del w:id="299" w:author="Edward Venator" w:date="2013-04-11T09:15:00Z"/>
          <w:rFonts w:asciiTheme="minorHAnsi" w:eastAsiaTheme="minorEastAsia" w:hAnsiTheme="minorHAnsi" w:cstheme="minorBidi"/>
          <w:noProof/>
          <w:sz w:val="22"/>
          <w:lang w:bidi="ar-SA"/>
        </w:rPr>
      </w:pPr>
      <w:ins w:id="300" w:author="Ed" w:date="2013-04-08T09:50:00Z">
        <w:del w:id="301" w:author="Edward Venator" w:date="2013-04-11T09:15:00Z">
          <w:r w:rsidDel="00E141B1">
            <w:rPr>
              <w:noProof/>
            </w:rPr>
            <w:delText>4.5 Calibration</w:delText>
          </w:r>
          <w:r w:rsidDel="00E141B1">
            <w:rPr>
              <w:noProof/>
            </w:rPr>
            <w:tab/>
            <w:delText>46</w:delText>
          </w:r>
        </w:del>
      </w:ins>
    </w:p>
    <w:p w:rsidR="006B59B9" w:rsidDel="00E141B1" w:rsidRDefault="006B59B9">
      <w:pPr>
        <w:pStyle w:val="TOC2"/>
        <w:rPr>
          <w:ins w:id="302" w:author="Ed" w:date="2013-04-08T09:50:00Z"/>
          <w:del w:id="303" w:author="Edward Venator" w:date="2013-04-11T09:15:00Z"/>
          <w:rFonts w:asciiTheme="minorHAnsi" w:eastAsiaTheme="minorEastAsia" w:hAnsiTheme="minorHAnsi" w:cstheme="minorBidi"/>
          <w:noProof/>
          <w:sz w:val="22"/>
          <w:lang w:bidi="ar-SA"/>
        </w:rPr>
      </w:pPr>
      <w:ins w:id="304" w:author="Ed" w:date="2013-04-08T09:50:00Z">
        <w:del w:id="305" w:author="Edward Venator" w:date="2013-04-11T09:15:00Z">
          <w:r w:rsidDel="00E141B1">
            <w:rPr>
              <w:noProof/>
            </w:rPr>
            <w:delText>4.6 QR Code Recognition and 3D Localization</w:delText>
          </w:r>
          <w:r w:rsidDel="00E141B1">
            <w:rPr>
              <w:noProof/>
            </w:rPr>
            <w:tab/>
            <w:delText>47</w:delText>
          </w:r>
        </w:del>
      </w:ins>
    </w:p>
    <w:p w:rsidR="006B59B9" w:rsidDel="00E141B1" w:rsidRDefault="006B59B9">
      <w:pPr>
        <w:pStyle w:val="TOC1"/>
        <w:rPr>
          <w:ins w:id="306" w:author="Ed" w:date="2013-04-08T09:50:00Z"/>
          <w:del w:id="307" w:author="Edward Venator" w:date="2013-04-11T09:15:00Z"/>
          <w:rFonts w:asciiTheme="minorHAnsi" w:eastAsiaTheme="minorEastAsia" w:hAnsiTheme="minorHAnsi" w:cstheme="minorBidi"/>
          <w:noProof/>
          <w:sz w:val="22"/>
          <w:lang w:bidi="ar-SA"/>
        </w:rPr>
      </w:pPr>
      <w:ins w:id="308" w:author="Ed" w:date="2013-04-08T09:50:00Z">
        <w:del w:id="309" w:author="Edward Venator" w:date="2013-04-11T09:15:00Z">
          <w:r w:rsidDel="00E141B1">
            <w:rPr>
              <w:noProof/>
            </w:rPr>
            <w:delText>5. Industrial Safety</w:delText>
          </w:r>
          <w:r w:rsidDel="00E141B1">
            <w:rPr>
              <w:noProof/>
            </w:rPr>
            <w:tab/>
            <w:delText>51</w:delText>
          </w:r>
        </w:del>
      </w:ins>
    </w:p>
    <w:p w:rsidR="006B59B9" w:rsidDel="00E141B1" w:rsidRDefault="006B59B9">
      <w:pPr>
        <w:pStyle w:val="TOC2"/>
        <w:rPr>
          <w:ins w:id="310" w:author="Ed" w:date="2013-04-08T09:50:00Z"/>
          <w:del w:id="311" w:author="Edward Venator" w:date="2013-04-11T09:15:00Z"/>
          <w:rFonts w:asciiTheme="minorHAnsi" w:eastAsiaTheme="minorEastAsia" w:hAnsiTheme="minorHAnsi" w:cstheme="minorBidi"/>
          <w:noProof/>
          <w:sz w:val="22"/>
          <w:lang w:bidi="ar-SA"/>
        </w:rPr>
      </w:pPr>
      <w:ins w:id="312" w:author="Ed" w:date="2013-04-08T09:50:00Z">
        <w:del w:id="313" w:author="Edward Venator" w:date="2013-04-11T09:15:00Z">
          <w:r w:rsidDel="00E141B1">
            <w:rPr>
              <w:noProof/>
            </w:rPr>
            <w:delText>5.1 Reflexive Speed Limiting</w:delText>
          </w:r>
          <w:r w:rsidDel="00E141B1">
            <w:rPr>
              <w:noProof/>
            </w:rPr>
            <w:tab/>
            <w:delText>51</w:delText>
          </w:r>
        </w:del>
      </w:ins>
    </w:p>
    <w:p w:rsidR="006B59B9" w:rsidDel="00E141B1" w:rsidRDefault="006B59B9">
      <w:pPr>
        <w:pStyle w:val="TOC3"/>
        <w:rPr>
          <w:ins w:id="314" w:author="Ed" w:date="2013-04-08T09:50:00Z"/>
          <w:del w:id="315" w:author="Edward Venator" w:date="2013-04-11T09:15:00Z"/>
          <w:rFonts w:asciiTheme="minorHAnsi" w:eastAsiaTheme="minorEastAsia" w:hAnsiTheme="minorHAnsi" w:cstheme="minorBidi"/>
          <w:noProof/>
          <w:sz w:val="22"/>
          <w:lang w:bidi="ar-SA"/>
        </w:rPr>
      </w:pPr>
      <w:ins w:id="316" w:author="Ed" w:date="2013-04-08T09:50:00Z">
        <w:del w:id="317" w:author="Edward Venator" w:date="2013-04-11T09:15:00Z">
          <w:r w:rsidDel="00E141B1">
            <w:rPr>
              <w:noProof/>
            </w:rPr>
            <w:delText>Reflexive Halt Methods for Mobile Bases</w:delText>
          </w:r>
          <w:r w:rsidDel="00E141B1">
            <w:rPr>
              <w:noProof/>
            </w:rPr>
            <w:tab/>
            <w:delText>52</w:delText>
          </w:r>
        </w:del>
      </w:ins>
    </w:p>
    <w:p w:rsidR="006B59B9" w:rsidDel="00E141B1" w:rsidRDefault="006B59B9">
      <w:pPr>
        <w:pStyle w:val="TOC3"/>
        <w:rPr>
          <w:ins w:id="318" w:author="Ed" w:date="2013-04-08T09:50:00Z"/>
          <w:del w:id="319" w:author="Edward Venator" w:date="2013-04-11T09:15:00Z"/>
          <w:rFonts w:asciiTheme="minorHAnsi" w:eastAsiaTheme="minorEastAsia" w:hAnsiTheme="minorHAnsi" w:cstheme="minorBidi"/>
          <w:noProof/>
          <w:sz w:val="22"/>
          <w:lang w:bidi="ar-SA"/>
        </w:rPr>
      </w:pPr>
      <w:ins w:id="320" w:author="Ed" w:date="2013-04-08T09:50:00Z">
        <w:del w:id="321" w:author="Edward Venator" w:date="2013-04-11T09:15:00Z">
          <w:r w:rsidDel="00E141B1">
            <w:rPr>
              <w:noProof/>
            </w:rPr>
            <w:delText>Reflexive Halting for Manipulators</w:delText>
          </w:r>
          <w:r w:rsidDel="00E141B1">
            <w:rPr>
              <w:noProof/>
            </w:rPr>
            <w:tab/>
            <w:delText>53</w:delText>
          </w:r>
        </w:del>
      </w:ins>
    </w:p>
    <w:p w:rsidR="006B59B9" w:rsidDel="00E141B1" w:rsidRDefault="006B59B9">
      <w:pPr>
        <w:pStyle w:val="TOC2"/>
        <w:rPr>
          <w:ins w:id="322" w:author="Ed" w:date="2013-04-08T09:50:00Z"/>
          <w:del w:id="323" w:author="Edward Venator" w:date="2013-04-11T09:15:00Z"/>
          <w:rFonts w:asciiTheme="minorHAnsi" w:eastAsiaTheme="minorEastAsia" w:hAnsiTheme="minorHAnsi" w:cstheme="minorBidi"/>
          <w:noProof/>
          <w:sz w:val="22"/>
          <w:lang w:bidi="ar-SA"/>
        </w:rPr>
      </w:pPr>
      <w:ins w:id="324" w:author="Ed" w:date="2013-04-08T09:50:00Z">
        <w:del w:id="325" w:author="Edward Venator" w:date="2013-04-11T09:15:00Z">
          <w:r w:rsidDel="00E141B1">
            <w:rPr>
              <w:noProof/>
            </w:rPr>
            <w:delText>5.2 Emergency Stop System</w:delText>
          </w:r>
          <w:r w:rsidDel="00E141B1">
            <w:rPr>
              <w:noProof/>
            </w:rPr>
            <w:tab/>
            <w:delText>56</w:delText>
          </w:r>
        </w:del>
      </w:ins>
    </w:p>
    <w:p w:rsidR="006B59B9" w:rsidDel="00E141B1" w:rsidRDefault="006B59B9">
      <w:pPr>
        <w:pStyle w:val="TOC3"/>
        <w:rPr>
          <w:ins w:id="326" w:author="Ed" w:date="2013-04-08T09:50:00Z"/>
          <w:del w:id="327" w:author="Edward Venator" w:date="2013-04-11T09:15:00Z"/>
          <w:rFonts w:asciiTheme="minorHAnsi" w:eastAsiaTheme="minorEastAsia" w:hAnsiTheme="minorHAnsi" w:cstheme="minorBidi"/>
          <w:noProof/>
          <w:sz w:val="22"/>
          <w:lang w:bidi="ar-SA"/>
        </w:rPr>
      </w:pPr>
      <w:ins w:id="328" w:author="Ed" w:date="2013-04-08T09:50:00Z">
        <w:del w:id="329" w:author="Edward Venator" w:date="2013-04-11T09:15:00Z">
          <w:r w:rsidDel="00E141B1">
            <w:rPr>
              <w:noProof/>
            </w:rPr>
            <w:delText>E-Stop Systems Used in This Lab</w:delText>
          </w:r>
          <w:r w:rsidDel="00E141B1">
            <w:rPr>
              <w:noProof/>
            </w:rPr>
            <w:tab/>
            <w:delText>56</w:delText>
          </w:r>
        </w:del>
      </w:ins>
    </w:p>
    <w:p w:rsidR="006B59B9" w:rsidDel="00E141B1" w:rsidRDefault="006B59B9">
      <w:pPr>
        <w:pStyle w:val="TOC3"/>
        <w:rPr>
          <w:ins w:id="330" w:author="Ed" w:date="2013-04-08T09:50:00Z"/>
          <w:del w:id="331" w:author="Edward Venator" w:date="2013-04-11T09:15:00Z"/>
          <w:rFonts w:asciiTheme="minorHAnsi" w:eastAsiaTheme="minorEastAsia" w:hAnsiTheme="minorHAnsi" w:cstheme="minorBidi"/>
          <w:noProof/>
          <w:sz w:val="22"/>
          <w:lang w:bidi="ar-SA"/>
        </w:rPr>
      </w:pPr>
      <w:ins w:id="332" w:author="Ed" w:date="2013-04-08T09:50:00Z">
        <w:del w:id="333" w:author="Edward Venator" w:date="2013-04-11T09:15:00Z">
          <w:r w:rsidDel="00E141B1">
            <w:rPr>
              <w:noProof/>
            </w:rPr>
            <w:delText>E-Stop Requirements for This Robot</w:delText>
          </w:r>
          <w:r w:rsidDel="00E141B1">
            <w:rPr>
              <w:noProof/>
            </w:rPr>
            <w:tab/>
            <w:delText>57</w:delText>
          </w:r>
        </w:del>
      </w:ins>
    </w:p>
    <w:p w:rsidR="006B59B9" w:rsidDel="00E141B1" w:rsidRDefault="006B59B9">
      <w:pPr>
        <w:pStyle w:val="TOC3"/>
        <w:rPr>
          <w:ins w:id="334" w:author="Ed" w:date="2013-04-08T09:50:00Z"/>
          <w:del w:id="335" w:author="Edward Venator" w:date="2013-04-11T09:15:00Z"/>
          <w:rFonts w:asciiTheme="minorHAnsi" w:eastAsiaTheme="minorEastAsia" w:hAnsiTheme="minorHAnsi" w:cstheme="minorBidi"/>
          <w:noProof/>
          <w:sz w:val="22"/>
          <w:lang w:bidi="ar-SA"/>
        </w:rPr>
      </w:pPr>
      <w:ins w:id="336" w:author="Ed" w:date="2013-04-08T09:50:00Z">
        <w:del w:id="337" w:author="Edward Venator" w:date="2013-04-11T09:15:00Z">
          <w:r w:rsidDel="00E141B1">
            <w:rPr>
              <w:noProof/>
            </w:rPr>
            <w:delText>Version 1 Prototype</w:delText>
          </w:r>
          <w:r w:rsidDel="00E141B1">
            <w:rPr>
              <w:noProof/>
            </w:rPr>
            <w:tab/>
            <w:delText>58</w:delText>
          </w:r>
        </w:del>
      </w:ins>
    </w:p>
    <w:p w:rsidR="006B59B9" w:rsidDel="00E141B1" w:rsidRDefault="006B59B9">
      <w:pPr>
        <w:pStyle w:val="TOC3"/>
        <w:rPr>
          <w:ins w:id="338" w:author="Ed" w:date="2013-04-08T09:50:00Z"/>
          <w:del w:id="339" w:author="Edward Venator" w:date="2013-04-11T09:15:00Z"/>
          <w:rFonts w:asciiTheme="minorHAnsi" w:eastAsiaTheme="minorEastAsia" w:hAnsiTheme="minorHAnsi" w:cstheme="minorBidi"/>
          <w:noProof/>
          <w:sz w:val="22"/>
          <w:lang w:bidi="ar-SA"/>
        </w:rPr>
      </w:pPr>
      <w:ins w:id="340" w:author="Ed" w:date="2013-04-08T09:50:00Z">
        <w:del w:id="341" w:author="Edward Venator" w:date="2013-04-11T09:15:00Z">
          <w:r w:rsidDel="00E141B1">
            <w:rPr>
              <w:noProof/>
            </w:rPr>
            <w:delText>Version 2 Design</w:delText>
          </w:r>
          <w:r w:rsidDel="00E141B1">
            <w:rPr>
              <w:noProof/>
            </w:rPr>
            <w:tab/>
            <w:delText>61</w:delText>
          </w:r>
        </w:del>
      </w:ins>
    </w:p>
    <w:p w:rsidR="006B59B9" w:rsidDel="00E141B1" w:rsidRDefault="006B59B9">
      <w:pPr>
        <w:pStyle w:val="TOC1"/>
        <w:rPr>
          <w:ins w:id="342" w:author="Ed" w:date="2013-04-08T09:50:00Z"/>
          <w:del w:id="343" w:author="Edward Venator" w:date="2013-04-11T09:15:00Z"/>
          <w:rFonts w:asciiTheme="minorHAnsi" w:eastAsiaTheme="minorEastAsia" w:hAnsiTheme="minorHAnsi" w:cstheme="minorBidi"/>
          <w:noProof/>
          <w:sz w:val="22"/>
          <w:lang w:bidi="ar-SA"/>
        </w:rPr>
      </w:pPr>
      <w:ins w:id="344" w:author="Ed" w:date="2013-04-08T09:50:00Z">
        <w:del w:id="345" w:author="Edward Venator" w:date="2013-04-11T09:15:00Z">
          <w:r w:rsidDel="00E141B1">
            <w:rPr>
              <w:noProof/>
            </w:rPr>
            <w:delText>6. Experimental Results</w:delText>
          </w:r>
          <w:r w:rsidDel="00E141B1">
            <w:rPr>
              <w:noProof/>
            </w:rPr>
            <w:tab/>
            <w:delText>64</w:delText>
          </w:r>
        </w:del>
      </w:ins>
    </w:p>
    <w:p w:rsidR="006B59B9" w:rsidDel="00E141B1" w:rsidRDefault="006B59B9">
      <w:pPr>
        <w:pStyle w:val="TOC2"/>
        <w:rPr>
          <w:ins w:id="346" w:author="Ed" w:date="2013-04-08T09:50:00Z"/>
          <w:del w:id="347" w:author="Edward Venator" w:date="2013-04-11T09:15:00Z"/>
          <w:rFonts w:asciiTheme="minorHAnsi" w:eastAsiaTheme="minorEastAsia" w:hAnsiTheme="minorHAnsi" w:cstheme="minorBidi"/>
          <w:noProof/>
          <w:sz w:val="22"/>
          <w:lang w:bidi="ar-SA"/>
        </w:rPr>
      </w:pPr>
      <w:ins w:id="348" w:author="Ed" w:date="2013-04-08T09:50:00Z">
        <w:del w:id="349" w:author="Edward Venator" w:date="2013-04-11T09:15:00Z">
          <w:r w:rsidDel="00E141B1">
            <w:rPr>
              <w:noProof/>
            </w:rPr>
            <w:delText>6.1 The Validation Task</w:delText>
          </w:r>
          <w:r w:rsidDel="00E141B1">
            <w:rPr>
              <w:noProof/>
            </w:rPr>
            <w:tab/>
            <w:delText>64</w:delText>
          </w:r>
        </w:del>
      </w:ins>
    </w:p>
    <w:p w:rsidR="006B59B9" w:rsidDel="00E141B1" w:rsidRDefault="006B59B9">
      <w:pPr>
        <w:pStyle w:val="TOC2"/>
        <w:rPr>
          <w:ins w:id="350" w:author="Ed" w:date="2013-04-08T09:50:00Z"/>
          <w:del w:id="351" w:author="Edward Venator" w:date="2013-04-11T09:15:00Z"/>
          <w:rFonts w:asciiTheme="minorHAnsi" w:eastAsiaTheme="minorEastAsia" w:hAnsiTheme="minorHAnsi" w:cstheme="minorBidi"/>
          <w:noProof/>
          <w:sz w:val="22"/>
          <w:lang w:bidi="ar-SA"/>
        </w:rPr>
      </w:pPr>
      <w:ins w:id="352" w:author="Ed" w:date="2013-04-08T09:50:00Z">
        <w:del w:id="353" w:author="Edward Venator" w:date="2013-04-11T09:15:00Z">
          <w:r w:rsidDel="00E141B1">
            <w:rPr>
              <w:noProof/>
            </w:rPr>
            <w:delText>6.2 Validation Results</w:delText>
          </w:r>
          <w:r w:rsidDel="00E141B1">
            <w:rPr>
              <w:noProof/>
            </w:rPr>
            <w:tab/>
            <w:delText>65</w:delText>
          </w:r>
        </w:del>
      </w:ins>
    </w:p>
    <w:p w:rsidR="006B59B9" w:rsidDel="00E141B1" w:rsidRDefault="006B59B9">
      <w:pPr>
        <w:pStyle w:val="TOC2"/>
        <w:rPr>
          <w:ins w:id="354" w:author="Ed" w:date="2013-04-08T09:50:00Z"/>
          <w:del w:id="355" w:author="Edward Venator" w:date="2013-04-11T09:15:00Z"/>
          <w:rFonts w:asciiTheme="minorHAnsi" w:eastAsiaTheme="minorEastAsia" w:hAnsiTheme="minorHAnsi" w:cstheme="minorBidi"/>
          <w:noProof/>
          <w:sz w:val="22"/>
          <w:lang w:bidi="ar-SA"/>
        </w:rPr>
      </w:pPr>
      <w:ins w:id="356" w:author="Ed" w:date="2013-04-08T09:50:00Z">
        <w:del w:id="357" w:author="Edward Venator" w:date="2013-04-11T09:15:00Z">
          <w:r w:rsidDel="00E141B1">
            <w:rPr>
              <w:noProof/>
            </w:rPr>
            <w:delText>6.3 Mechanical and Electrical Systems</w:delText>
          </w:r>
          <w:r w:rsidDel="00E141B1">
            <w:rPr>
              <w:noProof/>
            </w:rPr>
            <w:tab/>
            <w:delText>65</w:delText>
          </w:r>
        </w:del>
      </w:ins>
    </w:p>
    <w:p w:rsidR="006B59B9" w:rsidDel="00E141B1" w:rsidRDefault="006B59B9">
      <w:pPr>
        <w:pStyle w:val="TOC3"/>
        <w:rPr>
          <w:ins w:id="358" w:author="Ed" w:date="2013-04-08T09:50:00Z"/>
          <w:del w:id="359" w:author="Edward Venator" w:date="2013-04-11T09:15:00Z"/>
          <w:rFonts w:asciiTheme="minorHAnsi" w:eastAsiaTheme="minorEastAsia" w:hAnsiTheme="minorHAnsi" w:cstheme="minorBidi"/>
          <w:noProof/>
          <w:sz w:val="22"/>
          <w:lang w:bidi="ar-SA"/>
        </w:rPr>
      </w:pPr>
      <w:ins w:id="360" w:author="Ed" w:date="2013-04-08T09:50:00Z">
        <w:del w:id="361" w:author="Edward Venator" w:date="2013-04-11T09:15:00Z">
          <w:r w:rsidDel="00E141B1">
            <w:rPr>
              <w:noProof/>
            </w:rPr>
            <w:delText>Wheelchair Drivebase</w:delText>
          </w:r>
          <w:r w:rsidDel="00E141B1">
            <w:rPr>
              <w:noProof/>
            </w:rPr>
            <w:tab/>
            <w:delText>65</w:delText>
          </w:r>
        </w:del>
      </w:ins>
    </w:p>
    <w:p w:rsidR="006B59B9" w:rsidDel="00E141B1" w:rsidRDefault="006B59B9">
      <w:pPr>
        <w:pStyle w:val="TOC3"/>
        <w:rPr>
          <w:ins w:id="362" w:author="Ed" w:date="2013-04-08T09:50:00Z"/>
          <w:del w:id="363" w:author="Edward Venator" w:date="2013-04-11T09:15:00Z"/>
          <w:rFonts w:asciiTheme="minorHAnsi" w:eastAsiaTheme="minorEastAsia" w:hAnsiTheme="minorHAnsi" w:cstheme="minorBidi"/>
          <w:noProof/>
          <w:sz w:val="22"/>
          <w:lang w:bidi="ar-SA"/>
        </w:rPr>
      </w:pPr>
      <w:ins w:id="364" w:author="Ed" w:date="2013-04-08T09:50:00Z">
        <w:del w:id="365" w:author="Edward Venator" w:date="2013-04-11T09:15:00Z">
          <w:r w:rsidDel="00E141B1">
            <w:rPr>
              <w:noProof/>
            </w:rPr>
            <w:delText>Chassis Design</w:delText>
          </w:r>
          <w:r w:rsidDel="00E141B1">
            <w:rPr>
              <w:noProof/>
            </w:rPr>
            <w:tab/>
            <w:delText>66</w:delText>
          </w:r>
        </w:del>
      </w:ins>
    </w:p>
    <w:p w:rsidR="006B59B9" w:rsidDel="00E141B1" w:rsidRDefault="006B59B9">
      <w:pPr>
        <w:pStyle w:val="TOC3"/>
        <w:rPr>
          <w:ins w:id="366" w:author="Ed" w:date="2013-04-08T09:50:00Z"/>
          <w:del w:id="367" w:author="Edward Venator" w:date="2013-04-11T09:15:00Z"/>
          <w:rFonts w:asciiTheme="minorHAnsi" w:eastAsiaTheme="minorEastAsia" w:hAnsiTheme="minorHAnsi" w:cstheme="minorBidi"/>
          <w:noProof/>
          <w:sz w:val="22"/>
          <w:lang w:bidi="ar-SA"/>
        </w:rPr>
      </w:pPr>
      <w:ins w:id="368" w:author="Ed" w:date="2013-04-08T09:50:00Z">
        <w:del w:id="369" w:author="Edward Venator" w:date="2013-04-11T09:15:00Z">
          <w:r w:rsidDel="00E141B1">
            <w:rPr>
              <w:noProof/>
            </w:rPr>
            <w:delText>The ABB Arm System</w:delText>
          </w:r>
          <w:r w:rsidDel="00E141B1">
            <w:rPr>
              <w:noProof/>
            </w:rPr>
            <w:tab/>
            <w:delText>67</w:delText>
          </w:r>
        </w:del>
      </w:ins>
    </w:p>
    <w:p w:rsidR="006B59B9" w:rsidDel="00E141B1" w:rsidRDefault="006B59B9">
      <w:pPr>
        <w:pStyle w:val="TOC3"/>
        <w:rPr>
          <w:ins w:id="370" w:author="Ed" w:date="2013-04-08T09:50:00Z"/>
          <w:del w:id="371" w:author="Edward Venator" w:date="2013-04-11T09:15:00Z"/>
          <w:rFonts w:asciiTheme="minorHAnsi" w:eastAsiaTheme="minorEastAsia" w:hAnsiTheme="minorHAnsi" w:cstheme="minorBidi"/>
          <w:noProof/>
          <w:sz w:val="22"/>
          <w:lang w:bidi="ar-SA"/>
        </w:rPr>
      </w:pPr>
      <w:ins w:id="372" w:author="Ed" w:date="2013-04-08T09:50:00Z">
        <w:del w:id="373" w:author="Edward Venator" w:date="2013-04-11T09:15:00Z">
          <w:r w:rsidDel="00E141B1">
            <w:rPr>
              <w:noProof/>
            </w:rPr>
            <w:delText>Gripper</w:delText>
          </w:r>
          <w:r w:rsidDel="00E141B1">
            <w:rPr>
              <w:noProof/>
            </w:rPr>
            <w:tab/>
            <w:delText>67</w:delText>
          </w:r>
        </w:del>
      </w:ins>
    </w:p>
    <w:p w:rsidR="006B59B9" w:rsidDel="00E141B1" w:rsidRDefault="006B59B9">
      <w:pPr>
        <w:pStyle w:val="TOC3"/>
        <w:rPr>
          <w:ins w:id="374" w:author="Ed" w:date="2013-04-08T09:50:00Z"/>
          <w:del w:id="375" w:author="Edward Venator" w:date="2013-04-11T09:15:00Z"/>
          <w:rFonts w:asciiTheme="minorHAnsi" w:eastAsiaTheme="minorEastAsia" w:hAnsiTheme="minorHAnsi" w:cstheme="minorBidi"/>
          <w:noProof/>
          <w:sz w:val="22"/>
          <w:lang w:bidi="ar-SA"/>
        </w:rPr>
      </w:pPr>
      <w:ins w:id="376" w:author="Ed" w:date="2013-04-08T09:50:00Z">
        <w:del w:id="377" w:author="Edward Venator" w:date="2013-04-11T09:15:00Z">
          <w:r w:rsidDel="00E141B1">
            <w:rPr>
              <w:noProof/>
            </w:rPr>
            <w:delText>Battery Life</w:delText>
          </w:r>
          <w:r w:rsidDel="00E141B1">
            <w:rPr>
              <w:noProof/>
            </w:rPr>
            <w:tab/>
            <w:delText>68</w:delText>
          </w:r>
        </w:del>
      </w:ins>
    </w:p>
    <w:p w:rsidR="006B59B9" w:rsidDel="00E141B1" w:rsidRDefault="006B59B9">
      <w:pPr>
        <w:pStyle w:val="TOC2"/>
        <w:rPr>
          <w:ins w:id="378" w:author="Ed" w:date="2013-04-08T09:50:00Z"/>
          <w:del w:id="379" w:author="Edward Venator" w:date="2013-04-11T09:15:00Z"/>
          <w:rFonts w:asciiTheme="minorHAnsi" w:eastAsiaTheme="minorEastAsia" w:hAnsiTheme="minorHAnsi" w:cstheme="minorBidi"/>
          <w:noProof/>
          <w:sz w:val="22"/>
          <w:lang w:bidi="ar-SA"/>
        </w:rPr>
      </w:pPr>
      <w:ins w:id="380" w:author="Ed" w:date="2013-04-08T09:50:00Z">
        <w:del w:id="381" w:author="Edward Venator" w:date="2013-04-11T09:15:00Z">
          <w:r w:rsidDel="00E141B1">
            <w:rPr>
              <w:noProof/>
            </w:rPr>
            <w:delText>6.4 The Kinect</w:delText>
          </w:r>
          <w:r w:rsidDel="00E141B1">
            <w:rPr>
              <w:noProof/>
            </w:rPr>
            <w:tab/>
            <w:delText>70</w:delText>
          </w:r>
        </w:del>
      </w:ins>
    </w:p>
    <w:p w:rsidR="006B59B9" w:rsidDel="00E141B1" w:rsidRDefault="006B59B9">
      <w:pPr>
        <w:pStyle w:val="TOC3"/>
        <w:rPr>
          <w:ins w:id="382" w:author="Ed" w:date="2013-04-08T09:50:00Z"/>
          <w:del w:id="383" w:author="Edward Venator" w:date="2013-04-11T09:15:00Z"/>
          <w:rFonts w:asciiTheme="minorHAnsi" w:eastAsiaTheme="minorEastAsia" w:hAnsiTheme="minorHAnsi" w:cstheme="minorBidi"/>
          <w:noProof/>
          <w:sz w:val="22"/>
          <w:lang w:bidi="ar-SA"/>
        </w:rPr>
      </w:pPr>
      <w:ins w:id="384" w:author="Ed" w:date="2013-04-08T09:50:00Z">
        <w:del w:id="385" w:author="Edward Venator" w:date="2013-04-11T09:15:00Z">
          <w:r w:rsidDel="00E141B1">
            <w:rPr>
              <w:noProof/>
            </w:rPr>
            <w:delText>For Object Localization and Arm Planning</w:delText>
          </w:r>
          <w:r w:rsidDel="00E141B1">
            <w:rPr>
              <w:noProof/>
            </w:rPr>
            <w:tab/>
            <w:delText>70</w:delText>
          </w:r>
        </w:del>
      </w:ins>
    </w:p>
    <w:p w:rsidR="006B59B9" w:rsidDel="00E141B1" w:rsidRDefault="006B59B9">
      <w:pPr>
        <w:pStyle w:val="TOC3"/>
        <w:rPr>
          <w:ins w:id="386" w:author="Ed" w:date="2013-04-08T09:50:00Z"/>
          <w:del w:id="387" w:author="Edward Venator" w:date="2013-04-11T09:15:00Z"/>
          <w:rFonts w:asciiTheme="minorHAnsi" w:eastAsiaTheme="minorEastAsia" w:hAnsiTheme="minorHAnsi" w:cstheme="minorBidi"/>
          <w:noProof/>
          <w:sz w:val="22"/>
          <w:lang w:bidi="ar-SA"/>
        </w:rPr>
      </w:pPr>
      <w:ins w:id="388" w:author="Ed" w:date="2013-04-08T09:50:00Z">
        <w:del w:id="389" w:author="Edward Venator" w:date="2013-04-11T09:15:00Z">
          <w:r w:rsidDel="00E141B1">
            <w:rPr>
              <w:noProof/>
            </w:rPr>
            <w:delText>For Reading QR Codes</w:delText>
          </w:r>
          <w:r w:rsidDel="00E141B1">
            <w:rPr>
              <w:noProof/>
            </w:rPr>
            <w:tab/>
            <w:delText>70</w:delText>
          </w:r>
        </w:del>
      </w:ins>
    </w:p>
    <w:p w:rsidR="006B59B9" w:rsidDel="00E141B1" w:rsidRDefault="006B59B9">
      <w:pPr>
        <w:pStyle w:val="TOC1"/>
        <w:rPr>
          <w:ins w:id="390" w:author="Ed" w:date="2013-04-08T09:50:00Z"/>
          <w:del w:id="391" w:author="Edward Venator" w:date="2013-04-11T09:15:00Z"/>
          <w:rFonts w:asciiTheme="minorHAnsi" w:eastAsiaTheme="minorEastAsia" w:hAnsiTheme="minorHAnsi" w:cstheme="minorBidi"/>
          <w:noProof/>
          <w:sz w:val="22"/>
          <w:lang w:bidi="ar-SA"/>
        </w:rPr>
      </w:pPr>
      <w:ins w:id="392" w:author="Ed" w:date="2013-04-08T09:50:00Z">
        <w:del w:id="393" w:author="Edward Venator" w:date="2013-04-11T09:15:00Z">
          <w:r w:rsidDel="00E141B1">
            <w:rPr>
              <w:noProof/>
            </w:rPr>
            <w:delText>Discussion</w:delText>
          </w:r>
          <w:r w:rsidDel="00E141B1">
            <w:rPr>
              <w:noProof/>
            </w:rPr>
            <w:tab/>
            <w:delText>72</w:delText>
          </w:r>
        </w:del>
      </w:ins>
    </w:p>
    <w:p w:rsidR="006B59B9" w:rsidDel="00E141B1" w:rsidRDefault="006B59B9">
      <w:pPr>
        <w:pStyle w:val="TOC1"/>
        <w:rPr>
          <w:ins w:id="394" w:author="Ed" w:date="2013-04-08T09:50:00Z"/>
          <w:del w:id="395" w:author="Edward Venator" w:date="2013-04-11T09:15:00Z"/>
          <w:rFonts w:asciiTheme="minorHAnsi" w:eastAsiaTheme="minorEastAsia" w:hAnsiTheme="minorHAnsi" w:cstheme="minorBidi"/>
          <w:noProof/>
          <w:sz w:val="22"/>
          <w:lang w:bidi="ar-SA"/>
        </w:rPr>
      </w:pPr>
      <w:ins w:id="396" w:author="Ed" w:date="2013-04-08T09:50:00Z">
        <w:del w:id="397" w:author="Edward Venator" w:date="2013-04-11T09:15:00Z">
          <w:r w:rsidDel="00E141B1">
            <w:rPr>
              <w:noProof/>
            </w:rPr>
            <w:delText>7. Conclusion and Future Work</w:delText>
          </w:r>
          <w:r w:rsidDel="00E141B1">
            <w:rPr>
              <w:noProof/>
            </w:rPr>
            <w:tab/>
            <w:delText>73</w:delText>
          </w:r>
        </w:del>
      </w:ins>
    </w:p>
    <w:p w:rsidR="006B59B9" w:rsidDel="00E141B1" w:rsidRDefault="006B59B9">
      <w:pPr>
        <w:pStyle w:val="TOC1"/>
        <w:rPr>
          <w:ins w:id="398" w:author="Ed" w:date="2013-04-08T09:50:00Z"/>
          <w:del w:id="399" w:author="Edward Venator" w:date="2013-04-11T09:15:00Z"/>
          <w:rFonts w:asciiTheme="minorHAnsi" w:eastAsiaTheme="minorEastAsia" w:hAnsiTheme="minorHAnsi" w:cstheme="minorBidi"/>
          <w:noProof/>
          <w:sz w:val="22"/>
          <w:lang w:bidi="ar-SA"/>
        </w:rPr>
      </w:pPr>
      <w:ins w:id="400" w:author="Ed" w:date="2013-04-08T09:50:00Z">
        <w:del w:id="401" w:author="Edward Venator" w:date="2013-04-11T09:15:00Z">
          <w:r w:rsidDel="00E141B1">
            <w:rPr>
              <w:noProof/>
            </w:rPr>
            <w:delText>8. Bibliography</w:delText>
          </w:r>
          <w:r w:rsidDel="00E141B1">
            <w:rPr>
              <w:noProof/>
            </w:rPr>
            <w:tab/>
            <w:delText>76</w:delText>
          </w:r>
        </w:del>
      </w:ins>
    </w:p>
    <w:p w:rsidR="006B59B9" w:rsidDel="00E141B1" w:rsidRDefault="006B59B9">
      <w:pPr>
        <w:pStyle w:val="TOC1"/>
        <w:rPr>
          <w:ins w:id="402" w:author="Ed" w:date="2013-04-08T09:50:00Z"/>
          <w:del w:id="403" w:author="Edward Venator" w:date="2013-04-11T09:15:00Z"/>
          <w:rFonts w:asciiTheme="minorHAnsi" w:eastAsiaTheme="minorEastAsia" w:hAnsiTheme="minorHAnsi" w:cstheme="minorBidi"/>
          <w:noProof/>
          <w:sz w:val="22"/>
          <w:lang w:bidi="ar-SA"/>
        </w:rPr>
      </w:pPr>
      <w:ins w:id="404" w:author="Ed" w:date="2013-04-08T09:50:00Z">
        <w:del w:id="405" w:author="Edward Venator" w:date="2013-04-11T09:15:00Z">
          <w:r w:rsidDel="00E141B1">
            <w:rPr>
              <w:noProof/>
            </w:rPr>
            <w:delText>9. Appendix 1: Bill of Materials</w:delText>
          </w:r>
          <w:r w:rsidDel="00E141B1">
            <w:rPr>
              <w:noProof/>
            </w:rPr>
            <w:tab/>
            <w:delText>79</w:delText>
          </w:r>
        </w:del>
      </w:ins>
    </w:p>
    <w:p w:rsidR="006B59B9" w:rsidDel="00E141B1" w:rsidRDefault="006B59B9">
      <w:pPr>
        <w:pStyle w:val="TOC1"/>
        <w:rPr>
          <w:ins w:id="406" w:author="Ed" w:date="2013-04-08T09:50:00Z"/>
          <w:del w:id="407" w:author="Edward Venator" w:date="2013-04-11T09:15:00Z"/>
          <w:rFonts w:asciiTheme="minorHAnsi" w:eastAsiaTheme="minorEastAsia" w:hAnsiTheme="minorHAnsi" w:cstheme="minorBidi"/>
          <w:noProof/>
          <w:sz w:val="22"/>
          <w:lang w:bidi="ar-SA"/>
        </w:rPr>
      </w:pPr>
      <w:ins w:id="408" w:author="Ed" w:date="2013-04-08T09:50:00Z">
        <w:del w:id="409" w:author="Edward Venator" w:date="2013-04-11T09:15:00Z">
          <w:r w:rsidDel="00E141B1">
            <w:rPr>
              <w:noProof/>
            </w:rPr>
            <w:delText>10. Appendix 2: Localization Data</w:delText>
          </w:r>
          <w:r w:rsidDel="00E141B1">
            <w:rPr>
              <w:noProof/>
            </w:rPr>
            <w:tab/>
            <w:delText>80</w:delText>
          </w:r>
        </w:del>
      </w:ins>
    </w:p>
    <w:p w:rsidR="006B59B9" w:rsidDel="00E141B1" w:rsidRDefault="006B59B9">
      <w:pPr>
        <w:pStyle w:val="TOC2"/>
        <w:rPr>
          <w:ins w:id="410" w:author="Ed" w:date="2013-04-08T09:50:00Z"/>
          <w:del w:id="411" w:author="Edward Venator" w:date="2013-04-11T09:15:00Z"/>
          <w:rFonts w:asciiTheme="minorHAnsi" w:eastAsiaTheme="minorEastAsia" w:hAnsiTheme="minorHAnsi" w:cstheme="minorBidi"/>
          <w:noProof/>
          <w:sz w:val="22"/>
          <w:lang w:bidi="ar-SA"/>
        </w:rPr>
      </w:pPr>
      <w:ins w:id="412" w:author="Ed" w:date="2013-04-08T09:50:00Z">
        <w:del w:id="413" w:author="Edward Venator" w:date="2013-04-11T09:15:00Z">
          <w:r w:rsidDel="00E141B1">
            <w:rPr>
              <w:noProof/>
            </w:rPr>
            <w:delText>10.1 Ten Meter Straight Line</w:delText>
          </w:r>
          <w:r w:rsidDel="00E141B1">
            <w:rPr>
              <w:noProof/>
            </w:rPr>
            <w:tab/>
            <w:delText>80</w:delText>
          </w:r>
        </w:del>
      </w:ins>
    </w:p>
    <w:p w:rsidR="006B59B9" w:rsidDel="00E141B1" w:rsidRDefault="006B59B9">
      <w:pPr>
        <w:pStyle w:val="TOC2"/>
        <w:rPr>
          <w:ins w:id="414" w:author="Ed" w:date="2013-04-08T09:50:00Z"/>
          <w:del w:id="415" w:author="Edward Venator" w:date="2013-04-11T09:15:00Z"/>
          <w:rFonts w:asciiTheme="minorHAnsi" w:eastAsiaTheme="minorEastAsia" w:hAnsiTheme="minorHAnsi" w:cstheme="minorBidi"/>
          <w:noProof/>
          <w:sz w:val="22"/>
          <w:lang w:bidi="ar-SA"/>
        </w:rPr>
      </w:pPr>
      <w:ins w:id="416" w:author="Ed" w:date="2013-04-08T09:50:00Z">
        <w:del w:id="417" w:author="Edward Venator" w:date="2013-04-11T09:15:00Z">
          <w:r w:rsidDel="00E141B1">
            <w:rPr>
              <w:noProof/>
            </w:rPr>
            <w:delText>10.2 Five Laps of One Meter Radius Circle</w:delText>
          </w:r>
          <w:r w:rsidDel="00E141B1">
            <w:rPr>
              <w:noProof/>
            </w:rPr>
            <w:tab/>
            <w:delText>81</w:delText>
          </w:r>
        </w:del>
      </w:ins>
    </w:p>
    <w:p w:rsidR="00606590" w:rsidDel="00E141B1" w:rsidRDefault="00606590" w:rsidP="00606590">
      <w:pPr>
        <w:pStyle w:val="Heading1NoNumber"/>
        <w:rPr>
          <w:del w:id="418" w:author="Edward Venator" w:date="2013-04-11T09:15:00Z"/>
          <w:noProof/>
        </w:rPr>
      </w:pPr>
    </w:p>
    <w:p w:rsidR="00E141B1" w:rsidDel="00E141B1" w:rsidRDefault="00E141B1">
      <w:pPr>
        <w:pStyle w:val="Heading1NoNumber"/>
        <w:rPr>
          <w:del w:id="419" w:author="Edward Venator" w:date="2013-04-11T09:15:00Z"/>
          <w:noProof/>
        </w:rPr>
        <w:pPrChange w:id="420" w:author="Ed" w:date="2013-04-03T15:32:00Z">
          <w:pPr>
            <w:pStyle w:val="Heading1"/>
            <w:tabs>
              <w:tab w:val="right" w:pos="8640"/>
            </w:tabs>
          </w:pPr>
        </w:pPrChange>
      </w:pPr>
    </w:p>
    <w:p w:rsidR="002557A2" w:rsidDel="00E141B1" w:rsidRDefault="002557A2" w:rsidP="00D50A3D">
      <w:pPr>
        <w:pStyle w:val="TOC1"/>
        <w:rPr>
          <w:del w:id="421" w:author="Edward Venator" w:date="2013-04-11T09:15:00Z"/>
          <w:rFonts w:asciiTheme="minorHAnsi" w:eastAsiaTheme="minorEastAsia" w:hAnsiTheme="minorHAnsi" w:cstheme="minorBidi"/>
          <w:noProof/>
          <w:sz w:val="22"/>
          <w:lang w:bidi="ar-SA"/>
        </w:rPr>
      </w:pPr>
      <w:del w:id="422" w:author="Edward Venator" w:date="2013-04-11T09:15:00Z">
        <w:r w:rsidDel="00E141B1">
          <w:rPr>
            <w:noProof/>
          </w:rPr>
          <w:delText>Contents</w:delText>
        </w:r>
        <w:r w:rsidDel="00E141B1">
          <w:rPr>
            <w:noProof/>
          </w:rPr>
          <w:tab/>
        </w:r>
        <w:r w:rsidR="00B366A1" w:rsidDel="00E141B1">
          <w:rPr>
            <w:noProof/>
          </w:rPr>
          <w:delText>ii</w:delText>
        </w:r>
        <w:r w:rsidDel="00E141B1">
          <w:rPr>
            <w:noProof/>
          </w:rPr>
          <w:delText>ii</w:delText>
        </w:r>
      </w:del>
    </w:p>
    <w:p w:rsidR="002557A2" w:rsidDel="00E141B1" w:rsidRDefault="002557A2" w:rsidP="00D50A3D">
      <w:pPr>
        <w:pStyle w:val="TOC1"/>
        <w:rPr>
          <w:del w:id="423" w:author="Edward Venator" w:date="2013-04-11T09:15:00Z"/>
          <w:rFonts w:asciiTheme="minorHAnsi" w:eastAsiaTheme="minorEastAsia" w:hAnsiTheme="minorHAnsi" w:cstheme="minorBidi"/>
          <w:noProof/>
          <w:sz w:val="22"/>
          <w:lang w:bidi="ar-SA"/>
        </w:rPr>
      </w:pPr>
      <w:del w:id="424" w:author="Edward Venator" w:date="2013-04-11T09:15:00Z">
        <w:r w:rsidDel="00E141B1">
          <w:rPr>
            <w:noProof/>
          </w:rPr>
          <w:delText>Figures</w:delText>
        </w:r>
        <w:r w:rsidDel="00E141B1">
          <w:rPr>
            <w:noProof/>
          </w:rPr>
          <w:tab/>
        </w:r>
        <w:r w:rsidR="00B366A1" w:rsidDel="00E141B1">
          <w:rPr>
            <w:noProof/>
          </w:rPr>
          <w:delText>vi</w:delText>
        </w:r>
        <w:r w:rsidDel="00E141B1">
          <w:rPr>
            <w:noProof/>
          </w:rPr>
          <w:delText>vi</w:delText>
        </w:r>
      </w:del>
    </w:p>
    <w:p w:rsidR="002557A2" w:rsidDel="00E141B1" w:rsidRDefault="002557A2" w:rsidP="00D50A3D">
      <w:pPr>
        <w:pStyle w:val="TOC1"/>
        <w:rPr>
          <w:del w:id="425" w:author="Edward Venator" w:date="2013-04-11T09:15:00Z"/>
          <w:rFonts w:asciiTheme="minorHAnsi" w:eastAsiaTheme="minorEastAsia" w:hAnsiTheme="minorHAnsi" w:cstheme="minorBidi"/>
          <w:noProof/>
          <w:sz w:val="22"/>
          <w:lang w:bidi="ar-SA"/>
        </w:rPr>
      </w:pPr>
      <w:del w:id="426" w:author="Edward Venator" w:date="2013-04-11T09:15:00Z">
        <w:r w:rsidDel="00E141B1">
          <w:rPr>
            <w:noProof/>
          </w:rPr>
          <w:delText>Abstract</w:delText>
        </w:r>
        <w:r w:rsidDel="00E141B1">
          <w:rPr>
            <w:noProof/>
          </w:rPr>
          <w:tab/>
        </w:r>
        <w:r w:rsidR="00B366A1" w:rsidDel="00E141B1">
          <w:rPr>
            <w:noProof/>
          </w:rPr>
          <w:delText>viii</w:delText>
        </w:r>
        <w:r w:rsidDel="00E141B1">
          <w:rPr>
            <w:noProof/>
          </w:rPr>
          <w:delText>viii</w:delText>
        </w:r>
      </w:del>
    </w:p>
    <w:p w:rsidR="002557A2" w:rsidDel="00E141B1" w:rsidRDefault="002557A2" w:rsidP="00D50A3D">
      <w:pPr>
        <w:pStyle w:val="TOC1"/>
        <w:rPr>
          <w:del w:id="427" w:author="Edward Venator" w:date="2013-04-11T09:15:00Z"/>
          <w:rFonts w:asciiTheme="minorHAnsi" w:eastAsiaTheme="minorEastAsia" w:hAnsiTheme="minorHAnsi" w:cstheme="minorBidi"/>
          <w:noProof/>
          <w:sz w:val="22"/>
          <w:lang w:bidi="ar-SA"/>
        </w:rPr>
      </w:pPr>
      <w:del w:id="428" w:author="Edward Venator" w:date="2013-04-11T09:15:00Z">
        <w:r w:rsidDel="00E141B1">
          <w:rPr>
            <w:noProof/>
          </w:rPr>
          <w:delText>Introduction</w:delText>
        </w:r>
        <w:r w:rsidDel="00E141B1">
          <w:rPr>
            <w:noProof/>
          </w:rPr>
          <w:tab/>
        </w:r>
        <w:r w:rsidR="00B366A1" w:rsidDel="00E141B1">
          <w:rPr>
            <w:noProof/>
          </w:rPr>
          <w:delText>1</w:delText>
        </w:r>
        <w:r w:rsidDel="00E141B1">
          <w:rPr>
            <w:noProof/>
          </w:rPr>
          <w:delText>1</w:delText>
        </w:r>
      </w:del>
    </w:p>
    <w:p w:rsidR="002557A2" w:rsidDel="00E141B1" w:rsidRDefault="002557A2" w:rsidP="00D50A3D">
      <w:pPr>
        <w:pStyle w:val="TOC1"/>
        <w:rPr>
          <w:del w:id="429" w:author="Edward Venator" w:date="2013-04-11T09:15:00Z"/>
          <w:rFonts w:asciiTheme="minorHAnsi" w:eastAsiaTheme="minorEastAsia" w:hAnsiTheme="minorHAnsi" w:cstheme="minorBidi"/>
          <w:noProof/>
          <w:sz w:val="22"/>
          <w:lang w:bidi="ar-SA"/>
        </w:rPr>
      </w:pPr>
      <w:del w:id="430" w:author="Edward Venator" w:date="2013-04-11T09:15:00Z">
        <w:r w:rsidDel="00E141B1">
          <w:rPr>
            <w:noProof/>
          </w:rPr>
          <w:delText>Industrial Mobile Manipulation</w:delText>
        </w:r>
        <w:r w:rsidDel="00E141B1">
          <w:rPr>
            <w:noProof/>
          </w:rPr>
          <w:tab/>
        </w:r>
        <w:r w:rsidR="00B366A1" w:rsidDel="00E141B1">
          <w:rPr>
            <w:noProof/>
          </w:rPr>
          <w:delText>3</w:delText>
        </w:r>
        <w:r w:rsidDel="00E141B1">
          <w:rPr>
            <w:noProof/>
          </w:rPr>
          <w:delText>3</w:delText>
        </w:r>
      </w:del>
    </w:p>
    <w:p w:rsidR="002557A2" w:rsidDel="00E141B1" w:rsidRDefault="002557A2" w:rsidP="00D50A3D">
      <w:pPr>
        <w:pStyle w:val="TOC1"/>
        <w:rPr>
          <w:del w:id="431" w:author="Edward Venator" w:date="2013-04-11T09:15:00Z"/>
          <w:rFonts w:asciiTheme="minorHAnsi" w:eastAsiaTheme="minorEastAsia" w:hAnsiTheme="minorHAnsi" w:cstheme="minorBidi"/>
          <w:noProof/>
          <w:sz w:val="22"/>
          <w:lang w:bidi="ar-SA"/>
        </w:rPr>
      </w:pPr>
      <w:del w:id="432" w:author="Edward Venator" w:date="2013-04-11T09:15:00Z">
        <w:r w:rsidDel="00E141B1">
          <w:rPr>
            <w:noProof/>
          </w:rPr>
          <w:delText>ABBY</w:delText>
        </w:r>
        <w:r w:rsidDel="00E141B1">
          <w:rPr>
            <w:noProof/>
          </w:rPr>
          <w:delText xml:space="preserve"> - System Design</w:delText>
        </w:r>
        <w:r w:rsidDel="00E141B1">
          <w:rPr>
            <w:noProof/>
          </w:rPr>
          <w:tab/>
        </w:r>
        <w:r w:rsidR="00B366A1" w:rsidDel="00E141B1">
          <w:rPr>
            <w:noProof/>
          </w:rPr>
          <w:delText>6</w:delText>
        </w:r>
        <w:r w:rsidDel="00E141B1">
          <w:rPr>
            <w:noProof/>
          </w:rPr>
          <w:delText>6</w:delText>
        </w:r>
      </w:del>
    </w:p>
    <w:p w:rsidR="002557A2" w:rsidDel="00E141B1" w:rsidRDefault="002557A2" w:rsidP="00D50A3D">
      <w:pPr>
        <w:pStyle w:val="TOC2"/>
        <w:rPr>
          <w:del w:id="433" w:author="Edward Venator" w:date="2013-04-11T09:15:00Z"/>
          <w:rFonts w:asciiTheme="minorHAnsi" w:eastAsiaTheme="minorEastAsia" w:hAnsiTheme="minorHAnsi" w:cstheme="minorBidi"/>
          <w:noProof/>
          <w:sz w:val="22"/>
          <w:lang w:bidi="ar-SA"/>
        </w:rPr>
      </w:pPr>
      <w:del w:id="434" w:author="Edward Venator" w:date="2013-04-11T09:15:00Z">
        <w:r w:rsidDel="00E141B1">
          <w:rPr>
            <w:noProof/>
          </w:rPr>
          <w:delText>Invacare Ranger Wheelchair Base</w:delText>
        </w:r>
        <w:r w:rsidDel="00E141B1">
          <w:rPr>
            <w:noProof/>
          </w:rPr>
          <w:tab/>
        </w:r>
        <w:r w:rsidR="00B366A1" w:rsidDel="00E141B1">
          <w:rPr>
            <w:noProof/>
          </w:rPr>
          <w:delText>6</w:delText>
        </w:r>
        <w:r w:rsidDel="00E141B1">
          <w:rPr>
            <w:noProof/>
          </w:rPr>
          <w:delText>6</w:delText>
        </w:r>
      </w:del>
    </w:p>
    <w:p w:rsidR="002557A2" w:rsidDel="00E141B1" w:rsidRDefault="002557A2" w:rsidP="00D50A3D">
      <w:pPr>
        <w:pStyle w:val="TOC2"/>
        <w:rPr>
          <w:del w:id="435" w:author="Edward Venator" w:date="2013-04-11T09:15:00Z"/>
          <w:rFonts w:asciiTheme="minorHAnsi" w:eastAsiaTheme="minorEastAsia" w:hAnsiTheme="minorHAnsi" w:cstheme="minorBidi"/>
          <w:noProof/>
          <w:sz w:val="22"/>
          <w:lang w:bidi="ar-SA"/>
        </w:rPr>
      </w:pPr>
      <w:del w:id="436" w:author="Edward Venator" w:date="2013-04-11T09:15:00Z">
        <w:r w:rsidDel="00E141B1">
          <w:rPr>
            <w:noProof/>
          </w:rPr>
          <w:delText>ABB IRB-120 Robotic Arm</w:delText>
        </w:r>
        <w:r w:rsidDel="00E141B1">
          <w:rPr>
            <w:noProof/>
          </w:rPr>
          <w:tab/>
        </w:r>
        <w:r w:rsidR="00B366A1" w:rsidDel="00E141B1">
          <w:rPr>
            <w:noProof/>
          </w:rPr>
          <w:delText>7</w:delText>
        </w:r>
        <w:r w:rsidDel="00E141B1">
          <w:rPr>
            <w:noProof/>
          </w:rPr>
          <w:delText>7</w:delText>
        </w:r>
      </w:del>
    </w:p>
    <w:p w:rsidR="002557A2" w:rsidDel="00E141B1" w:rsidRDefault="002557A2" w:rsidP="00D50A3D">
      <w:pPr>
        <w:pStyle w:val="TOC2"/>
        <w:rPr>
          <w:del w:id="437" w:author="Edward Venator" w:date="2013-04-11T09:15:00Z"/>
          <w:rFonts w:asciiTheme="minorHAnsi" w:eastAsiaTheme="minorEastAsia" w:hAnsiTheme="minorHAnsi" w:cstheme="minorBidi"/>
          <w:noProof/>
          <w:sz w:val="22"/>
          <w:lang w:bidi="ar-SA"/>
        </w:rPr>
      </w:pPr>
      <w:del w:id="438" w:author="Edward Venator" w:date="2013-04-11T09:15:00Z">
        <w:r w:rsidDel="00E141B1">
          <w:rPr>
            <w:noProof/>
          </w:rPr>
          <w:delText>End Effector</w:delText>
        </w:r>
        <w:r w:rsidDel="00E141B1">
          <w:rPr>
            <w:noProof/>
          </w:rPr>
          <w:tab/>
        </w:r>
        <w:r w:rsidR="00B366A1" w:rsidDel="00E141B1">
          <w:rPr>
            <w:noProof/>
          </w:rPr>
          <w:delText>8</w:delText>
        </w:r>
        <w:r w:rsidDel="00E141B1">
          <w:rPr>
            <w:noProof/>
          </w:rPr>
          <w:delText>8</w:delText>
        </w:r>
      </w:del>
    </w:p>
    <w:p w:rsidR="002557A2" w:rsidDel="00E141B1" w:rsidRDefault="002557A2" w:rsidP="00D50A3D">
      <w:pPr>
        <w:pStyle w:val="TOC2"/>
        <w:rPr>
          <w:del w:id="439" w:author="Edward Venator" w:date="2013-04-11T09:15:00Z"/>
          <w:rFonts w:asciiTheme="minorHAnsi" w:eastAsiaTheme="minorEastAsia" w:hAnsiTheme="minorHAnsi" w:cstheme="minorBidi"/>
          <w:noProof/>
          <w:sz w:val="22"/>
          <w:lang w:bidi="ar-SA"/>
        </w:rPr>
      </w:pPr>
      <w:del w:id="440" w:author="Edward Venator" w:date="2013-04-11T09:15:00Z">
        <w:r w:rsidDel="00E141B1">
          <w:rPr>
            <w:noProof/>
          </w:rPr>
          <w:delText>Custom Frame Design</w:delText>
        </w:r>
        <w:r w:rsidDel="00E141B1">
          <w:rPr>
            <w:noProof/>
          </w:rPr>
          <w:tab/>
        </w:r>
        <w:r w:rsidR="00B366A1" w:rsidDel="00E141B1">
          <w:rPr>
            <w:noProof/>
          </w:rPr>
          <w:delText>10</w:delText>
        </w:r>
        <w:r w:rsidDel="00E141B1">
          <w:rPr>
            <w:noProof/>
          </w:rPr>
          <w:delText>10</w:delText>
        </w:r>
      </w:del>
    </w:p>
    <w:p w:rsidR="002557A2" w:rsidDel="00E141B1" w:rsidRDefault="002557A2" w:rsidP="00D50A3D">
      <w:pPr>
        <w:pStyle w:val="TOC2"/>
        <w:rPr>
          <w:del w:id="441" w:author="Edward Venator" w:date="2013-04-11T09:15:00Z"/>
          <w:rFonts w:asciiTheme="minorHAnsi" w:eastAsiaTheme="minorEastAsia" w:hAnsiTheme="minorHAnsi" w:cstheme="minorBidi"/>
          <w:noProof/>
          <w:sz w:val="22"/>
          <w:lang w:bidi="ar-SA"/>
        </w:rPr>
      </w:pPr>
      <w:del w:id="442" w:author="Edward Venator" w:date="2013-04-11T09:15:00Z">
        <w:r w:rsidDel="00E141B1">
          <w:rPr>
            <w:noProof/>
          </w:rPr>
          <w:delText>Power</w:delText>
        </w:r>
        <w:r w:rsidDel="00E141B1">
          <w:rPr>
            <w:noProof/>
          </w:rPr>
          <w:tab/>
        </w:r>
        <w:r w:rsidR="00B366A1" w:rsidDel="00E141B1">
          <w:rPr>
            <w:noProof/>
          </w:rPr>
          <w:delText>13</w:delText>
        </w:r>
        <w:r w:rsidDel="00E141B1">
          <w:rPr>
            <w:noProof/>
          </w:rPr>
          <w:delText>13</w:delText>
        </w:r>
      </w:del>
    </w:p>
    <w:p w:rsidR="002557A2" w:rsidDel="00E141B1" w:rsidRDefault="002557A2" w:rsidP="00D50A3D">
      <w:pPr>
        <w:pStyle w:val="TOC2"/>
        <w:rPr>
          <w:del w:id="443" w:author="Edward Venator" w:date="2013-04-11T09:15:00Z"/>
          <w:rFonts w:asciiTheme="minorHAnsi" w:eastAsiaTheme="minorEastAsia" w:hAnsiTheme="minorHAnsi" w:cstheme="minorBidi"/>
          <w:noProof/>
          <w:sz w:val="22"/>
          <w:lang w:bidi="ar-SA"/>
        </w:rPr>
      </w:pPr>
      <w:del w:id="444" w:author="Edward Venator" w:date="2013-04-11T09:15:00Z">
        <w:r w:rsidDel="00E141B1">
          <w:rPr>
            <w:noProof/>
          </w:rPr>
          <w:delText>Sensors</w:delText>
        </w:r>
        <w:r w:rsidDel="00E141B1">
          <w:rPr>
            <w:noProof/>
          </w:rPr>
          <w:tab/>
        </w:r>
        <w:r w:rsidR="00B366A1" w:rsidDel="00E141B1">
          <w:rPr>
            <w:noProof/>
          </w:rPr>
          <w:delText>16</w:delText>
        </w:r>
        <w:r w:rsidDel="00E141B1">
          <w:rPr>
            <w:noProof/>
          </w:rPr>
          <w:delText>16</w:delText>
        </w:r>
      </w:del>
    </w:p>
    <w:p w:rsidR="002557A2" w:rsidDel="00E141B1" w:rsidRDefault="002557A2" w:rsidP="00D50A3D">
      <w:pPr>
        <w:pStyle w:val="TOC3"/>
        <w:rPr>
          <w:del w:id="445" w:author="Edward Venator" w:date="2013-04-11T09:15:00Z"/>
          <w:rFonts w:asciiTheme="minorHAnsi" w:eastAsiaTheme="minorEastAsia" w:hAnsiTheme="minorHAnsi" w:cstheme="minorBidi"/>
          <w:noProof/>
          <w:sz w:val="22"/>
          <w:lang w:bidi="ar-SA"/>
        </w:rPr>
      </w:pPr>
      <w:del w:id="446" w:author="Edward Venator" w:date="2013-04-11T09:15:00Z">
        <w:r w:rsidDel="00E141B1">
          <w:rPr>
            <w:noProof/>
          </w:rPr>
          <w:delText>Odometry</w:delText>
        </w:r>
        <w:r w:rsidDel="00E141B1">
          <w:rPr>
            <w:noProof/>
          </w:rPr>
          <w:tab/>
        </w:r>
        <w:r w:rsidR="00B366A1" w:rsidDel="00E141B1">
          <w:rPr>
            <w:noProof/>
          </w:rPr>
          <w:delText>17</w:delText>
        </w:r>
        <w:r w:rsidDel="00E141B1">
          <w:rPr>
            <w:noProof/>
          </w:rPr>
          <w:delText>17</w:delText>
        </w:r>
      </w:del>
    </w:p>
    <w:p w:rsidR="002557A2" w:rsidDel="00E141B1" w:rsidRDefault="002557A2" w:rsidP="00D50A3D">
      <w:pPr>
        <w:pStyle w:val="TOC3"/>
        <w:rPr>
          <w:del w:id="447" w:author="Edward Venator" w:date="2013-04-11T09:15:00Z"/>
          <w:rFonts w:asciiTheme="minorHAnsi" w:eastAsiaTheme="minorEastAsia" w:hAnsiTheme="minorHAnsi" w:cstheme="minorBidi"/>
          <w:noProof/>
          <w:sz w:val="22"/>
          <w:lang w:bidi="ar-SA"/>
        </w:rPr>
      </w:pPr>
      <w:del w:id="448" w:author="Edward Venator" w:date="2013-04-11T09:15:00Z">
        <w:r w:rsidDel="00E141B1">
          <w:rPr>
            <w:noProof/>
          </w:rPr>
          <w:delText>Yaw Rate Sensor</w:delText>
        </w:r>
        <w:r w:rsidDel="00E141B1">
          <w:rPr>
            <w:noProof/>
          </w:rPr>
          <w:tab/>
        </w:r>
        <w:r w:rsidR="00B366A1" w:rsidDel="00E141B1">
          <w:rPr>
            <w:noProof/>
          </w:rPr>
          <w:delText>17</w:delText>
        </w:r>
        <w:r w:rsidDel="00E141B1">
          <w:rPr>
            <w:noProof/>
          </w:rPr>
          <w:delText>17</w:delText>
        </w:r>
      </w:del>
    </w:p>
    <w:p w:rsidR="002557A2" w:rsidDel="00E141B1" w:rsidRDefault="002557A2" w:rsidP="00D50A3D">
      <w:pPr>
        <w:pStyle w:val="TOC3"/>
        <w:rPr>
          <w:del w:id="449" w:author="Edward Venator" w:date="2013-04-11T09:15:00Z"/>
          <w:rFonts w:asciiTheme="minorHAnsi" w:eastAsiaTheme="minorEastAsia" w:hAnsiTheme="minorHAnsi" w:cstheme="minorBidi"/>
          <w:noProof/>
          <w:sz w:val="22"/>
          <w:lang w:bidi="ar-SA"/>
        </w:rPr>
      </w:pPr>
      <w:del w:id="450" w:author="Edward Venator" w:date="2013-04-11T09:15:00Z">
        <w:r w:rsidDel="00E141B1">
          <w:rPr>
            <w:noProof/>
          </w:rPr>
          <w:delText>Microsoft Kinect</w:delText>
        </w:r>
        <w:r w:rsidDel="00E141B1">
          <w:rPr>
            <w:noProof/>
          </w:rPr>
          <w:tab/>
        </w:r>
        <w:r w:rsidR="00B366A1" w:rsidDel="00E141B1">
          <w:rPr>
            <w:noProof/>
          </w:rPr>
          <w:delText>18</w:delText>
        </w:r>
        <w:r w:rsidDel="00E141B1">
          <w:rPr>
            <w:noProof/>
          </w:rPr>
          <w:delText>18</w:delText>
        </w:r>
      </w:del>
    </w:p>
    <w:p w:rsidR="002557A2" w:rsidDel="00E141B1" w:rsidRDefault="002557A2" w:rsidP="00D50A3D">
      <w:pPr>
        <w:pStyle w:val="TOC3"/>
        <w:rPr>
          <w:del w:id="451" w:author="Edward Venator" w:date="2013-04-11T09:15:00Z"/>
          <w:rFonts w:asciiTheme="minorHAnsi" w:eastAsiaTheme="minorEastAsia" w:hAnsiTheme="minorHAnsi" w:cstheme="minorBidi"/>
          <w:noProof/>
          <w:sz w:val="22"/>
          <w:lang w:bidi="ar-SA"/>
        </w:rPr>
      </w:pPr>
      <w:del w:id="452" w:author="Edward Venator" w:date="2013-04-11T09:15:00Z">
        <w:r w:rsidDel="00E141B1">
          <w:rPr>
            <w:noProof/>
          </w:rPr>
          <w:delText>Sick LMS-291</w:delText>
        </w:r>
        <w:r w:rsidDel="00E141B1">
          <w:rPr>
            <w:noProof/>
          </w:rPr>
          <w:tab/>
        </w:r>
        <w:r w:rsidR="00B366A1" w:rsidDel="00E141B1">
          <w:rPr>
            <w:noProof/>
          </w:rPr>
          <w:delText>18</w:delText>
        </w:r>
        <w:r w:rsidDel="00E141B1">
          <w:rPr>
            <w:noProof/>
          </w:rPr>
          <w:delText>18</w:delText>
        </w:r>
      </w:del>
    </w:p>
    <w:p w:rsidR="002557A2" w:rsidDel="00E141B1" w:rsidRDefault="002557A2" w:rsidP="00D50A3D">
      <w:pPr>
        <w:pStyle w:val="TOC2"/>
        <w:rPr>
          <w:del w:id="453" w:author="Edward Venator" w:date="2013-04-11T09:15:00Z"/>
          <w:rFonts w:asciiTheme="minorHAnsi" w:eastAsiaTheme="minorEastAsia" w:hAnsiTheme="minorHAnsi" w:cstheme="minorBidi"/>
          <w:noProof/>
          <w:sz w:val="22"/>
          <w:lang w:bidi="ar-SA"/>
        </w:rPr>
      </w:pPr>
      <w:del w:id="454" w:author="Edward Venator" w:date="2013-04-11T09:15:00Z">
        <w:r w:rsidDel="00E141B1">
          <w:rPr>
            <w:noProof/>
          </w:rPr>
          <w:delText>Computing Hardware</w:delText>
        </w:r>
        <w:r w:rsidDel="00E141B1">
          <w:rPr>
            <w:noProof/>
          </w:rPr>
          <w:tab/>
        </w:r>
        <w:r w:rsidR="00B366A1" w:rsidDel="00E141B1">
          <w:rPr>
            <w:noProof/>
          </w:rPr>
          <w:delText>19</w:delText>
        </w:r>
        <w:r w:rsidDel="00E141B1">
          <w:rPr>
            <w:noProof/>
          </w:rPr>
          <w:delText>19</w:delText>
        </w:r>
      </w:del>
    </w:p>
    <w:p w:rsidR="00627192" w:rsidDel="00E141B1" w:rsidRDefault="00627192" w:rsidP="00627192">
      <w:pPr>
        <w:pStyle w:val="TOC3"/>
        <w:tabs>
          <w:tab w:val="right" w:pos="8640"/>
        </w:tabs>
        <w:rPr>
          <w:del w:id="455" w:author="Edward Venator" w:date="2013-04-11T09:15:00Z"/>
          <w:rFonts w:asciiTheme="minorHAnsi" w:eastAsiaTheme="minorEastAsia" w:hAnsiTheme="minorHAnsi" w:cstheme="minorBidi"/>
          <w:noProof/>
          <w:sz w:val="22"/>
          <w:lang w:bidi="ar-SA"/>
        </w:rPr>
      </w:pPr>
      <w:del w:id="456" w:author="Edward Venator" w:date="2013-04-11T09:15:00Z">
        <w:r w:rsidDel="00E141B1">
          <w:rPr>
            <w:noProof/>
          </w:rPr>
          <w:delText>PC</w:delText>
        </w:r>
        <w:r w:rsidDel="00E141B1">
          <w:rPr>
            <w:noProof/>
          </w:rPr>
          <w:tab/>
        </w:r>
        <w:r w:rsidR="00B366A1" w:rsidDel="00E141B1">
          <w:rPr>
            <w:noProof/>
          </w:rPr>
          <w:delText>19</w:delText>
        </w:r>
      </w:del>
    </w:p>
    <w:p w:rsidR="002557A2" w:rsidDel="00E141B1" w:rsidRDefault="002557A2">
      <w:pPr>
        <w:pStyle w:val="TOC3"/>
        <w:rPr>
          <w:del w:id="457" w:author="Edward Venator" w:date="2013-04-11T09:15:00Z"/>
          <w:rFonts w:asciiTheme="minorHAnsi" w:eastAsiaTheme="minorEastAsia" w:hAnsiTheme="minorHAnsi" w:cstheme="minorBidi"/>
          <w:noProof/>
          <w:sz w:val="22"/>
          <w:lang w:bidi="ar-SA"/>
        </w:rPr>
      </w:pPr>
      <w:del w:id="458" w:author="Edward Venator" w:date="2013-04-11T09:15:00Z">
        <w:r w:rsidDel="00E141B1">
          <w:rPr>
            <w:noProof/>
          </w:rPr>
          <w:delText>PC</w:delText>
        </w:r>
        <w:r w:rsidDel="00E141B1">
          <w:rPr>
            <w:noProof/>
          </w:rPr>
          <w:tab/>
          <w:delText>19</w:delText>
        </w:r>
      </w:del>
    </w:p>
    <w:p w:rsidR="002557A2" w:rsidDel="00E141B1" w:rsidRDefault="002557A2" w:rsidP="00D50A3D">
      <w:pPr>
        <w:pStyle w:val="TOC3"/>
        <w:rPr>
          <w:del w:id="459" w:author="Edward Venator" w:date="2013-04-11T09:15:00Z"/>
          <w:rFonts w:asciiTheme="minorHAnsi" w:eastAsiaTheme="minorEastAsia" w:hAnsiTheme="minorHAnsi" w:cstheme="minorBidi"/>
          <w:noProof/>
          <w:sz w:val="22"/>
          <w:lang w:bidi="ar-SA"/>
        </w:rPr>
      </w:pPr>
      <w:del w:id="460" w:author="Edward Venator" w:date="2013-04-11T09:15:00Z">
        <w:r w:rsidDel="00E141B1">
          <w:rPr>
            <w:noProof/>
          </w:rPr>
          <w:delText>National Instruments cRIO</w:delText>
        </w:r>
        <w:r w:rsidDel="00E141B1">
          <w:rPr>
            <w:noProof/>
          </w:rPr>
          <w:tab/>
        </w:r>
        <w:r w:rsidR="00B366A1" w:rsidDel="00E141B1">
          <w:rPr>
            <w:noProof/>
          </w:rPr>
          <w:delText>20</w:delText>
        </w:r>
        <w:r w:rsidDel="00E141B1">
          <w:rPr>
            <w:noProof/>
          </w:rPr>
          <w:delText>20</w:delText>
        </w:r>
      </w:del>
    </w:p>
    <w:p w:rsidR="002557A2" w:rsidDel="00E141B1" w:rsidRDefault="002557A2" w:rsidP="00D50A3D">
      <w:pPr>
        <w:pStyle w:val="TOC3"/>
        <w:rPr>
          <w:del w:id="461" w:author="Edward Venator" w:date="2013-04-11T09:15:00Z"/>
          <w:rFonts w:asciiTheme="minorHAnsi" w:eastAsiaTheme="minorEastAsia" w:hAnsiTheme="minorHAnsi" w:cstheme="minorBidi"/>
          <w:noProof/>
          <w:sz w:val="22"/>
          <w:lang w:bidi="ar-SA"/>
        </w:rPr>
      </w:pPr>
      <w:del w:id="462" w:author="Edward Venator" w:date="2013-04-11T09:15:00Z">
        <w:r w:rsidDel="00E141B1">
          <w:rPr>
            <w:noProof/>
          </w:rPr>
          <w:delText>ABB IRC5</w:delText>
        </w:r>
        <w:r w:rsidDel="00E141B1">
          <w:rPr>
            <w:noProof/>
          </w:rPr>
          <w:tab/>
        </w:r>
        <w:r w:rsidR="00B366A1" w:rsidDel="00E141B1">
          <w:rPr>
            <w:noProof/>
          </w:rPr>
          <w:delText>21</w:delText>
        </w:r>
        <w:r w:rsidDel="00E141B1">
          <w:rPr>
            <w:noProof/>
          </w:rPr>
          <w:delText>21</w:delText>
        </w:r>
      </w:del>
    </w:p>
    <w:p w:rsidR="002557A2" w:rsidDel="00E141B1" w:rsidRDefault="002557A2" w:rsidP="00D50A3D">
      <w:pPr>
        <w:pStyle w:val="TOC2"/>
        <w:rPr>
          <w:del w:id="463" w:author="Edward Venator" w:date="2013-04-11T09:15:00Z"/>
          <w:rFonts w:asciiTheme="minorHAnsi" w:eastAsiaTheme="minorEastAsia" w:hAnsiTheme="minorHAnsi" w:cstheme="minorBidi"/>
          <w:noProof/>
          <w:sz w:val="22"/>
          <w:lang w:bidi="ar-SA"/>
        </w:rPr>
      </w:pPr>
      <w:del w:id="464" w:author="Edward Venator" w:date="2013-04-11T09:15:00Z">
        <w:r w:rsidDel="00E141B1">
          <w:rPr>
            <w:noProof/>
          </w:rPr>
          <w:delText>ROS Framework</w:delText>
        </w:r>
        <w:r w:rsidDel="00E141B1">
          <w:rPr>
            <w:noProof/>
          </w:rPr>
          <w:tab/>
        </w:r>
        <w:r w:rsidR="00B366A1" w:rsidDel="00E141B1">
          <w:rPr>
            <w:noProof/>
          </w:rPr>
          <w:delText>22</w:delText>
        </w:r>
        <w:r w:rsidDel="00E141B1">
          <w:rPr>
            <w:noProof/>
          </w:rPr>
          <w:delText>22</w:delText>
        </w:r>
      </w:del>
    </w:p>
    <w:p w:rsidR="002557A2" w:rsidDel="00E141B1" w:rsidRDefault="002557A2" w:rsidP="00D50A3D">
      <w:pPr>
        <w:pStyle w:val="TOC3"/>
        <w:rPr>
          <w:del w:id="465" w:author="Edward Venator" w:date="2013-04-11T09:15:00Z"/>
          <w:rFonts w:asciiTheme="minorHAnsi" w:eastAsiaTheme="minorEastAsia" w:hAnsiTheme="minorHAnsi" w:cstheme="minorBidi"/>
          <w:noProof/>
          <w:sz w:val="22"/>
          <w:lang w:bidi="ar-SA"/>
        </w:rPr>
      </w:pPr>
      <w:del w:id="466" w:author="Edward Venator" w:date="2013-04-11T09:15:00Z">
        <w:r w:rsidDel="00E141B1">
          <w:rPr>
            <w:noProof/>
          </w:rPr>
          <w:delText>The Robot Model</w:delText>
        </w:r>
        <w:r w:rsidDel="00E141B1">
          <w:rPr>
            <w:noProof/>
          </w:rPr>
          <w:tab/>
        </w:r>
        <w:r w:rsidR="00B366A1" w:rsidDel="00E141B1">
          <w:rPr>
            <w:noProof/>
          </w:rPr>
          <w:delText>24</w:delText>
        </w:r>
        <w:r w:rsidDel="00E141B1">
          <w:rPr>
            <w:noProof/>
          </w:rPr>
          <w:delText>24</w:delText>
        </w:r>
      </w:del>
    </w:p>
    <w:p w:rsidR="002557A2" w:rsidDel="00E141B1" w:rsidRDefault="002557A2" w:rsidP="00D50A3D">
      <w:pPr>
        <w:pStyle w:val="TOC2"/>
        <w:rPr>
          <w:del w:id="467" w:author="Edward Venator" w:date="2013-04-11T09:15:00Z"/>
          <w:rFonts w:asciiTheme="minorHAnsi" w:eastAsiaTheme="minorEastAsia" w:hAnsiTheme="minorHAnsi" w:cstheme="minorBidi"/>
          <w:noProof/>
          <w:sz w:val="22"/>
          <w:lang w:bidi="ar-SA"/>
        </w:rPr>
      </w:pPr>
      <w:del w:id="468" w:author="Edward Venator" w:date="2013-04-11T09:15:00Z">
        <w:r w:rsidDel="00E141B1">
          <w:rPr>
            <w:noProof/>
          </w:rPr>
          <w:delText>Hardware Drivers</w:delText>
        </w:r>
        <w:r w:rsidDel="00E141B1">
          <w:rPr>
            <w:noProof/>
          </w:rPr>
          <w:tab/>
        </w:r>
        <w:r w:rsidR="00B366A1" w:rsidDel="00E141B1">
          <w:rPr>
            <w:noProof/>
          </w:rPr>
          <w:delText>26</w:delText>
        </w:r>
        <w:r w:rsidDel="00E141B1">
          <w:rPr>
            <w:noProof/>
          </w:rPr>
          <w:delText>26</w:delText>
        </w:r>
      </w:del>
    </w:p>
    <w:p w:rsidR="002557A2" w:rsidDel="00E141B1" w:rsidRDefault="002557A2" w:rsidP="00D50A3D">
      <w:pPr>
        <w:pStyle w:val="TOC3"/>
        <w:rPr>
          <w:del w:id="469" w:author="Edward Venator" w:date="2013-04-11T09:15:00Z"/>
          <w:rFonts w:asciiTheme="minorHAnsi" w:eastAsiaTheme="minorEastAsia" w:hAnsiTheme="minorHAnsi" w:cstheme="minorBidi"/>
          <w:noProof/>
          <w:sz w:val="22"/>
          <w:lang w:bidi="ar-SA"/>
        </w:rPr>
      </w:pPr>
      <w:del w:id="470" w:author="Edward Venator" w:date="2013-04-11T09:15:00Z">
        <w:r w:rsidDel="00E141B1">
          <w:rPr>
            <w:noProof/>
          </w:rPr>
          <w:delText>The Mobile Base</w:delText>
        </w:r>
        <w:r w:rsidDel="00E141B1">
          <w:rPr>
            <w:noProof/>
          </w:rPr>
          <w:tab/>
        </w:r>
        <w:r w:rsidR="00B366A1" w:rsidDel="00E141B1">
          <w:rPr>
            <w:noProof/>
          </w:rPr>
          <w:delText>26</w:delText>
        </w:r>
        <w:r w:rsidDel="00E141B1">
          <w:rPr>
            <w:noProof/>
          </w:rPr>
          <w:delText>26</w:delText>
        </w:r>
      </w:del>
    </w:p>
    <w:p w:rsidR="002557A2" w:rsidDel="00E141B1" w:rsidRDefault="002557A2" w:rsidP="00D50A3D">
      <w:pPr>
        <w:pStyle w:val="TOC3"/>
        <w:rPr>
          <w:del w:id="471" w:author="Edward Venator" w:date="2013-04-11T09:15:00Z"/>
          <w:rFonts w:asciiTheme="minorHAnsi" w:eastAsiaTheme="minorEastAsia" w:hAnsiTheme="minorHAnsi" w:cstheme="minorBidi"/>
          <w:noProof/>
          <w:sz w:val="22"/>
          <w:lang w:bidi="ar-SA"/>
        </w:rPr>
      </w:pPr>
      <w:del w:id="472" w:author="Edward Venator" w:date="2013-04-11T09:15:00Z">
        <w:r w:rsidDel="00E141B1">
          <w:rPr>
            <w:noProof/>
          </w:rPr>
          <w:delText>ROS Industrial</w:delText>
        </w:r>
        <w:r w:rsidDel="00E141B1">
          <w:rPr>
            <w:noProof/>
          </w:rPr>
          <w:tab/>
        </w:r>
        <w:r w:rsidR="00B366A1" w:rsidDel="00E141B1">
          <w:rPr>
            <w:noProof/>
          </w:rPr>
          <w:delText>27</w:delText>
        </w:r>
        <w:r w:rsidDel="00E141B1">
          <w:rPr>
            <w:noProof/>
          </w:rPr>
          <w:delText>27</w:delText>
        </w:r>
      </w:del>
    </w:p>
    <w:p w:rsidR="002557A2" w:rsidDel="00E141B1" w:rsidRDefault="002557A2" w:rsidP="00D50A3D">
      <w:pPr>
        <w:pStyle w:val="TOC3"/>
        <w:rPr>
          <w:del w:id="473" w:author="Edward Venator" w:date="2013-04-11T09:15:00Z"/>
          <w:rFonts w:asciiTheme="minorHAnsi" w:eastAsiaTheme="minorEastAsia" w:hAnsiTheme="minorHAnsi" w:cstheme="minorBidi"/>
          <w:noProof/>
          <w:sz w:val="22"/>
          <w:lang w:bidi="ar-SA"/>
        </w:rPr>
      </w:pPr>
      <w:del w:id="474" w:author="Edward Venator" w:date="2013-04-11T09:15:00Z">
        <w:r w:rsidDel="00E141B1">
          <w:rPr>
            <w:noProof/>
          </w:rPr>
          <w:delText>Gripper Driver</w:delText>
        </w:r>
        <w:r w:rsidDel="00E141B1">
          <w:rPr>
            <w:noProof/>
          </w:rPr>
          <w:tab/>
        </w:r>
        <w:r w:rsidR="00B366A1" w:rsidDel="00E141B1">
          <w:rPr>
            <w:noProof/>
          </w:rPr>
          <w:delText>29</w:delText>
        </w:r>
        <w:r w:rsidDel="00E141B1">
          <w:rPr>
            <w:noProof/>
          </w:rPr>
          <w:delText>29</w:delText>
        </w:r>
      </w:del>
    </w:p>
    <w:p w:rsidR="002557A2" w:rsidDel="00E141B1" w:rsidRDefault="002557A2" w:rsidP="00D50A3D">
      <w:pPr>
        <w:pStyle w:val="TOC1"/>
        <w:rPr>
          <w:del w:id="475" w:author="Edward Venator" w:date="2013-04-11T09:15:00Z"/>
          <w:rFonts w:asciiTheme="minorHAnsi" w:eastAsiaTheme="minorEastAsia" w:hAnsiTheme="minorHAnsi" w:cstheme="minorBidi"/>
          <w:noProof/>
          <w:sz w:val="22"/>
          <w:lang w:bidi="ar-SA"/>
        </w:rPr>
      </w:pPr>
      <w:del w:id="476" w:author="Edward Venator" w:date="2013-04-11T09:15:00Z">
        <w:r w:rsidDel="00E141B1">
          <w:rPr>
            <w:noProof/>
          </w:rPr>
          <w:delText>Experimental Software</w:delText>
        </w:r>
        <w:r w:rsidDel="00E141B1">
          <w:rPr>
            <w:noProof/>
          </w:rPr>
          <w:tab/>
        </w:r>
        <w:r w:rsidR="00B366A1" w:rsidDel="00E141B1">
          <w:rPr>
            <w:noProof/>
          </w:rPr>
          <w:delText>30</w:delText>
        </w:r>
        <w:r w:rsidDel="00E141B1">
          <w:rPr>
            <w:noProof/>
          </w:rPr>
          <w:delText>30</w:delText>
        </w:r>
      </w:del>
    </w:p>
    <w:p w:rsidR="002557A2" w:rsidDel="00E141B1" w:rsidRDefault="002557A2" w:rsidP="00D50A3D">
      <w:pPr>
        <w:pStyle w:val="TOC2"/>
        <w:rPr>
          <w:del w:id="477" w:author="Edward Venator" w:date="2013-04-11T09:15:00Z"/>
          <w:rFonts w:asciiTheme="minorHAnsi" w:eastAsiaTheme="minorEastAsia" w:hAnsiTheme="minorHAnsi" w:cstheme="minorBidi"/>
          <w:noProof/>
          <w:sz w:val="22"/>
          <w:lang w:bidi="ar-SA"/>
        </w:rPr>
      </w:pPr>
      <w:del w:id="478" w:author="Edward Venator" w:date="2013-04-11T09:15:00Z">
        <w:r w:rsidDel="00E141B1">
          <w:rPr>
            <w:noProof/>
          </w:rPr>
          <w:delText>Kinect Position Calibration</w:delText>
        </w:r>
        <w:r w:rsidDel="00E141B1">
          <w:rPr>
            <w:noProof/>
          </w:rPr>
          <w:tab/>
        </w:r>
        <w:r w:rsidR="00B366A1" w:rsidDel="00E141B1">
          <w:rPr>
            <w:noProof/>
          </w:rPr>
          <w:delText>30</w:delText>
        </w:r>
        <w:r w:rsidDel="00E141B1">
          <w:rPr>
            <w:noProof/>
          </w:rPr>
          <w:delText>30</w:delText>
        </w:r>
      </w:del>
    </w:p>
    <w:p w:rsidR="002557A2" w:rsidDel="00E141B1" w:rsidRDefault="002557A2" w:rsidP="00D50A3D">
      <w:pPr>
        <w:pStyle w:val="TOC2"/>
        <w:rPr>
          <w:del w:id="479" w:author="Edward Venator" w:date="2013-04-11T09:15:00Z"/>
          <w:rFonts w:asciiTheme="minorHAnsi" w:eastAsiaTheme="minorEastAsia" w:hAnsiTheme="minorHAnsi" w:cstheme="minorBidi"/>
          <w:noProof/>
          <w:sz w:val="22"/>
          <w:lang w:bidi="ar-SA"/>
        </w:rPr>
      </w:pPr>
      <w:del w:id="480" w:author="Edward Venator" w:date="2013-04-11T09:15:00Z">
        <w:r w:rsidDel="00E141B1">
          <w:rPr>
            <w:noProof/>
          </w:rPr>
          <w:delText>Mobile Base Planning</w:delText>
        </w:r>
        <w:r w:rsidDel="00E141B1">
          <w:rPr>
            <w:noProof/>
          </w:rPr>
          <w:tab/>
        </w:r>
        <w:r w:rsidR="00B366A1" w:rsidDel="00E141B1">
          <w:rPr>
            <w:noProof/>
          </w:rPr>
          <w:delText>31</w:delText>
        </w:r>
        <w:r w:rsidDel="00E141B1">
          <w:rPr>
            <w:noProof/>
          </w:rPr>
          <w:delText>31</w:delText>
        </w:r>
      </w:del>
    </w:p>
    <w:p w:rsidR="002557A2" w:rsidDel="00E141B1" w:rsidRDefault="002557A2" w:rsidP="00D50A3D">
      <w:pPr>
        <w:pStyle w:val="TOC3"/>
        <w:rPr>
          <w:del w:id="481" w:author="Edward Venator" w:date="2013-04-11T09:15:00Z"/>
          <w:rFonts w:asciiTheme="minorHAnsi" w:eastAsiaTheme="minorEastAsia" w:hAnsiTheme="minorHAnsi" w:cstheme="minorBidi"/>
          <w:noProof/>
          <w:sz w:val="22"/>
          <w:lang w:bidi="ar-SA"/>
        </w:rPr>
      </w:pPr>
      <w:del w:id="482" w:author="Edward Venator" w:date="2013-04-11T09:15:00Z">
        <w:r w:rsidDel="00E141B1">
          <w:rPr>
            <w:noProof/>
          </w:rPr>
          <w:delText>Localization</w:delText>
        </w:r>
        <w:r w:rsidDel="00E141B1">
          <w:rPr>
            <w:noProof/>
          </w:rPr>
          <w:tab/>
        </w:r>
        <w:r w:rsidR="00B366A1" w:rsidDel="00E141B1">
          <w:rPr>
            <w:noProof/>
          </w:rPr>
          <w:delText>31</w:delText>
        </w:r>
        <w:r w:rsidDel="00E141B1">
          <w:rPr>
            <w:noProof/>
          </w:rPr>
          <w:delText>31</w:delText>
        </w:r>
      </w:del>
    </w:p>
    <w:p w:rsidR="002557A2" w:rsidDel="00E141B1" w:rsidRDefault="002557A2" w:rsidP="00D50A3D">
      <w:pPr>
        <w:pStyle w:val="TOC3"/>
        <w:rPr>
          <w:del w:id="483" w:author="Edward Venator" w:date="2013-04-11T09:15:00Z"/>
          <w:rFonts w:asciiTheme="minorHAnsi" w:eastAsiaTheme="minorEastAsia" w:hAnsiTheme="minorHAnsi" w:cstheme="minorBidi"/>
          <w:noProof/>
          <w:sz w:val="22"/>
          <w:lang w:bidi="ar-SA"/>
        </w:rPr>
      </w:pPr>
      <w:del w:id="484" w:author="Edward Venator" w:date="2013-04-11T09:15:00Z">
        <w:r w:rsidDel="00E141B1">
          <w:rPr>
            <w:noProof/>
          </w:rPr>
          <w:delText>Mobile Base Trajectory Planning</w:delText>
        </w:r>
        <w:r w:rsidDel="00E141B1">
          <w:rPr>
            <w:noProof/>
          </w:rPr>
          <w:tab/>
        </w:r>
        <w:r w:rsidR="00B366A1" w:rsidDel="00E141B1">
          <w:rPr>
            <w:noProof/>
          </w:rPr>
          <w:delText>39</w:delText>
        </w:r>
        <w:r w:rsidDel="00E141B1">
          <w:rPr>
            <w:noProof/>
          </w:rPr>
          <w:delText>39</w:delText>
        </w:r>
      </w:del>
    </w:p>
    <w:p w:rsidR="002557A2" w:rsidDel="00E141B1" w:rsidRDefault="002557A2" w:rsidP="00D50A3D">
      <w:pPr>
        <w:pStyle w:val="TOC2"/>
        <w:rPr>
          <w:del w:id="485" w:author="Edward Venator" w:date="2013-04-11T09:15:00Z"/>
          <w:rFonts w:asciiTheme="minorHAnsi" w:eastAsiaTheme="minorEastAsia" w:hAnsiTheme="minorHAnsi" w:cstheme="minorBidi"/>
          <w:noProof/>
          <w:sz w:val="22"/>
          <w:lang w:bidi="ar-SA"/>
        </w:rPr>
      </w:pPr>
      <w:del w:id="486" w:author="Edward Venator" w:date="2013-04-11T09:15:00Z">
        <w:r w:rsidDel="00E141B1">
          <w:rPr>
            <w:noProof/>
          </w:rPr>
          <w:delText>IK solver</w:delText>
        </w:r>
        <w:r w:rsidDel="00E141B1">
          <w:rPr>
            <w:noProof/>
          </w:rPr>
          <w:tab/>
        </w:r>
        <w:r w:rsidR="00B366A1" w:rsidDel="00E141B1">
          <w:rPr>
            <w:noProof/>
          </w:rPr>
          <w:delText>43</w:delText>
        </w:r>
        <w:r w:rsidDel="00E141B1">
          <w:rPr>
            <w:noProof/>
          </w:rPr>
          <w:delText>43</w:delText>
        </w:r>
      </w:del>
    </w:p>
    <w:p w:rsidR="002557A2" w:rsidDel="00E141B1" w:rsidRDefault="002557A2" w:rsidP="00D50A3D">
      <w:pPr>
        <w:pStyle w:val="TOC3"/>
        <w:rPr>
          <w:del w:id="487" w:author="Edward Venator" w:date="2013-04-11T09:15:00Z"/>
          <w:rFonts w:asciiTheme="minorHAnsi" w:eastAsiaTheme="minorEastAsia" w:hAnsiTheme="minorHAnsi" w:cstheme="minorBidi"/>
          <w:noProof/>
          <w:sz w:val="22"/>
          <w:lang w:bidi="ar-SA"/>
        </w:rPr>
      </w:pPr>
      <w:del w:id="488" w:author="Edward Venator" w:date="2013-04-11T09:15:00Z">
        <w:r w:rsidDel="00E141B1">
          <w:rPr>
            <w:noProof/>
          </w:rPr>
          <w:delText>KDL Solver</w:delText>
        </w:r>
        <w:r w:rsidDel="00E141B1">
          <w:rPr>
            <w:noProof/>
          </w:rPr>
          <w:tab/>
        </w:r>
        <w:r w:rsidR="00B366A1" w:rsidDel="00E141B1">
          <w:rPr>
            <w:noProof/>
          </w:rPr>
          <w:delText>43</w:delText>
        </w:r>
        <w:r w:rsidDel="00E141B1">
          <w:rPr>
            <w:noProof/>
          </w:rPr>
          <w:delText>43</w:delText>
        </w:r>
      </w:del>
    </w:p>
    <w:p w:rsidR="002557A2" w:rsidDel="00E141B1" w:rsidRDefault="002557A2" w:rsidP="00D50A3D">
      <w:pPr>
        <w:pStyle w:val="TOC3"/>
        <w:rPr>
          <w:del w:id="489" w:author="Edward Venator" w:date="2013-04-11T09:15:00Z"/>
          <w:rFonts w:asciiTheme="minorHAnsi" w:eastAsiaTheme="minorEastAsia" w:hAnsiTheme="minorHAnsi" w:cstheme="minorBidi"/>
          <w:noProof/>
          <w:sz w:val="22"/>
          <w:lang w:bidi="ar-SA"/>
        </w:rPr>
      </w:pPr>
      <w:del w:id="490" w:author="Edward Venator" w:date="2013-04-11T09:15:00Z">
        <w:r w:rsidDel="00E141B1">
          <w:rPr>
            <w:noProof/>
          </w:rPr>
          <w:delText>IKFast</w:delText>
        </w:r>
        <w:r w:rsidDel="00E141B1">
          <w:rPr>
            <w:noProof/>
          </w:rPr>
          <w:tab/>
        </w:r>
        <w:r w:rsidR="00B366A1" w:rsidDel="00E141B1">
          <w:rPr>
            <w:noProof/>
          </w:rPr>
          <w:delText>45</w:delText>
        </w:r>
        <w:r w:rsidDel="00E141B1">
          <w:rPr>
            <w:noProof/>
          </w:rPr>
          <w:delText>45</w:delText>
        </w:r>
      </w:del>
    </w:p>
    <w:p w:rsidR="002557A2" w:rsidDel="00E141B1" w:rsidRDefault="002557A2" w:rsidP="00D50A3D">
      <w:pPr>
        <w:pStyle w:val="TOC2"/>
        <w:rPr>
          <w:del w:id="491" w:author="Edward Venator" w:date="2013-04-11T09:15:00Z"/>
          <w:rFonts w:asciiTheme="minorHAnsi" w:eastAsiaTheme="minorEastAsia" w:hAnsiTheme="minorHAnsi" w:cstheme="minorBidi"/>
          <w:noProof/>
          <w:sz w:val="22"/>
          <w:lang w:bidi="ar-SA"/>
        </w:rPr>
      </w:pPr>
      <w:del w:id="492" w:author="Edward Venator" w:date="2013-04-11T09:15:00Z">
        <w:r w:rsidDel="00E141B1">
          <w:rPr>
            <w:noProof/>
          </w:rPr>
          <w:delText>Arm Navigation</w:delText>
        </w:r>
        <w:r w:rsidDel="00E141B1">
          <w:rPr>
            <w:noProof/>
          </w:rPr>
          <w:tab/>
        </w:r>
        <w:r w:rsidR="00B366A1" w:rsidDel="00E141B1">
          <w:rPr>
            <w:noProof/>
          </w:rPr>
          <w:delText>46</w:delText>
        </w:r>
        <w:r w:rsidDel="00E141B1">
          <w:rPr>
            <w:noProof/>
          </w:rPr>
          <w:delText>46</w:delText>
        </w:r>
      </w:del>
    </w:p>
    <w:p w:rsidR="002557A2" w:rsidDel="00E141B1" w:rsidRDefault="002557A2" w:rsidP="00D50A3D">
      <w:pPr>
        <w:pStyle w:val="TOC3"/>
        <w:rPr>
          <w:del w:id="493" w:author="Edward Venator" w:date="2013-04-11T09:15:00Z"/>
          <w:rFonts w:asciiTheme="minorHAnsi" w:eastAsiaTheme="minorEastAsia" w:hAnsiTheme="minorHAnsi" w:cstheme="minorBidi"/>
          <w:noProof/>
          <w:sz w:val="22"/>
          <w:lang w:bidi="ar-SA"/>
        </w:rPr>
      </w:pPr>
      <w:del w:id="494" w:author="Edward Venator" w:date="2013-04-11T09:15:00Z">
        <w:r w:rsidDel="00E141B1">
          <w:rPr>
            <w:noProof/>
          </w:rPr>
          <w:delText>Collision Detection</w:delText>
        </w:r>
        <w:r w:rsidDel="00E141B1">
          <w:rPr>
            <w:noProof/>
          </w:rPr>
          <w:tab/>
        </w:r>
        <w:r w:rsidR="00B366A1" w:rsidDel="00E141B1">
          <w:rPr>
            <w:noProof/>
          </w:rPr>
          <w:delText>47</w:delText>
        </w:r>
        <w:r w:rsidDel="00E141B1">
          <w:rPr>
            <w:noProof/>
          </w:rPr>
          <w:delText>47</w:delText>
        </w:r>
      </w:del>
    </w:p>
    <w:p w:rsidR="002557A2" w:rsidDel="00E141B1" w:rsidRDefault="002557A2" w:rsidP="00D50A3D">
      <w:pPr>
        <w:pStyle w:val="TOC3"/>
        <w:rPr>
          <w:del w:id="495" w:author="Edward Venator" w:date="2013-04-11T09:15:00Z"/>
          <w:rFonts w:asciiTheme="minorHAnsi" w:eastAsiaTheme="minorEastAsia" w:hAnsiTheme="minorHAnsi" w:cstheme="minorBidi"/>
          <w:noProof/>
          <w:sz w:val="22"/>
          <w:lang w:bidi="ar-SA"/>
        </w:rPr>
      </w:pPr>
      <w:del w:id="496" w:author="Edward Venator" w:date="2013-04-11T09:15:00Z">
        <w:r w:rsidDel="00E141B1">
          <w:rPr>
            <w:noProof/>
          </w:rPr>
          <w:delText>Kinect Data Filtering</w:delText>
        </w:r>
        <w:r w:rsidDel="00E141B1">
          <w:rPr>
            <w:noProof/>
          </w:rPr>
          <w:tab/>
        </w:r>
        <w:r w:rsidR="00B366A1" w:rsidDel="00E141B1">
          <w:rPr>
            <w:noProof/>
          </w:rPr>
          <w:delText>47</w:delText>
        </w:r>
        <w:r w:rsidDel="00E141B1">
          <w:rPr>
            <w:noProof/>
          </w:rPr>
          <w:delText>47</w:delText>
        </w:r>
      </w:del>
    </w:p>
    <w:p w:rsidR="002557A2" w:rsidDel="00E141B1" w:rsidRDefault="002557A2" w:rsidP="00D50A3D">
      <w:pPr>
        <w:pStyle w:val="TOC2"/>
        <w:rPr>
          <w:del w:id="497" w:author="Edward Venator" w:date="2013-04-11T09:15:00Z"/>
          <w:rFonts w:asciiTheme="minorHAnsi" w:eastAsiaTheme="minorEastAsia" w:hAnsiTheme="minorHAnsi" w:cstheme="minorBidi"/>
          <w:noProof/>
          <w:sz w:val="22"/>
          <w:lang w:bidi="ar-SA"/>
        </w:rPr>
      </w:pPr>
      <w:del w:id="498" w:author="Edward Venator" w:date="2013-04-11T09:15:00Z">
        <w:r w:rsidDel="00E141B1">
          <w:rPr>
            <w:noProof/>
          </w:rPr>
          <w:delText>Tabletop Box Manipulation</w:delText>
        </w:r>
        <w:r w:rsidDel="00E141B1">
          <w:rPr>
            <w:noProof/>
          </w:rPr>
          <w:tab/>
        </w:r>
        <w:r w:rsidR="00B366A1" w:rsidDel="00E141B1">
          <w:rPr>
            <w:noProof/>
          </w:rPr>
          <w:delText>48</w:delText>
        </w:r>
        <w:r w:rsidDel="00E141B1">
          <w:rPr>
            <w:noProof/>
          </w:rPr>
          <w:delText>48</w:delText>
        </w:r>
      </w:del>
    </w:p>
    <w:p w:rsidR="002557A2" w:rsidDel="00E141B1" w:rsidRDefault="002557A2" w:rsidP="00D50A3D">
      <w:pPr>
        <w:pStyle w:val="TOC3"/>
        <w:rPr>
          <w:del w:id="499" w:author="Edward Venator" w:date="2013-04-11T09:15:00Z"/>
          <w:rFonts w:asciiTheme="minorHAnsi" w:eastAsiaTheme="minorEastAsia" w:hAnsiTheme="minorHAnsi" w:cstheme="minorBidi"/>
          <w:noProof/>
          <w:sz w:val="22"/>
          <w:lang w:bidi="ar-SA"/>
        </w:rPr>
      </w:pPr>
      <w:del w:id="500" w:author="Edward Venator" w:date="2013-04-11T09:15:00Z">
        <w:r w:rsidDel="00E141B1">
          <w:rPr>
            <w:noProof/>
          </w:rPr>
          <w:delText>The Manipulation Controller</w:delText>
        </w:r>
        <w:r w:rsidDel="00E141B1">
          <w:rPr>
            <w:noProof/>
          </w:rPr>
          <w:tab/>
        </w:r>
        <w:r w:rsidR="00B366A1" w:rsidDel="00E141B1">
          <w:rPr>
            <w:noProof/>
          </w:rPr>
          <w:delText>49</w:delText>
        </w:r>
        <w:r w:rsidDel="00E141B1">
          <w:rPr>
            <w:noProof/>
          </w:rPr>
          <w:delText>49</w:delText>
        </w:r>
      </w:del>
    </w:p>
    <w:p w:rsidR="002557A2" w:rsidDel="00E141B1" w:rsidRDefault="002557A2" w:rsidP="00D50A3D">
      <w:pPr>
        <w:pStyle w:val="TOC3"/>
        <w:rPr>
          <w:del w:id="501" w:author="Edward Venator" w:date="2013-04-11T09:15:00Z"/>
          <w:rFonts w:asciiTheme="minorHAnsi" w:eastAsiaTheme="minorEastAsia" w:hAnsiTheme="minorHAnsi" w:cstheme="minorBidi"/>
          <w:noProof/>
          <w:sz w:val="22"/>
          <w:lang w:bidi="ar-SA"/>
        </w:rPr>
      </w:pPr>
      <w:del w:id="502" w:author="Edward Venator" w:date="2013-04-11T09:15:00Z">
        <w:r w:rsidDel="00E141B1">
          <w:rPr>
            <w:noProof/>
          </w:rPr>
          <w:delText>Box Manipulation</w:delText>
        </w:r>
        <w:r w:rsidDel="00E141B1">
          <w:rPr>
            <w:noProof/>
          </w:rPr>
          <w:tab/>
        </w:r>
        <w:r w:rsidR="00B366A1" w:rsidDel="00E141B1">
          <w:rPr>
            <w:noProof/>
          </w:rPr>
          <w:delText>50</w:delText>
        </w:r>
        <w:r w:rsidDel="00E141B1">
          <w:rPr>
            <w:noProof/>
          </w:rPr>
          <w:delText>50</w:delText>
        </w:r>
      </w:del>
    </w:p>
    <w:p w:rsidR="002557A2" w:rsidDel="00E141B1" w:rsidRDefault="002557A2" w:rsidP="00D50A3D">
      <w:pPr>
        <w:pStyle w:val="TOC2"/>
        <w:rPr>
          <w:del w:id="503" w:author="Edward Venator" w:date="2013-04-11T09:15:00Z"/>
          <w:rFonts w:asciiTheme="minorHAnsi" w:eastAsiaTheme="minorEastAsia" w:hAnsiTheme="minorHAnsi" w:cstheme="minorBidi"/>
          <w:noProof/>
          <w:sz w:val="22"/>
          <w:lang w:bidi="ar-SA"/>
        </w:rPr>
      </w:pPr>
      <w:del w:id="504" w:author="Edward Venator" w:date="2013-04-11T09:15:00Z">
        <w:r w:rsidDel="00E141B1">
          <w:rPr>
            <w:noProof/>
          </w:rPr>
          <w:delText>QR Code Recognition and 3D Localization</w:delText>
        </w:r>
        <w:r w:rsidDel="00E141B1">
          <w:rPr>
            <w:noProof/>
          </w:rPr>
          <w:tab/>
        </w:r>
        <w:r w:rsidR="00B366A1" w:rsidDel="00E141B1">
          <w:rPr>
            <w:noProof/>
          </w:rPr>
          <w:delText>50</w:delText>
        </w:r>
        <w:r w:rsidDel="00E141B1">
          <w:rPr>
            <w:noProof/>
          </w:rPr>
          <w:delText>50</w:delText>
        </w:r>
      </w:del>
    </w:p>
    <w:p w:rsidR="002557A2" w:rsidDel="00E141B1" w:rsidRDefault="002557A2" w:rsidP="00D50A3D">
      <w:pPr>
        <w:pStyle w:val="TOC1"/>
        <w:rPr>
          <w:del w:id="505" w:author="Edward Venator" w:date="2013-04-11T09:15:00Z"/>
          <w:rFonts w:asciiTheme="minorHAnsi" w:eastAsiaTheme="minorEastAsia" w:hAnsiTheme="minorHAnsi" w:cstheme="minorBidi"/>
          <w:noProof/>
          <w:sz w:val="22"/>
          <w:lang w:bidi="ar-SA"/>
        </w:rPr>
      </w:pPr>
      <w:del w:id="506" w:author="Edward Venator" w:date="2013-04-11T09:15:00Z">
        <w:r w:rsidDel="00E141B1">
          <w:rPr>
            <w:noProof/>
          </w:rPr>
          <w:delText>Industrial Safety</w:delText>
        </w:r>
        <w:r w:rsidDel="00E141B1">
          <w:rPr>
            <w:noProof/>
          </w:rPr>
          <w:tab/>
        </w:r>
        <w:r w:rsidR="00B366A1" w:rsidDel="00E141B1">
          <w:rPr>
            <w:noProof/>
          </w:rPr>
          <w:delText>54</w:delText>
        </w:r>
        <w:r w:rsidDel="00E141B1">
          <w:rPr>
            <w:noProof/>
          </w:rPr>
          <w:delText>54</w:delText>
        </w:r>
      </w:del>
    </w:p>
    <w:p w:rsidR="002557A2" w:rsidDel="00E141B1" w:rsidRDefault="002557A2" w:rsidP="00D50A3D">
      <w:pPr>
        <w:pStyle w:val="TOC2"/>
        <w:rPr>
          <w:del w:id="507" w:author="Edward Venator" w:date="2013-04-11T09:15:00Z"/>
          <w:rFonts w:asciiTheme="minorHAnsi" w:eastAsiaTheme="minorEastAsia" w:hAnsiTheme="minorHAnsi" w:cstheme="minorBidi"/>
          <w:noProof/>
          <w:sz w:val="22"/>
          <w:lang w:bidi="ar-SA"/>
        </w:rPr>
      </w:pPr>
      <w:del w:id="508" w:author="Edward Venator" w:date="2013-04-11T09:15:00Z">
        <w:r w:rsidDel="00E141B1">
          <w:rPr>
            <w:noProof/>
          </w:rPr>
          <w:delText>Reflexive Speed Limiting</w:delText>
        </w:r>
        <w:r w:rsidDel="00E141B1">
          <w:rPr>
            <w:noProof/>
          </w:rPr>
          <w:tab/>
        </w:r>
        <w:r w:rsidR="00B366A1" w:rsidDel="00E141B1">
          <w:rPr>
            <w:noProof/>
          </w:rPr>
          <w:delText>54</w:delText>
        </w:r>
        <w:r w:rsidDel="00E141B1">
          <w:rPr>
            <w:noProof/>
          </w:rPr>
          <w:delText>54</w:delText>
        </w:r>
      </w:del>
    </w:p>
    <w:p w:rsidR="002557A2" w:rsidDel="00E141B1" w:rsidRDefault="002557A2" w:rsidP="00D50A3D">
      <w:pPr>
        <w:pStyle w:val="TOC3"/>
        <w:rPr>
          <w:del w:id="509" w:author="Edward Venator" w:date="2013-04-11T09:15:00Z"/>
          <w:rFonts w:asciiTheme="minorHAnsi" w:eastAsiaTheme="minorEastAsia" w:hAnsiTheme="minorHAnsi" w:cstheme="minorBidi"/>
          <w:noProof/>
          <w:sz w:val="22"/>
          <w:lang w:bidi="ar-SA"/>
        </w:rPr>
      </w:pPr>
      <w:del w:id="510" w:author="Edward Venator" w:date="2013-04-11T09:15:00Z">
        <w:r w:rsidDel="00E141B1">
          <w:rPr>
            <w:noProof/>
          </w:rPr>
          <w:delText>Reflexive Halt Methods for Mobile Bases</w:delText>
        </w:r>
        <w:r w:rsidDel="00E141B1">
          <w:rPr>
            <w:noProof/>
          </w:rPr>
          <w:tab/>
        </w:r>
        <w:r w:rsidR="00B366A1" w:rsidDel="00E141B1">
          <w:rPr>
            <w:noProof/>
          </w:rPr>
          <w:delText>55</w:delText>
        </w:r>
        <w:r w:rsidDel="00E141B1">
          <w:rPr>
            <w:noProof/>
          </w:rPr>
          <w:delText>55</w:delText>
        </w:r>
      </w:del>
    </w:p>
    <w:p w:rsidR="002557A2" w:rsidDel="00E141B1" w:rsidRDefault="002557A2" w:rsidP="00D50A3D">
      <w:pPr>
        <w:pStyle w:val="TOC3"/>
        <w:rPr>
          <w:del w:id="511" w:author="Edward Venator" w:date="2013-04-11T09:15:00Z"/>
          <w:rFonts w:asciiTheme="minorHAnsi" w:eastAsiaTheme="minorEastAsia" w:hAnsiTheme="minorHAnsi" w:cstheme="minorBidi"/>
          <w:noProof/>
          <w:sz w:val="22"/>
          <w:lang w:bidi="ar-SA"/>
        </w:rPr>
      </w:pPr>
      <w:del w:id="512" w:author="Edward Venator" w:date="2013-04-11T09:15:00Z">
        <w:r w:rsidDel="00E141B1">
          <w:rPr>
            <w:noProof/>
          </w:rPr>
          <w:delText>Reflexive Halting for Manipulators</w:delText>
        </w:r>
        <w:r w:rsidDel="00E141B1">
          <w:rPr>
            <w:noProof/>
          </w:rPr>
          <w:tab/>
        </w:r>
        <w:r w:rsidR="00B366A1" w:rsidDel="00E141B1">
          <w:rPr>
            <w:noProof/>
          </w:rPr>
          <w:delText>56</w:delText>
        </w:r>
        <w:r w:rsidDel="00E141B1">
          <w:rPr>
            <w:noProof/>
          </w:rPr>
          <w:delText>56</w:delText>
        </w:r>
      </w:del>
    </w:p>
    <w:p w:rsidR="002557A2" w:rsidDel="00E141B1" w:rsidRDefault="002557A2" w:rsidP="00D50A3D">
      <w:pPr>
        <w:pStyle w:val="TOC2"/>
        <w:rPr>
          <w:del w:id="513" w:author="Edward Venator" w:date="2013-04-11T09:15:00Z"/>
          <w:rFonts w:asciiTheme="minorHAnsi" w:eastAsiaTheme="minorEastAsia" w:hAnsiTheme="minorHAnsi" w:cstheme="minorBidi"/>
          <w:noProof/>
          <w:sz w:val="22"/>
          <w:lang w:bidi="ar-SA"/>
        </w:rPr>
      </w:pPr>
      <w:del w:id="514" w:author="Edward Venator" w:date="2013-04-11T09:15:00Z">
        <w:r w:rsidDel="00E141B1">
          <w:rPr>
            <w:noProof/>
          </w:rPr>
          <w:delText>Emergency Stop System</w:delText>
        </w:r>
        <w:r w:rsidDel="00E141B1">
          <w:rPr>
            <w:noProof/>
          </w:rPr>
          <w:tab/>
        </w:r>
        <w:r w:rsidR="00B366A1" w:rsidDel="00E141B1">
          <w:rPr>
            <w:noProof/>
          </w:rPr>
          <w:delText>58</w:delText>
        </w:r>
        <w:r w:rsidDel="00E141B1">
          <w:rPr>
            <w:noProof/>
          </w:rPr>
          <w:delText>58</w:delText>
        </w:r>
      </w:del>
    </w:p>
    <w:p w:rsidR="002557A2" w:rsidDel="00E141B1" w:rsidRDefault="002557A2" w:rsidP="00D50A3D">
      <w:pPr>
        <w:pStyle w:val="TOC3"/>
        <w:rPr>
          <w:del w:id="515" w:author="Edward Venator" w:date="2013-04-11T09:15:00Z"/>
          <w:rFonts w:asciiTheme="minorHAnsi" w:eastAsiaTheme="minorEastAsia" w:hAnsiTheme="minorHAnsi" w:cstheme="minorBidi"/>
          <w:noProof/>
          <w:sz w:val="22"/>
          <w:lang w:bidi="ar-SA"/>
        </w:rPr>
      </w:pPr>
      <w:del w:id="516" w:author="Edward Venator" w:date="2013-04-11T09:15:00Z">
        <w:r w:rsidDel="00E141B1">
          <w:rPr>
            <w:noProof/>
          </w:rPr>
          <w:delText>E-Stop Systems Used in This Lab</w:delText>
        </w:r>
        <w:r w:rsidDel="00E141B1">
          <w:rPr>
            <w:noProof/>
          </w:rPr>
          <w:tab/>
        </w:r>
        <w:r w:rsidR="00B366A1" w:rsidDel="00E141B1">
          <w:rPr>
            <w:noProof/>
          </w:rPr>
          <w:delText>58</w:delText>
        </w:r>
        <w:r w:rsidDel="00E141B1">
          <w:rPr>
            <w:noProof/>
          </w:rPr>
          <w:delText>58</w:delText>
        </w:r>
      </w:del>
    </w:p>
    <w:p w:rsidR="002557A2" w:rsidDel="00E141B1" w:rsidRDefault="002557A2" w:rsidP="00D50A3D">
      <w:pPr>
        <w:pStyle w:val="TOC3"/>
        <w:rPr>
          <w:del w:id="517" w:author="Edward Venator" w:date="2013-04-11T09:15:00Z"/>
          <w:rFonts w:asciiTheme="minorHAnsi" w:eastAsiaTheme="minorEastAsia" w:hAnsiTheme="minorHAnsi" w:cstheme="minorBidi"/>
          <w:noProof/>
          <w:sz w:val="22"/>
          <w:lang w:bidi="ar-SA"/>
        </w:rPr>
      </w:pPr>
      <w:del w:id="518" w:author="Edward Venator" w:date="2013-04-11T09:15:00Z">
        <w:r w:rsidDel="00E141B1">
          <w:rPr>
            <w:noProof/>
          </w:rPr>
          <w:delText>E-Stop Requirements for This Robot</w:delText>
        </w:r>
        <w:r w:rsidDel="00E141B1">
          <w:rPr>
            <w:noProof/>
          </w:rPr>
          <w:tab/>
        </w:r>
        <w:r w:rsidR="00B366A1" w:rsidDel="00E141B1">
          <w:rPr>
            <w:noProof/>
          </w:rPr>
          <w:delText>59</w:delText>
        </w:r>
        <w:r w:rsidDel="00E141B1">
          <w:rPr>
            <w:noProof/>
          </w:rPr>
          <w:delText>59</w:delText>
        </w:r>
      </w:del>
    </w:p>
    <w:p w:rsidR="002557A2" w:rsidDel="00E141B1" w:rsidRDefault="002557A2" w:rsidP="00D50A3D">
      <w:pPr>
        <w:pStyle w:val="TOC3"/>
        <w:rPr>
          <w:del w:id="519" w:author="Edward Venator" w:date="2013-04-11T09:15:00Z"/>
          <w:rFonts w:asciiTheme="minorHAnsi" w:eastAsiaTheme="minorEastAsia" w:hAnsiTheme="minorHAnsi" w:cstheme="minorBidi"/>
          <w:noProof/>
          <w:sz w:val="22"/>
          <w:lang w:bidi="ar-SA"/>
        </w:rPr>
      </w:pPr>
      <w:del w:id="520" w:author="Edward Venator" w:date="2013-04-11T09:15:00Z">
        <w:r w:rsidDel="00E141B1">
          <w:rPr>
            <w:noProof/>
          </w:rPr>
          <w:delText>Version 1 Prototype</w:delText>
        </w:r>
        <w:r w:rsidDel="00E141B1">
          <w:rPr>
            <w:noProof/>
          </w:rPr>
          <w:tab/>
        </w:r>
        <w:r w:rsidR="00B366A1" w:rsidDel="00E141B1">
          <w:rPr>
            <w:noProof/>
          </w:rPr>
          <w:delText>60</w:delText>
        </w:r>
        <w:r w:rsidDel="00E141B1">
          <w:rPr>
            <w:noProof/>
          </w:rPr>
          <w:delText>60</w:delText>
        </w:r>
      </w:del>
    </w:p>
    <w:p w:rsidR="002557A2" w:rsidDel="00E141B1" w:rsidRDefault="002557A2" w:rsidP="00D50A3D">
      <w:pPr>
        <w:pStyle w:val="TOC3"/>
        <w:rPr>
          <w:del w:id="521" w:author="Edward Venator" w:date="2013-04-11T09:15:00Z"/>
          <w:rFonts w:asciiTheme="minorHAnsi" w:eastAsiaTheme="minorEastAsia" w:hAnsiTheme="minorHAnsi" w:cstheme="minorBidi"/>
          <w:noProof/>
          <w:sz w:val="22"/>
          <w:lang w:bidi="ar-SA"/>
        </w:rPr>
      </w:pPr>
      <w:del w:id="522" w:author="Edward Venator" w:date="2013-04-11T09:15:00Z">
        <w:r w:rsidDel="00E141B1">
          <w:rPr>
            <w:noProof/>
          </w:rPr>
          <w:delText>Version 2 Design</w:delText>
        </w:r>
        <w:r w:rsidDel="00E141B1">
          <w:rPr>
            <w:noProof/>
          </w:rPr>
          <w:tab/>
        </w:r>
        <w:r w:rsidR="00B366A1" w:rsidDel="00E141B1">
          <w:rPr>
            <w:noProof/>
          </w:rPr>
          <w:delText>63</w:delText>
        </w:r>
        <w:r w:rsidDel="00E141B1">
          <w:rPr>
            <w:noProof/>
          </w:rPr>
          <w:delText>63</w:delText>
        </w:r>
      </w:del>
    </w:p>
    <w:p w:rsidR="002557A2" w:rsidDel="00E141B1" w:rsidRDefault="002557A2" w:rsidP="00D50A3D">
      <w:pPr>
        <w:pStyle w:val="TOC1"/>
        <w:rPr>
          <w:del w:id="523" w:author="Edward Venator" w:date="2013-04-11T09:15:00Z"/>
          <w:rFonts w:asciiTheme="minorHAnsi" w:eastAsiaTheme="minorEastAsia" w:hAnsiTheme="minorHAnsi" w:cstheme="minorBidi"/>
          <w:noProof/>
          <w:sz w:val="22"/>
          <w:lang w:bidi="ar-SA"/>
        </w:rPr>
      </w:pPr>
      <w:del w:id="524" w:author="Edward Venator" w:date="2013-04-11T09:15:00Z">
        <w:r w:rsidDel="00E141B1">
          <w:rPr>
            <w:noProof/>
          </w:rPr>
          <w:delText>Experimental Results</w:delText>
        </w:r>
        <w:r w:rsidDel="00E141B1">
          <w:rPr>
            <w:noProof/>
          </w:rPr>
          <w:tab/>
        </w:r>
        <w:r w:rsidR="00B366A1" w:rsidDel="00E141B1">
          <w:rPr>
            <w:noProof/>
          </w:rPr>
          <w:delText>67</w:delText>
        </w:r>
        <w:r w:rsidDel="00E141B1">
          <w:rPr>
            <w:noProof/>
          </w:rPr>
          <w:delText>67</w:delText>
        </w:r>
      </w:del>
    </w:p>
    <w:p w:rsidR="002557A2" w:rsidDel="00E141B1" w:rsidRDefault="002557A2" w:rsidP="00D50A3D">
      <w:pPr>
        <w:pStyle w:val="TOC2"/>
        <w:rPr>
          <w:del w:id="525" w:author="Edward Venator" w:date="2013-04-11T09:15:00Z"/>
          <w:rFonts w:asciiTheme="minorHAnsi" w:eastAsiaTheme="minorEastAsia" w:hAnsiTheme="minorHAnsi" w:cstheme="minorBidi"/>
          <w:noProof/>
          <w:sz w:val="22"/>
          <w:lang w:bidi="ar-SA"/>
        </w:rPr>
      </w:pPr>
      <w:del w:id="526" w:author="Edward Venator" w:date="2013-04-11T09:15:00Z">
        <w:r w:rsidDel="00E141B1">
          <w:rPr>
            <w:noProof/>
          </w:rPr>
          <w:delText>The Validation Task</w:delText>
        </w:r>
        <w:r w:rsidDel="00E141B1">
          <w:rPr>
            <w:noProof/>
          </w:rPr>
          <w:tab/>
        </w:r>
        <w:r w:rsidR="00B366A1" w:rsidDel="00E141B1">
          <w:rPr>
            <w:noProof/>
          </w:rPr>
          <w:delText>67</w:delText>
        </w:r>
        <w:r w:rsidDel="00E141B1">
          <w:rPr>
            <w:noProof/>
          </w:rPr>
          <w:delText>67</w:delText>
        </w:r>
      </w:del>
    </w:p>
    <w:p w:rsidR="002557A2" w:rsidDel="00E141B1" w:rsidRDefault="002557A2" w:rsidP="00D50A3D">
      <w:pPr>
        <w:pStyle w:val="TOC3"/>
        <w:rPr>
          <w:del w:id="527" w:author="Edward Venator" w:date="2013-04-11T09:15:00Z"/>
          <w:rFonts w:asciiTheme="minorHAnsi" w:eastAsiaTheme="minorEastAsia" w:hAnsiTheme="minorHAnsi" w:cstheme="minorBidi"/>
          <w:noProof/>
          <w:sz w:val="22"/>
          <w:lang w:bidi="ar-SA"/>
        </w:rPr>
      </w:pPr>
      <w:del w:id="528" w:author="Edward Venator" w:date="2013-04-11T09:15:00Z">
        <w:r w:rsidDel="00E141B1">
          <w:rPr>
            <w:noProof/>
          </w:rPr>
          <w:delText>Validation Results</w:delText>
        </w:r>
        <w:r w:rsidDel="00E141B1">
          <w:rPr>
            <w:noProof/>
          </w:rPr>
          <w:tab/>
        </w:r>
        <w:r w:rsidR="00B366A1" w:rsidDel="00E141B1">
          <w:rPr>
            <w:noProof/>
          </w:rPr>
          <w:delText>68</w:delText>
        </w:r>
        <w:r w:rsidDel="00E141B1">
          <w:rPr>
            <w:noProof/>
          </w:rPr>
          <w:delText>68</w:delText>
        </w:r>
      </w:del>
    </w:p>
    <w:p w:rsidR="002557A2" w:rsidDel="00E141B1" w:rsidRDefault="002557A2" w:rsidP="00D50A3D">
      <w:pPr>
        <w:pStyle w:val="TOC2"/>
        <w:rPr>
          <w:del w:id="529" w:author="Edward Venator" w:date="2013-04-11T09:15:00Z"/>
          <w:rFonts w:asciiTheme="minorHAnsi" w:eastAsiaTheme="minorEastAsia" w:hAnsiTheme="minorHAnsi" w:cstheme="minorBidi"/>
          <w:noProof/>
          <w:sz w:val="22"/>
          <w:lang w:bidi="ar-SA"/>
        </w:rPr>
      </w:pPr>
      <w:del w:id="530" w:author="Edward Venator" w:date="2013-04-11T09:15:00Z">
        <w:r w:rsidDel="00E141B1">
          <w:rPr>
            <w:noProof/>
          </w:rPr>
          <w:delText>Mechanical and Electrical Systems</w:delText>
        </w:r>
        <w:r w:rsidDel="00E141B1">
          <w:rPr>
            <w:noProof/>
          </w:rPr>
          <w:tab/>
        </w:r>
        <w:r w:rsidR="00B366A1" w:rsidDel="00E141B1">
          <w:rPr>
            <w:noProof/>
          </w:rPr>
          <w:delText>68</w:delText>
        </w:r>
        <w:r w:rsidDel="00E141B1">
          <w:rPr>
            <w:noProof/>
          </w:rPr>
          <w:delText>68</w:delText>
        </w:r>
      </w:del>
    </w:p>
    <w:p w:rsidR="002557A2" w:rsidDel="00E141B1" w:rsidRDefault="002557A2" w:rsidP="00D50A3D">
      <w:pPr>
        <w:pStyle w:val="TOC3"/>
        <w:rPr>
          <w:del w:id="531" w:author="Edward Venator" w:date="2013-04-11T09:15:00Z"/>
          <w:rFonts w:asciiTheme="minorHAnsi" w:eastAsiaTheme="minorEastAsia" w:hAnsiTheme="minorHAnsi" w:cstheme="minorBidi"/>
          <w:noProof/>
          <w:sz w:val="22"/>
          <w:lang w:bidi="ar-SA"/>
        </w:rPr>
      </w:pPr>
      <w:del w:id="532" w:author="Edward Venator" w:date="2013-04-11T09:15:00Z">
        <w:r w:rsidDel="00E141B1">
          <w:rPr>
            <w:noProof/>
          </w:rPr>
          <w:delText>Wheelchair Drivebase</w:delText>
        </w:r>
        <w:r w:rsidDel="00E141B1">
          <w:rPr>
            <w:noProof/>
          </w:rPr>
          <w:tab/>
        </w:r>
        <w:r w:rsidR="00B366A1" w:rsidDel="00E141B1">
          <w:rPr>
            <w:noProof/>
          </w:rPr>
          <w:delText>68</w:delText>
        </w:r>
        <w:r w:rsidDel="00E141B1">
          <w:rPr>
            <w:noProof/>
          </w:rPr>
          <w:delText>68</w:delText>
        </w:r>
      </w:del>
    </w:p>
    <w:p w:rsidR="002557A2" w:rsidDel="00E141B1" w:rsidRDefault="002557A2" w:rsidP="00D50A3D">
      <w:pPr>
        <w:pStyle w:val="TOC3"/>
        <w:rPr>
          <w:del w:id="533" w:author="Edward Venator" w:date="2013-04-11T09:15:00Z"/>
          <w:rFonts w:asciiTheme="minorHAnsi" w:eastAsiaTheme="minorEastAsia" w:hAnsiTheme="minorHAnsi" w:cstheme="minorBidi"/>
          <w:noProof/>
          <w:sz w:val="22"/>
          <w:lang w:bidi="ar-SA"/>
        </w:rPr>
      </w:pPr>
      <w:del w:id="534" w:author="Edward Venator" w:date="2013-04-11T09:15:00Z">
        <w:r w:rsidDel="00E141B1">
          <w:rPr>
            <w:noProof/>
          </w:rPr>
          <w:delText>Chassis Design</w:delText>
        </w:r>
        <w:r w:rsidDel="00E141B1">
          <w:rPr>
            <w:noProof/>
          </w:rPr>
          <w:tab/>
        </w:r>
        <w:r w:rsidR="00B366A1" w:rsidDel="00E141B1">
          <w:rPr>
            <w:noProof/>
          </w:rPr>
          <w:delText>69</w:delText>
        </w:r>
        <w:r w:rsidDel="00E141B1">
          <w:rPr>
            <w:noProof/>
          </w:rPr>
          <w:delText>69</w:delText>
        </w:r>
      </w:del>
    </w:p>
    <w:p w:rsidR="002557A2" w:rsidDel="00E141B1" w:rsidRDefault="002557A2" w:rsidP="00D50A3D">
      <w:pPr>
        <w:pStyle w:val="TOC3"/>
        <w:rPr>
          <w:del w:id="535" w:author="Edward Venator" w:date="2013-04-11T09:15:00Z"/>
          <w:rFonts w:asciiTheme="minorHAnsi" w:eastAsiaTheme="minorEastAsia" w:hAnsiTheme="minorHAnsi" w:cstheme="minorBidi"/>
          <w:noProof/>
          <w:sz w:val="22"/>
          <w:lang w:bidi="ar-SA"/>
        </w:rPr>
      </w:pPr>
      <w:del w:id="536" w:author="Edward Venator" w:date="2013-04-11T09:15:00Z">
        <w:r w:rsidDel="00E141B1">
          <w:rPr>
            <w:noProof/>
          </w:rPr>
          <w:delText>The ABB Arm System</w:delText>
        </w:r>
        <w:r w:rsidDel="00E141B1">
          <w:rPr>
            <w:noProof/>
          </w:rPr>
          <w:tab/>
        </w:r>
        <w:r w:rsidR="00B366A1" w:rsidDel="00E141B1">
          <w:rPr>
            <w:noProof/>
          </w:rPr>
          <w:delText>69</w:delText>
        </w:r>
        <w:r w:rsidDel="00E141B1">
          <w:rPr>
            <w:noProof/>
          </w:rPr>
          <w:delText>69</w:delText>
        </w:r>
      </w:del>
    </w:p>
    <w:p w:rsidR="002557A2" w:rsidDel="00E141B1" w:rsidRDefault="002557A2" w:rsidP="00D50A3D">
      <w:pPr>
        <w:pStyle w:val="TOC3"/>
        <w:rPr>
          <w:del w:id="537" w:author="Edward Venator" w:date="2013-04-11T09:15:00Z"/>
          <w:rFonts w:asciiTheme="minorHAnsi" w:eastAsiaTheme="minorEastAsia" w:hAnsiTheme="minorHAnsi" w:cstheme="minorBidi"/>
          <w:noProof/>
          <w:sz w:val="22"/>
          <w:lang w:bidi="ar-SA"/>
        </w:rPr>
      </w:pPr>
      <w:del w:id="538" w:author="Edward Venator" w:date="2013-04-11T09:15:00Z">
        <w:r w:rsidDel="00E141B1">
          <w:rPr>
            <w:noProof/>
          </w:rPr>
          <w:delText>Gripper</w:delText>
        </w:r>
        <w:r w:rsidDel="00E141B1">
          <w:rPr>
            <w:noProof/>
          </w:rPr>
          <w:tab/>
        </w:r>
        <w:r w:rsidR="00B366A1" w:rsidDel="00E141B1">
          <w:rPr>
            <w:noProof/>
          </w:rPr>
          <w:delText>70</w:delText>
        </w:r>
        <w:r w:rsidDel="00E141B1">
          <w:rPr>
            <w:noProof/>
          </w:rPr>
          <w:delText>70</w:delText>
        </w:r>
      </w:del>
    </w:p>
    <w:p w:rsidR="002557A2" w:rsidDel="00E141B1" w:rsidRDefault="002557A2" w:rsidP="00D50A3D">
      <w:pPr>
        <w:pStyle w:val="TOC3"/>
        <w:rPr>
          <w:del w:id="539" w:author="Edward Venator" w:date="2013-04-11T09:15:00Z"/>
          <w:rFonts w:asciiTheme="minorHAnsi" w:eastAsiaTheme="minorEastAsia" w:hAnsiTheme="minorHAnsi" w:cstheme="minorBidi"/>
          <w:noProof/>
          <w:sz w:val="22"/>
          <w:lang w:bidi="ar-SA"/>
        </w:rPr>
      </w:pPr>
      <w:del w:id="540" w:author="Edward Venator" w:date="2013-04-11T09:15:00Z">
        <w:r w:rsidDel="00E141B1">
          <w:rPr>
            <w:noProof/>
          </w:rPr>
          <w:delText>Battery Life</w:delText>
        </w:r>
        <w:r w:rsidDel="00E141B1">
          <w:rPr>
            <w:noProof/>
          </w:rPr>
          <w:tab/>
        </w:r>
        <w:r w:rsidR="00B366A1" w:rsidDel="00E141B1">
          <w:rPr>
            <w:noProof/>
          </w:rPr>
          <w:delText>71</w:delText>
        </w:r>
        <w:r w:rsidDel="00E141B1">
          <w:rPr>
            <w:noProof/>
          </w:rPr>
          <w:delText>71</w:delText>
        </w:r>
      </w:del>
    </w:p>
    <w:p w:rsidR="002557A2" w:rsidDel="00E141B1" w:rsidRDefault="002557A2" w:rsidP="00D50A3D">
      <w:pPr>
        <w:pStyle w:val="TOC2"/>
        <w:rPr>
          <w:del w:id="541" w:author="Edward Venator" w:date="2013-04-11T09:15:00Z"/>
          <w:rFonts w:asciiTheme="minorHAnsi" w:eastAsiaTheme="minorEastAsia" w:hAnsiTheme="minorHAnsi" w:cstheme="minorBidi"/>
          <w:noProof/>
          <w:sz w:val="22"/>
          <w:lang w:bidi="ar-SA"/>
        </w:rPr>
      </w:pPr>
      <w:del w:id="542" w:author="Edward Venator" w:date="2013-04-11T09:15:00Z">
        <w:r w:rsidDel="00E141B1">
          <w:rPr>
            <w:noProof/>
          </w:rPr>
          <w:delText>The Kinect</w:delText>
        </w:r>
        <w:r w:rsidDel="00E141B1">
          <w:rPr>
            <w:noProof/>
          </w:rPr>
          <w:tab/>
        </w:r>
        <w:r w:rsidR="00B366A1" w:rsidDel="00E141B1">
          <w:rPr>
            <w:noProof/>
          </w:rPr>
          <w:delText>73</w:delText>
        </w:r>
        <w:r w:rsidDel="00E141B1">
          <w:rPr>
            <w:noProof/>
          </w:rPr>
          <w:delText>73</w:delText>
        </w:r>
      </w:del>
    </w:p>
    <w:p w:rsidR="002557A2" w:rsidDel="00E141B1" w:rsidRDefault="002557A2" w:rsidP="00D50A3D">
      <w:pPr>
        <w:pStyle w:val="TOC3"/>
        <w:rPr>
          <w:del w:id="543" w:author="Edward Venator" w:date="2013-04-11T09:15:00Z"/>
          <w:rFonts w:asciiTheme="minorHAnsi" w:eastAsiaTheme="minorEastAsia" w:hAnsiTheme="minorHAnsi" w:cstheme="minorBidi"/>
          <w:noProof/>
          <w:sz w:val="22"/>
          <w:lang w:bidi="ar-SA"/>
        </w:rPr>
      </w:pPr>
      <w:del w:id="544" w:author="Edward Venator" w:date="2013-04-11T09:15:00Z">
        <w:r w:rsidDel="00E141B1">
          <w:rPr>
            <w:noProof/>
          </w:rPr>
          <w:delText>For Object Localization and Arm Planning</w:delText>
        </w:r>
        <w:r w:rsidDel="00E141B1">
          <w:rPr>
            <w:noProof/>
          </w:rPr>
          <w:tab/>
        </w:r>
        <w:r w:rsidR="00B366A1" w:rsidDel="00E141B1">
          <w:rPr>
            <w:noProof/>
          </w:rPr>
          <w:delText>73</w:delText>
        </w:r>
        <w:r w:rsidDel="00E141B1">
          <w:rPr>
            <w:noProof/>
          </w:rPr>
          <w:delText>73</w:delText>
        </w:r>
      </w:del>
    </w:p>
    <w:p w:rsidR="002557A2" w:rsidDel="00E141B1" w:rsidRDefault="002557A2" w:rsidP="00D50A3D">
      <w:pPr>
        <w:pStyle w:val="TOC3"/>
        <w:rPr>
          <w:del w:id="545" w:author="Edward Venator" w:date="2013-04-11T09:15:00Z"/>
          <w:rFonts w:asciiTheme="minorHAnsi" w:eastAsiaTheme="minorEastAsia" w:hAnsiTheme="minorHAnsi" w:cstheme="minorBidi"/>
          <w:noProof/>
          <w:sz w:val="22"/>
          <w:lang w:bidi="ar-SA"/>
        </w:rPr>
      </w:pPr>
      <w:del w:id="546" w:author="Edward Venator" w:date="2013-04-11T09:15:00Z">
        <w:r w:rsidDel="00E141B1">
          <w:rPr>
            <w:noProof/>
          </w:rPr>
          <w:delText>For Reading QR Codes</w:delText>
        </w:r>
        <w:r w:rsidDel="00E141B1">
          <w:rPr>
            <w:noProof/>
          </w:rPr>
          <w:tab/>
        </w:r>
        <w:r w:rsidR="00B366A1" w:rsidDel="00E141B1">
          <w:rPr>
            <w:noProof/>
          </w:rPr>
          <w:delText>73</w:delText>
        </w:r>
        <w:r w:rsidDel="00E141B1">
          <w:rPr>
            <w:noProof/>
          </w:rPr>
          <w:delText>73</w:delText>
        </w:r>
      </w:del>
    </w:p>
    <w:p w:rsidR="002557A2" w:rsidDel="00E141B1" w:rsidRDefault="002557A2" w:rsidP="00D50A3D">
      <w:pPr>
        <w:pStyle w:val="TOC2"/>
        <w:rPr>
          <w:del w:id="547" w:author="Edward Venator" w:date="2013-04-11T09:15:00Z"/>
          <w:rFonts w:asciiTheme="minorHAnsi" w:eastAsiaTheme="minorEastAsia" w:hAnsiTheme="minorHAnsi" w:cstheme="minorBidi"/>
          <w:noProof/>
          <w:sz w:val="22"/>
          <w:lang w:bidi="ar-SA"/>
        </w:rPr>
      </w:pPr>
      <w:del w:id="548" w:author="Edward Venator" w:date="2013-04-11T09:15:00Z">
        <w:r w:rsidDel="00E141B1">
          <w:rPr>
            <w:noProof/>
          </w:rPr>
          <w:delText>Open Source Software</w:delText>
        </w:r>
        <w:r w:rsidDel="00E141B1">
          <w:rPr>
            <w:noProof/>
          </w:rPr>
          <w:tab/>
        </w:r>
        <w:r w:rsidR="00B366A1" w:rsidDel="00E141B1">
          <w:rPr>
            <w:noProof/>
          </w:rPr>
          <w:delText>73</w:delText>
        </w:r>
        <w:r w:rsidDel="00E141B1">
          <w:rPr>
            <w:noProof/>
          </w:rPr>
          <w:delText>73</w:delText>
        </w:r>
      </w:del>
    </w:p>
    <w:p w:rsidR="002557A2" w:rsidDel="00E141B1" w:rsidRDefault="002557A2" w:rsidP="00D50A3D">
      <w:pPr>
        <w:pStyle w:val="TOC3"/>
        <w:rPr>
          <w:del w:id="549" w:author="Edward Venator" w:date="2013-04-11T09:15:00Z"/>
          <w:rFonts w:asciiTheme="minorHAnsi" w:eastAsiaTheme="minorEastAsia" w:hAnsiTheme="minorHAnsi" w:cstheme="minorBidi"/>
          <w:noProof/>
          <w:sz w:val="22"/>
          <w:lang w:bidi="ar-SA"/>
        </w:rPr>
      </w:pPr>
      <w:del w:id="550" w:author="Edward Venator" w:date="2013-04-11T09:15:00Z">
        <w:r w:rsidDel="00E141B1">
          <w:rPr>
            <w:noProof/>
          </w:rPr>
          <w:delText>API Stability</w:delText>
        </w:r>
        <w:r w:rsidDel="00E141B1">
          <w:rPr>
            <w:noProof/>
          </w:rPr>
          <w:tab/>
        </w:r>
        <w:r w:rsidR="00B366A1" w:rsidDel="00E141B1">
          <w:rPr>
            <w:noProof/>
          </w:rPr>
          <w:delText>74</w:delText>
        </w:r>
        <w:r w:rsidDel="00E141B1">
          <w:rPr>
            <w:noProof/>
          </w:rPr>
          <w:delText>74</w:delText>
        </w:r>
      </w:del>
    </w:p>
    <w:p w:rsidR="002557A2" w:rsidDel="00E141B1" w:rsidRDefault="002557A2" w:rsidP="00D50A3D">
      <w:pPr>
        <w:pStyle w:val="TOC3"/>
        <w:rPr>
          <w:del w:id="551" w:author="Edward Venator" w:date="2013-04-11T09:15:00Z"/>
          <w:rFonts w:asciiTheme="minorHAnsi" w:eastAsiaTheme="minorEastAsia" w:hAnsiTheme="minorHAnsi" w:cstheme="minorBidi"/>
          <w:noProof/>
          <w:sz w:val="22"/>
          <w:lang w:bidi="ar-SA"/>
        </w:rPr>
      </w:pPr>
      <w:del w:id="552" w:author="Edward Venator" w:date="2013-04-11T09:15:00Z">
        <w:r w:rsidDel="00E141B1">
          <w:rPr>
            <w:noProof/>
          </w:rPr>
          <w:delText>Documentation</w:delText>
        </w:r>
        <w:r w:rsidDel="00E141B1">
          <w:rPr>
            <w:noProof/>
          </w:rPr>
          <w:tab/>
        </w:r>
        <w:r w:rsidR="00B366A1" w:rsidDel="00E141B1">
          <w:rPr>
            <w:noProof/>
          </w:rPr>
          <w:delText>74</w:delText>
        </w:r>
        <w:r w:rsidDel="00E141B1">
          <w:rPr>
            <w:noProof/>
          </w:rPr>
          <w:delText>74</w:delText>
        </w:r>
      </w:del>
    </w:p>
    <w:p w:rsidR="002557A2" w:rsidDel="00E141B1" w:rsidRDefault="002557A2" w:rsidP="00D50A3D">
      <w:pPr>
        <w:pStyle w:val="TOC3"/>
        <w:rPr>
          <w:del w:id="553" w:author="Edward Venator" w:date="2013-04-11T09:15:00Z"/>
          <w:rFonts w:asciiTheme="minorHAnsi" w:eastAsiaTheme="minorEastAsia" w:hAnsiTheme="minorHAnsi" w:cstheme="minorBidi"/>
          <w:noProof/>
          <w:sz w:val="22"/>
          <w:lang w:bidi="ar-SA"/>
        </w:rPr>
      </w:pPr>
      <w:del w:id="554" w:author="Edward Venator" w:date="2013-04-11T09:15:00Z">
        <w:r w:rsidDel="00E141B1">
          <w:rPr>
            <w:noProof/>
          </w:rPr>
          <w:delText>Reusability of PR2 Software</w:delText>
        </w:r>
        <w:r w:rsidDel="00E141B1">
          <w:rPr>
            <w:noProof/>
          </w:rPr>
          <w:tab/>
        </w:r>
        <w:r w:rsidR="00B366A1" w:rsidDel="00E141B1">
          <w:rPr>
            <w:noProof/>
          </w:rPr>
          <w:delText>75</w:delText>
        </w:r>
        <w:r w:rsidDel="00E141B1">
          <w:rPr>
            <w:noProof/>
          </w:rPr>
          <w:delText>75</w:delText>
        </w:r>
      </w:del>
    </w:p>
    <w:p w:rsidR="002557A2" w:rsidDel="00E141B1" w:rsidRDefault="002557A2" w:rsidP="00D50A3D">
      <w:pPr>
        <w:pStyle w:val="TOC3"/>
        <w:rPr>
          <w:del w:id="555" w:author="Edward Venator" w:date="2013-04-11T09:15:00Z"/>
          <w:rFonts w:asciiTheme="minorHAnsi" w:eastAsiaTheme="minorEastAsia" w:hAnsiTheme="minorHAnsi" w:cstheme="minorBidi"/>
          <w:noProof/>
          <w:sz w:val="22"/>
          <w:lang w:bidi="ar-SA"/>
        </w:rPr>
      </w:pPr>
      <w:del w:id="556" w:author="Edward Venator" w:date="2013-04-11T09:15:00Z">
        <w:r w:rsidDel="00E141B1">
          <w:rPr>
            <w:noProof/>
          </w:rPr>
          <w:delText>Safety and Reliability</w:delText>
        </w:r>
        <w:r w:rsidDel="00E141B1">
          <w:rPr>
            <w:noProof/>
          </w:rPr>
          <w:tab/>
        </w:r>
        <w:r w:rsidR="00B366A1" w:rsidDel="00E141B1">
          <w:rPr>
            <w:noProof/>
          </w:rPr>
          <w:delText>75</w:delText>
        </w:r>
        <w:r w:rsidDel="00E141B1">
          <w:rPr>
            <w:noProof/>
          </w:rPr>
          <w:delText>75</w:delText>
        </w:r>
      </w:del>
    </w:p>
    <w:p w:rsidR="002557A2" w:rsidDel="00E141B1" w:rsidRDefault="002557A2">
      <w:pPr>
        <w:pStyle w:val="TOC1"/>
        <w:rPr>
          <w:del w:id="557" w:author="Edward Venator" w:date="2013-04-11T09:15:00Z"/>
          <w:rFonts w:asciiTheme="minorHAnsi" w:eastAsiaTheme="minorEastAsia" w:hAnsiTheme="minorHAnsi" w:cstheme="minorBidi"/>
          <w:noProof/>
          <w:sz w:val="22"/>
          <w:lang w:bidi="ar-SA"/>
        </w:rPr>
      </w:pPr>
      <w:del w:id="558" w:author="Edward Venator" w:date="2013-04-11T09:15:00Z">
        <w:r w:rsidDel="00E141B1">
          <w:rPr>
            <w:noProof/>
          </w:rPr>
          <w:delText>Conclusions and Future Work</w:delText>
        </w:r>
        <w:r w:rsidDel="00E141B1">
          <w:rPr>
            <w:noProof/>
          </w:rPr>
          <w:tab/>
          <w:delText>78</w:delText>
        </w:r>
      </w:del>
    </w:p>
    <w:p w:rsidR="002557A2" w:rsidDel="00E141B1" w:rsidRDefault="002557A2">
      <w:pPr>
        <w:pStyle w:val="TOC2"/>
        <w:rPr>
          <w:del w:id="559" w:author="Edward Venator" w:date="2013-04-11T09:15:00Z"/>
          <w:rFonts w:asciiTheme="minorHAnsi" w:eastAsiaTheme="minorEastAsia" w:hAnsiTheme="minorHAnsi" w:cstheme="minorBidi"/>
          <w:noProof/>
          <w:sz w:val="22"/>
          <w:lang w:bidi="ar-SA"/>
        </w:rPr>
        <w:pPrChange w:id="560" w:author="Edward Venator" w:date="2013-04-11T09:12:00Z">
          <w:pPr>
            <w:pStyle w:val="TOC3"/>
          </w:pPr>
        </w:pPrChange>
      </w:pPr>
      <w:del w:id="561" w:author="Edward Venator" w:date="2013-04-11T09:15:00Z">
        <w:r w:rsidDel="00E141B1">
          <w:rPr>
            <w:noProof/>
          </w:rPr>
          <w:delText>Conclusions on ROS and Open Source Software</w:delText>
        </w:r>
        <w:r w:rsidDel="00E141B1">
          <w:rPr>
            <w:noProof/>
          </w:rPr>
          <w:tab/>
          <w:delText>78</w:delText>
        </w:r>
      </w:del>
    </w:p>
    <w:p w:rsidR="002557A2" w:rsidDel="00E141B1" w:rsidRDefault="002557A2">
      <w:pPr>
        <w:pStyle w:val="TOC2"/>
        <w:rPr>
          <w:del w:id="562" w:author="Edward Venator" w:date="2013-04-11T09:15:00Z"/>
          <w:rFonts w:asciiTheme="minorHAnsi" w:eastAsiaTheme="minorEastAsia" w:hAnsiTheme="minorHAnsi" w:cstheme="minorBidi"/>
          <w:noProof/>
          <w:sz w:val="22"/>
          <w:lang w:bidi="ar-SA"/>
        </w:rPr>
      </w:pPr>
      <w:del w:id="563" w:author="Edward Venator" w:date="2013-04-11T09:15:00Z">
        <w:r w:rsidDel="00E141B1">
          <w:rPr>
            <w:noProof/>
          </w:rPr>
          <w:delText>Future Work</w:delText>
        </w:r>
        <w:r w:rsidDel="00E141B1">
          <w:rPr>
            <w:noProof/>
          </w:rPr>
          <w:tab/>
          <w:delText>78</w:delText>
        </w:r>
      </w:del>
    </w:p>
    <w:p w:rsidR="002557A2" w:rsidDel="00E141B1" w:rsidRDefault="002557A2" w:rsidP="00D50A3D">
      <w:pPr>
        <w:pStyle w:val="TOC2"/>
        <w:rPr>
          <w:del w:id="564" w:author="Edward Venator" w:date="2013-04-11T09:15:00Z"/>
          <w:rFonts w:asciiTheme="minorHAnsi" w:eastAsiaTheme="minorEastAsia" w:hAnsiTheme="minorHAnsi" w:cstheme="minorBidi"/>
          <w:noProof/>
          <w:sz w:val="22"/>
          <w:lang w:bidi="ar-SA"/>
        </w:rPr>
      </w:pPr>
      <w:del w:id="565" w:author="Edward Venator" w:date="2013-04-11T09:15:00Z">
        <w:r w:rsidDel="00E141B1">
          <w:rPr>
            <w:noProof/>
          </w:rPr>
          <w:delText>Applications of this Robot</w:delText>
        </w:r>
        <w:r w:rsidDel="00E141B1">
          <w:rPr>
            <w:noProof/>
          </w:rPr>
          <w:tab/>
          <w:delText>81</w:delText>
        </w:r>
      </w:del>
    </w:p>
    <w:p w:rsidR="002557A2" w:rsidDel="00E141B1" w:rsidRDefault="002557A2" w:rsidP="00D50A3D">
      <w:pPr>
        <w:pStyle w:val="TOC2"/>
        <w:rPr>
          <w:del w:id="566" w:author="Edward Venator" w:date="2013-04-11T09:15:00Z"/>
          <w:rFonts w:asciiTheme="minorHAnsi" w:eastAsiaTheme="minorEastAsia" w:hAnsiTheme="minorHAnsi" w:cstheme="minorBidi"/>
          <w:noProof/>
          <w:sz w:val="22"/>
          <w:lang w:bidi="ar-SA"/>
        </w:rPr>
      </w:pPr>
      <w:del w:id="567" w:author="Edward Venator" w:date="2013-04-11T09:15:00Z">
        <w:r w:rsidDel="00E141B1">
          <w:rPr>
            <w:noProof/>
          </w:rPr>
          <w:delText>Conclusion</w:delText>
        </w:r>
        <w:r w:rsidDel="00E141B1">
          <w:rPr>
            <w:noProof/>
          </w:rPr>
          <w:tab/>
          <w:delText>81</w:delText>
        </w:r>
      </w:del>
    </w:p>
    <w:p w:rsidR="002557A2" w:rsidDel="00E141B1" w:rsidRDefault="002557A2" w:rsidP="00D50A3D">
      <w:pPr>
        <w:pStyle w:val="TOC1"/>
        <w:rPr>
          <w:del w:id="568" w:author="Edward Venator" w:date="2013-04-11T09:15:00Z"/>
          <w:rFonts w:asciiTheme="minorHAnsi" w:eastAsiaTheme="minorEastAsia" w:hAnsiTheme="minorHAnsi" w:cstheme="minorBidi"/>
          <w:noProof/>
          <w:sz w:val="22"/>
          <w:lang w:bidi="ar-SA"/>
        </w:rPr>
      </w:pPr>
      <w:del w:id="569" w:author="Edward Venator" w:date="2013-04-11T09:15:00Z">
        <w:r w:rsidDel="00E141B1">
          <w:rPr>
            <w:noProof/>
          </w:rPr>
          <w:delText>Bibliography</w:delText>
        </w:r>
        <w:r w:rsidDel="00E141B1">
          <w:rPr>
            <w:noProof/>
          </w:rPr>
          <w:tab/>
          <w:delText>83</w:delText>
        </w:r>
      </w:del>
    </w:p>
    <w:p w:rsidR="002557A2" w:rsidDel="00E141B1" w:rsidRDefault="002557A2" w:rsidP="00D50A3D">
      <w:pPr>
        <w:pStyle w:val="TOC1"/>
        <w:rPr>
          <w:del w:id="570" w:author="Edward Venator" w:date="2013-04-11T09:15:00Z"/>
          <w:rFonts w:asciiTheme="minorHAnsi" w:eastAsiaTheme="minorEastAsia" w:hAnsiTheme="minorHAnsi" w:cstheme="minorBidi"/>
          <w:noProof/>
          <w:sz w:val="22"/>
          <w:lang w:bidi="ar-SA"/>
        </w:rPr>
      </w:pPr>
      <w:del w:id="571" w:author="Edward Venator" w:date="2013-04-11T09:15:00Z">
        <w:r w:rsidDel="00E141B1">
          <w:rPr>
            <w:noProof/>
          </w:rPr>
          <w:delText>Appendix 1: Localization Data</w:delText>
        </w:r>
        <w:r w:rsidDel="00E141B1">
          <w:rPr>
            <w:noProof/>
          </w:rPr>
          <w:tab/>
          <w:delText>85</w:delText>
        </w:r>
      </w:del>
    </w:p>
    <w:p w:rsidR="002557A2" w:rsidDel="00E141B1" w:rsidRDefault="002557A2" w:rsidP="00D50A3D">
      <w:pPr>
        <w:pStyle w:val="TOC2"/>
        <w:rPr>
          <w:del w:id="572" w:author="Edward Venator" w:date="2013-04-11T09:15:00Z"/>
          <w:rFonts w:asciiTheme="minorHAnsi" w:eastAsiaTheme="minorEastAsia" w:hAnsiTheme="minorHAnsi" w:cstheme="minorBidi"/>
          <w:noProof/>
          <w:sz w:val="22"/>
          <w:lang w:bidi="ar-SA"/>
        </w:rPr>
      </w:pPr>
      <w:del w:id="573" w:author="Edward Venator" w:date="2013-04-11T09:15:00Z">
        <w:r w:rsidDel="00E141B1">
          <w:rPr>
            <w:noProof/>
          </w:rPr>
          <w:delText>Ten Meter Straight Line</w:delText>
        </w:r>
        <w:r w:rsidDel="00E141B1">
          <w:rPr>
            <w:noProof/>
          </w:rPr>
          <w:tab/>
          <w:delText>85</w:delText>
        </w:r>
      </w:del>
    </w:p>
    <w:p w:rsidR="002557A2" w:rsidDel="00E141B1" w:rsidRDefault="002557A2" w:rsidP="00D50A3D">
      <w:pPr>
        <w:pStyle w:val="TOC2"/>
        <w:rPr>
          <w:del w:id="574" w:author="Edward Venator" w:date="2013-04-11T09:15:00Z"/>
          <w:rFonts w:asciiTheme="minorHAnsi" w:eastAsiaTheme="minorEastAsia" w:hAnsiTheme="minorHAnsi" w:cstheme="minorBidi"/>
          <w:noProof/>
          <w:sz w:val="22"/>
          <w:lang w:bidi="ar-SA"/>
        </w:rPr>
      </w:pPr>
      <w:del w:id="575" w:author="Edward Venator" w:date="2013-04-11T09:15:00Z">
        <w:r w:rsidDel="00E141B1">
          <w:rPr>
            <w:noProof/>
          </w:rPr>
          <w:delText>Five Laps of One Meter Radius Circle</w:delText>
        </w:r>
        <w:r w:rsidDel="00E141B1">
          <w:rPr>
            <w:noProof/>
          </w:rPr>
          <w:tab/>
          <w:delText>85</w:delText>
        </w:r>
      </w:del>
    </w:p>
    <w:p w:rsidR="00E141B1" w:rsidRDefault="006B701A">
      <w:pPr>
        <w:pStyle w:val="Heading1NoNumber"/>
        <w:rPr>
          <w:noProof/>
        </w:rPr>
        <w:pPrChange w:id="576" w:author="Ed" w:date="2013-04-03T15:32:00Z">
          <w:pPr>
            <w:pStyle w:val="Heading1"/>
            <w:tabs>
              <w:tab w:val="right" w:pos="8640"/>
            </w:tabs>
          </w:pPr>
        </w:pPrChange>
      </w:pPr>
      <w:r>
        <w:lastRenderedPageBreak/>
        <w:fldChar w:fldCharType="end"/>
      </w:r>
      <w:r w:rsidR="00D753C2" w:rsidRPr="00D753C2">
        <w:rPr>
          <w:noProof/>
        </w:rPr>
        <w:t xml:space="preserve"> </w:t>
      </w:r>
      <w:r w:rsidR="00D753C2">
        <w:rPr>
          <w:noProof/>
        </w:rPr>
        <w:t>Figures</w:t>
      </w:r>
    </w:p>
    <w:p w:rsidR="00E141B1" w:rsidRDefault="006B701A">
      <w:pPr>
        <w:pStyle w:val="TableofFigures"/>
        <w:tabs>
          <w:tab w:val="right" w:leader="dot" w:pos="8630"/>
        </w:tabs>
        <w:rPr>
          <w:ins w:id="577" w:author="Edward Venator" w:date="2013-04-11T09:15:00Z"/>
          <w:rFonts w:asciiTheme="minorHAnsi" w:eastAsiaTheme="minorEastAsia" w:hAnsiTheme="minorHAnsi" w:cstheme="minorBidi"/>
          <w:noProof/>
          <w:sz w:val="22"/>
          <w:lang w:bidi="ar-SA"/>
        </w:rPr>
      </w:pPr>
      <w:r w:rsidRPr="006B701A">
        <w:fldChar w:fldCharType="begin"/>
      </w:r>
      <w:r w:rsidR="00D753C2">
        <w:instrText xml:space="preserve"> TOC \h \z \c "Figure" </w:instrText>
      </w:r>
      <w:r w:rsidRPr="006B701A">
        <w:fldChar w:fldCharType="separate"/>
      </w:r>
      <w:ins w:id="578" w:author="Edward Venator" w:date="2013-04-11T09:15:00Z">
        <w:r w:rsidR="00E141B1" w:rsidRPr="00892361">
          <w:rPr>
            <w:rStyle w:val="Hyperlink"/>
            <w:noProof/>
          </w:rPr>
          <w:fldChar w:fldCharType="begin"/>
        </w:r>
        <w:r w:rsidR="00E141B1" w:rsidRPr="00892361">
          <w:rPr>
            <w:rStyle w:val="Hyperlink"/>
            <w:noProof/>
          </w:rPr>
          <w:instrText xml:space="preserve"> </w:instrText>
        </w:r>
        <w:r w:rsidR="00E141B1">
          <w:rPr>
            <w:noProof/>
          </w:rPr>
          <w:instrText>HYPERLINK \l "_Toc353435250"</w:instrText>
        </w:r>
        <w:r w:rsidR="00E141B1" w:rsidRPr="00892361">
          <w:rPr>
            <w:rStyle w:val="Hyperlink"/>
            <w:noProof/>
          </w:rPr>
          <w:instrText xml:space="preserve"> </w:instrText>
        </w:r>
        <w:r w:rsidR="00E141B1" w:rsidRPr="00892361">
          <w:rPr>
            <w:rStyle w:val="Hyperlink"/>
            <w:noProof/>
          </w:rPr>
        </w:r>
        <w:r w:rsidR="00E141B1" w:rsidRPr="00892361">
          <w:rPr>
            <w:rStyle w:val="Hyperlink"/>
            <w:noProof/>
          </w:rPr>
          <w:fldChar w:fldCharType="separate"/>
        </w:r>
        <w:r w:rsidR="00E141B1" w:rsidRPr="00892361">
          <w:rPr>
            <w:rStyle w:val="Hyperlink"/>
            <w:noProof/>
          </w:rPr>
          <w:t>Figure 2: The electrical circuit to control the pneumatic gripper. Q1 is a 2N7000 NFET</w:t>
        </w:r>
        <w:r w:rsidR="00E141B1">
          <w:rPr>
            <w:noProof/>
            <w:webHidden/>
          </w:rPr>
          <w:tab/>
        </w:r>
        <w:r w:rsidR="00E141B1">
          <w:rPr>
            <w:noProof/>
            <w:webHidden/>
          </w:rPr>
          <w:fldChar w:fldCharType="begin"/>
        </w:r>
        <w:r w:rsidR="00E141B1">
          <w:rPr>
            <w:noProof/>
            <w:webHidden/>
          </w:rPr>
          <w:instrText xml:space="preserve"> PAGEREF _Toc353435250 \h </w:instrText>
        </w:r>
        <w:r w:rsidR="00E141B1">
          <w:rPr>
            <w:noProof/>
            <w:webHidden/>
          </w:rPr>
        </w:r>
      </w:ins>
      <w:r w:rsidR="00E141B1">
        <w:rPr>
          <w:noProof/>
          <w:webHidden/>
        </w:rPr>
        <w:fldChar w:fldCharType="separate"/>
      </w:r>
      <w:ins w:id="579" w:author="Edward Venator" w:date="2013-04-11T09:15:00Z">
        <w:r w:rsidR="00E141B1">
          <w:rPr>
            <w:noProof/>
            <w:webHidden/>
          </w:rPr>
          <w:t>10</w:t>
        </w:r>
        <w:r w:rsidR="00E141B1">
          <w:rPr>
            <w:noProof/>
            <w:webHidden/>
          </w:rPr>
          <w:fldChar w:fldCharType="end"/>
        </w:r>
        <w:r w:rsidR="00E141B1" w:rsidRPr="00892361">
          <w:rPr>
            <w:rStyle w:val="Hyperlink"/>
            <w:noProof/>
          </w:rPr>
          <w:fldChar w:fldCharType="end"/>
        </w:r>
      </w:ins>
    </w:p>
    <w:p w:rsidR="00E141B1" w:rsidRDefault="00E141B1">
      <w:pPr>
        <w:pStyle w:val="TableofFigures"/>
        <w:tabs>
          <w:tab w:val="right" w:leader="dot" w:pos="8630"/>
        </w:tabs>
        <w:rPr>
          <w:ins w:id="580" w:author="Edward Venator" w:date="2013-04-11T09:15:00Z"/>
          <w:rFonts w:asciiTheme="minorHAnsi" w:eastAsiaTheme="minorEastAsia" w:hAnsiTheme="minorHAnsi" w:cstheme="minorBidi"/>
          <w:noProof/>
          <w:sz w:val="22"/>
          <w:lang w:bidi="ar-SA"/>
        </w:rPr>
      </w:pPr>
      <w:ins w:id="581" w:author="Edward Venator" w:date="2013-04-11T09:15:00Z">
        <w:r w:rsidRPr="00892361">
          <w:rPr>
            <w:rStyle w:val="Hyperlink"/>
            <w:noProof/>
          </w:rPr>
          <w:fldChar w:fldCharType="begin"/>
        </w:r>
        <w:r w:rsidRPr="00892361">
          <w:rPr>
            <w:rStyle w:val="Hyperlink"/>
            <w:noProof/>
          </w:rPr>
          <w:instrText xml:space="preserve"> </w:instrText>
        </w:r>
        <w:r>
          <w:rPr>
            <w:noProof/>
          </w:rPr>
          <w:instrText>HYPERLINK \l "_Toc353435251"</w:instrText>
        </w:r>
        <w:r w:rsidRPr="00892361">
          <w:rPr>
            <w:rStyle w:val="Hyperlink"/>
            <w:noProof/>
          </w:rPr>
          <w:instrText xml:space="preserve"> </w:instrText>
        </w:r>
        <w:r w:rsidRPr="00892361">
          <w:rPr>
            <w:rStyle w:val="Hyperlink"/>
            <w:noProof/>
          </w:rPr>
        </w:r>
        <w:r w:rsidRPr="00892361">
          <w:rPr>
            <w:rStyle w:val="Hyperlink"/>
            <w:noProof/>
          </w:rPr>
          <w:fldChar w:fldCharType="separate"/>
        </w:r>
        <w:r w:rsidRPr="00892361">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3435251 \h </w:instrText>
        </w:r>
        <w:r>
          <w:rPr>
            <w:noProof/>
            <w:webHidden/>
          </w:rPr>
        </w:r>
      </w:ins>
      <w:r>
        <w:rPr>
          <w:noProof/>
          <w:webHidden/>
        </w:rPr>
        <w:fldChar w:fldCharType="separate"/>
      </w:r>
      <w:ins w:id="582" w:author="Edward Venator" w:date="2013-04-11T09:15:00Z">
        <w:r>
          <w:rPr>
            <w:noProof/>
            <w:webHidden/>
          </w:rPr>
          <w:t>14</w:t>
        </w:r>
        <w:r>
          <w:rPr>
            <w:noProof/>
            <w:webHidden/>
          </w:rPr>
          <w:fldChar w:fldCharType="end"/>
        </w:r>
        <w:r w:rsidRPr="00892361">
          <w:rPr>
            <w:rStyle w:val="Hyperlink"/>
            <w:noProof/>
          </w:rPr>
          <w:fldChar w:fldCharType="end"/>
        </w:r>
      </w:ins>
    </w:p>
    <w:p w:rsidR="00E141B1" w:rsidRDefault="00E141B1">
      <w:pPr>
        <w:pStyle w:val="TableofFigures"/>
        <w:tabs>
          <w:tab w:val="right" w:leader="dot" w:pos="8630"/>
        </w:tabs>
        <w:rPr>
          <w:ins w:id="583" w:author="Edward Venator" w:date="2013-04-11T09:15:00Z"/>
          <w:rFonts w:asciiTheme="minorHAnsi" w:eastAsiaTheme="minorEastAsia" w:hAnsiTheme="minorHAnsi" w:cstheme="minorBidi"/>
          <w:noProof/>
          <w:sz w:val="22"/>
          <w:lang w:bidi="ar-SA"/>
        </w:rPr>
      </w:pPr>
      <w:ins w:id="584" w:author="Edward Venator" w:date="2013-04-11T09:15:00Z">
        <w:r w:rsidRPr="00892361">
          <w:rPr>
            <w:rStyle w:val="Hyperlink"/>
            <w:noProof/>
          </w:rPr>
          <w:fldChar w:fldCharType="begin"/>
        </w:r>
        <w:r w:rsidRPr="00892361">
          <w:rPr>
            <w:rStyle w:val="Hyperlink"/>
            <w:noProof/>
          </w:rPr>
          <w:instrText xml:space="preserve"> </w:instrText>
        </w:r>
        <w:r>
          <w:rPr>
            <w:noProof/>
          </w:rPr>
          <w:instrText>HYPERLINK \l "_Toc353435252"</w:instrText>
        </w:r>
        <w:r w:rsidRPr="00892361">
          <w:rPr>
            <w:rStyle w:val="Hyperlink"/>
            <w:noProof/>
          </w:rPr>
          <w:instrText xml:space="preserve"> </w:instrText>
        </w:r>
        <w:r w:rsidRPr="00892361">
          <w:rPr>
            <w:rStyle w:val="Hyperlink"/>
            <w:noProof/>
          </w:rPr>
        </w:r>
        <w:r w:rsidRPr="00892361">
          <w:rPr>
            <w:rStyle w:val="Hyperlink"/>
            <w:noProof/>
          </w:rPr>
          <w:fldChar w:fldCharType="separate"/>
        </w:r>
        <w:r w:rsidRPr="00892361">
          <w:rPr>
            <w:rStyle w:val="Hyperlink"/>
            <w:noProof/>
          </w:rPr>
          <w:t>Figure 7: Sensors and computing hardware on ABBY</w:t>
        </w:r>
        <w:r>
          <w:rPr>
            <w:noProof/>
            <w:webHidden/>
          </w:rPr>
          <w:tab/>
        </w:r>
        <w:r>
          <w:rPr>
            <w:noProof/>
            <w:webHidden/>
          </w:rPr>
          <w:fldChar w:fldCharType="begin"/>
        </w:r>
        <w:r>
          <w:rPr>
            <w:noProof/>
            <w:webHidden/>
          </w:rPr>
          <w:instrText xml:space="preserve"> PAGEREF _Toc353435252 \h </w:instrText>
        </w:r>
        <w:r>
          <w:rPr>
            <w:noProof/>
            <w:webHidden/>
          </w:rPr>
        </w:r>
      </w:ins>
      <w:r>
        <w:rPr>
          <w:noProof/>
          <w:webHidden/>
        </w:rPr>
        <w:fldChar w:fldCharType="separate"/>
      </w:r>
      <w:ins w:id="585" w:author="Edward Venator" w:date="2013-04-11T09:15:00Z">
        <w:r>
          <w:rPr>
            <w:noProof/>
            <w:webHidden/>
          </w:rPr>
          <w:t>17</w:t>
        </w:r>
        <w:r>
          <w:rPr>
            <w:noProof/>
            <w:webHidden/>
          </w:rPr>
          <w:fldChar w:fldCharType="end"/>
        </w:r>
        <w:r w:rsidRPr="00892361">
          <w:rPr>
            <w:rStyle w:val="Hyperlink"/>
            <w:noProof/>
          </w:rPr>
          <w:fldChar w:fldCharType="end"/>
        </w:r>
      </w:ins>
    </w:p>
    <w:p w:rsidR="00E141B1" w:rsidRDefault="00E141B1">
      <w:pPr>
        <w:pStyle w:val="TableofFigures"/>
        <w:tabs>
          <w:tab w:val="right" w:leader="dot" w:pos="8630"/>
        </w:tabs>
        <w:rPr>
          <w:ins w:id="586" w:author="Edward Venator" w:date="2013-04-11T09:15:00Z"/>
          <w:rFonts w:asciiTheme="minorHAnsi" w:eastAsiaTheme="minorEastAsia" w:hAnsiTheme="minorHAnsi" w:cstheme="minorBidi"/>
          <w:noProof/>
          <w:sz w:val="22"/>
          <w:lang w:bidi="ar-SA"/>
        </w:rPr>
      </w:pPr>
      <w:ins w:id="587" w:author="Edward Venator" w:date="2013-04-11T09:15:00Z">
        <w:r w:rsidRPr="00892361">
          <w:rPr>
            <w:rStyle w:val="Hyperlink"/>
            <w:noProof/>
          </w:rPr>
          <w:fldChar w:fldCharType="begin"/>
        </w:r>
        <w:r w:rsidRPr="00892361">
          <w:rPr>
            <w:rStyle w:val="Hyperlink"/>
            <w:noProof/>
          </w:rPr>
          <w:instrText xml:space="preserve"> </w:instrText>
        </w:r>
        <w:r>
          <w:rPr>
            <w:noProof/>
          </w:rPr>
          <w:instrText>HYPERLINK \l "_Toc353435253"</w:instrText>
        </w:r>
        <w:r w:rsidRPr="00892361">
          <w:rPr>
            <w:rStyle w:val="Hyperlink"/>
            <w:noProof/>
          </w:rPr>
          <w:instrText xml:space="preserve"> </w:instrText>
        </w:r>
        <w:r w:rsidRPr="00892361">
          <w:rPr>
            <w:rStyle w:val="Hyperlink"/>
            <w:noProof/>
          </w:rPr>
        </w:r>
        <w:r w:rsidRPr="00892361">
          <w:rPr>
            <w:rStyle w:val="Hyperlink"/>
            <w:noProof/>
          </w:rPr>
          <w:fldChar w:fldCharType="separate"/>
        </w:r>
        <w:r w:rsidRPr="00892361">
          <w:rPr>
            <w:rStyle w:val="Hyperlink"/>
            <w:noProof/>
          </w:rPr>
          <w:t>Figure 8: The Kinect field of view</w:t>
        </w:r>
        <w:r>
          <w:rPr>
            <w:noProof/>
            <w:webHidden/>
          </w:rPr>
          <w:tab/>
        </w:r>
        <w:r>
          <w:rPr>
            <w:noProof/>
            <w:webHidden/>
          </w:rPr>
          <w:fldChar w:fldCharType="begin"/>
        </w:r>
        <w:r>
          <w:rPr>
            <w:noProof/>
            <w:webHidden/>
          </w:rPr>
          <w:instrText xml:space="preserve"> PAGEREF _Toc353435253 \h </w:instrText>
        </w:r>
        <w:r>
          <w:rPr>
            <w:noProof/>
            <w:webHidden/>
          </w:rPr>
        </w:r>
      </w:ins>
      <w:r>
        <w:rPr>
          <w:noProof/>
          <w:webHidden/>
        </w:rPr>
        <w:fldChar w:fldCharType="separate"/>
      </w:r>
      <w:ins w:id="588" w:author="Edward Venator" w:date="2013-04-11T09:15:00Z">
        <w:r>
          <w:rPr>
            <w:noProof/>
            <w:webHidden/>
          </w:rPr>
          <w:t>18</w:t>
        </w:r>
        <w:r>
          <w:rPr>
            <w:noProof/>
            <w:webHidden/>
          </w:rPr>
          <w:fldChar w:fldCharType="end"/>
        </w:r>
        <w:r w:rsidRPr="00892361">
          <w:rPr>
            <w:rStyle w:val="Hyperlink"/>
            <w:noProof/>
          </w:rPr>
          <w:fldChar w:fldCharType="end"/>
        </w:r>
      </w:ins>
    </w:p>
    <w:p w:rsidR="00E141B1" w:rsidRDefault="00E141B1">
      <w:pPr>
        <w:pStyle w:val="TableofFigures"/>
        <w:tabs>
          <w:tab w:val="right" w:leader="dot" w:pos="8630"/>
        </w:tabs>
        <w:rPr>
          <w:ins w:id="589" w:author="Edward Venator" w:date="2013-04-11T09:15:00Z"/>
          <w:rFonts w:asciiTheme="minorHAnsi" w:eastAsiaTheme="minorEastAsia" w:hAnsiTheme="minorHAnsi" w:cstheme="minorBidi"/>
          <w:noProof/>
          <w:sz w:val="22"/>
          <w:lang w:bidi="ar-SA"/>
        </w:rPr>
      </w:pPr>
      <w:ins w:id="590" w:author="Edward Venator" w:date="2013-04-11T09:15:00Z">
        <w:r w:rsidRPr="00892361">
          <w:rPr>
            <w:rStyle w:val="Hyperlink"/>
            <w:noProof/>
          </w:rPr>
          <w:fldChar w:fldCharType="begin"/>
        </w:r>
        <w:r w:rsidRPr="00892361">
          <w:rPr>
            <w:rStyle w:val="Hyperlink"/>
            <w:noProof/>
          </w:rPr>
          <w:instrText xml:space="preserve"> </w:instrText>
        </w:r>
        <w:r>
          <w:rPr>
            <w:noProof/>
          </w:rPr>
          <w:instrText>HYPERLINK \l "_Toc353435254"</w:instrText>
        </w:r>
        <w:r w:rsidRPr="00892361">
          <w:rPr>
            <w:rStyle w:val="Hyperlink"/>
            <w:noProof/>
          </w:rPr>
          <w:instrText xml:space="preserve"> </w:instrText>
        </w:r>
        <w:r w:rsidRPr="00892361">
          <w:rPr>
            <w:rStyle w:val="Hyperlink"/>
            <w:noProof/>
          </w:rPr>
        </w:r>
        <w:r w:rsidRPr="00892361">
          <w:rPr>
            <w:rStyle w:val="Hyperlink"/>
            <w:noProof/>
          </w:rPr>
          <w:fldChar w:fldCharType="separate"/>
        </w:r>
        <w:r w:rsidRPr="00892361">
          <w:rPr>
            <w:rStyle w:val="Hyperlink"/>
            <w:noProof/>
          </w:rPr>
          <w:t>Figure 9: The Kinect mounted to the robot</w:t>
        </w:r>
        <w:r>
          <w:rPr>
            <w:noProof/>
            <w:webHidden/>
          </w:rPr>
          <w:tab/>
        </w:r>
        <w:r>
          <w:rPr>
            <w:noProof/>
            <w:webHidden/>
          </w:rPr>
          <w:fldChar w:fldCharType="begin"/>
        </w:r>
        <w:r>
          <w:rPr>
            <w:noProof/>
            <w:webHidden/>
          </w:rPr>
          <w:instrText xml:space="preserve"> PAGEREF _Toc353435254 \h </w:instrText>
        </w:r>
        <w:r>
          <w:rPr>
            <w:noProof/>
            <w:webHidden/>
          </w:rPr>
        </w:r>
      </w:ins>
      <w:r>
        <w:rPr>
          <w:noProof/>
          <w:webHidden/>
        </w:rPr>
        <w:fldChar w:fldCharType="separate"/>
      </w:r>
      <w:ins w:id="591" w:author="Edward Venator" w:date="2013-04-11T09:15:00Z">
        <w:r>
          <w:rPr>
            <w:noProof/>
            <w:webHidden/>
          </w:rPr>
          <w:t>18</w:t>
        </w:r>
        <w:r>
          <w:rPr>
            <w:noProof/>
            <w:webHidden/>
          </w:rPr>
          <w:fldChar w:fldCharType="end"/>
        </w:r>
        <w:r w:rsidRPr="00892361">
          <w:rPr>
            <w:rStyle w:val="Hyperlink"/>
            <w:noProof/>
          </w:rPr>
          <w:fldChar w:fldCharType="end"/>
        </w:r>
      </w:ins>
    </w:p>
    <w:p w:rsidR="00E141B1" w:rsidRDefault="00E141B1">
      <w:pPr>
        <w:pStyle w:val="TableofFigures"/>
        <w:tabs>
          <w:tab w:val="right" w:leader="dot" w:pos="8630"/>
        </w:tabs>
        <w:rPr>
          <w:ins w:id="592" w:author="Edward Venator" w:date="2013-04-11T09:15:00Z"/>
          <w:rFonts w:asciiTheme="minorHAnsi" w:eastAsiaTheme="minorEastAsia" w:hAnsiTheme="minorHAnsi" w:cstheme="minorBidi"/>
          <w:noProof/>
          <w:sz w:val="22"/>
          <w:lang w:bidi="ar-SA"/>
        </w:rPr>
      </w:pPr>
      <w:ins w:id="593" w:author="Edward Venator" w:date="2013-04-11T09:15:00Z">
        <w:r w:rsidRPr="00892361">
          <w:rPr>
            <w:rStyle w:val="Hyperlink"/>
            <w:noProof/>
          </w:rPr>
          <w:fldChar w:fldCharType="begin"/>
        </w:r>
        <w:r w:rsidRPr="00892361">
          <w:rPr>
            <w:rStyle w:val="Hyperlink"/>
            <w:noProof/>
          </w:rPr>
          <w:instrText xml:space="preserve"> </w:instrText>
        </w:r>
        <w:r>
          <w:rPr>
            <w:noProof/>
          </w:rPr>
          <w:instrText>HYPERLINK \l "_Toc353435255"</w:instrText>
        </w:r>
        <w:r w:rsidRPr="00892361">
          <w:rPr>
            <w:rStyle w:val="Hyperlink"/>
            <w:noProof/>
          </w:rPr>
          <w:instrText xml:space="preserve"> </w:instrText>
        </w:r>
        <w:r w:rsidRPr="00892361">
          <w:rPr>
            <w:rStyle w:val="Hyperlink"/>
            <w:noProof/>
          </w:rPr>
        </w:r>
        <w:r w:rsidRPr="00892361">
          <w:rPr>
            <w:rStyle w:val="Hyperlink"/>
            <w:noProof/>
          </w:rPr>
          <w:fldChar w:fldCharType="separate"/>
        </w:r>
        <w:r w:rsidRPr="00892361">
          <w:rPr>
            <w:rStyle w:val="Hyperlink"/>
            <w:noProof/>
          </w:rPr>
          <w:t>Figure 13: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3435255 \h </w:instrText>
        </w:r>
        <w:r>
          <w:rPr>
            <w:noProof/>
            <w:webHidden/>
          </w:rPr>
        </w:r>
      </w:ins>
      <w:r>
        <w:rPr>
          <w:noProof/>
          <w:webHidden/>
        </w:rPr>
        <w:fldChar w:fldCharType="separate"/>
      </w:r>
      <w:ins w:id="594" w:author="Edward Venator" w:date="2013-04-11T09:15:00Z">
        <w:r>
          <w:rPr>
            <w:noProof/>
            <w:webHidden/>
          </w:rPr>
          <w:t>44</w:t>
        </w:r>
        <w:r>
          <w:rPr>
            <w:noProof/>
            <w:webHidden/>
          </w:rPr>
          <w:fldChar w:fldCharType="end"/>
        </w:r>
        <w:r w:rsidRPr="00892361">
          <w:rPr>
            <w:rStyle w:val="Hyperlink"/>
            <w:noProof/>
          </w:rPr>
          <w:fldChar w:fldCharType="end"/>
        </w:r>
      </w:ins>
    </w:p>
    <w:p w:rsidR="00E141B1" w:rsidRDefault="00E141B1">
      <w:pPr>
        <w:pStyle w:val="TableofFigures"/>
        <w:tabs>
          <w:tab w:val="right" w:leader="dot" w:pos="8630"/>
        </w:tabs>
        <w:rPr>
          <w:ins w:id="595" w:author="Edward Venator" w:date="2013-04-11T09:15:00Z"/>
          <w:rFonts w:asciiTheme="minorHAnsi" w:eastAsiaTheme="minorEastAsia" w:hAnsiTheme="minorHAnsi" w:cstheme="minorBidi"/>
          <w:noProof/>
          <w:sz w:val="22"/>
          <w:lang w:bidi="ar-SA"/>
        </w:rPr>
      </w:pPr>
      <w:ins w:id="596" w:author="Edward Venator" w:date="2013-04-11T09:15:00Z">
        <w:r w:rsidRPr="00892361">
          <w:rPr>
            <w:rStyle w:val="Hyperlink"/>
            <w:noProof/>
          </w:rPr>
          <w:fldChar w:fldCharType="begin"/>
        </w:r>
        <w:r w:rsidRPr="00892361">
          <w:rPr>
            <w:rStyle w:val="Hyperlink"/>
            <w:noProof/>
          </w:rPr>
          <w:instrText xml:space="preserve"> </w:instrText>
        </w:r>
        <w:r>
          <w:rPr>
            <w:noProof/>
          </w:rPr>
          <w:instrText>HYPERLINK \l "_Toc353435256"</w:instrText>
        </w:r>
        <w:r w:rsidRPr="00892361">
          <w:rPr>
            <w:rStyle w:val="Hyperlink"/>
            <w:noProof/>
          </w:rPr>
          <w:instrText xml:space="preserve"> </w:instrText>
        </w:r>
        <w:r w:rsidRPr="00892361">
          <w:rPr>
            <w:rStyle w:val="Hyperlink"/>
            <w:noProof/>
          </w:rPr>
        </w:r>
        <w:r w:rsidRPr="00892361">
          <w:rPr>
            <w:rStyle w:val="Hyperlink"/>
            <w:noProof/>
          </w:rPr>
          <w:fldChar w:fldCharType="separate"/>
        </w:r>
        <w:r w:rsidRPr="00892361">
          <w:rPr>
            <w:rStyle w:val="Hyperlink"/>
            <w:noProof/>
          </w:rPr>
          <w:t xml:space="preserve">Figure 15: A box localized using the QR code. </w:t>
        </w:r>
        <w:r w:rsidRPr="00892361">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3435256 \h </w:instrText>
        </w:r>
        <w:r>
          <w:rPr>
            <w:noProof/>
            <w:webHidden/>
          </w:rPr>
        </w:r>
      </w:ins>
      <w:r>
        <w:rPr>
          <w:noProof/>
          <w:webHidden/>
        </w:rPr>
        <w:fldChar w:fldCharType="separate"/>
      </w:r>
      <w:ins w:id="597" w:author="Edward Venator" w:date="2013-04-11T09:15:00Z">
        <w:r>
          <w:rPr>
            <w:noProof/>
            <w:webHidden/>
          </w:rPr>
          <w:t>50</w:t>
        </w:r>
        <w:r>
          <w:rPr>
            <w:noProof/>
            <w:webHidden/>
          </w:rPr>
          <w:fldChar w:fldCharType="end"/>
        </w:r>
        <w:r w:rsidRPr="00892361">
          <w:rPr>
            <w:rStyle w:val="Hyperlink"/>
            <w:noProof/>
          </w:rPr>
          <w:fldChar w:fldCharType="end"/>
        </w:r>
      </w:ins>
    </w:p>
    <w:p w:rsidR="00E141B1" w:rsidRDefault="00E141B1">
      <w:pPr>
        <w:pStyle w:val="TableofFigures"/>
        <w:tabs>
          <w:tab w:val="right" w:leader="dot" w:pos="8630"/>
        </w:tabs>
        <w:rPr>
          <w:ins w:id="598" w:author="Edward Venator" w:date="2013-04-11T09:15:00Z"/>
          <w:rFonts w:asciiTheme="minorHAnsi" w:eastAsiaTheme="minorEastAsia" w:hAnsiTheme="minorHAnsi" w:cstheme="minorBidi"/>
          <w:noProof/>
          <w:sz w:val="22"/>
          <w:lang w:bidi="ar-SA"/>
        </w:rPr>
      </w:pPr>
      <w:ins w:id="599" w:author="Edward Venator" w:date="2013-04-11T09:15:00Z">
        <w:r w:rsidRPr="00892361">
          <w:rPr>
            <w:rStyle w:val="Hyperlink"/>
            <w:noProof/>
          </w:rPr>
          <w:fldChar w:fldCharType="begin"/>
        </w:r>
        <w:r w:rsidRPr="00892361">
          <w:rPr>
            <w:rStyle w:val="Hyperlink"/>
            <w:noProof/>
          </w:rPr>
          <w:instrText xml:space="preserve"> </w:instrText>
        </w:r>
        <w:r>
          <w:rPr>
            <w:noProof/>
          </w:rPr>
          <w:instrText>HYPERLINK \l "_Toc353435257"</w:instrText>
        </w:r>
        <w:r w:rsidRPr="00892361">
          <w:rPr>
            <w:rStyle w:val="Hyperlink"/>
            <w:noProof/>
          </w:rPr>
          <w:instrText xml:space="preserve"> </w:instrText>
        </w:r>
        <w:r w:rsidRPr="00892361">
          <w:rPr>
            <w:rStyle w:val="Hyperlink"/>
            <w:noProof/>
          </w:rPr>
        </w:r>
        <w:r w:rsidRPr="00892361">
          <w:rPr>
            <w:rStyle w:val="Hyperlink"/>
            <w:noProof/>
          </w:rPr>
          <w:fldChar w:fldCharType="separate"/>
        </w:r>
        <w:r w:rsidRPr="00892361">
          <w:rPr>
            <w:rStyle w:val="Hyperlink"/>
            <w:noProof/>
          </w:rPr>
          <w:t>Figure 16: A design for an emergency stop remote.</w:t>
        </w:r>
        <w:r>
          <w:rPr>
            <w:noProof/>
            <w:webHidden/>
          </w:rPr>
          <w:tab/>
        </w:r>
        <w:r>
          <w:rPr>
            <w:noProof/>
            <w:webHidden/>
          </w:rPr>
          <w:fldChar w:fldCharType="begin"/>
        </w:r>
        <w:r>
          <w:rPr>
            <w:noProof/>
            <w:webHidden/>
          </w:rPr>
          <w:instrText xml:space="preserve"> PAGEREF _Toc353435257 \h </w:instrText>
        </w:r>
        <w:r>
          <w:rPr>
            <w:noProof/>
            <w:webHidden/>
          </w:rPr>
        </w:r>
      </w:ins>
      <w:r>
        <w:rPr>
          <w:noProof/>
          <w:webHidden/>
        </w:rPr>
        <w:fldChar w:fldCharType="separate"/>
      </w:r>
      <w:ins w:id="600" w:author="Edward Venator" w:date="2013-04-11T09:15:00Z">
        <w:r>
          <w:rPr>
            <w:noProof/>
            <w:webHidden/>
          </w:rPr>
          <w:t>59</w:t>
        </w:r>
        <w:r>
          <w:rPr>
            <w:noProof/>
            <w:webHidden/>
          </w:rPr>
          <w:fldChar w:fldCharType="end"/>
        </w:r>
        <w:r w:rsidRPr="00892361">
          <w:rPr>
            <w:rStyle w:val="Hyperlink"/>
            <w:noProof/>
          </w:rPr>
          <w:fldChar w:fldCharType="end"/>
        </w:r>
      </w:ins>
    </w:p>
    <w:p w:rsidR="00E141B1" w:rsidRDefault="00E141B1">
      <w:pPr>
        <w:pStyle w:val="TableofFigures"/>
        <w:tabs>
          <w:tab w:val="right" w:leader="dot" w:pos="8630"/>
        </w:tabs>
        <w:rPr>
          <w:ins w:id="601" w:author="Edward Venator" w:date="2013-04-11T09:15:00Z"/>
          <w:rFonts w:asciiTheme="minorHAnsi" w:eastAsiaTheme="minorEastAsia" w:hAnsiTheme="minorHAnsi" w:cstheme="minorBidi"/>
          <w:noProof/>
          <w:sz w:val="22"/>
          <w:lang w:bidi="ar-SA"/>
        </w:rPr>
      </w:pPr>
      <w:ins w:id="602" w:author="Edward Venator" w:date="2013-04-11T09:15:00Z">
        <w:r w:rsidRPr="00892361">
          <w:rPr>
            <w:rStyle w:val="Hyperlink"/>
            <w:noProof/>
          </w:rPr>
          <w:fldChar w:fldCharType="begin"/>
        </w:r>
        <w:r w:rsidRPr="00892361">
          <w:rPr>
            <w:rStyle w:val="Hyperlink"/>
            <w:noProof/>
          </w:rPr>
          <w:instrText xml:space="preserve"> </w:instrText>
        </w:r>
        <w:r>
          <w:rPr>
            <w:noProof/>
          </w:rPr>
          <w:instrText>HYPERLINK \l "_Toc353435258"</w:instrText>
        </w:r>
        <w:r w:rsidRPr="00892361">
          <w:rPr>
            <w:rStyle w:val="Hyperlink"/>
            <w:noProof/>
          </w:rPr>
          <w:instrText xml:space="preserve"> </w:instrText>
        </w:r>
        <w:r w:rsidRPr="00892361">
          <w:rPr>
            <w:rStyle w:val="Hyperlink"/>
            <w:noProof/>
          </w:rPr>
        </w:r>
        <w:r w:rsidRPr="00892361">
          <w:rPr>
            <w:rStyle w:val="Hyperlink"/>
            <w:noProof/>
          </w:rPr>
          <w:fldChar w:fldCharType="separate"/>
        </w:r>
        <w:r w:rsidRPr="00892361">
          <w:rPr>
            <w:rStyle w:val="Hyperlink"/>
            <w:noProof/>
          </w:rPr>
          <w:t>Figure 18: Revised emergency stop remote ciruit.</w:t>
        </w:r>
        <w:r>
          <w:rPr>
            <w:noProof/>
            <w:webHidden/>
          </w:rPr>
          <w:tab/>
        </w:r>
        <w:r>
          <w:rPr>
            <w:noProof/>
            <w:webHidden/>
          </w:rPr>
          <w:fldChar w:fldCharType="begin"/>
        </w:r>
        <w:r>
          <w:rPr>
            <w:noProof/>
            <w:webHidden/>
          </w:rPr>
          <w:instrText xml:space="preserve"> PAGEREF _Toc353435258 \h </w:instrText>
        </w:r>
        <w:r>
          <w:rPr>
            <w:noProof/>
            <w:webHidden/>
          </w:rPr>
        </w:r>
      </w:ins>
      <w:r>
        <w:rPr>
          <w:noProof/>
          <w:webHidden/>
        </w:rPr>
        <w:fldChar w:fldCharType="separate"/>
      </w:r>
      <w:ins w:id="603" w:author="Edward Venator" w:date="2013-04-11T09:15:00Z">
        <w:r>
          <w:rPr>
            <w:noProof/>
            <w:webHidden/>
          </w:rPr>
          <w:t>62</w:t>
        </w:r>
        <w:r>
          <w:rPr>
            <w:noProof/>
            <w:webHidden/>
          </w:rPr>
          <w:fldChar w:fldCharType="end"/>
        </w:r>
        <w:r w:rsidRPr="00892361">
          <w:rPr>
            <w:rStyle w:val="Hyperlink"/>
            <w:noProof/>
          </w:rPr>
          <w:fldChar w:fldCharType="end"/>
        </w:r>
      </w:ins>
    </w:p>
    <w:p w:rsidR="006B59B9" w:rsidDel="00E141B1" w:rsidRDefault="006B59B9">
      <w:pPr>
        <w:pStyle w:val="TableofFigures"/>
        <w:tabs>
          <w:tab w:val="right" w:leader="dot" w:pos="8630"/>
        </w:tabs>
        <w:rPr>
          <w:ins w:id="604" w:author="Ed" w:date="2013-04-08T09:50:00Z"/>
          <w:del w:id="605" w:author="Edward Venator" w:date="2013-04-11T09:15:00Z"/>
          <w:rFonts w:asciiTheme="minorHAnsi" w:eastAsiaTheme="minorEastAsia" w:hAnsiTheme="minorHAnsi" w:cstheme="minorBidi"/>
          <w:noProof/>
          <w:sz w:val="22"/>
          <w:lang w:bidi="ar-SA"/>
        </w:rPr>
      </w:pPr>
      <w:ins w:id="606" w:author="Ed" w:date="2013-04-08T09:50:00Z">
        <w:del w:id="607" w:author="Edward Venator" w:date="2013-04-11T09:15:00Z">
          <w:r w:rsidRPr="00E141B1" w:rsidDel="00E141B1">
            <w:rPr>
              <w:rStyle w:val="Hyperlink"/>
              <w:noProof/>
            </w:rPr>
            <w:delText>Figure 1: An annotated rendering of the robot showing several major components.</w:delText>
          </w:r>
          <w:r w:rsidDel="00E141B1">
            <w:rPr>
              <w:noProof/>
              <w:webHidden/>
            </w:rPr>
            <w:tab/>
            <w:delText>6</w:delText>
          </w:r>
        </w:del>
      </w:ins>
    </w:p>
    <w:p w:rsidR="006B59B9" w:rsidDel="00E141B1" w:rsidRDefault="006B59B9">
      <w:pPr>
        <w:pStyle w:val="TableofFigures"/>
        <w:tabs>
          <w:tab w:val="right" w:leader="dot" w:pos="8630"/>
        </w:tabs>
        <w:rPr>
          <w:ins w:id="608" w:author="Ed" w:date="2013-04-08T09:50:00Z"/>
          <w:del w:id="609" w:author="Edward Venator" w:date="2013-04-11T09:15:00Z"/>
          <w:rFonts w:asciiTheme="minorHAnsi" w:eastAsiaTheme="minorEastAsia" w:hAnsiTheme="minorHAnsi" w:cstheme="minorBidi"/>
          <w:noProof/>
          <w:sz w:val="22"/>
          <w:lang w:bidi="ar-SA"/>
        </w:rPr>
      </w:pPr>
      <w:ins w:id="610" w:author="Ed" w:date="2013-04-08T09:50:00Z">
        <w:del w:id="611" w:author="Edward Venator" w:date="2013-04-11T09:15:00Z">
          <w:r w:rsidRPr="00E141B1" w:rsidDel="00E141B1">
            <w:rPr>
              <w:rStyle w:val="Hyperlink"/>
              <w:noProof/>
            </w:rPr>
            <w:delText>Figure 2: The electrical circuit to control the pneumatic gripper. Q1 is a 2N7000 NFET</w:delText>
          </w:r>
          <w:r w:rsidDel="00E141B1">
            <w:rPr>
              <w:noProof/>
              <w:webHidden/>
            </w:rPr>
            <w:tab/>
            <w:delText>10</w:delText>
          </w:r>
        </w:del>
      </w:ins>
    </w:p>
    <w:p w:rsidR="006B59B9" w:rsidDel="00E141B1" w:rsidRDefault="006B59B9">
      <w:pPr>
        <w:pStyle w:val="TableofFigures"/>
        <w:tabs>
          <w:tab w:val="right" w:leader="dot" w:pos="8630"/>
        </w:tabs>
        <w:rPr>
          <w:ins w:id="612" w:author="Ed" w:date="2013-04-08T09:50:00Z"/>
          <w:del w:id="613" w:author="Edward Venator" w:date="2013-04-11T09:15:00Z"/>
          <w:rFonts w:asciiTheme="minorHAnsi" w:eastAsiaTheme="minorEastAsia" w:hAnsiTheme="minorHAnsi" w:cstheme="minorBidi"/>
          <w:noProof/>
          <w:sz w:val="22"/>
          <w:lang w:bidi="ar-SA"/>
        </w:rPr>
      </w:pPr>
      <w:ins w:id="614" w:author="Ed" w:date="2013-04-08T09:50:00Z">
        <w:del w:id="615" w:author="Edward Venator" w:date="2013-04-11T09:15:00Z">
          <w:r w:rsidRPr="00E141B1" w:rsidDel="00E141B1">
            <w:rPr>
              <w:rStyle w:val="Hyperlink"/>
              <w:noProof/>
            </w:rPr>
            <w:delText>Figure 3: ABBY, a mobile industrial manipulator.</w:delText>
          </w:r>
          <w:r w:rsidDel="00E141B1">
            <w:rPr>
              <w:noProof/>
              <w:webHidden/>
            </w:rPr>
            <w:tab/>
            <w:delText>11</w:delText>
          </w:r>
        </w:del>
      </w:ins>
    </w:p>
    <w:p w:rsidR="006B59B9" w:rsidDel="00E141B1" w:rsidRDefault="006B59B9">
      <w:pPr>
        <w:pStyle w:val="TableofFigures"/>
        <w:tabs>
          <w:tab w:val="right" w:leader="dot" w:pos="8630"/>
        </w:tabs>
        <w:rPr>
          <w:ins w:id="616" w:author="Ed" w:date="2013-04-08T09:50:00Z"/>
          <w:del w:id="617" w:author="Edward Venator" w:date="2013-04-11T09:15:00Z"/>
          <w:rFonts w:asciiTheme="minorHAnsi" w:eastAsiaTheme="minorEastAsia" w:hAnsiTheme="minorHAnsi" w:cstheme="minorBidi"/>
          <w:noProof/>
          <w:sz w:val="22"/>
          <w:lang w:bidi="ar-SA"/>
        </w:rPr>
      </w:pPr>
      <w:ins w:id="618" w:author="Ed" w:date="2013-04-08T09:50:00Z">
        <w:del w:id="619" w:author="Edward Venator" w:date="2013-04-11T09:15:00Z">
          <w:r w:rsidRPr="00E141B1" w:rsidDel="00E141B1">
            <w:rPr>
              <w:rStyle w:val="Hyperlink"/>
              <w:noProof/>
            </w:rPr>
            <w:delText>Figure 4: A block diagram of the power distribution system on the robot.</w:delText>
          </w:r>
          <w:r w:rsidDel="00E141B1">
            <w:rPr>
              <w:noProof/>
              <w:webHidden/>
            </w:rPr>
            <w:tab/>
            <w:delText>14</w:delText>
          </w:r>
        </w:del>
      </w:ins>
    </w:p>
    <w:p w:rsidR="006B59B9" w:rsidDel="00E141B1" w:rsidRDefault="006B59B9">
      <w:pPr>
        <w:pStyle w:val="TableofFigures"/>
        <w:tabs>
          <w:tab w:val="right" w:leader="dot" w:pos="8630"/>
        </w:tabs>
        <w:rPr>
          <w:ins w:id="620" w:author="Ed" w:date="2013-04-08T09:50:00Z"/>
          <w:del w:id="621" w:author="Edward Venator" w:date="2013-04-11T09:15:00Z"/>
          <w:rFonts w:asciiTheme="minorHAnsi" w:eastAsiaTheme="minorEastAsia" w:hAnsiTheme="minorHAnsi" w:cstheme="minorBidi"/>
          <w:noProof/>
          <w:sz w:val="22"/>
          <w:lang w:bidi="ar-SA"/>
        </w:rPr>
      </w:pPr>
      <w:ins w:id="622" w:author="Ed" w:date="2013-04-08T09:50:00Z">
        <w:del w:id="623" w:author="Edward Venator" w:date="2013-04-11T09:15:00Z">
          <w:r w:rsidRPr="00E141B1" w:rsidDel="00E141B1">
            <w:rPr>
              <w:rStyle w:val="Hyperlink"/>
              <w:noProof/>
            </w:rPr>
            <w:delText>Figure 5: 13.8 volt rail dropout when compressor turns on (before addition of filter).</w:delText>
          </w:r>
          <w:r w:rsidDel="00E141B1">
            <w:rPr>
              <w:noProof/>
              <w:webHidden/>
            </w:rPr>
            <w:tab/>
            <w:delText>16</w:delText>
          </w:r>
        </w:del>
      </w:ins>
    </w:p>
    <w:p w:rsidR="006B59B9" w:rsidDel="00E141B1" w:rsidRDefault="006B59B9">
      <w:pPr>
        <w:pStyle w:val="TableofFigures"/>
        <w:tabs>
          <w:tab w:val="right" w:leader="dot" w:pos="8630"/>
        </w:tabs>
        <w:rPr>
          <w:ins w:id="624" w:author="Ed" w:date="2013-04-08T09:50:00Z"/>
          <w:del w:id="625" w:author="Edward Venator" w:date="2013-04-11T09:15:00Z"/>
          <w:rFonts w:asciiTheme="minorHAnsi" w:eastAsiaTheme="minorEastAsia" w:hAnsiTheme="minorHAnsi" w:cstheme="minorBidi"/>
          <w:noProof/>
          <w:sz w:val="22"/>
          <w:lang w:bidi="ar-SA"/>
        </w:rPr>
      </w:pPr>
      <w:ins w:id="626" w:author="Ed" w:date="2013-04-08T09:50:00Z">
        <w:del w:id="627" w:author="Edward Venator" w:date="2013-04-11T09:15:00Z">
          <w:r w:rsidRPr="00E141B1" w:rsidDel="00E141B1">
            <w:rPr>
              <w:rStyle w:val="Hyperlink"/>
              <w:noProof/>
            </w:rPr>
            <w:delText>Figure 6: 13.8 volt rail during compressor turn-on after addition of an LC filter.</w:delText>
          </w:r>
          <w:r w:rsidDel="00E141B1">
            <w:rPr>
              <w:noProof/>
              <w:webHidden/>
            </w:rPr>
            <w:tab/>
            <w:delText>16</w:delText>
          </w:r>
        </w:del>
      </w:ins>
    </w:p>
    <w:p w:rsidR="006B59B9" w:rsidDel="00E141B1" w:rsidRDefault="006B59B9">
      <w:pPr>
        <w:pStyle w:val="TableofFigures"/>
        <w:tabs>
          <w:tab w:val="right" w:leader="dot" w:pos="8630"/>
        </w:tabs>
        <w:rPr>
          <w:ins w:id="628" w:author="Ed" w:date="2013-04-08T09:50:00Z"/>
          <w:del w:id="629" w:author="Edward Venator" w:date="2013-04-11T09:15:00Z"/>
          <w:rFonts w:asciiTheme="minorHAnsi" w:eastAsiaTheme="minorEastAsia" w:hAnsiTheme="minorHAnsi" w:cstheme="minorBidi"/>
          <w:noProof/>
          <w:sz w:val="22"/>
          <w:lang w:bidi="ar-SA"/>
        </w:rPr>
      </w:pPr>
      <w:ins w:id="630" w:author="Ed" w:date="2013-04-08T09:50:00Z">
        <w:del w:id="631" w:author="Edward Venator" w:date="2013-04-11T09:15:00Z">
          <w:r w:rsidRPr="00E141B1" w:rsidDel="00E141B1">
            <w:rPr>
              <w:rStyle w:val="Hyperlink"/>
              <w:noProof/>
            </w:rPr>
            <w:delText>Figure 7: The Kinect field of view</w:delText>
          </w:r>
          <w:r w:rsidDel="00E141B1">
            <w:rPr>
              <w:noProof/>
              <w:webHidden/>
            </w:rPr>
            <w:tab/>
            <w:delText>17</w:delText>
          </w:r>
        </w:del>
      </w:ins>
    </w:p>
    <w:p w:rsidR="006B59B9" w:rsidDel="00E141B1" w:rsidRDefault="006B59B9">
      <w:pPr>
        <w:pStyle w:val="TableofFigures"/>
        <w:tabs>
          <w:tab w:val="right" w:leader="dot" w:pos="8630"/>
        </w:tabs>
        <w:rPr>
          <w:ins w:id="632" w:author="Ed" w:date="2013-04-08T09:50:00Z"/>
          <w:del w:id="633" w:author="Edward Venator" w:date="2013-04-11T09:15:00Z"/>
          <w:rFonts w:asciiTheme="minorHAnsi" w:eastAsiaTheme="minorEastAsia" w:hAnsiTheme="minorHAnsi" w:cstheme="minorBidi"/>
          <w:noProof/>
          <w:sz w:val="22"/>
          <w:lang w:bidi="ar-SA"/>
        </w:rPr>
      </w:pPr>
      <w:ins w:id="634" w:author="Ed" w:date="2013-04-08T09:50:00Z">
        <w:del w:id="635" w:author="Edward Venator" w:date="2013-04-11T09:15:00Z">
          <w:r w:rsidRPr="00E141B1" w:rsidDel="00E141B1">
            <w:rPr>
              <w:rStyle w:val="Hyperlink"/>
              <w:noProof/>
            </w:rPr>
            <w:delText>Figure 8: The Kinect mounted to the robot</w:delText>
          </w:r>
          <w:r w:rsidDel="00E141B1">
            <w:rPr>
              <w:noProof/>
              <w:webHidden/>
            </w:rPr>
            <w:tab/>
            <w:delText>17</w:delText>
          </w:r>
        </w:del>
      </w:ins>
    </w:p>
    <w:p w:rsidR="006B59B9" w:rsidDel="00E141B1" w:rsidRDefault="006B59B9">
      <w:pPr>
        <w:pStyle w:val="TableofFigures"/>
        <w:tabs>
          <w:tab w:val="right" w:leader="dot" w:pos="8630"/>
        </w:tabs>
        <w:rPr>
          <w:ins w:id="636" w:author="Ed" w:date="2013-04-08T09:50:00Z"/>
          <w:del w:id="637" w:author="Edward Venator" w:date="2013-04-11T09:15:00Z"/>
          <w:rFonts w:asciiTheme="minorHAnsi" w:eastAsiaTheme="minorEastAsia" w:hAnsiTheme="minorHAnsi" w:cstheme="minorBidi"/>
          <w:noProof/>
          <w:sz w:val="22"/>
          <w:lang w:bidi="ar-SA"/>
        </w:rPr>
      </w:pPr>
      <w:ins w:id="638" w:author="Ed" w:date="2013-04-08T09:50:00Z">
        <w:del w:id="639" w:author="Edward Venator" w:date="2013-04-11T09:15:00Z">
          <w:r w:rsidRPr="00E141B1" w:rsidDel="00E141B1">
            <w:rPr>
              <w:rStyle w:val="Hyperlink"/>
              <w:noProof/>
            </w:rPr>
            <w:delText>Figure 9:ABBY’s robot model, LIDAR data (green points), and Kinect point cloud (multicolored points) visualized in Rviz</w:delText>
          </w:r>
          <w:r w:rsidDel="00E141B1">
            <w:rPr>
              <w:noProof/>
              <w:webHidden/>
            </w:rPr>
            <w:tab/>
            <w:delText>25</w:delText>
          </w:r>
        </w:del>
      </w:ins>
    </w:p>
    <w:p w:rsidR="006B59B9" w:rsidDel="00E141B1" w:rsidRDefault="006B59B9">
      <w:pPr>
        <w:pStyle w:val="TableofFigures"/>
        <w:tabs>
          <w:tab w:val="right" w:leader="dot" w:pos="8630"/>
        </w:tabs>
        <w:rPr>
          <w:ins w:id="640" w:author="Ed" w:date="2013-04-08T09:50:00Z"/>
          <w:del w:id="641" w:author="Edward Venator" w:date="2013-04-11T09:15:00Z"/>
          <w:rFonts w:asciiTheme="minorHAnsi" w:eastAsiaTheme="minorEastAsia" w:hAnsiTheme="minorHAnsi" w:cstheme="minorBidi"/>
          <w:noProof/>
          <w:sz w:val="22"/>
          <w:lang w:bidi="ar-SA"/>
        </w:rPr>
      </w:pPr>
      <w:ins w:id="642" w:author="Ed" w:date="2013-04-08T09:50:00Z">
        <w:del w:id="643" w:author="Edward Venator" w:date="2013-04-11T09:15:00Z">
          <w:r w:rsidRPr="00E141B1" w:rsidDel="00E141B1">
            <w:rPr>
              <w:rStyle w:val="Hyperlink"/>
              <w:noProof/>
            </w:rPr>
            <w:delText>Figure 10: A histogram of successful requests from the test of the KDL inverse kinematics solver, showing the distribution of iterations required to find a solution.</w:delText>
          </w:r>
          <w:r w:rsidDel="00E141B1">
            <w:rPr>
              <w:noProof/>
              <w:webHidden/>
            </w:rPr>
            <w:tab/>
            <w:delText>40</w:delText>
          </w:r>
        </w:del>
      </w:ins>
    </w:p>
    <w:p w:rsidR="006B59B9" w:rsidDel="00E141B1" w:rsidRDefault="006B59B9">
      <w:pPr>
        <w:pStyle w:val="TableofFigures"/>
        <w:tabs>
          <w:tab w:val="right" w:leader="dot" w:pos="8630"/>
        </w:tabs>
        <w:rPr>
          <w:ins w:id="644" w:author="Ed" w:date="2013-04-08T09:50:00Z"/>
          <w:del w:id="645" w:author="Edward Venator" w:date="2013-04-11T09:15:00Z"/>
          <w:rFonts w:asciiTheme="minorHAnsi" w:eastAsiaTheme="minorEastAsia" w:hAnsiTheme="minorHAnsi" w:cstheme="minorBidi"/>
          <w:noProof/>
          <w:sz w:val="22"/>
          <w:lang w:bidi="ar-SA"/>
        </w:rPr>
      </w:pPr>
      <w:ins w:id="646" w:author="Ed" w:date="2013-04-08T09:50:00Z">
        <w:del w:id="647" w:author="Edward Venator" w:date="2013-04-11T09:15:00Z">
          <w:r w:rsidRPr="00E141B1" w:rsidDel="00E141B1">
            <w:rPr>
              <w:rStyle w:val="Hyperlink"/>
              <w:noProof/>
            </w:rPr>
            <w:delText>Figure 12: QR Level 3 code (Source: Wikipedia, licensed under Creative Commons Attribution Share-Alike License)</w:delText>
          </w:r>
          <w:r w:rsidDel="00E141B1">
            <w:rPr>
              <w:noProof/>
              <w:webHidden/>
            </w:rPr>
            <w:tab/>
            <w:delText>48</w:delText>
          </w:r>
        </w:del>
      </w:ins>
    </w:p>
    <w:p w:rsidR="006B59B9" w:rsidDel="00E141B1" w:rsidRDefault="006B59B9">
      <w:pPr>
        <w:pStyle w:val="TableofFigures"/>
        <w:tabs>
          <w:tab w:val="right" w:leader="dot" w:pos="8630"/>
        </w:tabs>
        <w:rPr>
          <w:ins w:id="648" w:author="Ed" w:date="2013-04-08T09:50:00Z"/>
          <w:del w:id="649" w:author="Edward Venator" w:date="2013-04-11T09:15:00Z"/>
          <w:rFonts w:asciiTheme="minorHAnsi" w:eastAsiaTheme="minorEastAsia" w:hAnsiTheme="minorHAnsi" w:cstheme="minorBidi"/>
          <w:noProof/>
          <w:sz w:val="22"/>
          <w:lang w:bidi="ar-SA"/>
        </w:rPr>
      </w:pPr>
      <w:ins w:id="650" w:author="Ed" w:date="2013-04-08T09:50:00Z">
        <w:del w:id="651" w:author="Edward Venator" w:date="2013-04-11T09:15:00Z">
          <w:r w:rsidRPr="00E141B1" w:rsidDel="00E141B1">
            <w:rPr>
              <w:rStyle w:val="Hyperlink"/>
              <w:noProof/>
            </w:rPr>
            <w:delText xml:space="preserve">Figure 13: A box localized using the QR code. </w:delText>
          </w:r>
          <w:r w:rsidRPr="00E141B1" w:rsidDel="00E141B1">
            <w:rPr>
              <w:rStyle w:val="Hyperlink"/>
              <w:rFonts w:eastAsia="+mn-ea"/>
              <w:noProof/>
            </w:rPr>
            <w:delText>Red dots are the QR code finder pattern. Blue is the projected handle center. Green are the handle corners.</w:delText>
          </w:r>
          <w:r w:rsidDel="00E141B1">
            <w:rPr>
              <w:noProof/>
              <w:webHidden/>
            </w:rPr>
            <w:tab/>
            <w:delText>49</w:delText>
          </w:r>
        </w:del>
      </w:ins>
    </w:p>
    <w:p w:rsidR="006B59B9" w:rsidDel="00E141B1" w:rsidRDefault="006B59B9">
      <w:pPr>
        <w:pStyle w:val="TableofFigures"/>
        <w:tabs>
          <w:tab w:val="right" w:leader="dot" w:pos="8630"/>
        </w:tabs>
        <w:rPr>
          <w:ins w:id="652" w:author="Ed" w:date="2013-04-08T09:50:00Z"/>
          <w:del w:id="653" w:author="Edward Venator" w:date="2013-04-11T09:15:00Z"/>
          <w:rFonts w:asciiTheme="minorHAnsi" w:eastAsiaTheme="minorEastAsia" w:hAnsiTheme="minorHAnsi" w:cstheme="minorBidi"/>
          <w:noProof/>
          <w:sz w:val="22"/>
          <w:lang w:bidi="ar-SA"/>
        </w:rPr>
      </w:pPr>
      <w:ins w:id="654" w:author="Ed" w:date="2013-04-08T09:50:00Z">
        <w:del w:id="655" w:author="Edward Venator" w:date="2013-04-11T09:15:00Z">
          <w:r w:rsidRPr="00E141B1" w:rsidDel="00E141B1">
            <w:rPr>
              <w:rStyle w:val="Hyperlink"/>
              <w:noProof/>
            </w:rPr>
            <w:delText>Figure 14: A design for an emergency stop remote.</w:delText>
          </w:r>
          <w:r w:rsidDel="00E141B1">
            <w:rPr>
              <w:noProof/>
              <w:webHidden/>
            </w:rPr>
            <w:tab/>
            <w:delText>58</w:delText>
          </w:r>
        </w:del>
      </w:ins>
    </w:p>
    <w:p w:rsidR="006B59B9" w:rsidDel="00E141B1" w:rsidRDefault="006B59B9">
      <w:pPr>
        <w:pStyle w:val="TableofFigures"/>
        <w:tabs>
          <w:tab w:val="right" w:leader="dot" w:pos="8630"/>
        </w:tabs>
        <w:rPr>
          <w:ins w:id="656" w:author="Ed" w:date="2013-04-08T09:50:00Z"/>
          <w:del w:id="657" w:author="Edward Venator" w:date="2013-04-11T09:15:00Z"/>
          <w:rFonts w:asciiTheme="minorHAnsi" w:eastAsiaTheme="minorEastAsia" w:hAnsiTheme="minorHAnsi" w:cstheme="minorBidi"/>
          <w:noProof/>
          <w:sz w:val="22"/>
          <w:lang w:bidi="ar-SA"/>
        </w:rPr>
      </w:pPr>
      <w:ins w:id="658" w:author="Ed" w:date="2013-04-08T09:50:00Z">
        <w:del w:id="659" w:author="Edward Venator" w:date="2013-04-11T09:15:00Z">
          <w:r w:rsidRPr="00E141B1" w:rsidDel="00E141B1">
            <w:rPr>
              <w:rStyle w:val="Hyperlink"/>
              <w:noProof/>
            </w:rPr>
            <w:delText>Figure 15: A design for an emergency stop receiver and aggregator.</w:delText>
          </w:r>
          <w:r w:rsidDel="00E141B1">
            <w:rPr>
              <w:noProof/>
              <w:webHidden/>
            </w:rPr>
            <w:tab/>
            <w:delText>59</w:delText>
          </w:r>
        </w:del>
      </w:ins>
    </w:p>
    <w:p w:rsidR="006B59B9" w:rsidDel="00E141B1" w:rsidRDefault="006B59B9">
      <w:pPr>
        <w:pStyle w:val="TableofFigures"/>
        <w:tabs>
          <w:tab w:val="right" w:leader="dot" w:pos="8630"/>
        </w:tabs>
        <w:rPr>
          <w:ins w:id="660" w:author="Ed" w:date="2013-04-08T09:50:00Z"/>
          <w:del w:id="661" w:author="Edward Venator" w:date="2013-04-11T09:15:00Z"/>
          <w:rFonts w:asciiTheme="minorHAnsi" w:eastAsiaTheme="minorEastAsia" w:hAnsiTheme="minorHAnsi" w:cstheme="minorBidi"/>
          <w:noProof/>
          <w:sz w:val="22"/>
          <w:lang w:bidi="ar-SA"/>
        </w:rPr>
      </w:pPr>
      <w:ins w:id="662" w:author="Ed" w:date="2013-04-08T09:50:00Z">
        <w:del w:id="663" w:author="Edward Venator" w:date="2013-04-11T09:15:00Z">
          <w:r w:rsidRPr="00E141B1" w:rsidDel="00E141B1">
            <w:rPr>
              <w:rStyle w:val="Hyperlink"/>
              <w:noProof/>
            </w:rPr>
            <w:delText>Figure 16: Revised emergency stop remote ciruit.</w:delText>
          </w:r>
          <w:r w:rsidDel="00E141B1">
            <w:rPr>
              <w:noProof/>
              <w:webHidden/>
            </w:rPr>
            <w:tab/>
            <w:delText>61</w:delText>
          </w:r>
        </w:del>
      </w:ins>
    </w:p>
    <w:p w:rsidR="006B59B9" w:rsidDel="00E141B1" w:rsidRDefault="006B59B9">
      <w:pPr>
        <w:pStyle w:val="TableofFigures"/>
        <w:tabs>
          <w:tab w:val="right" w:leader="dot" w:pos="8630"/>
        </w:tabs>
        <w:rPr>
          <w:ins w:id="664" w:author="Ed" w:date="2013-04-08T09:50:00Z"/>
          <w:del w:id="665" w:author="Edward Venator" w:date="2013-04-11T09:15:00Z"/>
          <w:rFonts w:asciiTheme="minorHAnsi" w:eastAsiaTheme="minorEastAsia" w:hAnsiTheme="minorHAnsi" w:cstheme="minorBidi"/>
          <w:noProof/>
          <w:sz w:val="22"/>
          <w:lang w:bidi="ar-SA"/>
        </w:rPr>
      </w:pPr>
      <w:ins w:id="666" w:author="Ed" w:date="2013-04-08T09:50:00Z">
        <w:del w:id="667" w:author="Edward Venator" w:date="2013-04-11T09:15:00Z">
          <w:r w:rsidRPr="00E141B1" w:rsidDel="00E141B1">
            <w:rPr>
              <w:rStyle w:val="Hyperlink"/>
              <w:noProof/>
            </w:rPr>
            <w:delText>Figure 17: Revised emergency stop receiver/aggregator circuit.</w:delText>
          </w:r>
          <w:r w:rsidDel="00E141B1">
            <w:rPr>
              <w:noProof/>
              <w:webHidden/>
            </w:rPr>
            <w:tab/>
            <w:delText>62</w:delText>
          </w:r>
        </w:del>
      </w:ins>
    </w:p>
    <w:p w:rsidR="006B59B9" w:rsidDel="00E141B1" w:rsidRDefault="006B59B9">
      <w:pPr>
        <w:pStyle w:val="TableofFigures"/>
        <w:tabs>
          <w:tab w:val="right" w:leader="dot" w:pos="8630"/>
        </w:tabs>
        <w:rPr>
          <w:ins w:id="668" w:author="Ed" w:date="2013-04-08T09:50:00Z"/>
          <w:del w:id="669" w:author="Edward Venator" w:date="2013-04-11T09:15:00Z"/>
          <w:rFonts w:asciiTheme="minorHAnsi" w:eastAsiaTheme="minorEastAsia" w:hAnsiTheme="minorHAnsi" w:cstheme="minorBidi"/>
          <w:noProof/>
          <w:sz w:val="22"/>
          <w:lang w:bidi="ar-SA"/>
        </w:rPr>
      </w:pPr>
      <w:ins w:id="670" w:author="Ed" w:date="2013-04-08T09:50:00Z">
        <w:del w:id="671" w:author="Edward Venator" w:date="2013-04-11T09:15:00Z">
          <w:r w:rsidRPr="00E141B1" w:rsidDel="00E141B1">
            <w:rPr>
              <w:rStyle w:val="Hyperlink"/>
              <w:noProof/>
            </w:rPr>
            <w:delText>Figure 18: Voltage curve during discharge test with actuators idle.</w:delText>
          </w:r>
          <w:r w:rsidDel="00E141B1">
            <w:rPr>
              <w:noProof/>
              <w:webHidden/>
            </w:rPr>
            <w:tab/>
            <w:delText>69</w:delText>
          </w:r>
        </w:del>
      </w:ins>
    </w:p>
    <w:p w:rsidR="006B59B9" w:rsidDel="00E141B1" w:rsidRDefault="006B59B9">
      <w:pPr>
        <w:pStyle w:val="TableofFigures"/>
        <w:tabs>
          <w:tab w:val="right" w:leader="dot" w:pos="8630"/>
        </w:tabs>
        <w:rPr>
          <w:ins w:id="672" w:author="Ed" w:date="2013-04-08T09:50:00Z"/>
          <w:del w:id="673" w:author="Edward Venator" w:date="2013-04-11T09:15:00Z"/>
          <w:rFonts w:asciiTheme="minorHAnsi" w:eastAsiaTheme="minorEastAsia" w:hAnsiTheme="minorHAnsi" w:cstheme="minorBidi"/>
          <w:noProof/>
          <w:sz w:val="22"/>
          <w:lang w:bidi="ar-SA"/>
        </w:rPr>
      </w:pPr>
      <w:ins w:id="674" w:author="Ed" w:date="2013-04-08T09:50:00Z">
        <w:del w:id="675" w:author="Edward Venator" w:date="2013-04-11T09:15:00Z">
          <w:r w:rsidRPr="00E141B1" w:rsidDel="00E141B1">
            <w:rPr>
              <w:rStyle w:val="Hyperlink"/>
              <w:noProof/>
            </w:rPr>
            <w:delText>Figure 19: Voltage curve during discharge test with drivetrain exercised.</w:delText>
          </w:r>
          <w:r w:rsidDel="00E141B1">
            <w:rPr>
              <w:noProof/>
              <w:webHidden/>
            </w:rPr>
            <w:tab/>
            <w:delText>69</w:delText>
          </w:r>
        </w:del>
      </w:ins>
    </w:p>
    <w:p w:rsidR="00DA7C5D" w:rsidDel="00E141B1" w:rsidRDefault="006B701A">
      <w:pPr>
        <w:pStyle w:val="TableofFigures"/>
        <w:tabs>
          <w:tab w:val="right" w:leader="dot" w:pos="8630"/>
        </w:tabs>
        <w:rPr>
          <w:del w:id="676" w:author="Edward Venator" w:date="2013-04-11T09:15:00Z"/>
          <w:rFonts w:asciiTheme="minorHAnsi" w:eastAsiaTheme="minorEastAsia" w:hAnsiTheme="minorHAnsi" w:cstheme="minorBidi"/>
          <w:noProof/>
          <w:sz w:val="22"/>
          <w:lang w:bidi="ar-SA"/>
        </w:rPr>
      </w:pPr>
      <w:del w:id="677" w:author="Edward Venator" w:date="2013-04-11T09:15:00Z">
        <w:r w:rsidRPr="006B701A" w:rsidDel="00E141B1">
          <w:rPr>
            <w:noProof/>
            <w:rPrChange w:id="678" w:author="Ed" w:date="2013-04-03T15:36:00Z">
              <w:rPr>
                <w:rStyle w:val="Hyperlink"/>
                <w:noProof/>
              </w:rPr>
            </w:rPrChange>
          </w:rPr>
          <w:delText>Figure 1: An annotated rendering of the robot showing several major components.</w:delText>
        </w:r>
        <w:r w:rsidR="00DA7C5D" w:rsidDel="00E141B1">
          <w:rPr>
            <w:noProof/>
            <w:webHidden/>
          </w:rPr>
          <w:tab/>
          <w:delText>6</w:delText>
        </w:r>
      </w:del>
    </w:p>
    <w:p w:rsidR="00DA7C5D" w:rsidDel="00E141B1" w:rsidRDefault="006B701A">
      <w:pPr>
        <w:pStyle w:val="TableofFigures"/>
        <w:tabs>
          <w:tab w:val="right" w:leader="dot" w:pos="8630"/>
        </w:tabs>
        <w:rPr>
          <w:del w:id="679" w:author="Edward Venator" w:date="2013-04-11T09:15:00Z"/>
          <w:rFonts w:asciiTheme="minorHAnsi" w:eastAsiaTheme="minorEastAsia" w:hAnsiTheme="minorHAnsi" w:cstheme="minorBidi"/>
          <w:noProof/>
          <w:sz w:val="22"/>
          <w:lang w:bidi="ar-SA"/>
        </w:rPr>
      </w:pPr>
      <w:del w:id="680" w:author="Edward Venator" w:date="2013-04-11T09:15:00Z">
        <w:r w:rsidRPr="006B701A" w:rsidDel="00E141B1">
          <w:rPr>
            <w:noProof/>
            <w:rPrChange w:id="681" w:author="Ed" w:date="2013-04-03T15:36:00Z">
              <w:rPr>
                <w:rStyle w:val="Hyperlink"/>
                <w:noProof/>
              </w:rPr>
            </w:rPrChange>
          </w:rPr>
          <w:delText>Figure 2: The electrical circuit to control the pneumatic gripper. Q1 is a 2N7000 NFET</w:delText>
        </w:r>
        <w:r w:rsidR="00DA7C5D" w:rsidDel="00E141B1">
          <w:rPr>
            <w:noProof/>
            <w:webHidden/>
          </w:rPr>
          <w:tab/>
          <w:delText>10</w:delText>
        </w:r>
      </w:del>
    </w:p>
    <w:p w:rsidR="00DA7C5D" w:rsidDel="00E141B1" w:rsidRDefault="006B701A">
      <w:pPr>
        <w:pStyle w:val="TableofFigures"/>
        <w:tabs>
          <w:tab w:val="right" w:leader="dot" w:pos="8630"/>
        </w:tabs>
        <w:rPr>
          <w:del w:id="682" w:author="Edward Venator" w:date="2013-04-11T09:15:00Z"/>
          <w:rFonts w:asciiTheme="minorHAnsi" w:eastAsiaTheme="minorEastAsia" w:hAnsiTheme="minorHAnsi" w:cstheme="minorBidi"/>
          <w:noProof/>
          <w:sz w:val="22"/>
          <w:lang w:bidi="ar-SA"/>
        </w:rPr>
      </w:pPr>
      <w:del w:id="683" w:author="Edward Venator" w:date="2013-04-11T09:15:00Z">
        <w:r w:rsidRPr="006B701A" w:rsidDel="00E141B1">
          <w:rPr>
            <w:noProof/>
            <w:rPrChange w:id="684" w:author="Ed" w:date="2013-04-03T15:36:00Z">
              <w:rPr>
                <w:rStyle w:val="Hyperlink"/>
                <w:noProof/>
              </w:rPr>
            </w:rPrChange>
          </w:rPr>
          <w:delText xml:space="preserve">Figure 3: </w:delText>
        </w:r>
        <w:r w:rsidRPr="006B701A" w:rsidDel="00E141B1">
          <w:rPr>
            <w:noProof/>
            <w:rPrChange w:id="685" w:author="Ed" w:date="2013-04-03T15:36:00Z">
              <w:rPr>
                <w:rStyle w:val="Hyperlink"/>
                <w:noProof/>
              </w:rPr>
            </w:rPrChange>
          </w:rPr>
          <w:delText>ABBY</w:delText>
        </w:r>
        <w:r w:rsidRPr="006B701A" w:rsidDel="00E141B1">
          <w:rPr>
            <w:noProof/>
            <w:rPrChange w:id="686" w:author="Ed" w:date="2013-04-03T15:36:00Z">
              <w:rPr>
                <w:rStyle w:val="Hyperlink"/>
                <w:noProof/>
              </w:rPr>
            </w:rPrChange>
          </w:rPr>
          <w:delText>, a mobile industrial manipulator.</w:delText>
        </w:r>
        <w:r w:rsidR="00DA7C5D" w:rsidDel="00E141B1">
          <w:rPr>
            <w:noProof/>
            <w:webHidden/>
          </w:rPr>
          <w:tab/>
          <w:delText>11</w:delText>
        </w:r>
      </w:del>
    </w:p>
    <w:p w:rsidR="00DA7C5D" w:rsidDel="00E141B1" w:rsidRDefault="006B701A">
      <w:pPr>
        <w:pStyle w:val="TableofFigures"/>
        <w:tabs>
          <w:tab w:val="right" w:leader="dot" w:pos="8630"/>
        </w:tabs>
        <w:rPr>
          <w:del w:id="687" w:author="Edward Venator" w:date="2013-04-11T09:15:00Z"/>
          <w:rFonts w:asciiTheme="minorHAnsi" w:eastAsiaTheme="minorEastAsia" w:hAnsiTheme="minorHAnsi" w:cstheme="minorBidi"/>
          <w:noProof/>
          <w:sz w:val="22"/>
          <w:lang w:bidi="ar-SA"/>
        </w:rPr>
      </w:pPr>
      <w:del w:id="688" w:author="Edward Venator" w:date="2013-04-11T09:15:00Z">
        <w:r w:rsidRPr="006B701A" w:rsidDel="00E141B1">
          <w:rPr>
            <w:noProof/>
            <w:rPrChange w:id="689" w:author="Ed" w:date="2013-04-03T15:36:00Z">
              <w:rPr>
                <w:rStyle w:val="Hyperlink"/>
                <w:noProof/>
              </w:rPr>
            </w:rPrChange>
          </w:rPr>
          <w:delText>Figure 4: A block diagram of the power distribution system on the robot.</w:delText>
        </w:r>
        <w:r w:rsidR="00DA7C5D" w:rsidDel="00E141B1">
          <w:rPr>
            <w:noProof/>
            <w:webHidden/>
          </w:rPr>
          <w:tab/>
          <w:delText>14</w:delText>
        </w:r>
      </w:del>
    </w:p>
    <w:p w:rsidR="00DA7C5D" w:rsidDel="00E141B1" w:rsidRDefault="006B701A">
      <w:pPr>
        <w:pStyle w:val="TableofFigures"/>
        <w:tabs>
          <w:tab w:val="right" w:leader="dot" w:pos="8630"/>
        </w:tabs>
        <w:rPr>
          <w:del w:id="690" w:author="Edward Venator" w:date="2013-04-11T09:15:00Z"/>
          <w:rFonts w:asciiTheme="minorHAnsi" w:eastAsiaTheme="minorEastAsia" w:hAnsiTheme="minorHAnsi" w:cstheme="minorBidi"/>
          <w:noProof/>
          <w:sz w:val="22"/>
          <w:lang w:bidi="ar-SA"/>
        </w:rPr>
      </w:pPr>
      <w:del w:id="691" w:author="Edward Venator" w:date="2013-04-11T09:15:00Z">
        <w:r w:rsidRPr="006B701A" w:rsidDel="00E141B1">
          <w:rPr>
            <w:noProof/>
            <w:rPrChange w:id="692" w:author="Ed" w:date="2013-04-03T15:36:00Z">
              <w:rPr>
                <w:rStyle w:val="Hyperlink"/>
                <w:noProof/>
              </w:rPr>
            </w:rPrChange>
          </w:rPr>
          <w:delText>Figure 5: 13.8 volt rail dropout when compressor turns on (before addition of filter).</w:delText>
        </w:r>
        <w:r w:rsidR="00DA7C5D" w:rsidDel="00E141B1">
          <w:rPr>
            <w:noProof/>
            <w:webHidden/>
          </w:rPr>
          <w:tab/>
          <w:delText>16</w:delText>
        </w:r>
      </w:del>
    </w:p>
    <w:p w:rsidR="00DA7C5D" w:rsidDel="00E141B1" w:rsidRDefault="006B701A">
      <w:pPr>
        <w:pStyle w:val="TableofFigures"/>
        <w:tabs>
          <w:tab w:val="right" w:leader="dot" w:pos="8630"/>
        </w:tabs>
        <w:rPr>
          <w:del w:id="693" w:author="Edward Venator" w:date="2013-04-11T09:15:00Z"/>
          <w:rFonts w:asciiTheme="minorHAnsi" w:eastAsiaTheme="minorEastAsia" w:hAnsiTheme="minorHAnsi" w:cstheme="minorBidi"/>
          <w:noProof/>
          <w:sz w:val="22"/>
          <w:lang w:bidi="ar-SA"/>
        </w:rPr>
      </w:pPr>
      <w:del w:id="694" w:author="Edward Venator" w:date="2013-04-11T09:15:00Z">
        <w:r w:rsidRPr="006B701A" w:rsidDel="00E141B1">
          <w:rPr>
            <w:noProof/>
            <w:rPrChange w:id="695" w:author="Ed" w:date="2013-04-03T15:36:00Z">
              <w:rPr>
                <w:rStyle w:val="Hyperlink"/>
                <w:noProof/>
              </w:rPr>
            </w:rPrChange>
          </w:rPr>
          <w:delText>Figure 6: 13.8 volt rail during compressor turn-on after addition of an LC filter.</w:delText>
        </w:r>
        <w:r w:rsidR="00DA7C5D" w:rsidDel="00E141B1">
          <w:rPr>
            <w:noProof/>
            <w:webHidden/>
          </w:rPr>
          <w:tab/>
          <w:delText>16</w:delText>
        </w:r>
      </w:del>
    </w:p>
    <w:p w:rsidR="00DA7C5D" w:rsidDel="00E141B1" w:rsidRDefault="006B701A">
      <w:pPr>
        <w:pStyle w:val="TableofFigures"/>
        <w:tabs>
          <w:tab w:val="right" w:leader="dot" w:pos="8630"/>
        </w:tabs>
        <w:rPr>
          <w:del w:id="696" w:author="Edward Venator" w:date="2013-04-11T09:15:00Z"/>
          <w:rFonts w:asciiTheme="minorHAnsi" w:eastAsiaTheme="minorEastAsia" w:hAnsiTheme="minorHAnsi" w:cstheme="minorBidi"/>
          <w:noProof/>
          <w:sz w:val="22"/>
          <w:lang w:bidi="ar-SA"/>
        </w:rPr>
      </w:pPr>
      <w:del w:id="697" w:author="Edward Venator" w:date="2013-04-11T09:15:00Z">
        <w:r w:rsidRPr="006B701A" w:rsidDel="00E141B1">
          <w:rPr>
            <w:noProof/>
            <w:rPrChange w:id="698" w:author="Ed" w:date="2013-04-03T15:36:00Z">
              <w:rPr>
                <w:rStyle w:val="Hyperlink"/>
                <w:noProof/>
              </w:rPr>
            </w:rPrChange>
          </w:rPr>
          <w:delText>Figure 7: The Kinect field of view</w:delText>
        </w:r>
        <w:r w:rsidR="00DA7C5D" w:rsidDel="00E141B1">
          <w:rPr>
            <w:noProof/>
            <w:webHidden/>
          </w:rPr>
          <w:tab/>
          <w:delText>18</w:delText>
        </w:r>
      </w:del>
    </w:p>
    <w:p w:rsidR="00DA7C5D" w:rsidDel="00E141B1" w:rsidRDefault="006B701A">
      <w:pPr>
        <w:pStyle w:val="TableofFigures"/>
        <w:tabs>
          <w:tab w:val="right" w:leader="dot" w:pos="8630"/>
        </w:tabs>
        <w:rPr>
          <w:del w:id="699" w:author="Edward Venator" w:date="2013-04-11T09:15:00Z"/>
          <w:rFonts w:asciiTheme="minorHAnsi" w:eastAsiaTheme="minorEastAsia" w:hAnsiTheme="minorHAnsi" w:cstheme="minorBidi"/>
          <w:noProof/>
          <w:sz w:val="22"/>
          <w:lang w:bidi="ar-SA"/>
        </w:rPr>
      </w:pPr>
      <w:del w:id="700" w:author="Edward Venator" w:date="2013-04-11T09:15:00Z">
        <w:r w:rsidRPr="006B701A" w:rsidDel="00E141B1">
          <w:rPr>
            <w:noProof/>
            <w:rPrChange w:id="701" w:author="Ed" w:date="2013-04-03T15:36:00Z">
              <w:rPr>
                <w:rStyle w:val="Hyperlink"/>
                <w:noProof/>
              </w:rPr>
            </w:rPrChange>
          </w:rPr>
          <w:delText>Figure 8: The Kinect mounted to the robot</w:delText>
        </w:r>
        <w:r w:rsidR="00DA7C5D" w:rsidDel="00E141B1">
          <w:rPr>
            <w:noProof/>
            <w:webHidden/>
          </w:rPr>
          <w:tab/>
          <w:delText>18</w:delText>
        </w:r>
      </w:del>
    </w:p>
    <w:p w:rsidR="00DA7C5D" w:rsidDel="00E141B1" w:rsidRDefault="006B701A">
      <w:pPr>
        <w:pStyle w:val="TableofFigures"/>
        <w:tabs>
          <w:tab w:val="right" w:leader="dot" w:pos="8630"/>
        </w:tabs>
        <w:rPr>
          <w:del w:id="702" w:author="Edward Venator" w:date="2013-04-11T09:15:00Z"/>
          <w:rFonts w:asciiTheme="minorHAnsi" w:eastAsiaTheme="minorEastAsia" w:hAnsiTheme="minorHAnsi" w:cstheme="minorBidi"/>
          <w:noProof/>
          <w:sz w:val="22"/>
          <w:lang w:bidi="ar-SA"/>
        </w:rPr>
      </w:pPr>
      <w:del w:id="703" w:author="Edward Venator" w:date="2013-04-11T09:15:00Z">
        <w:r w:rsidRPr="006B701A" w:rsidDel="00E141B1">
          <w:rPr>
            <w:noProof/>
            <w:rPrChange w:id="704" w:author="Ed" w:date="2013-04-03T15:36:00Z">
              <w:rPr>
                <w:rStyle w:val="Hyperlink"/>
                <w:noProof/>
              </w:rPr>
            </w:rPrChange>
          </w:rPr>
          <w:delText>Figure 9:</w:delText>
        </w:r>
        <w:r w:rsidRPr="006B701A" w:rsidDel="00E141B1">
          <w:rPr>
            <w:noProof/>
            <w:rPrChange w:id="705" w:author="Ed" w:date="2013-04-03T15:36:00Z">
              <w:rPr>
                <w:rStyle w:val="Hyperlink"/>
                <w:noProof/>
              </w:rPr>
            </w:rPrChange>
          </w:rPr>
          <w:delText>ABBY</w:delText>
        </w:r>
        <w:r w:rsidRPr="006B701A" w:rsidDel="00E141B1">
          <w:rPr>
            <w:noProof/>
            <w:rPrChange w:id="706" w:author="Ed" w:date="2013-04-03T15:36:00Z">
              <w:rPr>
                <w:rStyle w:val="Hyperlink"/>
                <w:noProof/>
              </w:rPr>
            </w:rPrChange>
          </w:rPr>
          <w:delText>’s robot model, LIDAR data (green points), and Kinect point cloud (multicolored points) visualized in Rviz</w:delText>
        </w:r>
        <w:r w:rsidR="00DA7C5D" w:rsidDel="00E141B1">
          <w:rPr>
            <w:noProof/>
            <w:webHidden/>
          </w:rPr>
          <w:tab/>
          <w:delText>25</w:delText>
        </w:r>
      </w:del>
    </w:p>
    <w:p w:rsidR="00DA7C5D" w:rsidDel="00E141B1" w:rsidRDefault="006B701A">
      <w:pPr>
        <w:pStyle w:val="TableofFigures"/>
        <w:tabs>
          <w:tab w:val="right" w:leader="dot" w:pos="8630"/>
        </w:tabs>
        <w:rPr>
          <w:del w:id="707" w:author="Edward Venator" w:date="2013-04-11T09:15:00Z"/>
          <w:rFonts w:asciiTheme="minorHAnsi" w:eastAsiaTheme="minorEastAsia" w:hAnsiTheme="minorHAnsi" w:cstheme="minorBidi"/>
          <w:noProof/>
          <w:sz w:val="22"/>
          <w:lang w:bidi="ar-SA"/>
        </w:rPr>
      </w:pPr>
      <w:del w:id="708" w:author="Edward Venator" w:date="2013-04-11T09:15:00Z">
        <w:r w:rsidRPr="006B701A" w:rsidDel="00E141B1">
          <w:rPr>
            <w:noProof/>
            <w:rPrChange w:id="709" w:author="Ed" w:date="2013-04-03T15:36:00Z">
              <w:rPr>
                <w:rStyle w:val="Hyperlink"/>
                <w:noProof/>
              </w:rPr>
            </w:rPrChange>
          </w:rPr>
          <w:delText>Figure 10: The map, odometry, and base frames of the robot localization system.</w:delText>
        </w:r>
        <w:r w:rsidR="00DA7C5D" w:rsidDel="00E141B1">
          <w:rPr>
            <w:noProof/>
            <w:webHidden/>
          </w:rPr>
          <w:tab/>
          <w:delText>38</w:delText>
        </w:r>
      </w:del>
    </w:p>
    <w:p w:rsidR="00DA7C5D" w:rsidDel="00E141B1" w:rsidRDefault="006B701A">
      <w:pPr>
        <w:pStyle w:val="TableofFigures"/>
        <w:tabs>
          <w:tab w:val="right" w:leader="dot" w:pos="8630"/>
        </w:tabs>
        <w:rPr>
          <w:del w:id="710" w:author="Edward Venator" w:date="2013-04-11T09:15:00Z"/>
          <w:rFonts w:asciiTheme="minorHAnsi" w:eastAsiaTheme="minorEastAsia" w:hAnsiTheme="minorHAnsi" w:cstheme="minorBidi"/>
          <w:noProof/>
          <w:sz w:val="22"/>
          <w:lang w:bidi="ar-SA"/>
        </w:rPr>
      </w:pPr>
      <w:del w:id="711" w:author="Edward Venator" w:date="2013-04-11T09:15:00Z">
        <w:r w:rsidRPr="006B701A" w:rsidDel="00E141B1">
          <w:rPr>
            <w:noProof/>
            <w:rPrChange w:id="712" w:author="Ed" w:date="2013-04-03T15:36:00Z">
              <w:rPr>
                <w:rStyle w:val="Hyperlink"/>
                <w:noProof/>
              </w:rPr>
            </w:rPrChange>
          </w:rPr>
          <w:delText>Figure 11: A histogram of successful requests from the test of the KDL inverse kinematics solver, showing the distribution of iterations required to find a solution.</w:delText>
        </w:r>
        <w:r w:rsidR="00DA7C5D" w:rsidDel="00E141B1">
          <w:rPr>
            <w:noProof/>
            <w:webHidden/>
          </w:rPr>
          <w:tab/>
          <w:delText>45</w:delText>
        </w:r>
      </w:del>
    </w:p>
    <w:p w:rsidR="00DA7C5D" w:rsidDel="00E141B1" w:rsidRDefault="006B701A">
      <w:pPr>
        <w:pStyle w:val="TableofFigures"/>
        <w:tabs>
          <w:tab w:val="right" w:leader="dot" w:pos="8630"/>
        </w:tabs>
        <w:rPr>
          <w:del w:id="713" w:author="Edward Venator" w:date="2013-04-11T09:15:00Z"/>
          <w:rFonts w:asciiTheme="minorHAnsi" w:eastAsiaTheme="minorEastAsia" w:hAnsiTheme="minorHAnsi" w:cstheme="minorBidi"/>
          <w:noProof/>
          <w:sz w:val="22"/>
          <w:lang w:bidi="ar-SA"/>
        </w:rPr>
      </w:pPr>
      <w:del w:id="714" w:author="Edward Venator" w:date="2013-04-11T09:15:00Z">
        <w:r w:rsidRPr="006B701A" w:rsidDel="00E141B1">
          <w:rPr>
            <w:noProof/>
            <w:rPrChange w:id="715" w:author="Ed" w:date="2013-04-03T15:36:00Z">
              <w:rPr>
                <w:rStyle w:val="Hyperlink"/>
                <w:noProof/>
              </w:rPr>
            </w:rPrChange>
          </w:rPr>
          <w:delText>Figure 12: The box manipulation pipeline. Data from the Kinect is used to locate boxes on a table, which are then picked up and placed in the bin.</w:delText>
        </w:r>
        <w:r w:rsidR="00DA7C5D" w:rsidDel="00E141B1">
          <w:rPr>
            <w:noProof/>
            <w:webHidden/>
          </w:rPr>
          <w:tab/>
          <w:delText>48</w:delText>
        </w:r>
      </w:del>
    </w:p>
    <w:p w:rsidR="00DA7C5D" w:rsidDel="00E141B1" w:rsidRDefault="006B701A">
      <w:pPr>
        <w:pStyle w:val="TableofFigures"/>
        <w:tabs>
          <w:tab w:val="right" w:leader="dot" w:pos="8630"/>
        </w:tabs>
        <w:rPr>
          <w:del w:id="716" w:author="Edward Venator" w:date="2013-04-11T09:15:00Z"/>
          <w:rFonts w:asciiTheme="minorHAnsi" w:eastAsiaTheme="minorEastAsia" w:hAnsiTheme="minorHAnsi" w:cstheme="minorBidi"/>
          <w:noProof/>
          <w:sz w:val="22"/>
          <w:lang w:bidi="ar-SA"/>
        </w:rPr>
      </w:pPr>
      <w:del w:id="717" w:author="Edward Venator" w:date="2013-04-11T09:15:00Z">
        <w:r w:rsidRPr="006B701A" w:rsidDel="00E141B1">
          <w:rPr>
            <w:noProof/>
            <w:rPrChange w:id="718" w:author="Ed" w:date="2013-04-03T15:36:00Z">
              <w:rPr>
                <w:rStyle w:val="Hyperlink"/>
                <w:noProof/>
              </w:rPr>
            </w:rPrChange>
          </w:rPr>
          <w:delText>Figure 13: QR Level 3 code (Source: Wikipedia, licensed under Creative Commons Attribution Share-Alike License)</w:delText>
        </w:r>
        <w:r w:rsidR="00DA7C5D" w:rsidDel="00E141B1">
          <w:rPr>
            <w:noProof/>
            <w:webHidden/>
          </w:rPr>
          <w:tab/>
          <w:delText>51</w:delText>
        </w:r>
      </w:del>
    </w:p>
    <w:p w:rsidR="00DA7C5D" w:rsidDel="00E141B1" w:rsidRDefault="006B701A">
      <w:pPr>
        <w:pStyle w:val="TableofFigures"/>
        <w:tabs>
          <w:tab w:val="right" w:leader="dot" w:pos="8630"/>
        </w:tabs>
        <w:rPr>
          <w:del w:id="719" w:author="Edward Venator" w:date="2013-04-11T09:15:00Z"/>
          <w:rFonts w:asciiTheme="minorHAnsi" w:eastAsiaTheme="minorEastAsia" w:hAnsiTheme="minorHAnsi" w:cstheme="minorBidi"/>
          <w:noProof/>
          <w:sz w:val="22"/>
          <w:lang w:bidi="ar-SA"/>
        </w:rPr>
      </w:pPr>
      <w:del w:id="720" w:author="Edward Venator" w:date="2013-04-11T09:15:00Z">
        <w:r w:rsidRPr="006B701A" w:rsidDel="00E141B1">
          <w:rPr>
            <w:noProof/>
            <w:rPrChange w:id="721" w:author="Ed" w:date="2013-04-03T15:36:00Z">
              <w:rPr>
                <w:rStyle w:val="Hyperlink"/>
                <w:noProof/>
              </w:rPr>
            </w:rPrChange>
          </w:rPr>
          <w:delText xml:space="preserve">Figure 14: A box localized using the QR code. </w:delText>
        </w:r>
        <w:r w:rsidRPr="006B701A" w:rsidDel="00E141B1">
          <w:rPr>
            <w:rFonts w:eastAsia="+mn-ea"/>
            <w:noProof/>
            <w:rPrChange w:id="722" w:author="Ed" w:date="2013-04-03T15:36:00Z">
              <w:rPr>
                <w:rStyle w:val="Hyperlink"/>
                <w:rFonts w:eastAsia="+mn-ea"/>
                <w:noProof/>
              </w:rPr>
            </w:rPrChange>
          </w:rPr>
          <w:delText>Red dots are the QR code finder pattern. Blue is the projected handle center. Green are the handle corners.</w:delText>
        </w:r>
        <w:r w:rsidR="00DA7C5D" w:rsidDel="00E141B1">
          <w:rPr>
            <w:noProof/>
            <w:webHidden/>
          </w:rPr>
          <w:tab/>
          <w:delText>52</w:delText>
        </w:r>
      </w:del>
    </w:p>
    <w:p w:rsidR="00DA7C5D" w:rsidDel="00E141B1" w:rsidRDefault="006B701A">
      <w:pPr>
        <w:pStyle w:val="TableofFigures"/>
        <w:tabs>
          <w:tab w:val="right" w:leader="dot" w:pos="8630"/>
        </w:tabs>
        <w:rPr>
          <w:del w:id="723" w:author="Edward Venator" w:date="2013-04-11T09:15:00Z"/>
          <w:rFonts w:asciiTheme="minorHAnsi" w:eastAsiaTheme="minorEastAsia" w:hAnsiTheme="minorHAnsi" w:cstheme="minorBidi"/>
          <w:noProof/>
          <w:sz w:val="22"/>
          <w:lang w:bidi="ar-SA"/>
        </w:rPr>
      </w:pPr>
      <w:del w:id="724" w:author="Edward Venator" w:date="2013-04-11T09:15:00Z">
        <w:r w:rsidRPr="006B701A" w:rsidDel="00E141B1">
          <w:rPr>
            <w:noProof/>
            <w:rPrChange w:id="725" w:author="Ed" w:date="2013-04-03T15:36:00Z">
              <w:rPr>
                <w:rStyle w:val="Hyperlink"/>
                <w:noProof/>
              </w:rPr>
            </w:rPrChange>
          </w:rPr>
          <w:delText>Figure 15: A design for an emergency stop remote.</w:delText>
        </w:r>
        <w:r w:rsidR="00DA7C5D" w:rsidDel="00E141B1">
          <w:rPr>
            <w:noProof/>
            <w:webHidden/>
          </w:rPr>
          <w:tab/>
          <w:delText>61</w:delText>
        </w:r>
      </w:del>
    </w:p>
    <w:p w:rsidR="00DA7C5D" w:rsidDel="00E141B1" w:rsidRDefault="006B701A">
      <w:pPr>
        <w:pStyle w:val="TableofFigures"/>
        <w:tabs>
          <w:tab w:val="right" w:leader="dot" w:pos="8630"/>
        </w:tabs>
        <w:rPr>
          <w:del w:id="726" w:author="Edward Venator" w:date="2013-04-11T09:15:00Z"/>
          <w:rFonts w:asciiTheme="minorHAnsi" w:eastAsiaTheme="minorEastAsia" w:hAnsiTheme="minorHAnsi" w:cstheme="minorBidi"/>
          <w:noProof/>
          <w:sz w:val="22"/>
          <w:lang w:bidi="ar-SA"/>
        </w:rPr>
      </w:pPr>
      <w:del w:id="727" w:author="Edward Venator" w:date="2013-04-11T09:15:00Z">
        <w:r w:rsidRPr="006B701A" w:rsidDel="00E141B1">
          <w:rPr>
            <w:noProof/>
            <w:rPrChange w:id="728" w:author="Ed" w:date="2013-04-03T15:36:00Z">
              <w:rPr>
                <w:rStyle w:val="Hyperlink"/>
                <w:noProof/>
              </w:rPr>
            </w:rPrChange>
          </w:rPr>
          <w:delText>Figure 16: A design for an emergency stop receiver and aggregator.</w:delText>
        </w:r>
        <w:r w:rsidR="00DA7C5D" w:rsidDel="00E141B1">
          <w:rPr>
            <w:noProof/>
            <w:webHidden/>
          </w:rPr>
          <w:tab/>
          <w:delText>61</w:delText>
        </w:r>
      </w:del>
    </w:p>
    <w:p w:rsidR="00DA7C5D" w:rsidDel="00E141B1" w:rsidRDefault="006B701A">
      <w:pPr>
        <w:pStyle w:val="TableofFigures"/>
        <w:tabs>
          <w:tab w:val="right" w:leader="dot" w:pos="8630"/>
        </w:tabs>
        <w:rPr>
          <w:del w:id="729" w:author="Edward Venator" w:date="2013-04-11T09:15:00Z"/>
          <w:rFonts w:asciiTheme="minorHAnsi" w:eastAsiaTheme="minorEastAsia" w:hAnsiTheme="minorHAnsi" w:cstheme="minorBidi"/>
          <w:noProof/>
          <w:sz w:val="22"/>
          <w:lang w:bidi="ar-SA"/>
        </w:rPr>
      </w:pPr>
      <w:del w:id="730" w:author="Edward Venator" w:date="2013-04-11T09:15:00Z">
        <w:r w:rsidRPr="006B701A" w:rsidDel="00E141B1">
          <w:rPr>
            <w:noProof/>
            <w:rPrChange w:id="731" w:author="Ed" w:date="2013-04-03T15:36:00Z">
              <w:rPr>
                <w:rStyle w:val="Hyperlink"/>
                <w:noProof/>
              </w:rPr>
            </w:rPrChange>
          </w:rPr>
          <w:delText>Figure 17: Revised emergency stop remote ciruit.</w:delText>
        </w:r>
        <w:r w:rsidR="00DA7C5D" w:rsidDel="00E141B1">
          <w:rPr>
            <w:noProof/>
            <w:webHidden/>
          </w:rPr>
          <w:tab/>
          <w:delText>64</w:delText>
        </w:r>
      </w:del>
    </w:p>
    <w:p w:rsidR="00DA7C5D" w:rsidDel="00E141B1" w:rsidRDefault="006B701A">
      <w:pPr>
        <w:pStyle w:val="TableofFigures"/>
        <w:tabs>
          <w:tab w:val="right" w:leader="dot" w:pos="8630"/>
        </w:tabs>
        <w:rPr>
          <w:del w:id="732" w:author="Edward Venator" w:date="2013-04-11T09:15:00Z"/>
          <w:rFonts w:asciiTheme="minorHAnsi" w:eastAsiaTheme="minorEastAsia" w:hAnsiTheme="minorHAnsi" w:cstheme="minorBidi"/>
          <w:noProof/>
          <w:sz w:val="22"/>
          <w:lang w:bidi="ar-SA"/>
        </w:rPr>
      </w:pPr>
      <w:del w:id="733" w:author="Edward Venator" w:date="2013-04-11T09:15:00Z">
        <w:r w:rsidRPr="006B701A" w:rsidDel="00E141B1">
          <w:rPr>
            <w:noProof/>
            <w:rPrChange w:id="734" w:author="Ed" w:date="2013-04-03T15:36:00Z">
              <w:rPr>
                <w:rStyle w:val="Hyperlink"/>
                <w:noProof/>
              </w:rPr>
            </w:rPrChange>
          </w:rPr>
          <w:delText>Figure 18: Revised emergency stop receiver/aggregator circuit.</w:delText>
        </w:r>
        <w:r w:rsidR="00DA7C5D" w:rsidDel="00E141B1">
          <w:rPr>
            <w:noProof/>
            <w:webHidden/>
          </w:rPr>
          <w:tab/>
          <w:delText>64</w:delText>
        </w:r>
      </w:del>
    </w:p>
    <w:p w:rsidR="00DA7C5D" w:rsidDel="00E141B1" w:rsidRDefault="006B701A">
      <w:pPr>
        <w:pStyle w:val="TableofFigures"/>
        <w:tabs>
          <w:tab w:val="right" w:leader="dot" w:pos="8630"/>
        </w:tabs>
        <w:rPr>
          <w:del w:id="735" w:author="Edward Venator" w:date="2013-04-11T09:15:00Z"/>
          <w:rFonts w:asciiTheme="minorHAnsi" w:eastAsiaTheme="minorEastAsia" w:hAnsiTheme="minorHAnsi" w:cstheme="minorBidi"/>
          <w:noProof/>
          <w:sz w:val="22"/>
          <w:lang w:bidi="ar-SA"/>
        </w:rPr>
      </w:pPr>
      <w:del w:id="736" w:author="Edward Venator" w:date="2013-04-11T09:15:00Z">
        <w:r w:rsidRPr="006B701A" w:rsidDel="00E141B1">
          <w:rPr>
            <w:noProof/>
            <w:rPrChange w:id="737" w:author="Ed" w:date="2013-04-03T15:36:00Z">
              <w:rPr>
                <w:rStyle w:val="Hyperlink"/>
                <w:noProof/>
              </w:rPr>
            </w:rPrChange>
          </w:rPr>
          <w:delText>Figure 19: Voltage curve during discharge test with actuators idle.</w:delText>
        </w:r>
        <w:r w:rsidR="00DA7C5D" w:rsidDel="00E141B1">
          <w:rPr>
            <w:noProof/>
            <w:webHidden/>
          </w:rPr>
          <w:tab/>
          <w:delText>71</w:delText>
        </w:r>
      </w:del>
    </w:p>
    <w:p w:rsidR="00DA7C5D" w:rsidDel="00E141B1" w:rsidRDefault="006B701A">
      <w:pPr>
        <w:pStyle w:val="TableofFigures"/>
        <w:tabs>
          <w:tab w:val="right" w:leader="dot" w:pos="8630"/>
        </w:tabs>
        <w:rPr>
          <w:del w:id="738" w:author="Edward Venator" w:date="2013-04-11T09:15:00Z"/>
          <w:rFonts w:asciiTheme="minorHAnsi" w:eastAsiaTheme="minorEastAsia" w:hAnsiTheme="minorHAnsi" w:cstheme="minorBidi"/>
          <w:noProof/>
          <w:sz w:val="22"/>
          <w:lang w:bidi="ar-SA"/>
        </w:rPr>
      </w:pPr>
      <w:del w:id="739" w:author="Edward Venator" w:date="2013-04-11T09:15:00Z">
        <w:r w:rsidRPr="006B701A" w:rsidDel="00E141B1">
          <w:rPr>
            <w:noProof/>
            <w:rPrChange w:id="740" w:author="Ed" w:date="2013-04-03T15:36:00Z">
              <w:rPr>
                <w:rStyle w:val="Hyperlink"/>
                <w:noProof/>
              </w:rPr>
            </w:rPrChange>
          </w:rPr>
          <w:delText>Figure 20: Voltage curve during discharge test with drivetrain exercised.</w:delText>
        </w:r>
        <w:r w:rsidR="00DA7C5D" w:rsidDel="00E141B1">
          <w:rPr>
            <w:noProof/>
            <w:webHidden/>
          </w:rPr>
          <w:tab/>
          <w:delText>72</w:delText>
        </w:r>
      </w:del>
    </w:p>
    <w:p w:rsidR="00E141B1" w:rsidRDefault="006B701A">
      <w:pPr>
        <w:pStyle w:val="Heading1NoNumber"/>
        <w:pPrChange w:id="741" w:author="Ed" w:date="2013-04-03T15:32:00Z">
          <w:pPr>
            <w:pStyle w:val="Heading1"/>
          </w:pPr>
        </w:pPrChange>
      </w:pPr>
      <w:r>
        <w:lastRenderedPageBreak/>
        <w:fldChar w:fldCharType="end"/>
      </w:r>
      <w:r w:rsidR="00B06BF6" w:rsidRPr="00606590">
        <w:t>Abstract</w:t>
      </w:r>
    </w:p>
    <w:p w:rsidR="00660968" w:rsidRDefault="00B06BF6" w:rsidP="00CA427F">
      <w:pPr>
        <w:pStyle w:val="TOC1"/>
      </w:pPr>
      <w:r w:rsidRPr="00F66CBB">
        <w:t xml:space="preserve">This thesis describes the creation of a mobile robot equipped with an industrial robotic manipulator. </w:t>
      </w:r>
      <w:ins w:id="742" w:author="Ed" w:date="2013-04-01T14:02:00Z">
        <w:r w:rsidR="00C55C0D">
          <w:t xml:space="preserve">The goals of this project were to minimize cost and development time by using commercially-available hardware and open source software. </w:t>
        </w:r>
      </w:ins>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pPr>
        <w:pStyle w:val="Heading1"/>
        <w:sectPr w:rsidR="00B06BF6" w:rsidSect="00FD0F15">
          <w:footerReference w:type="default" r:id="rId13"/>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743" w:name="_Toc3354004521"/>
      <w:bookmarkStart w:id="744" w:name="_Toc335400452"/>
      <w:bookmarkStart w:id="745" w:name="_Toc353177957"/>
      <w:bookmarkStart w:id="746" w:name="_Toc352798778"/>
      <w:bookmarkStart w:id="747" w:name="_Toc353435259"/>
      <w:bookmarkEnd w:id="743"/>
      <w:bookmarkEnd w:id="744"/>
      <w:r>
        <w:lastRenderedPageBreak/>
        <w:t>Introduction</w:t>
      </w:r>
      <w:bookmarkEnd w:id="745"/>
      <w:bookmarkEnd w:id="746"/>
      <w:bookmarkEnd w:id="747"/>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w:t>
      </w:r>
      <w:ins w:id="748" w:author="Edward Venator" w:date="2013-04-11T09:12:00Z">
        <w:r w:rsidR="00026E6C">
          <w:t>a</w:t>
        </w:r>
      </w:ins>
      <w:del w:id="749" w:author="Edward Venator" w:date="2013-04-11T09:12:00Z">
        <w:r w:rsidR="00026E6C">
          <w:delText>a</w:delText>
        </w:r>
      </w:del>
      <w:del w:id="750" w:author="Ed" w:date="2013-04-01T14:03:00Z">
        <w:r w:rsidR="00026E6C" w:rsidDel="00C55C0D">
          <w:delText>l</w:delText>
        </w:r>
      </w:del>
      <w:r w:rsidR="00026E6C">
        <w:t xml:space="preserve">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r>
        <w:lastRenderedPageBreak/>
        <w:t>One of the remaining un-automated tasks in many factory environments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 xml:space="preserve">Some of </w:t>
      </w:r>
      <w:proofErr w:type="spellStart"/>
      <w:r>
        <w:t>the</w:t>
      </w:r>
      <w:del w:id="751" w:author="Edward Venator" w:date="2013-04-11T09:12:00Z">
        <w:r>
          <w:delText xml:space="preserve"> </w:delText>
        </w:r>
      </w:del>
      <w:del w:id="752" w:author="Ed" w:date="2013-04-02T10:21:00Z">
        <w:r w:rsidDel="002D6416">
          <w:delText xml:space="preserve">main </w:delText>
        </w:r>
      </w:del>
      <w:r>
        <w:t>reasons</w:t>
      </w:r>
      <w:proofErr w:type="spellEnd"/>
      <w:r>
        <w:t xml:space="preserve">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The resulting platform is a mobile robot </w:t>
      </w:r>
      <w:del w:id="753" w:author="Ed" w:date="2013-04-02T10:22:00Z">
        <w:r w:rsidDel="002D6416">
          <w:delText xml:space="preserve">called </w:delText>
        </w:r>
      </w:del>
      <w:ins w:id="754" w:author="Ed" w:date="2013-04-02T10:22:00Z">
        <w:r w:rsidR="002D6416">
          <w:t xml:space="preserve">named </w:t>
        </w:r>
      </w:ins>
      <w:del w:id="755" w:author="Ed" w:date="2013-04-01T14:14:00Z">
        <w:r w:rsidDel="00C26887">
          <w:delText>ABBY</w:delText>
        </w:r>
      </w:del>
      <w:ins w:id="756" w:author="Ed" w:date="2013-04-01T14:14:00Z">
        <w:r w:rsidR="00C26887">
          <w:t>ABBY</w:t>
        </w:r>
      </w:ins>
      <w:r>
        <w:t xml:space="preserve">. At a total estimated cost of under </w:t>
      </w:r>
      <w:commentRangeStart w:id="757"/>
      <w:r>
        <w:t>$40,000</w:t>
      </w:r>
      <w:commentRangeEnd w:id="757"/>
      <w:r w:rsidR="002D6416">
        <w:rPr>
          <w:rStyle w:val="CommentReference"/>
        </w:rPr>
        <w:commentReference w:id="757"/>
      </w:r>
      <w:ins w:id="758" w:author="Ed" w:date="2013-04-03T12:30:00Z">
        <w:r w:rsidR="00312228">
          <w:t xml:space="preserve"> (See </w:t>
        </w:r>
        <w:r w:rsidR="006B701A">
          <w:fldChar w:fldCharType="begin"/>
        </w:r>
        <w:r w:rsidR="00312228">
          <w:instrText xml:space="preserve"> REF _Ref352755563 \h </w:instrText>
        </w:r>
      </w:ins>
      <w:r w:rsidR="006B701A">
        <w:fldChar w:fldCharType="separate"/>
      </w:r>
      <w:ins w:id="759" w:author="Edward Venator" w:date="2013-04-11T09:15:00Z">
        <w:r w:rsidR="00E141B1">
          <w:t>Appendix 1: Bill of Materials</w:t>
        </w:r>
      </w:ins>
      <w:ins w:id="760" w:author="Ed" w:date="2013-04-03T12:30:00Z">
        <w:r w:rsidR="006B701A">
          <w:fldChar w:fldCharType="end"/>
        </w:r>
        <w:r w:rsidR="00312228">
          <w:t>)</w:t>
        </w:r>
      </w:ins>
      <w:r>
        <w:t xml:space="preserve">, </w:t>
      </w:r>
      <w:del w:id="761" w:author="Ed" w:date="2013-04-01T14:14:00Z">
        <w:r w:rsidDel="00C26887">
          <w:delText>ABBY</w:delText>
        </w:r>
      </w:del>
      <w:ins w:id="762" w:author="Ed" w:date="2013-04-01T14:14:00Z">
        <w:r w:rsidR="00C26887">
          <w:t>ABBY</w:t>
        </w:r>
      </w:ins>
      <w:r>
        <w:t xml:space="preserve"> is competitively priced with many stationary industrial manipulators. Furthermore, because </w:t>
      </w:r>
      <w:proofErr w:type="spellStart"/>
      <w:ins w:id="763" w:author="Edward Venator" w:date="2013-04-11T09:12:00Z">
        <w:r w:rsidR="00C26887">
          <w:t>ABBY</w:t>
        </w:r>
        <w:r>
          <w:t>’s</w:t>
        </w:r>
      </w:ins>
      <w:del w:id="764" w:author="Ed" w:date="2013-04-01T14:14:00Z">
        <w:r w:rsidDel="00C26887">
          <w:delText>ABBY</w:delText>
        </w:r>
      </w:del>
      <w:ins w:id="765" w:author="Ed" w:date="2013-04-01T14:14:00Z">
        <w:r w:rsidR="00C26887">
          <w:t>ABBY</w:t>
        </w:r>
      </w:ins>
      <w:proofErr w:type="spellEnd"/>
      <w:del w:id="766" w:author="Edward Venator" w:date="2013-04-11T09:12:00Z">
        <w:r>
          <w:delText>’s</w:delText>
        </w:r>
      </w:del>
      <w:r>
        <w:t xml:space="preserve"> components are commercially available, they have been individually tested and are mass-produced.</w:t>
      </w:r>
    </w:p>
    <w:p w:rsidR="000057B5" w:rsidRDefault="000057B5" w:rsidP="00CA427F">
      <w:r>
        <w:t xml:space="preserve">The resulting platform </w:t>
      </w:r>
      <w:del w:id="767" w:author="Ed" w:date="2013-04-02T10:23:00Z">
        <w:r w:rsidDel="002D6416">
          <w:delText xml:space="preserve">demonstrated </w:delText>
        </w:r>
      </w:del>
      <w:ins w:id="768" w:author="Ed" w:date="2013-04-02T10:23:00Z">
        <w:r w:rsidR="002D6416">
          <w:t xml:space="preserve">demonstrates </w:t>
        </w:r>
      </w:ins>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pPr>
        <w:pStyle w:val="Heading1"/>
      </w:pPr>
      <w:bookmarkStart w:id="769" w:name="_Toc353177958"/>
      <w:bookmarkStart w:id="770" w:name="_Toc352798779"/>
      <w:bookmarkStart w:id="771" w:name="_Toc353435260"/>
      <w:r>
        <w:lastRenderedPageBreak/>
        <w:t>Industrial Mobile Manipulation</w:t>
      </w:r>
      <w:bookmarkEnd w:id="769"/>
      <w:bookmarkEnd w:id="770"/>
      <w:bookmarkEnd w:id="771"/>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del w:id="772" w:author="Ed" w:date="2013-04-02T10:23:00Z">
        <w:r w:rsidDel="002D6416">
          <w:delText>.</w:delText>
        </w:r>
      </w:del>
      <w:r w:rsidR="0099775E">
        <w:t xml:space="preserve"> </w:t>
      </w:r>
      <w:r w:rsidR="006B701A">
        <w:fldChar w:fldCharType="begin"/>
      </w:r>
      <w:ins w:id="773" w:author="Edward Venator" w:date="2013-04-11T09:34:00Z">
        <w:r w:rsidR="00AF4C15">
          <w:instrText xml:space="preserve"> ADDIN ZOTERO_ITEM CSL_CITATION {"citationID":"2jjk1cth50","properties":{"formattedCitation":"[1]","plainCitation":"[1]"},"citationItems":[{"id":176,"uris":["http://zotero.org/users/1284010/items/NPHWSVCX"],"uri":["http://zotero.org/users/1284010/items/NPHWSVCX"],"itemData":{"id":176,"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ins>
      <w:ins w:id="774" w:author="Ed" w:date="2013-04-02T10:19:00Z">
        <w:del w:id="775" w:author="Edward Venator" w:date="2013-04-11T09:34:00Z">
          <w:r w:rsidR="00B97924" w:rsidDel="00AF4C15">
            <w:del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delInstrText>
          </w:r>
        </w:del>
      </w:ins>
      <w:del w:id="776" w:author="Edward Venator" w:date="2013-04-11T09:34:00Z">
        <w:r w:rsidR="0099775E" w:rsidDel="00AF4C15">
          <w:del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delInstrText>
        </w:r>
      </w:del>
      <w:r w:rsidR="006B701A">
        <w:fldChar w:fldCharType="separate"/>
      </w:r>
      <w:r w:rsidR="0099775E" w:rsidRPr="0099775E">
        <w:t>[1]</w:t>
      </w:r>
      <w:r w:rsidR="006B701A">
        <w:fldChar w:fldCharType="end"/>
      </w:r>
      <w:ins w:id="777" w:author="Ed" w:date="2013-04-02T10:23:00Z">
        <w:r w:rsidR="002D6416">
          <w:t>.</w:t>
        </w:r>
      </w:ins>
    </w:p>
    <w:p w:rsidR="009D6921" w:rsidRDefault="00060A2F" w:rsidP="00CA427F">
      <w:pPr>
        <w:rPr>
          <w:ins w:id="778" w:author="Ed" w:date="2013-04-02T10:29:00Z"/>
        </w:rPr>
      </w:pPr>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c jams and allocate tasks</w:t>
      </w:r>
      <w:del w:id="779" w:author="Ed" w:date="2013-04-02T10:24:00Z">
        <w:r w:rsidR="0099775E" w:rsidDel="002D6416">
          <w:delText>.</w:delText>
        </w:r>
      </w:del>
      <w:r w:rsidR="0099775E">
        <w:t xml:space="preserve"> </w:t>
      </w:r>
      <w:r w:rsidR="006B701A">
        <w:fldChar w:fldCharType="begin"/>
      </w:r>
      <w:ins w:id="780" w:author="Edward Venator" w:date="2013-04-11T09:34:00Z">
        <w:r w:rsidR="00AF4C15">
          <w:instrText xml:space="preserve"> ADDIN ZOTERO_ITEM CSL_CITATION {"citationID":"1p7gp1egt0","properties":{"formattedCitation":"[2]","plainCitation":"[2]"},"citationItems":[{"id":177,"uris":["http://zotero.org/users/1284010/items/PFR8X8XC"],"uri":["http://zotero.org/users/1284010/items/PFR8X8XC"],"itemData":{"id":17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ins>
      <w:del w:id="781" w:author="Edward Venator" w:date="2013-04-11T09:34:00Z">
        <w:r w:rsidR="0099775E" w:rsidDel="00AF4C15">
          <w:del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delInstrText>
        </w:r>
      </w:del>
      <w:r w:rsidR="006B701A">
        <w:fldChar w:fldCharType="separate"/>
      </w:r>
      <w:r w:rsidR="0099775E" w:rsidRPr="0099775E">
        <w:t>[2]</w:t>
      </w:r>
      <w:r w:rsidR="006B701A">
        <w:fldChar w:fldCharType="end"/>
      </w:r>
      <w:ins w:id="782" w:author="Ed" w:date="2013-04-02T10:24:00Z">
        <w:r w:rsidR="002D6416">
          <w:t>.</w:t>
        </w:r>
      </w:ins>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del w:id="783" w:author="Ed" w:date="2013-04-02T10:29:00Z">
        <w:r w:rsidDel="009D6921">
          <w:delText xml:space="preserve"> </w:delText>
        </w:r>
      </w:del>
      <w:r>
        <w:t>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w:t>
      </w:r>
      <w:proofErr w:type="spellStart"/>
      <w:r w:rsidR="0099775E">
        <w:t xml:space="preserve">fork </w:t>
      </w:r>
      <w:r w:rsidR="0099775E">
        <w:lastRenderedPageBreak/>
        <w:t>lifts</w:t>
      </w:r>
      <w:proofErr w:type="spellEnd"/>
      <w:r w:rsidR="0099775E">
        <w:t xml:space="preserve"> </w:t>
      </w:r>
      <w:r w:rsidR="006B701A">
        <w:fldChar w:fldCharType="begin"/>
      </w:r>
      <w:ins w:id="784" w:author="Edward Venator" w:date="2013-04-11T09:34:00Z">
        <w:r w:rsidR="00AF4C15">
          <w:instrText xml:space="preserve"> ADDIN ZOTERO_ITEM CSL_CITATION {"citationID":"bffph46lu","properties":{"formattedCitation":"[3]","plainCitation":"[3]"},"citationItems":[{"id":172,"uris":["http://zotero.org/users/1284010/items/2GSHXSZT"],"uri":["http://zotero.org/users/1284010/items/2GSHXSZT"],"itemData":{"id":172,"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ins>
      <w:ins w:id="785" w:author="Ed" w:date="2013-04-02T10:19:00Z">
        <w:del w:id="786" w:author="Edward Venator" w:date="2013-04-11T09:34:00Z">
          <w:r w:rsidR="00B97924" w:rsidDel="00AF4C15">
            <w:del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delInstrText>
          </w:r>
        </w:del>
      </w:ins>
      <w:del w:id="787" w:author="Edward Venator" w:date="2013-04-11T09:34:00Z">
        <w:r w:rsidR="0099775E" w:rsidDel="00AF4C15">
          <w:del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delInstrText>
        </w:r>
      </w:del>
      <w:r w:rsidR="006B701A">
        <w:fldChar w:fldCharType="separate"/>
      </w:r>
      <w:r w:rsidR="0099775E" w:rsidRPr="0099775E">
        <w:t>[3]</w:t>
      </w:r>
      <w:r w:rsidR="006B701A">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CA427F">
      <w:r>
        <w:t xml:space="preserve">At least one company, </w:t>
      </w:r>
      <w:proofErr w:type="spellStart"/>
      <w:r>
        <w:t>Kiva</w:t>
      </w:r>
      <w:proofErr w:type="spellEnd"/>
      <w:r>
        <w:t xml:space="preserve"> Systems, has moved from the AGV paradigm to a smart-warehouse s</w:t>
      </w:r>
      <w:r w:rsidR="0099775E">
        <w:t>ystem</w:t>
      </w:r>
      <w:del w:id="788" w:author="Ed" w:date="2013-04-02T10:24:00Z">
        <w:r w:rsidDel="002D6416">
          <w:delText>.</w:delText>
        </w:r>
      </w:del>
      <w:r w:rsidR="006B701A">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6B701A">
        <w:fldChar w:fldCharType="separate"/>
      </w:r>
      <w:r w:rsidR="00DE7A2F" w:rsidRPr="00DE7A2F">
        <w:t>[4]</w:t>
      </w:r>
      <w:r w:rsidR="006B701A">
        <w:fldChar w:fldCharType="end"/>
      </w:r>
      <w:ins w:id="789" w:author="Ed" w:date="2013-04-02T10:24:00Z">
        <w:r w:rsidR="002D6416">
          <w:t>.</w:t>
        </w:r>
      </w:ins>
      <w:r w:rsidR="00E9706F">
        <w:t xml:space="preserve"> </w:t>
      </w:r>
      <w:r>
        <w:t xml:space="preserve">In this type of system, all of the inventory is stored on pallet-like mobile shelves, and a group of mobile drive units rearrange and deliver the shelves as necessary to bring items to assembly and packing stations. </w:t>
      </w:r>
      <w:proofErr w:type="spellStart"/>
      <w:r>
        <w:t>Kiva</w:t>
      </w:r>
      <w:proofErr w:type="spellEnd"/>
      <w:r>
        <w:t xml:space="preserve">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w:t>
      </w:r>
      <w:del w:id="790" w:author="Ed" w:date="2013-04-02T10:24:00Z">
        <w:r w:rsidR="00DE7A2F" w:rsidDel="002D6416">
          <w:delText xml:space="preserve">. </w:delText>
        </w:r>
      </w:del>
      <w:r w:rsidR="006B701A">
        <w:fldChar w:fldCharType="begin"/>
      </w:r>
      <w:ins w:id="791" w:author="Ed" w:date="2013-04-02T10:19:00Z">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ins>
      <w:del w:id="792" w:author="Ed" w:date="2013-04-02T10:19:00Z">
        <w:r w:rsidR="00DE7A2F" w:rsidDel="00B97924">
          <w:del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delInstrText>
        </w:r>
      </w:del>
      <w:r w:rsidR="006B701A">
        <w:fldChar w:fldCharType="separate"/>
      </w:r>
      <w:r w:rsidR="00DE7A2F" w:rsidRPr="00DE7A2F">
        <w:t>[5]</w:t>
      </w:r>
      <w:r w:rsidR="006B701A">
        <w:fldChar w:fldCharType="end"/>
      </w:r>
      <w:ins w:id="793" w:author="Ed" w:date="2013-04-02T10:24:00Z">
        <w:r w:rsidR="002D6416">
          <w:t>.</w:t>
        </w:r>
      </w:ins>
      <w:r>
        <w:t xml:space="preserve"> Although the </w:t>
      </w:r>
      <w:proofErr w:type="spellStart"/>
      <w:r>
        <w:t>Kiva</w:t>
      </w:r>
      <w:proofErr w:type="spellEnd"/>
      <w:r>
        <w:t xml:space="preserve">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d cost of mobile manipulators</w:t>
      </w:r>
      <w:del w:id="794" w:author="Ed" w:date="2013-04-02T10:24:00Z">
        <w:r w:rsidR="00DE7A2F" w:rsidDel="002D6416">
          <w:delText xml:space="preserve">. </w:delText>
        </w:r>
      </w:del>
      <w:r w:rsidR="006B701A">
        <w:fldChar w:fldCharType="begin"/>
      </w:r>
      <w:ins w:id="795" w:author="Edward Venator" w:date="2013-04-11T09:20:00Z">
        <w:r w:rsidR="006F1159">
          <w:instrText xml:space="preserve"> ADDIN ZOTERO_ITEM CSL_CITATION {"citationID":"2p2vna6i97","properties":{"formattedCitation":"[6]","plainCitation":"[6]"},"citationItems":[{"id":9,"uris":["http://zotero.org/users/1284010/items/NIX4FCFZ"],"uri":["http://zotero.org/users/1284010/items/NIX4FCFZ"],"itemData":{"id":9,"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ins>
      <w:del w:id="796" w:author="Edward Venator" w:date="2013-04-11T09:20:00Z">
        <w:r w:rsidR="00DE7A2F" w:rsidDel="006F1159">
          <w:del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delInstrText>
        </w:r>
      </w:del>
      <w:r w:rsidR="006B701A">
        <w:fldChar w:fldCharType="separate"/>
      </w:r>
      <w:r w:rsidR="00DE7A2F" w:rsidRPr="00DE7A2F">
        <w:t>[6]</w:t>
      </w:r>
      <w:r w:rsidR="006B701A">
        <w:fldChar w:fldCharType="end"/>
      </w:r>
      <w:ins w:id="797" w:author="Ed" w:date="2013-04-02T10:24:00Z">
        <w:r w:rsidR="002D6416">
          <w:t>.</w:t>
        </w:r>
      </w:ins>
      <w:r>
        <w:t xml:space="preserve"> However, researchers have been exploring the </w:t>
      </w:r>
      <w:r>
        <w:lastRenderedPageBreak/>
        <w:t>application of mobile manipulators in industrial settings for several years. In 2004, a group at the University of Verona, Italy devised a mobile manipulator fo</w:t>
      </w:r>
      <w:r w:rsidR="00DE7A2F">
        <w:t>r the pharmaceutical industry</w:t>
      </w:r>
      <w:del w:id="798" w:author="Ed" w:date="2013-04-02T10:24:00Z">
        <w:r w:rsidR="00DE7A2F" w:rsidDel="002D6416">
          <w:delText xml:space="preserve">. </w:delText>
        </w:r>
      </w:del>
      <w:r w:rsidR="006B701A">
        <w:fldChar w:fldCharType="begin"/>
      </w:r>
      <w:ins w:id="799" w:author="Edward Venator" w:date="2013-04-11T09:34:00Z">
        <w:r w:rsidR="00AF4C15">
          <w:instrText xml:space="preserve"> ADDIN ZOTERO_ITEM CSL_CITATION {"citationID":"t2hrttq3m","properties":{"formattedCitation":"[7]","plainCitation":"[7]"},"citationItems":[{"id":175,"uris":["http://zotero.org/users/1284010/items/MWKMKI7X"],"uri":["http://zotero.org/users/1284010/items/MWKMKI7X"],"itemData":{"id":175,"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ins>
      <w:del w:id="800" w:author="Edward Venator" w:date="2013-04-11T09:34:00Z">
        <w:r w:rsidR="00DE7A2F" w:rsidDel="00AF4C15">
          <w:del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delInstrText>
        </w:r>
      </w:del>
      <w:r w:rsidR="006B701A">
        <w:fldChar w:fldCharType="separate"/>
      </w:r>
      <w:r w:rsidR="00DE7A2F" w:rsidRPr="00DE7A2F">
        <w:t>[7]</w:t>
      </w:r>
      <w:r w:rsidR="006B701A">
        <w:fldChar w:fldCharType="end"/>
      </w:r>
      <w:ins w:id="801" w:author="Ed" w:date="2013-04-02T10:24:00Z">
        <w:r w:rsidR="002D6416">
          <w:t>.</w:t>
        </w:r>
      </w:ins>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del w:id="802" w:author="Ed" w:date="2013-04-01T14:14:00Z">
        <w:r w:rsidDel="00C26887">
          <w:delText>ABBY</w:delText>
        </w:r>
      </w:del>
      <w:ins w:id="803" w:author="Ed" w:date="2013-04-01T14:14:00Z">
        <w:r w:rsidR="00C26887">
          <w:t>ABBY</w:t>
        </w:r>
      </w:ins>
      <w:r>
        <w:t xml:space="preserve">, but was to be used for the task of loading items from pallets into an inventory shelving system, whereas </w:t>
      </w:r>
      <w:proofErr w:type="spellStart"/>
      <w:ins w:id="804" w:author="Edward Venator" w:date="2013-04-11T09:12:00Z">
        <w:r w:rsidR="00C26887">
          <w:t>ABBY</w:t>
        </w:r>
        <w:r>
          <w:t>’s</w:t>
        </w:r>
      </w:ins>
      <w:del w:id="805" w:author="Ed" w:date="2013-04-01T14:14:00Z">
        <w:r w:rsidDel="00C26887">
          <w:delText>ABBY</w:delText>
        </w:r>
      </w:del>
      <w:ins w:id="806" w:author="Ed" w:date="2013-04-01T14:14:00Z">
        <w:r w:rsidR="00C26887">
          <w:t>ABBY</w:t>
        </w:r>
      </w:ins>
      <w:proofErr w:type="spellEnd"/>
      <w:del w:id="807" w:author="Edward Venator" w:date="2013-04-11T09:12:00Z">
        <w:r>
          <w:delText>’s</w:delText>
        </w:r>
      </w:del>
      <w:r>
        <w:t xml:space="preserve">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del w:id="808" w:author="Ed" w:date="2013-04-02T10:24:00Z">
        <w:r w:rsidR="00DE7A2F" w:rsidDel="002D6416">
          <w:delText>.</w:delText>
        </w:r>
      </w:del>
      <w:r w:rsidR="006B701A">
        <w:fldChar w:fldCharType="begin"/>
      </w:r>
      <w:ins w:id="809" w:author="Edward Venator" w:date="2013-04-11T09:20:00Z">
        <w:r w:rsidR="006F1159">
          <w:instrText xml:space="preserve"> ADDIN ZOTERO_ITEM CSL_CITATION {"citationID":"2jqqt91b45","properties":{"formattedCitation":"[8]","plainCitation":"[8]"},"citationItems":[{"id":7,"uris":["http://zotero.org/users/1284010/items/7Z5EXKXK"],"uri":["http://zotero.org/users/1284010/items/7Z5EXKXK"],"itemData":{"id":7,"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ins>
      <w:del w:id="810" w:author="Edward Venator" w:date="2013-04-11T09:20:00Z">
        <w:r w:rsidR="00DE7A2F" w:rsidDel="006F1159">
          <w:del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delInstrText>
        </w:r>
      </w:del>
      <w:r w:rsidR="006B701A">
        <w:fldChar w:fldCharType="separate"/>
      </w:r>
      <w:r w:rsidR="00DE7A2F" w:rsidRPr="00DE7A2F">
        <w:t>[8]</w:t>
      </w:r>
      <w:r w:rsidR="006B701A">
        <w:fldChar w:fldCharType="end"/>
      </w:r>
      <w:ins w:id="811" w:author="Ed" w:date="2013-04-02T10:24:00Z">
        <w:r w:rsidR="002D6416">
          <w:t>.</w:t>
        </w:r>
      </w:ins>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pPr>
        <w:pStyle w:val="Heading1"/>
      </w:pPr>
      <w:bookmarkStart w:id="812" w:name="_Toc352798780"/>
      <w:del w:id="813" w:author="Ed" w:date="2013-04-01T14:14:00Z">
        <w:r w:rsidDel="00C26887">
          <w:lastRenderedPageBreak/>
          <w:delText>ABBY</w:delText>
        </w:r>
      </w:del>
      <w:bookmarkStart w:id="814" w:name="_Toc353177959"/>
      <w:bookmarkStart w:id="815" w:name="_Toc353435261"/>
      <w:ins w:id="816" w:author="Ed" w:date="2013-04-01T14:14:00Z">
        <w:r w:rsidR="00C26887">
          <w:t>ABBY</w:t>
        </w:r>
      </w:ins>
      <w:r>
        <w:t xml:space="preserve"> - System Design</w:t>
      </w:r>
      <w:bookmarkEnd w:id="812"/>
      <w:bookmarkEnd w:id="814"/>
      <w:bookmarkEnd w:id="815"/>
    </w:p>
    <w:p w:rsidR="009662D3" w:rsidRDefault="00C26887" w:rsidP="00CA427F">
      <w:proofErr w:type="spellStart"/>
      <w:ins w:id="817" w:author="Edward Venator" w:date="2013-04-11T09:12:00Z">
        <w:r>
          <w:t>ABBY</w:t>
        </w:r>
        <w:r w:rsidR="00C82D64">
          <w:t>’s</w:t>
        </w:r>
      </w:ins>
      <w:del w:id="818" w:author="Ed" w:date="2013-04-01T14:14:00Z">
        <w:r w:rsidR="00C82D64" w:rsidDel="00C26887">
          <w:delText>A</w:delText>
        </w:r>
        <w:r w:rsidR="000057B5" w:rsidDel="00C26887">
          <w:delText>BBY</w:delText>
        </w:r>
      </w:del>
      <w:ins w:id="819" w:author="Ed" w:date="2013-04-01T14:14:00Z">
        <w:r>
          <w:t>ABBY</w:t>
        </w:r>
      </w:ins>
      <w:proofErr w:type="spellEnd"/>
      <w:del w:id="820" w:author="Edward Venator" w:date="2013-04-11T09:12:00Z">
        <w:r w:rsidR="00C82D64">
          <w:delText>’s</w:delText>
        </w:r>
      </w:del>
      <w:r w:rsidR="00C82D64">
        <w:t xml:space="preserve"> design was dictated by several factors. The primary factor in the design was reduction of cost, which was achieved by using materials and components already available in Case Western Reserve University’s Mobile Robotics Lab.</w:t>
      </w:r>
      <w:bookmarkStart w:id="821" w:name="_Toc351468815"/>
    </w:p>
    <w:p w:rsidR="009662D3" w:rsidRDefault="009662D3" w:rsidP="00CA427F">
      <w:pPr>
        <w:rPr>
          <w:del w:id="822" w:author="Ed" w:date="2013-04-11T09:12:00Z"/>
        </w:rPr>
      </w:pPr>
      <w:bookmarkStart w:id="823" w:name="_Toc351936148"/>
      <w:del w:id="824" w:author="Ed" w:date="2013-04-11T09:12:00Z">
        <w:r>
          <w:rPr>
            <w:noProof/>
            <w:lang w:bidi="ar-SA"/>
          </w:rPr>
          <w:drawing>
            <wp:inline distT="0" distB="0" distL="0" distR="0">
              <wp:extent cx="5486400" cy="3758418"/>
              <wp:effectExtent l="0" t="0" r="0"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758418"/>
                      </a:xfrm>
                      <a:prstGeom prst="rect">
                        <a:avLst/>
                      </a:prstGeom>
                    </pic:spPr>
                  </pic:pic>
                </a:graphicData>
              </a:graphic>
            </wp:inline>
          </w:drawing>
        </w:r>
      </w:del>
    </w:p>
    <w:p w:rsidR="009662D3" w:rsidRDefault="009662D3" w:rsidP="00CA427F">
      <w:pPr>
        <w:rPr>
          <w:ins w:id="825" w:author="Ed" w:date="2013-04-11T09:12:00Z"/>
        </w:rPr>
      </w:pPr>
      <w:ins w:id="826" w:author="Ed" w:date="2013-04-11T09:12:00Z">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758418"/>
                      </a:xfrm>
                      <a:prstGeom prst="rect">
                        <a:avLst/>
                      </a:prstGeom>
                    </pic:spPr>
                  </pic:pic>
                </a:graphicData>
              </a:graphic>
            </wp:inline>
          </w:drawing>
        </w:r>
        <w:bookmarkEnd w:id="823"/>
      </w:ins>
    </w:p>
    <w:p w:rsidR="0036798C" w:rsidRDefault="009662D3" w:rsidP="00CA427F">
      <w:pPr>
        <w:pStyle w:val="Caption"/>
      </w:pPr>
      <w:bookmarkStart w:id="827" w:name="_Toc351997935"/>
      <w:bookmarkStart w:id="828" w:name="_Toc353178052"/>
      <w:r>
        <w:t xml:space="preserve">Figure </w:t>
      </w:r>
      <w:ins w:id="829" w:author="Ed" w:date="2013-04-08T09:44:00Z">
        <w:r w:rsidR="006B701A">
          <w:fldChar w:fldCharType="begin"/>
        </w:r>
        <w:r w:rsidR="00851713">
          <w:instrText xml:space="preserve"> SEQ Figure \* ARABIC </w:instrText>
        </w:r>
      </w:ins>
      <w:r w:rsidR="006B701A">
        <w:fldChar w:fldCharType="separate"/>
      </w:r>
      <w:ins w:id="830" w:author="Edward Venator" w:date="2013-04-11T09:15:00Z">
        <w:r w:rsidR="00E141B1">
          <w:rPr>
            <w:noProof/>
          </w:rPr>
          <w:t>1</w:t>
        </w:r>
      </w:ins>
      <w:ins w:id="831" w:author="Ed" w:date="2013-04-08T09:44:00Z">
        <w:r w:rsidR="006B701A">
          <w:fldChar w:fldCharType="end"/>
        </w:r>
      </w:ins>
      <w:del w:id="832" w:author="Ed" w:date="2013-04-08T09:44:00Z">
        <w:r w:rsidR="006B701A" w:rsidDel="00851713">
          <w:fldChar w:fldCharType="begin"/>
        </w:r>
        <w:r w:rsidR="00DB619F" w:rsidDel="00851713">
          <w:delInstrText xml:space="preserve"> SEQ Figure \* ARABIC </w:delInstrText>
        </w:r>
        <w:r w:rsidR="006B701A" w:rsidDel="00851713">
          <w:fldChar w:fldCharType="separate"/>
        </w:r>
        <w:r w:rsidR="00B60E2F" w:rsidDel="00851713">
          <w:rPr>
            <w:noProof/>
          </w:rPr>
          <w:delText>1</w:delText>
        </w:r>
        <w:r w:rsidR="006B701A" w:rsidDel="00851713">
          <w:rPr>
            <w:noProof/>
          </w:rPr>
          <w:fldChar w:fldCharType="end"/>
        </w:r>
      </w:del>
      <w:r>
        <w:t>: An annotated rendering of the robot sh</w:t>
      </w:r>
      <w:r w:rsidR="0036798C">
        <w:t>owing several major components.</w:t>
      </w:r>
      <w:bookmarkEnd w:id="827"/>
      <w:bookmarkEnd w:id="828"/>
    </w:p>
    <w:p w:rsidR="00C82D64" w:rsidRDefault="00C82D64">
      <w:pPr>
        <w:pStyle w:val="Heading2"/>
      </w:pPr>
      <w:bookmarkStart w:id="833" w:name="_Toc353177960"/>
      <w:bookmarkStart w:id="834" w:name="_Toc352798781"/>
      <w:bookmarkStart w:id="835" w:name="_Toc353435262"/>
      <w:r>
        <w:t>Invacare Ranger Wheelchair Base</w:t>
      </w:r>
      <w:bookmarkEnd w:id="821"/>
      <w:bookmarkEnd w:id="833"/>
      <w:bookmarkEnd w:id="834"/>
      <w:bookmarkEnd w:id="835"/>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ins w:id="836" w:author="Ed" w:date="2013-04-02T10:35:00Z">
        <w:r w:rsidR="006B701A">
          <w:fldChar w:fldCharType="begin"/>
        </w:r>
      </w:ins>
      <w:ins w:id="837" w:author="Edward Venator" w:date="2013-04-11T09:34:00Z">
        <w:r w:rsidR="00AF4C15">
          <w:instrText xml:space="preserve"> ADDIN ZOTERO_ITEM CSL_CITATION {"citationID":"1201frg70m","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ins w:id="838" w:author="Ed" w:date="2013-04-02T10:35:00Z">
        <w:del w:id="839" w:author="Edward Venator" w:date="2013-04-11T09:20:00Z">
          <w:r w:rsidR="00FC6366" w:rsidDel="006F1159">
            <w:delInstrText xml:space="preserve"> ADDIN ZOTERO_ITEM CSL_CITATION {"citationID":"1201frg70m","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delInstrText>
          </w:r>
        </w:del>
      </w:ins>
      <w:r w:rsidR="006B701A">
        <w:fldChar w:fldCharType="separate"/>
      </w:r>
      <w:ins w:id="840" w:author="Ed" w:date="2013-04-02T10:35:00Z">
        <w:r w:rsidR="00FC6366" w:rsidRPr="00FC6366">
          <w:t>[9]</w:t>
        </w:r>
        <w:r w:rsidR="006B701A">
          <w:fldChar w:fldCharType="end"/>
        </w:r>
      </w:ins>
      <w:r>
        <w:t xml:space="preserve">.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 xml:space="preserve">eleration was determined to be about 0.1 </w:t>
      </w:r>
      <w:proofErr w:type="spellStart"/>
      <w:r w:rsidR="00244465">
        <w:t>rad</w:t>
      </w:r>
      <w:proofErr w:type="spellEnd"/>
      <w:r w:rsidR="00244465">
        <w:t>/sec</w:t>
      </w:r>
      <w:r w:rsidR="00244465">
        <w:rPr>
          <w:vertAlign w:val="superscript"/>
        </w:rPr>
        <w:t>2</w:t>
      </w:r>
      <w:r>
        <w:t>.</w:t>
      </w:r>
    </w:p>
    <w:p w:rsidR="00C82D64" w:rsidRDefault="00C82D64" w:rsidP="00CA427F">
      <w:r>
        <w:t xml:space="preserve">A </w:t>
      </w:r>
      <w:proofErr w:type="spellStart"/>
      <w:r>
        <w:t>Sabertooth</w:t>
      </w:r>
      <w:proofErr w:type="spellEnd"/>
      <w:r>
        <w:t xml:space="preserve"> 2x50 dual brushed DC motor controller controls the speed of the motors in the mobile base. The </w:t>
      </w:r>
      <w:proofErr w:type="spellStart"/>
      <w:r>
        <w:t>Sabertooth</w:t>
      </w:r>
      <w:proofErr w:type="spellEnd"/>
      <w:r>
        <w:t xml:space="preserve"> 2x50 is an H-bridge PWM motor controller that supplies a variable DC voltage from -24 volts to +24 volts to each motor based on commands it receives over a serial data connection. The </w:t>
      </w:r>
      <w:proofErr w:type="spellStart"/>
      <w:r>
        <w:t>Sabertooth</w:t>
      </w:r>
      <w:proofErr w:type="spellEnd"/>
      <w:r>
        <w:t xml:space="preserve"> 2x50 is powered by a 24 volt DC rail that is energized and de-energized by the emerg</w:t>
      </w:r>
      <w:r w:rsidR="00244465">
        <w:t xml:space="preserve">ency stop circuit described below in </w:t>
      </w:r>
      <w:fldSimple w:instr=" REF _Ref351924510 \h  \* MERGEFORMAT ">
        <w:ins w:id="841" w:author="Edward Venator" w:date="2013-04-11T09:15:00Z">
          <w:r w:rsidR="00E141B1" w:rsidRPr="00E141B1">
            <w:rPr>
              <w:i/>
              <w:rPrChange w:id="842" w:author="Edward Venator" w:date="2013-04-11T09:15:00Z">
                <w:rPr/>
              </w:rPrChange>
            </w:rPr>
            <w:t>Emergency Stop System</w:t>
          </w:r>
        </w:ins>
        <w:ins w:id="843" w:author="Ed" w:date="2013-04-08T09:50:00Z">
          <w:del w:id="844" w:author="Edward Venator" w:date="2013-04-11T09:15:00Z">
            <w:r w:rsidR="006B701A" w:rsidRPr="006B701A" w:rsidDel="00E141B1">
              <w:rPr>
                <w:i/>
                <w:rPrChange w:id="845" w:author="Ed" w:date="2013-04-08T09:50:00Z">
                  <w:rPr>
                    <w:color w:val="000080"/>
                    <w:u w:val="single"/>
                  </w:rPr>
                </w:rPrChange>
              </w:rPr>
              <w:delText>Emergency Stop System</w:delText>
            </w:r>
          </w:del>
        </w:ins>
        <w:del w:id="846" w:author="Edward Venator" w:date="2013-04-11T09:15:00Z">
          <w:r w:rsidR="002557A2" w:rsidRPr="002557A2" w:rsidDel="00E141B1">
            <w:rPr>
              <w:i/>
            </w:rPr>
            <w:delText>Emergency Stop System</w:delText>
          </w:r>
        </w:del>
      </w:fldSimple>
      <w:r>
        <w:t>.</w:t>
      </w:r>
    </w:p>
    <w:p w:rsidR="00C82D64" w:rsidRDefault="00C82D64">
      <w:pPr>
        <w:pStyle w:val="Heading2"/>
      </w:pPr>
      <w:bookmarkStart w:id="847" w:name="_Toc351468816"/>
      <w:bookmarkStart w:id="848" w:name="_Toc353177961"/>
      <w:bookmarkStart w:id="849" w:name="_Toc352798782"/>
      <w:bookmarkStart w:id="850" w:name="_Toc353435263"/>
      <w:r>
        <w:t>ABB IRB-120 Robotic Arm</w:t>
      </w:r>
      <w:bookmarkEnd w:id="847"/>
      <w:bookmarkEnd w:id="848"/>
      <w:bookmarkEnd w:id="849"/>
      <w:bookmarkEnd w:id="850"/>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w:t>
      </w:r>
      <w:r>
        <w:lastRenderedPageBreak/>
        <w:t xml:space="preserve">exerts a large moment on the robot. This was a serious consideration in the placement of the robot’s center of mass. It can be mounted at any angle, and on this robot is mounted </w:t>
      </w:r>
      <w:ins w:id="851" w:author="Ed" w:date="2013-04-01T14:03:00Z">
        <w:r w:rsidR="00C55C0D">
          <w:t xml:space="preserve">at </w:t>
        </w:r>
      </w:ins>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ins w:id="852" w:author="Ed" w:date="2013-04-01T14:03:00Z">
        <w:r w:rsidR="00C55C0D">
          <w:t xml:space="preserve"> However, this mounting orientation does somewhat hamper the arm’s ability to lift objects from horizontal surfaces.</w:t>
        </w:r>
      </w:ins>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pPr>
        <w:pStyle w:val="Heading2"/>
      </w:pPr>
      <w:bookmarkStart w:id="853" w:name="_Toc351468817"/>
      <w:bookmarkStart w:id="854" w:name="_Toc353177962"/>
      <w:bookmarkStart w:id="855" w:name="_Toc352798783"/>
      <w:bookmarkStart w:id="856" w:name="_Toc353435264"/>
      <w:r>
        <w:t xml:space="preserve">End </w:t>
      </w:r>
      <w:proofErr w:type="spellStart"/>
      <w:r>
        <w:t>Effector</w:t>
      </w:r>
      <w:bookmarkEnd w:id="853"/>
      <w:bookmarkEnd w:id="854"/>
      <w:bookmarkEnd w:id="855"/>
      <w:bookmarkEnd w:id="856"/>
      <w:proofErr w:type="spellEnd"/>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7229EA" w:rsidP="00CA427F">
      <w:proofErr w:type="spellStart"/>
      <w:ins w:id="857" w:author="Edward Venator" w:date="2013-04-11T09:12:00Z">
        <w:r>
          <w:t>The</w:t>
        </w:r>
      </w:ins>
      <w:del w:id="858" w:author="Ed" w:date="2013-04-02T10:47:00Z">
        <w:r w:rsidR="00C82D64" w:rsidDel="007229EA">
          <w:delText>Since this robot has to be able to manipulate part boxes of many sizes, a more dexterous gripper would have been desirable, but one of the goals of the project was to create the robot as cheaply as possible</w:delText>
        </w:r>
      </w:del>
      <w:ins w:id="859" w:author="Ed" w:date="2013-04-02T10:47:00Z">
        <w:r>
          <w:t>The</w:t>
        </w:r>
        <w:proofErr w:type="spellEnd"/>
        <w:r>
          <w:t xml:space="preserve"> gripper was primarily chosen based on cost and availability</w:t>
        </w:r>
      </w:ins>
      <w:r w:rsidR="00C82D64">
        <w:t xml:space="preserve">. A dexterous grasper like the </w:t>
      </w:r>
      <w:proofErr w:type="spellStart"/>
      <w:r w:rsidR="00C82D64">
        <w:t>BarrettHand</w:t>
      </w:r>
      <w:proofErr w:type="spellEnd"/>
      <w:r w:rsidR="00C82D64">
        <w:t xml:space="preserve"> costs about $30k, which would nearly double the cost of this robot. </w:t>
      </w:r>
      <w:r w:rsidR="00C82D64">
        <w:lastRenderedPageBreak/>
        <w:t>The 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A427F">
      <w:r>
        <w:t xml:space="preserve">The gripper is pneumatically actuated using stored air from accumulator tanks that are kept at 825 </w:t>
      </w:r>
      <w:proofErr w:type="spellStart"/>
      <w:r>
        <w:t>kPa</w:t>
      </w:r>
      <w:proofErr w:type="spellEnd"/>
      <w:r>
        <w:t xml:space="preserve"> by an onboard </w:t>
      </w:r>
      <w:del w:id="860" w:author="Ed" w:date="2013-04-01T14:06:00Z">
        <w:r w:rsidDel="00C55C0D">
          <w:delText xml:space="preserve">12 volt DC </w:delText>
        </w:r>
      </w:del>
      <w:r>
        <w:t xml:space="preserve">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6B701A">
        <w:fldChar w:fldCharType="begin"/>
      </w:r>
      <w:r w:rsidR="000E652D">
        <w:instrText xml:space="preserve"> REF _Ref351926554 \h </w:instrText>
      </w:r>
      <w:r w:rsidR="006B701A">
        <w:fldChar w:fldCharType="separate"/>
      </w:r>
      <w:r w:rsidR="00E141B1">
        <w:t xml:space="preserve">Figure </w:t>
      </w:r>
      <w:r w:rsidR="00E141B1">
        <w:rPr>
          <w:noProof/>
        </w:rPr>
        <w:t>4</w:t>
      </w:r>
      <w:r w:rsidR="006B701A">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This current is supplied by a custom circuit based on an Arduino microprocesso</w:t>
      </w:r>
      <w:r w:rsidR="00244465">
        <w:t xml:space="preserve">r development kit, as shown in </w:t>
      </w:r>
      <w:r w:rsidR="006B701A">
        <w:fldChar w:fldCharType="begin"/>
      </w:r>
      <w:r w:rsidR="00610622">
        <w:instrText xml:space="preserve"> REF _Ref351924786 \h </w:instrText>
      </w:r>
      <w:r w:rsidR="006B701A">
        <w:fldChar w:fldCharType="separate"/>
      </w:r>
      <w:r w:rsidR="00E141B1">
        <w:t xml:space="preserve">Figure </w:t>
      </w:r>
      <w:r w:rsidR="00E141B1">
        <w:rPr>
          <w:noProof/>
        </w:rPr>
        <w:t>2</w:t>
      </w:r>
      <w:r w:rsidR="006B701A">
        <w:fldChar w:fldCharType="end"/>
      </w:r>
      <w:r>
        <w:t>.</w:t>
      </w:r>
    </w:p>
    <w:p w:rsidR="00244465" w:rsidRDefault="00244465" w:rsidP="00CA427F">
      <w:pPr>
        <w:rPr>
          <w:ins w:id="861" w:author="Edward Venator" w:date="2013-04-11T09:12:00Z"/>
        </w:rPr>
      </w:pPr>
      <w:ins w:id="862" w:author="Edward Venator" w:date="2013-04-11T09:12:00Z">
        <w:r>
          <w:rPr>
            <w:noProof/>
            <w:lang w:bidi="ar-SA"/>
          </w:rPr>
          <w:lastRenderedPageBreak/>
          <w:drawing>
            <wp:inline distT="0" distB="0" distL="0" distR="0">
              <wp:extent cx="5486400" cy="3381153"/>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6" cstate="print">
                        <a:clrChange>
                          <a:clrFrom>
                            <a:srgbClr val="F0F0F0"/>
                          </a:clrFrom>
                          <a:clrTo>
                            <a:srgbClr val="F0F0F0">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ins>
    </w:p>
    <w:p w:rsidR="00244465" w:rsidRDefault="00244465" w:rsidP="00CA427F">
      <w:pPr>
        <w:rPr>
          <w:del w:id="863" w:author="Edward Venator" w:date="2013-04-11T09:12:00Z"/>
        </w:rPr>
      </w:pPr>
      <w:commentRangeStart w:id="864"/>
      <w:del w:id="865" w:author="Edward Venator" w:date="2013-04-11T09:12:00Z">
        <w:r>
          <w:rPr>
            <w:noProof/>
            <w:lang w:bidi="ar-SA"/>
          </w:rPr>
          <w:drawing>
            <wp:inline distT="0" distB="0" distL="0" distR="0">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6" cstate="print">
                        <a:clrChange>
                          <a:clrFrom>
                            <a:srgbClr val="F0F0F0"/>
                          </a:clrFrom>
                          <a:clrTo>
                            <a:srgbClr val="F0F0F0">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commentRangeEnd w:id="864"/>
        <w:r w:rsidR="00C55C0D">
          <w:rPr>
            <w:rStyle w:val="CommentReference"/>
          </w:rPr>
          <w:commentReference w:id="864"/>
        </w:r>
      </w:del>
    </w:p>
    <w:p w:rsidR="00244465" w:rsidRDefault="00244465" w:rsidP="00CA427F">
      <w:pPr>
        <w:pStyle w:val="Caption"/>
      </w:pPr>
      <w:bookmarkStart w:id="866" w:name="_Ref351924786"/>
      <w:bookmarkStart w:id="867" w:name="_Toc351997936"/>
      <w:bookmarkStart w:id="868" w:name="_Toc353178053"/>
      <w:bookmarkStart w:id="869" w:name="_Toc353435250"/>
      <w:r>
        <w:t xml:space="preserve">Figure </w:t>
      </w:r>
      <w:ins w:id="870" w:author="Ed" w:date="2013-04-08T09:44:00Z">
        <w:r w:rsidR="006B701A">
          <w:fldChar w:fldCharType="begin"/>
        </w:r>
        <w:r w:rsidR="00851713">
          <w:instrText xml:space="preserve"> SEQ Figure \* ARABIC </w:instrText>
        </w:r>
      </w:ins>
      <w:r w:rsidR="006B701A">
        <w:fldChar w:fldCharType="separate"/>
      </w:r>
      <w:ins w:id="871" w:author="Edward Venator" w:date="2013-04-11T09:15:00Z">
        <w:r w:rsidR="00E141B1">
          <w:rPr>
            <w:noProof/>
          </w:rPr>
          <w:t>2</w:t>
        </w:r>
      </w:ins>
      <w:ins w:id="872" w:author="Ed" w:date="2013-04-08T09:44:00Z">
        <w:r w:rsidR="006B701A">
          <w:fldChar w:fldCharType="end"/>
        </w:r>
      </w:ins>
      <w:del w:id="873" w:author="Ed" w:date="2013-04-08T09:44:00Z">
        <w:r w:rsidR="006B701A" w:rsidDel="00851713">
          <w:fldChar w:fldCharType="begin"/>
        </w:r>
        <w:r w:rsidR="00DB619F" w:rsidDel="00851713">
          <w:delInstrText xml:space="preserve"> SEQ Figure \* ARABIC </w:delInstrText>
        </w:r>
        <w:r w:rsidR="006B701A" w:rsidDel="00851713">
          <w:fldChar w:fldCharType="separate"/>
        </w:r>
        <w:r w:rsidR="00B60E2F" w:rsidDel="00851713">
          <w:rPr>
            <w:noProof/>
          </w:rPr>
          <w:delText>2</w:delText>
        </w:r>
        <w:r w:rsidR="006B701A" w:rsidDel="00851713">
          <w:rPr>
            <w:noProof/>
          </w:rPr>
          <w:fldChar w:fldCharType="end"/>
        </w:r>
      </w:del>
      <w:bookmarkEnd w:id="866"/>
      <w:r>
        <w:t xml:space="preserve">: The electrical circuit to control the </w:t>
      </w:r>
      <w:r w:rsidRPr="00244465">
        <w:t>pneumatic</w:t>
      </w:r>
      <w:r>
        <w:t xml:space="preserve"> gripper. Q1 is a 2N7000 NFET</w:t>
      </w:r>
      <w:bookmarkEnd w:id="867"/>
      <w:bookmarkEnd w:id="868"/>
      <w:bookmarkEnd w:id="869"/>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ins w:id="874" w:author="Edward Venator" w:date="2013-04-11T09:12:00Z">
        <w:r w:rsidR="00C7447B">
          <w:t>,</w:t>
        </w:r>
      </w:ins>
      <w:del w:id="875" w:author="Ed" w:date="2013-04-01T14:04:00Z">
        <w:r w:rsidR="00244465" w:rsidDel="00C55C0D">
          <w:delText>.</w:delText>
        </w:r>
      </w:del>
      <w:del w:id="876" w:author="Edward Venator" w:date="2013-04-11T09:12:00Z">
        <w:r w:rsidR="00C7447B">
          <w:delText>,</w:delText>
        </w:r>
      </w:del>
      <w:r w:rsidR="00C7447B">
        <w:t xml:space="preserve">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pPr>
        <w:pStyle w:val="Heading2"/>
      </w:pPr>
      <w:bookmarkStart w:id="877" w:name="_Toc351468818"/>
      <w:bookmarkStart w:id="878" w:name="_Toc353177963"/>
      <w:bookmarkStart w:id="879" w:name="_Toc352798784"/>
      <w:bookmarkStart w:id="880" w:name="_Toc353435265"/>
      <w:r>
        <w:t>Custom Frame Design</w:t>
      </w:r>
      <w:bookmarkEnd w:id="877"/>
      <w:bookmarkEnd w:id="878"/>
      <w:bookmarkEnd w:id="879"/>
      <w:bookmarkEnd w:id="880"/>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 xml:space="preserve">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w:t>
      </w:r>
      <w:ins w:id="881" w:author="Ed" w:date="2013-04-01T14:04:00Z">
        <w:r w:rsidR="00C55C0D">
          <w:t xml:space="preserve">However, the downside of this is that heavy objects mounted to vertical rails, such as the arm, may slip if the bolts are not very tight. </w:t>
        </w:r>
      </w:ins>
      <w:r>
        <w:t>Because Bosch rail is aluminum, it is easy to machine, but strong and relatively light.</w:t>
      </w:r>
    </w:p>
    <w:p w:rsidR="009D23E7" w:rsidRDefault="009D23E7" w:rsidP="00CA427F">
      <w:pPr>
        <w:rPr>
          <w:del w:id="882" w:author="Ed" w:date="2013-04-11T09:12:00Z"/>
        </w:rPr>
      </w:pPr>
      <w:del w:id="883" w:author="Ed" w:date="2013-04-11T09:12:00Z">
        <w:r>
          <w:rPr>
            <w:noProof/>
            <w:lang w:bidi="ar-SA"/>
          </w:rPr>
          <w:drawing>
            <wp:inline distT="0" distB="0" distL="0" distR="0">
              <wp:extent cx="3200399" cy="4572000"/>
              <wp:effectExtent l="19050" t="0" r="1" b="0"/>
              <wp:docPr id="2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7" cstate="print"/>
                      <a:stretch>
                        <a:fillRect/>
                      </a:stretch>
                    </pic:blipFill>
                    <pic:spPr>
                      <a:xfrm>
                        <a:off x="0" y="0"/>
                        <a:ext cx="3200399" cy="4572000"/>
                      </a:xfrm>
                      <a:prstGeom prst="rect">
                        <a:avLst/>
                      </a:prstGeom>
                    </pic:spPr>
                  </pic:pic>
                </a:graphicData>
              </a:graphic>
            </wp:inline>
          </w:drawing>
        </w:r>
      </w:del>
    </w:p>
    <w:p w:rsidR="009D23E7" w:rsidRDefault="009D23E7" w:rsidP="00CA427F">
      <w:pPr>
        <w:rPr>
          <w:ins w:id="884" w:author="Ed" w:date="2013-04-11T09:12:00Z"/>
        </w:rPr>
      </w:pPr>
      <w:ins w:id="885" w:author="Ed" w:date="2013-04-11T09:12:00Z">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29000" cy="4572000"/>
                      </a:xfrm>
                      <a:prstGeom prst="rect">
                        <a:avLst/>
                      </a:prstGeom>
                    </pic:spPr>
                  </pic:pic>
                </a:graphicData>
              </a:graphic>
            </wp:inline>
          </w:drawing>
        </w:r>
      </w:ins>
    </w:p>
    <w:p w:rsidR="009D23E7" w:rsidRDefault="009D23E7" w:rsidP="00CA427F">
      <w:pPr>
        <w:pStyle w:val="Caption"/>
      </w:pPr>
      <w:bookmarkStart w:id="886" w:name="_Toc351997937"/>
      <w:bookmarkStart w:id="887" w:name="_Toc353178054"/>
      <w:r>
        <w:t xml:space="preserve">Figure </w:t>
      </w:r>
      <w:ins w:id="888" w:author="Ed" w:date="2013-04-08T09:44:00Z">
        <w:r w:rsidR="006B701A">
          <w:fldChar w:fldCharType="begin"/>
        </w:r>
        <w:r w:rsidR="00851713">
          <w:instrText xml:space="preserve"> SEQ Figure \* ARABIC </w:instrText>
        </w:r>
      </w:ins>
      <w:r w:rsidR="006B701A">
        <w:fldChar w:fldCharType="separate"/>
      </w:r>
      <w:ins w:id="889" w:author="Edward Venator" w:date="2013-04-11T09:15:00Z">
        <w:r w:rsidR="00E141B1">
          <w:rPr>
            <w:noProof/>
          </w:rPr>
          <w:t>3</w:t>
        </w:r>
      </w:ins>
      <w:ins w:id="890" w:author="Ed" w:date="2013-04-08T09:44:00Z">
        <w:r w:rsidR="006B701A">
          <w:fldChar w:fldCharType="end"/>
        </w:r>
      </w:ins>
      <w:del w:id="891" w:author="Ed" w:date="2013-04-11T09:12:00Z">
        <w:r>
          <w:delText xml:space="preserve">: </w:delText>
        </w:r>
        <w:r w:rsidR="00C26887">
          <w:delText>ABBY</w:delText>
        </w:r>
      </w:del>
      <w:del w:id="892" w:author="Ed" w:date="2013-04-08T09:44:00Z">
        <w:r w:rsidR="006B701A" w:rsidDel="00851713">
          <w:fldChar w:fldCharType="begin"/>
        </w:r>
        <w:r w:rsidR="00DB619F" w:rsidDel="00851713">
          <w:delInstrText xml:space="preserve"> SEQ Figure \* ARABIC </w:delInstrText>
        </w:r>
        <w:r w:rsidR="006B701A" w:rsidDel="00851713">
          <w:fldChar w:fldCharType="separate"/>
        </w:r>
        <w:r w:rsidR="00B60E2F" w:rsidDel="00851713">
          <w:rPr>
            <w:noProof/>
          </w:rPr>
          <w:delText>3</w:delText>
        </w:r>
        <w:r w:rsidR="006B701A" w:rsidDel="00851713">
          <w:rPr>
            <w:noProof/>
          </w:rPr>
          <w:fldChar w:fldCharType="end"/>
        </w:r>
      </w:del>
      <w:ins w:id="893" w:author="Ed" w:date="2013-04-11T09:12:00Z">
        <w:r>
          <w:t xml:space="preserve">: </w:t>
        </w:r>
      </w:ins>
      <w:del w:id="894" w:author="Ed" w:date="2013-04-01T14:14:00Z">
        <w:r w:rsidDel="00C26887">
          <w:delText>ABBY</w:delText>
        </w:r>
      </w:del>
      <w:ins w:id="895" w:author="Ed" w:date="2013-04-01T14:14:00Z">
        <w:r w:rsidR="00C26887">
          <w:t>ABBY</w:t>
        </w:r>
      </w:ins>
      <w:r>
        <w:t>, a mobile industrial manipulator.</w:t>
      </w:r>
      <w:bookmarkEnd w:id="886"/>
      <w:bookmarkEnd w:id="887"/>
    </w:p>
    <w:p w:rsidR="00C82D64" w:rsidRDefault="00C82D64" w:rsidP="00CA427F">
      <w:r>
        <w:lastRenderedPageBreak/>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ins w:id="896" w:author="Ed" w:date="2013-04-01T14:05:00Z">
        <w:r w:rsidR="00C55C0D">
          <w:t>,</w:t>
        </w:r>
      </w:ins>
      <w:r>
        <w:t xml:space="preserve"> and the mass of the heavy power electronics is kept low to the </w:t>
      </w:r>
      <w:proofErr w:type="spellStart"/>
      <w:r>
        <w:t>ground.</w:t>
      </w:r>
      <w:del w:id="897" w:author="Edward Venator" w:date="2013-04-11T09:12:00Z">
        <w:r>
          <w:delText xml:space="preserve"> </w:delText>
        </w:r>
      </w:del>
      <w:del w:id="898" w:author="Ed" w:date="2013-04-01T14:05:00Z">
        <w:r w:rsidDel="00C55C0D">
          <w:delText xml:space="preserve">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w:delText>
        </w:r>
      </w:del>
      <w:r>
        <w:t>Although</w:t>
      </w:r>
      <w:proofErr w:type="spellEnd"/>
      <w:r>
        <w:t xml:space="preserve">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w:t>
      </w:r>
      <w:r>
        <w:lastRenderedPageBreak/>
        <w:t>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pPr>
        <w:pStyle w:val="Heading2"/>
      </w:pPr>
      <w:bookmarkStart w:id="899" w:name="_Toc351468819"/>
      <w:bookmarkStart w:id="900" w:name="_Toc353177964"/>
      <w:bookmarkStart w:id="901" w:name="_Toc352798785"/>
      <w:bookmarkStart w:id="902" w:name="_Toc353435266"/>
      <w:r>
        <w:t>Power</w:t>
      </w:r>
      <w:bookmarkEnd w:id="899"/>
      <w:bookmarkEnd w:id="900"/>
      <w:bookmarkEnd w:id="901"/>
      <w:bookmarkEnd w:id="902"/>
    </w:p>
    <w:p w:rsidR="00FD7709" w:rsidRDefault="00FD7709" w:rsidP="00CA427F">
      <w:pPr>
        <w:rPr>
          <w:ins w:id="903" w:author="Edward Venator" w:date="2013-04-11T09:12:00Z"/>
        </w:rPr>
      </w:pPr>
      <w:ins w:id="904" w:author="Edward Venator" w:date="2013-04-11T09:12:00Z">
        <w:r>
          <w:rPr>
            <w:noProof/>
            <w:lang w:bidi="ar-SA"/>
          </w:rPr>
          <w:lastRenderedPageBreak/>
          <w:drawing>
            <wp:inline distT="0" distB="0" distL="0" distR="0">
              <wp:extent cx="5486400" cy="3552824"/>
              <wp:effectExtent l="1905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a:blip r:embed="rId19" cstate="print"/>
                      <a:stretch>
                        <a:fillRect/>
                      </a:stretch>
                    </pic:blipFill>
                    <pic:spPr bwMode="auto">
                      <a:xfrm>
                        <a:off x="0" y="0"/>
                        <a:ext cx="5486400" cy="355282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ins>
    </w:p>
    <w:p w:rsidR="00FD7709" w:rsidRDefault="00FD7709" w:rsidP="00CA427F">
      <w:pPr>
        <w:rPr>
          <w:del w:id="905" w:author="Edward Venator" w:date="2013-04-11T09:12:00Z"/>
        </w:rPr>
      </w:pPr>
      <w:commentRangeStart w:id="906"/>
      <w:del w:id="907" w:author="Edward Venator" w:date="2013-04-11T09:12:00Z">
        <w:r>
          <w:rPr>
            <w:noProof/>
            <w:lang w:bidi="ar-SA"/>
          </w:rPr>
          <w:drawing>
            <wp:inline distT="0" distB="0" distL="0" distR="0">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20" cstate="print">
                        <a:clrChange>
                          <a:clrFrom>
                            <a:srgbClr val="F0F0F0"/>
                          </a:clrFrom>
                          <a:clrTo>
                            <a:srgbClr val="F0F0F0">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commentRangeEnd w:id="906"/>
        <w:r w:rsidR="001047D9">
          <w:rPr>
            <w:rStyle w:val="CommentReference"/>
          </w:rPr>
          <w:commentReference w:id="906"/>
        </w:r>
      </w:del>
    </w:p>
    <w:p w:rsidR="00FD7709" w:rsidRDefault="00FD7709" w:rsidP="00CA427F">
      <w:pPr>
        <w:pStyle w:val="Caption"/>
      </w:pPr>
      <w:bookmarkStart w:id="908" w:name="_Ref351926554"/>
      <w:bookmarkStart w:id="909" w:name="_Toc351997938"/>
      <w:bookmarkStart w:id="910" w:name="_Toc353178055"/>
      <w:bookmarkStart w:id="911" w:name="_Toc353435251"/>
      <w:r>
        <w:t xml:space="preserve">Figure </w:t>
      </w:r>
      <w:ins w:id="912" w:author="Ed" w:date="2013-04-08T09:44:00Z">
        <w:r w:rsidR="006B701A">
          <w:fldChar w:fldCharType="begin"/>
        </w:r>
        <w:r w:rsidR="00851713">
          <w:instrText xml:space="preserve"> SEQ Figure \* ARABIC </w:instrText>
        </w:r>
      </w:ins>
      <w:r w:rsidR="006B701A">
        <w:fldChar w:fldCharType="separate"/>
      </w:r>
      <w:ins w:id="913" w:author="Edward Venator" w:date="2013-04-11T09:15:00Z">
        <w:r w:rsidR="00E141B1">
          <w:rPr>
            <w:noProof/>
          </w:rPr>
          <w:t>4</w:t>
        </w:r>
      </w:ins>
      <w:ins w:id="914" w:author="Ed" w:date="2013-04-08T09:44:00Z">
        <w:r w:rsidR="006B701A">
          <w:fldChar w:fldCharType="end"/>
        </w:r>
      </w:ins>
      <w:del w:id="915" w:author="Ed" w:date="2013-04-08T09:44:00Z">
        <w:r w:rsidR="006B701A" w:rsidDel="00851713">
          <w:fldChar w:fldCharType="begin"/>
        </w:r>
        <w:r w:rsidR="00DB619F" w:rsidDel="00851713">
          <w:delInstrText xml:space="preserve"> SEQ Figure \* ARABIC </w:delInstrText>
        </w:r>
        <w:r w:rsidR="006B701A" w:rsidDel="00851713">
          <w:fldChar w:fldCharType="separate"/>
        </w:r>
        <w:r w:rsidR="00B60E2F" w:rsidDel="00851713">
          <w:rPr>
            <w:noProof/>
          </w:rPr>
          <w:delText>4</w:delText>
        </w:r>
        <w:r w:rsidR="006B701A" w:rsidDel="00851713">
          <w:rPr>
            <w:noProof/>
          </w:rPr>
          <w:fldChar w:fldCharType="end"/>
        </w:r>
      </w:del>
      <w:bookmarkEnd w:id="908"/>
      <w:r>
        <w:t>: A block diagram of the power distribution system on the robot.</w:t>
      </w:r>
      <w:bookmarkEnd w:id="909"/>
      <w:bookmarkEnd w:id="910"/>
      <w:bookmarkEnd w:id="911"/>
    </w:p>
    <w:p w:rsidR="00C82D64" w:rsidRDefault="00C82D64" w:rsidP="00CA427F">
      <w:r>
        <w:t>All of the robot’s power is distributed using DIN rail power distribution blocks. These blocks are modular, insulated, and compact. The robot has two DC voltage buses (24 volt DC, and 13.8 volt DC) and a single ground block</w:t>
      </w:r>
      <w:ins w:id="916" w:author="Edward Venator" w:date="2013-04-11T09:12:00Z">
        <w:r>
          <w:t>..</w:t>
        </w:r>
      </w:ins>
      <w:del w:id="917" w:author="Edward Venator" w:date="2013-04-11T09:12:00Z">
        <w:r>
          <w:delText>.</w:delText>
        </w:r>
      </w:del>
      <w:del w:id="918" w:author="Ed" w:date="2013-04-02T10:50:00Z">
        <w:r w:rsidDel="007229EA">
          <w:delText xml:space="preserve"> Although previous robots in this lab had a 5 volt DC bus, it was minimally used, and for this robot all circuitry requiring a 5 volt supply is powered from the 13.8 volt bus using dedicated regulators</w:delText>
        </w:r>
      </w:del>
      <w:del w:id="919" w:author="Edward Venator" w:date="2013-04-11T09:12:00Z">
        <w:r>
          <w:delText>.</w:delText>
        </w:r>
      </w:del>
      <w:r>
        <w:t xml:space="preserve">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w:t>
      </w:r>
      <w:del w:id="920" w:author="Ed" w:date="2013-04-01T14:06:00Z">
        <w:r w:rsidDel="00C55C0D">
          <w:delText xml:space="preserve">main </w:delText>
        </w:r>
      </w:del>
      <w:r>
        <w:t xml:space="preserve">resettable circuit breaker, which also serves as the main power switch for the robot. In addition to the robot’s </w:t>
      </w:r>
      <w:proofErr w:type="spellStart"/>
      <w:r>
        <w:t>drivetrain</w:t>
      </w:r>
      <w:proofErr w:type="spellEnd"/>
      <w:r>
        <w:t>, the robot’s PC, LIDAR, and the National Instruments cRIO are all powered directly from the 24 volt DC bus.</w:t>
      </w:r>
    </w:p>
    <w:p w:rsidR="00C82D64" w:rsidRDefault="00C82D64" w:rsidP="00CA427F">
      <w:r>
        <w:lastRenderedPageBreak/>
        <w:t xml:space="preserve">Because the cRIO is a critical component of the </w:t>
      </w:r>
      <w:proofErr w:type="spellStart"/>
      <w:r>
        <w:t>drivetrain</w:t>
      </w:r>
      <w:proofErr w:type="spellEnd"/>
      <w:r>
        <w:t xml:space="preserve">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ins w:id="921" w:author="Ed" w:date="2013-04-01T14:07:00Z">
        <w:r w:rsidR="00C55C0D">
          <w:t xml:space="preserve"> requires</w:t>
        </w:r>
      </w:ins>
      <w:r>
        <w:t xml:space="preserve"> </w:t>
      </w:r>
      <w:del w:id="922" w:author="Ed" w:date="2013-04-01T14:06:00Z">
        <w:r w:rsidDel="00C55C0D">
          <w:delText>is powered by single-phase</w:delText>
        </w:r>
      </w:del>
      <w:r>
        <w:t xml:space="preserv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w:t>
      </w:r>
      <w:del w:id="923" w:author="Ed" w:date="2013-04-01T14:07:00Z">
        <w:r w:rsidDel="00C55C0D">
          <w:delText xml:space="preserve">from a 13.8 volt DC bus. The 13.8 volt bus is powered </w:delText>
        </w:r>
      </w:del>
      <w:r>
        <w:t xml:space="preserve">by a </w:t>
      </w:r>
      <w:proofErr w:type="spellStart"/>
      <w:r w:rsidR="007A0A93">
        <w:t>Samlex</w:t>
      </w:r>
      <w:proofErr w:type="spellEnd"/>
      <w:r w:rsidR="007A0A93">
        <w:t xml:space="preserve"> America SDC-15, </w:t>
      </w:r>
      <w:ins w:id="924" w:author="Ed" w:date="2013-04-01T14:07:00Z">
        <w:r w:rsidR="00C55C0D">
          <w:t xml:space="preserve">a 13.8 volt </w:t>
        </w:r>
      </w:ins>
      <w:proofErr w:type="spellStart"/>
      <w:r w:rsidR="007A0A93">
        <w:t>switchmode</w:t>
      </w:r>
      <w:proofErr w:type="spellEnd"/>
      <w:r w:rsidR="007A0A93">
        <w:t xml:space="preserve"> step-down regulator that can supply up to 12 amps</w:t>
      </w:r>
      <w:del w:id="925" w:author="Ed" w:date="2013-04-02T10:25:00Z">
        <w:r w:rsidR="007A0A93" w:rsidDel="002D6416">
          <w:delText>,</w:delText>
        </w:r>
      </w:del>
      <w:r w:rsidR="006B701A">
        <w:fldChar w:fldCharType="begin"/>
      </w:r>
      <w:ins w:id="926" w:author="Edward Venator" w:date="2013-04-11T09:34:00Z">
        <w:r w:rsidR="00AF4C15">
          <w:instrText xml:space="preserve"> ADDIN ZOTERO_ITEM CSL_CITATION {"citationID":"1fp1lsfmqv","properties":{"formattedCitation":"[10]","plainCitation":"[10]"},"citationItems":[{"id":174,"uris":["http://zotero.org/users/1284010/items/GTDRK6KE"],"uri":["http://zotero.org/users/1284010/items/GTDRK6KE"],"itemData":{"id":174,"type":"article","title":"DC-DC Step Down Converters Model SDC-15","publisher":"Samlex America","URL":"http://www.samlexamerica.com/documents/product-specs/SDC-15_Samlex_Specifications.pdf","author":[{"family":"Samlex America","given":""}]}}],"schema":"https://github.com/citation-style-language/schema/raw/master/csl-citation.json"} </w:instrText>
        </w:r>
      </w:ins>
      <w:ins w:id="927" w:author="Ed" w:date="2013-04-02T10:35:00Z">
        <w:del w:id="928" w:author="Edward Venator" w:date="2013-04-11T09:34:00Z">
          <w:r w:rsidR="00FC6366" w:rsidDel="00AF4C15">
            <w:delInstrText xml:space="preserve"> ADDIN ZOTERO_ITEM CSL_CITATION {"citationID":"1fp1lsfmqv","properties":{"formattedCitation":"[10]","plainCitation":"[10]"},"citationItems":[{"id":190,"uris":["http://zotero.org/users/1284010/items/GTDRK6KE"],"uri":["http://zotero.org/users/1284010/items/GTDRK6KE"],"itemData":{"id":190,"type":"article","title":"DC-DC Step Down Converters Model SDC-15","publisher":"Samlex America","URL":"http://www.samlexamerica.com/documents/product-specs/SDC-15_Samlex_Specifications.pdf","author":[{"family":"Samlex America","given":""}]}}],"schema":"https://github.com/citation-style-language/schema/raw/master/csl-citation.json"} </w:delInstrText>
          </w:r>
        </w:del>
      </w:ins>
      <w:del w:id="929" w:author="Edward Venator" w:date="2013-04-11T09:34:00Z">
        <w:r w:rsidR="007A0A93" w:rsidDel="00AF4C15">
          <w:del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delInstrText>
        </w:r>
      </w:del>
      <w:r w:rsidR="006B701A">
        <w:fldChar w:fldCharType="separate"/>
      </w:r>
      <w:ins w:id="930" w:author="Ed" w:date="2013-04-02T10:35:00Z">
        <w:r w:rsidR="00FC6366" w:rsidRPr="00FC6366">
          <w:t>[10]</w:t>
        </w:r>
      </w:ins>
      <w:del w:id="931" w:author="Ed" w:date="2013-04-02T10:35:00Z">
        <w:r w:rsidR="007A0A93" w:rsidRPr="00FC6366" w:rsidDel="00FC6366">
          <w:delText>[9]</w:delText>
        </w:r>
      </w:del>
      <w:r w:rsidR="006B701A">
        <w:fldChar w:fldCharType="end"/>
      </w:r>
      <w:ins w:id="932" w:author="Ed" w:date="2013-04-02T10:25:00Z">
        <w:r w:rsidR="002D6416">
          <w:t>,</w:t>
        </w:r>
      </w:ins>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CA427F">
      <w:r>
        <w:t xml:space="preserve">Because the compressor draws a large amount of current, </w:t>
      </w:r>
      <w:del w:id="933" w:author="Ed" w:date="2013-04-01T14:07:00Z">
        <w:r w:rsidDel="00C55C0D">
          <w:delText xml:space="preserve">it caused </w:delText>
        </w:r>
      </w:del>
      <w:r>
        <w:t xml:space="preserve">the 13.8 volt regulator's output </w:t>
      </w:r>
      <w:ins w:id="934" w:author="Ed" w:date="2013-04-02T10:51:00Z">
        <w:r w:rsidR="007229EA">
          <w:t xml:space="preserve">would </w:t>
        </w:r>
      </w:ins>
      <w:proofErr w:type="spellStart"/>
      <w:ins w:id="935" w:author="Edward Venator" w:date="2013-04-11T09:12:00Z">
        <w:r w:rsidR="00C55C0D">
          <w:t>droop</w:t>
        </w:r>
      </w:ins>
      <w:del w:id="936" w:author="Ed" w:date="2013-04-01T14:07:00Z">
        <w:r w:rsidDel="00C55C0D">
          <w:delText>to droop</w:delText>
        </w:r>
      </w:del>
      <w:ins w:id="937" w:author="Ed" w:date="2013-04-01T14:07:00Z">
        <w:r w:rsidR="00C55C0D">
          <w:t>droop</w:t>
        </w:r>
      </w:ins>
      <w:proofErr w:type="spellEnd"/>
      <w:r>
        <w:t xml:space="preserve"> to about 5 volts</w:t>
      </w:r>
      <w:r w:rsidR="007A0A93">
        <w:t xml:space="preserve"> for approximately 450 ms (see </w:t>
      </w:r>
      <w:r w:rsidR="006B701A">
        <w:fldChar w:fldCharType="begin"/>
      </w:r>
      <w:r w:rsidR="00610622">
        <w:instrText xml:space="preserve"> REF _Ref351927362 \h </w:instrText>
      </w:r>
      <w:r w:rsidR="006B701A">
        <w:fldChar w:fldCharType="separate"/>
      </w:r>
      <w:r w:rsidR="00E141B1">
        <w:t xml:space="preserve">Figure </w:t>
      </w:r>
      <w:r w:rsidR="00E141B1">
        <w:rPr>
          <w:noProof/>
        </w:rPr>
        <w:t>5</w:t>
      </w:r>
      <w:r w:rsidR="006B701A">
        <w:fldChar w:fldCharType="end"/>
      </w:r>
      <w:r>
        <w:t xml:space="preserve">) when </w:t>
      </w:r>
      <w:proofErr w:type="spellStart"/>
      <w:ins w:id="938" w:author="Edward Venator" w:date="2013-04-11T09:12:00Z">
        <w:r w:rsidR="00C55C0D">
          <w:t>the</w:t>
        </w:r>
      </w:ins>
      <w:del w:id="939" w:author="Ed" w:date="2013-04-01T14:07:00Z">
        <w:r w:rsidDel="00C55C0D">
          <w:delText>it switched</w:delText>
        </w:r>
      </w:del>
      <w:ins w:id="940" w:author="Ed" w:date="2013-04-01T14:07:00Z">
        <w:r w:rsidR="00C55C0D">
          <w:t>the</w:t>
        </w:r>
        <w:proofErr w:type="spellEnd"/>
        <w:r w:rsidR="00C55C0D">
          <w:t xml:space="preserve"> compressor switche</w:t>
        </w:r>
      </w:ins>
      <w:ins w:id="941" w:author="Ed" w:date="2013-04-02T10:51:00Z">
        <w:r w:rsidR="007229EA">
          <w:t>d</w:t>
        </w:r>
      </w:ins>
      <w:r>
        <w:t xml:space="preserve"> on. This droop was sufficient to cause the onboard Ethernet router to reboot, interrupting communications between the computers onboard. In order </w:t>
      </w:r>
      <w:proofErr w:type="spellStart"/>
      <w:r>
        <w:t>to</w:t>
      </w:r>
      <w:del w:id="942" w:author="Edward Venator" w:date="2013-04-11T09:12:00Z">
        <w:r>
          <w:delText xml:space="preserve"> </w:delText>
        </w:r>
      </w:del>
      <w:del w:id="943" w:author="Ed" w:date="2013-04-02T10:52:00Z">
        <w:r w:rsidDel="007229EA">
          <w:delText xml:space="preserve">fix </w:delText>
        </w:r>
      </w:del>
      <w:ins w:id="944" w:author="Ed" w:date="2013-04-02T10:52:00Z">
        <w:r w:rsidR="007229EA">
          <w:t>prevent</w:t>
        </w:r>
        <w:proofErr w:type="spellEnd"/>
        <w:r w:rsidR="007229EA">
          <w:t xml:space="preserve"> </w:t>
        </w:r>
      </w:ins>
      <w:r>
        <w:t xml:space="preserve">this problem, an LC filter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w:t>
      </w:r>
      <w:r>
        <w:lastRenderedPageBreak/>
        <w:t>instantaneous current draw when th</w:t>
      </w:r>
      <w:r w:rsidR="007A0A93">
        <w:t xml:space="preserve">e compressor turns on. </w:t>
      </w:r>
      <w:r w:rsidR="006B701A">
        <w:fldChar w:fldCharType="begin"/>
      </w:r>
      <w:r w:rsidR="00610622">
        <w:instrText xml:space="preserve"> REF _Ref351927434 \h </w:instrText>
      </w:r>
      <w:r w:rsidR="006B701A">
        <w:fldChar w:fldCharType="separate"/>
      </w:r>
      <w:r w:rsidR="00E141B1">
        <w:t xml:space="preserve">Figure </w:t>
      </w:r>
      <w:r w:rsidR="00E141B1">
        <w:rPr>
          <w:noProof/>
        </w:rPr>
        <w:t>6</w:t>
      </w:r>
      <w:r w:rsidR="006B701A">
        <w:fldChar w:fldCharType="end"/>
      </w:r>
      <w:r>
        <w:t xml:space="preserve"> shows that this filter kept the 13.8 volt rail from dropping below 10 volts, and it recovers to its nominal voltage in under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FD7709" w:rsidTr="00FD7709">
        <w:trPr>
          <w:jc w:val="center"/>
        </w:trPr>
        <w:tc>
          <w:tcPr>
            <w:tcW w:w="4788" w:type="dxa"/>
          </w:tcPr>
          <w:p w:rsidR="00FD7709" w:rsidRDefault="00FD7709" w:rsidP="00CA427F">
            <w:pPr>
              <w:rPr>
                <w:del w:id="945" w:author="Ed" w:date="2013-04-11T09:12:00Z"/>
              </w:rPr>
            </w:pPr>
            <w:del w:id="946" w:author="Ed" w:date="2013-04-11T09:12:00Z">
              <w:r>
                <w:rPr>
                  <w:noProof/>
                  <w:lang w:bidi="ar-SA"/>
                </w:rPr>
                <w:drawing>
                  <wp:inline distT="0" distB="0" distL="0" distR="0">
                    <wp:extent cx="2743200" cy="2057400"/>
                    <wp:effectExtent l="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43200" cy="2057400"/>
                            </a:xfrm>
                            <a:prstGeom prst="rect">
                              <a:avLst/>
                            </a:prstGeom>
                          </pic:spPr>
                        </pic:pic>
                      </a:graphicData>
                    </a:graphic>
                  </wp:inline>
                </w:drawing>
              </w:r>
            </w:del>
          </w:p>
          <w:p w:rsidR="00FD7709" w:rsidRDefault="00FD7709" w:rsidP="00CA427F">
            <w:pPr>
              <w:rPr>
                <w:ins w:id="947" w:author="Ed" w:date="2013-04-11T09:12:00Z"/>
              </w:rPr>
            </w:pPr>
            <w:ins w:id="948" w:author="Ed" w:date="2013-04-11T09:12:00Z">
              <w:r>
                <w:rPr>
                  <w:noProof/>
                  <w:lang w:bidi="ar-SA"/>
                </w:rPr>
                <w:drawing>
                  <wp:inline distT="0" distB="0" distL="0" distR="0">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43200" cy="2057400"/>
                            </a:xfrm>
                            <a:prstGeom prst="rect">
                              <a:avLst/>
                            </a:prstGeom>
                          </pic:spPr>
                        </pic:pic>
                      </a:graphicData>
                    </a:graphic>
                  </wp:inline>
                </w:drawing>
              </w:r>
            </w:ins>
          </w:p>
          <w:p w:rsidR="00FD7709" w:rsidRDefault="00FD7709" w:rsidP="00CA427F">
            <w:pPr>
              <w:pStyle w:val="Caption"/>
            </w:pPr>
            <w:bookmarkStart w:id="949" w:name="_Ref351927362"/>
            <w:bookmarkStart w:id="950" w:name="_Toc351997939"/>
            <w:bookmarkStart w:id="951" w:name="_Toc353178056"/>
            <w:r>
              <w:t xml:space="preserve">Figure </w:t>
            </w:r>
            <w:ins w:id="952" w:author="Ed" w:date="2013-04-08T09:44:00Z">
              <w:r w:rsidR="006B701A">
                <w:fldChar w:fldCharType="begin"/>
              </w:r>
              <w:r w:rsidR="00851713">
                <w:instrText xml:space="preserve"> SEQ Figure \* ARABIC </w:instrText>
              </w:r>
            </w:ins>
            <w:r w:rsidR="006B701A">
              <w:fldChar w:fldCharType="separate"/>
            </w:r>
            <w:ins w:id="953" w:author="Edward Venator" w:date="2013-04-11T09:15:00Z">
              <w:r w:rsidR="00E141B1">
                <w:rPr>
                  <w:noProof/>
                </w:rPr>
                <w:t>5</w:t>
              </w:r>
            </w:ins>
            <w:ins w:id="954" w:author="Ed" w:date="2013-04-08T09:44:00Z">
              <w:r w:rsidR="006B701A">
                <w:fldChar w:fldCharType="end"/>
              </w:r>
            </w:ins>
            <w:del w:id="955" w:author="Ed" w:date="2013-04-08T09:44:00Z">
              <w:r w:rsidR="006B701A" w:rsidDel="00851713">
                <w:fldChar w:fldCharType="begin"/>
              </w:r>
              <w:r w:rsidR="00DB619F" w:rsidDel="00851713">
                <w:delInstrText xml:space="preserve"> SEQ Figure \* ARABIC </w:delInstrText>
              </w:r>
              <w:r w:rsidR="006B701A" w:rsidDel="00851713">
                <w:fldChar w:fldCharType="separate"/>
              </w:r>
              <w:r w:rsidR="00B60E2F" w:rsidDel="00851713">
                <w:rPr>
                  <w:noProof/>
                </w:rPr>
                <w:delText>5</w:delText>
              </w:r>
              <w:r w:rsidR="006B701A" w:rsidDel="00851713">
                <w:rPr>
                  <w:noProof/>
                </w:rPr>
                <w:fldChar w:fldCharType="end"/>
              </w:r>
            </w:del>
            <w:bookmarkEnd w:id="949"/>
            <w:r>
              <w:t>: 13.8 volt rail dropout when compressor turns on (before addition of filter).</w:t>
            </w:r>
            <w:bookmarkEnd w:id="950"/>
            <w:bookmarkEnd w:id="951"/>
          </w:p>
        </w:tc>
        <w:tc>
          <w:tcPr>
            <w:tcW w:w="4788" w:type="dxa"/>
          </w:tcPr>
          <w:p w:rsidR="00FD7709" w:rsidRDefault="00FD7709" w:rsidP="00CA427F">
            <w:pPr>
              <w:rPr>
                <w:del w:id="956" w:author="Ed" w:date="2013-04-11T09:12:00Z"/>
              </w:rPr>
            </w:pPr>
            <w:del w:id="957" w:author="Ed" w:date="2013-04-11T09:12:00Z">
              <w:r>
                <w:rPr>
                  <w:noProof/>
                  <w:lang w:bidi="ar-SA"/>
                </w:rPr>
                <w:drawing>
                  <wp:inline distT="0" distB="0" distL="0" distR="0">
                    <wp:extent cx="2743200" cy="2057400"/>
                    <wp:effectExtent l="0" t="0" r="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43200" cy="2057400"/>
                            </a:xfrm>
                            <a:prstGeom prst="rect">
                              <a:avLst/>
                            </a:prstGeom>
                          </pic:spPr>
                        </pic:pic>
                      </a:graphicData>
                    </a:graphic>
                  </wp:inline>
                </w:drawing>
              </w:r>
            </w:del>
          </w:p>
          <w:p w:rsidR="00FD7709" w:rsidRDefault="00FD7709" w:rsidP="00CA427F">
            <w:pPr>
              <w:rPr>
                <w:ins w:id="958" w:author="Ed" w:date="2013-04-11T09:12:00Z"/>
              </w:rPr>
            </w:pPr>
            <w:ins w:id="959" w:author="Ed" w:date="2013-04-11T09:12:00Z">
              <w:r>
                <w:rPr>
                  <w:noProof/>
                  <w:lang w:bidi="ar-SA"/>
                </w:rPr>
                <w:drawing>
                  <wp:inline distT="0" distB="0" distL="0" distR="0">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43200" cy="2057400"/>
                            </a:xfrm>
                            <a:prstGeom prst="rect">
                              <a:avLst/>
                            </a:prstGeom>
                          </pic:spPr>
                        </pic:pic>
                      </a:graphicData>
                    </a:graphic>
                  </wp:inline>
                </w:drawing>
              </w:r>
            </w:ins>
          </w:p>
          <w:p w:rsidR="00FD7709" w:rsidRDefault="00FD7709" w:rsidP="00CA427F">
            <w:pPr>
              <w:pStyle w:val="Caption"/>
            </w:pPr>
            <w:bookmarkStart w:id="960" w:name="_Ref351927434"/>
            <w:bookmarkStart w:id="961" w:name="_Toc351997940"/>
            <w:bookmarkStart w:id="962" w:name="_Toc353178057"/>
            <w:r>
              <w:t xml:space="preserve">Figure </w:t>
            </w:r>
            <w:ins w:id="963" w:author="Ed" w:date="2013-04-08T09:44:00Z">
              <w:r w:rsidR="006B701A">
                <w:fldChar w:fldCharType="begin"/>
              </w:r>
              <w:r w:rsidR="00851713">
                <w:instrText xml:space="preserve"> SEQ Figure \* ARABIC </w:instrText>
              </w:r>
            </w:ins>
            <w:r w:rsidR="006B701A">
              <w:fldChar w:fldCharType="separate"/>
            </w:r>
            <w:ins w:id="964" w:author="Edward Venator" w:date="2013-04-11T09:15:00Z">
              <w:r w:rsidR="00E141B1">
                <w:rPr>
                  <w:noProof/>
                </w:rPr>
                <w:t>6</w:t>
              </w:r>
            </w:ins>
            <w:ins w:id="965" w:author="Ed" w:date="2013-04-08T09:44:00Z">
              <w:r w:rsidR="006B701A">
                <w:fldChar w:fldCharType="end"/>
              </w:r>
            </w:ins>
            <w:del w:id="966" w:author="Ed" w:date="2013-04-08T09:44:00Z">
              <w:r w:rsidR="006B701A" w:rsidDel="00851713">
                <w:fldChar w:fldCharType="begin"/>
              </w:r>
              <w:r w:rsidR="00DB619F" w:rsidDel="00851713">
                <w:delInstrText xml:space="preserve"> SEQ Figure \* ARABIC </w:delInstrText>
              </w:r>
              <w:r w:rsidR="006B701A" w:rsidDel="00851713">
                <w:fldChar w:fldCharType="separate"/>
              </w:r>
              <w:r w:rsidR="00B60E2F" w:rsidDel="00851713">
                <w:rPr>
                  <w:noProof/>
                </w:rPr>
                <w:delText>6</w:delText>
              </w:r>
              <w:r w:rsidR="006B701A" w:rsidDel="00851713">
                <w:rPr>
                  <w:noProof/>
                </w:rPr>
                <w:fldChar w:fldCharType="end"/>
              </w:r>
            </w:del>
            <w:bookmarkEnd w:id="960"/>
            <w:r>
              <w:t>: 13.8 volt rail during compressor turn-on after addition of an LC filter.</w:t>
            </w:r>
            <w:bookmarkEnd w:id="961"/>
            <w:bookmarkEnd w:id="962"/>
          </w:p>
        </w:tc>
      </w:tr>
    </w:tbl>
    <w:p w:rsidR="00C82D64" w:rsidRDefault="00FD7709" w:rsidP="00CA427F">
      <w:r>
        <w:t xml:space="preserve">In order to monitor the </w:t>
      </w:r>
      <w:r w:rsidR="00E40487">
        <w:t xml:space="preserve">state of the voltage rails, each one is </w:t>
      </w:r>
      <w:del w:id="967" w:author="Ed" w:date="2013-04-11T09:12:00Z">
        <w:r w:rsidR="00C55C0D">
          <w:delText>connected</w:delText>
        </w:r>
      </w:del>
      <w:del w:id="968" w:author="Ed" w:date="2013-04-01T14:08:00Z">
        <w:r w:rsidR="00E40487" w:rsidDel="00C55C0D">
          <w:delText>monitored by</w:delText>
        </w:r>
      </w:del>
      <w:ins w:id="969" w:author="Ed" w:date="2013-04-01T14:08:00Z">
        <w:r w:rsidR="00C55C0D">
          <w:t>connected to</w:t>
        </w:r>
      </w:ins>
      <w:r w:rsidR="00E40487">
        <w:t xml:space="preserve"> an analog to digital converter (ADC) </w:t>
      </w:r>
      <w:del w:id="970" w:author="Ed" w:date="2013-04-11T09:12:00Z">
        <w:r w:rsidR="00C55C0D">
          <w:delText>on</w:delText>
        </w:r>
      </w:del>
      <w:del w:id="971" w:author="Ed" w:date="2013-04-01T14:08:00Z">
        <w:r w:rsidR="00E40487" w:rsidDel="00C55C0D">
          <w:delText>connected to</w:delText>
        </w:r>
      </w:del>
      <w:ins w:id="972" w:author="Ed" w:date="2013-04-01T14:08:00Z">
        <w:r w:rsidR="00C55C0D">
          <w:t>on</w:t>
        </w:r>
      </w:ins>
      <w:r w:rsidR="00E40487">
        <w:t xml:space="preserve"> the National Instruments Compact RIO that controls the drive base (see </w:t>
      </w:r>
      <w:r w:rsidR="006B701A">
        <w:fldChar w:fldCharType="begin"/>
      </w:r>
      <w:r w:rsidR="00610622">
        <w:instrText xml:space="preserve"> REF _Ref351926368 \p \h </w:instrText>
      </w:r>
      <w:r w:rsidR="006B701A">
        <w:fldChar w:fldCharType="separate"/>
      </w:r>
      <w:r w:rsidR="00E141B1">
        <w:t>below</w:t>
      </w:r>
      <w:r w:rsidR="006B701A">
        <w:fldChar w:fldCharType="end"/>
      </w:r>
      <w:r w:rsidR="00E40487">
        <w:t xml:space="preserve">). The ADC monitors the main 24 volt bus, the 13.8 volt bus, the power supply to the cRIO (which is protected from rail droop by a peak detector, as shown in </w:t>
      </w:r>
      <w:r w:rsidR="006B701A">
        <w:fldChar w:fldCharType="begin"/>
      </w:r>
      <w:r w:rsidR="00610622">
        <w:instrText xml:space="preserve"> REF _Ref351926554 \h </w:instrText>
      </w:r>
      <w:r w:rsidR="006B701A">
        <w:fldChar w:fldCharType="separate"/>
      </w:r>
      <w:r w:rsidR="00E141B1">
        <w:t xml:space="preserve">Figure </w:t>
      </w:r>
      <w:r w:rsidR="00E141B1">
        <w:rPr>
          <w:noProof/>
        </w:rPr>
        <w:t>4</w:t>
      </w:r>
      <w:r w:rsidR="006B701A">
        <w:fldChar w:fldCharType="end"/>
      </w:r>
      <w:r w:rsidR="00E40487">
        <w:t>), and the rail that powers the drive base, which is switched on and off by the emergency stop circuit.</w:t>
      </w:r>
    </w:p>
    <w:p w:rsidR="00C82D64" w:rsidRDefault="00C82D64">
      <w:pPr>
        <w:pStyle w:val="Heading2"/>
      </w:pPr>
      <w:bookmarkStart w:id="973" w:name="_Toc351468820"/>
      <w:bookmarkStart w:id="974" w:name="_Toc353177965"/>
      <w:bookmarkStart w:id="975" w:name="_Toc352798786"/>
      <w:bookmarkStart w:id="976" w:name="_Toc353435267"/>
      <w:commentRangeStart w:id="977"/>
      <w:commentRangeStart w:id="978"/>
      <w:r>
        <w:t>Sensors</w:t>
      </w:r>
      <w:bookmarkEnd w:id="973"/>
      <w:bookmarkEnd w:id="975"/>
      <w:commentRangeEnd w:id="977"/>
      <w:r w:rsidR="00C55C0D">
        <w:rPr>
          <w:rStyle w:val="CommentReference"/>
          <w:rFonts w:ascii="Times New Roman" w:hAnsi="Times New Roman"/>
          <w:b w:val="0"/>
          <w:bCs/>
        </w:rPr>
        <w:commentReference w:id="977"/>
      </w:r>
      <w:commentRangeEnd w:id="978"/>
      <w:r w:rsidR="00C55C0D">
        <w:rPr>
          <w:rStyle w:val="CommentReference"/>
          <w:rFonts w:ascii="Times New Roman" w:hAnsi="Times New Roman"/>
          <w:b w:val="0"/>
          <w:bCs/>
        </w:rPr>
        <w:commentReference w:id="978"/>
      </w:r>
      <w:bookmarkEnd w:id="974"/>
      <w:bookmarkEnd w:id="976"/>
    </w:p>
    <w:p w:rsidR="008456AF" w:rsidRDefault="00FE30C5">
      <w:pPr>
        <w:keepNext/>
        <w:rPr>
          <w:ins w:id="979" w:author="Edward Venator" w:date="2013-04-11T09:12:00Z"/>
        </w:rPr>
      </w:pPr>
      <w:bookmarkStart w:id="980" w:name="_Toc351468821"/>
      <w:ins w:id="981" w:author="Edward Venator" w:date="2013-04-11T09:12:00Z">
        <w:r>
          <w:rPr>
            <w:noProof/>
            <w:lang w:bidi="ar-SA"/>
          </w:rPr>
          <w:lastRenderedPageBreak/>
          <w:drawing>
            <wp:inline distT="0" distB="0" distL="0" distR="0">
              <wp:extent cx="5486400" cy="3087623"/>
              <wp:effectExtent l="19050" t="0" r="0" b="0"/>
              <wp:docPr id="27" name="Picture 20" descr="data block diagra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lock diagram.eps"/>
                      <pic:cNvPicPr/>
                    </pic:nvPicPr>
                    <pic:blipFill>
                      <a:blip r:embed="rId23" cstate="print"/>
                      <a:stretch>
                        <a:fillRect/>
                      </a:stretch>
                    </pic:blipFill>
                    <pic:spPr>
                      <a:xfrm>
                        <a:off x="0" y="0"/>
                        <a:ext cx="5486400" cy="3087623"/>
                      </a:xfrm>
                      <a:prstGeom prst="rect">
                        <a:avLst/>
                      </a:prstGeom>
                    </pic:spPr>
                  </pic:pic>
                </a:graphicData>
              </a:graphic>
            </wp:inline>
          </w:drawing>
        </w:r>
      </w:ins>
    </w:p>
    <w:p w:rsidR="008456AF" w:rsidRDefault="000812B3">
      <w:pPr>
        <w:pStyle w:val="Caption"/>
        <w:jc w:val="both"/>
        <w:rPr>
          <w:ins w:id="982" w:author="Edward Venator" w:date="2013-04-11T09:12:00Z"/>
        </w:rPr>
      </w:pPr>
      <w:bookmarkStart w:id="983" w:name="_Toc353435252"/>
      <w:ins w:id="984" w:author="Edward Venator" w:date="2013-04-11T09:12:00Z">
        <w:r>
          <w:t xml:space="preserve">Figure </w:t>
        </w:r>
        <w:r w:rsidR="008456AF">
          <w:fldChar w:fldCharType="begin"/>
        </w:r>
        <w:r>
          <w:instrText xml:space="preserve"> SEQ Figure \* ARABIC </w:instrText>
        </w:r>
        <w:r w:rsidR="008456AF">
          <w:fldChar w:fldCharType="separate"/>
        </w:r>
      </w:ins>
      <w:ins w:id="985" w:author="Edward Venator" w:date="2013-04-11T09:15:00Z">
        <w:r w:rsidR="00E141B1">
          <w:rPr>
            <w:noProof/>
          </w:rPr>
          <w:t>7</w:t>
        </w:r>
      </w:ins>
      <w:ins w:id="986" w:author="Edward Venator" w:date="2013-04-11T09:12:00Z">
        <w:r w:rsidR="008456AF">
          <w:fldChar w:fldCharType="end"/>
        </w:r>
        <w:r>
          <w:t>: Sensors and computing hardware on ABBY</w:t>
        </w:r>
        <w:bookmarkEnd w:id="983"/>
      </w:ins>
    </w:p>
    <w:p w:rsidR="00E141B1" w:rsidRDefault="00C82D64">
      <w:pPr>
        <w:pStyle w:val="Heading3"/>
        <w:rPr>
          <w:del w:id="987" w:author="Ed" w:date="2013-04-02T11:41:00Z"/>
        </w:rPr>
        <w:pPrChange w:id="988" w:author="Ed" w:date="2013-04-02T11:30:00Z">
          <w:pPr>
            <w:pStyle w:val="Heading2"/>
          </w:pPr>
        </w:pPrChange>
      </w:pPr>
      <w:del w:id="989" w:author="Ed" w:date="2013-04-02T11:41:00Z">
        <w:r w:rsidDel="008E6F27">
          <w:delText>Odometry</w:delText>
        </w:r>
        <w:bookmarkEnd w:id="980"/>
      </w:del>
    </w:p>
    <w:p w:rsidR="00C82D64" w:rsidDel="00BB0DEF" w:rsidRDefault="00C82D64" w:rsidP="00CA427F">
      <w:pPr>
        <w:rPr>
          <w:del w:id="990" w:author="Ed" w:date="2013-04-02T11:30:00Z"/>
        </w:rPr>
      </w:pPr>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 xml:space="preserve">er outputs </w:t>
      </w:r>
      <w:proofErr w:type="spellStart"/>
      <w:r w:rsidR="00E811C4">
        <w:t>quadrature</w:t>
      </w:r>
      <w:proofErr w:type="spellEnd"/>
      <w:r w:rsidR="00E811C4">
        <w:t xml:space="preserv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The output of the wheel encoders is differentiated to get the wheel velocities, which are then fed as control inputs into a Kalman filter that outputs a robot pose estimate consisting of X and Y coordinates and a heading.</w:t>
      </w:r>
    </w:p>
    <w:p w:rsidR="00E141B1" w:rsidRDefault="00C82D64">
      <w:pPr>
        <w:rPr>
          <w:del w:id="991" w:author="Ed" w:date="2013-04-02T09:25:00Z"/>
        </w:rPr>
        <w:pPrChange w:id="992" w:author="Ed" w:date="2013-04-02T11:30:00Z">
          <w:pPr>
            <w:pStyle w:val="Heading2"/>
          </w:pPr>
        </w:pPrChange>
      </w:pPr>
      <w:bookmarkStart w:id="993" w:name="_Toc351468822"/>
      <w:commentRangeStart w:id="994"/>
      <w:del w:id="995" w:author="Ed" w:date="2013-04-02T09:25:00Z">
        <w:r w:rsidDel="00FC47C3">
          <w:delText>Yaw Rate Sensor</w:delText>
        </w:r>
        <w:bookmarkEnd w:id="993"/>
        <w:commentRangeEnd w:id="994"/>
        <w:r w:rsidR="00A74B09" w:rsidDel="00FC47C3">
          <w:rPr>
            <w:rStyle w:val="CommentReference"/>
            <w:b/>
            <w:bCs/>
          </w:rPr>
          <w:commentReference w:id="994"/>
        </w:r>
      </w:del>
    </w:p>
    <w:p w:rsidR="00C82D64" w:rsidDel="00FC47C3" w:rsidRDefault="00C82D64">
      <w:pPr>
        <w:rPr>
          <w:del w:id="996" w:author="Ed" w:date="2013-04-02T09:25:00Z"/>
        </w:rPr>
      </w:pPr>
      <w:del w:id="997" w:author="Ed" w:date="2013-04-02T09:25:00Z">
        <w:r w:rsidDel="00FC47C3">
          <w:delText>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the odometry or gyroscope alone.</w:delText>
        </w:r>
        <w:r w:rsidR="00E811C4" w:rsidDel="00FC47C3">
          <w:delText xml:space="preserve"> The yaw rate sensor was ultimately disabled due to electrical problems.</w:delText>
        </w:r>
      </w:del>
    </w:p>
    <w:p w:rsidR="00E141B1" w:rsidRDefault="00C82D64">
      <w:pPr>
        <w:rPr>
          <w:ins w:id="998" w:author="Ed" w:date="2013-04-11T09:12:00Z"/>
        </w:rPr>
        <w:pPrChange w:id="999" w:author="Ed" w:date="2013-04-02T11:30:00Z">
          <w:pPr>
            <w:pStyle w:val="Heading2"/>
          </w:pPr>
        </w:pPrChange>
      </w:pPr>
      <w:bookmarkStart w:id="1000" w:name="_Toc351468823"/>
      <w:del w:id="1001" w:author="Ed" w:date="2013-04-02T11:30:00Z">
        <w:r w:rsidDel="00BB0DEF">
          <w:delText>Microsoft Kinect</w:delText>
        </w:r>
      </w:del>
      <w:bookmarkEnd w:id="1000"/>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6A0A73" w:rsidTr="006A0A73">
        <w:tc>
          <w:tcPr>
            <w:tcW w:w="4788" w:type="dxa"/>
            <w:vAlign w:val="bottom"/>
          </w:tcPr>
          <w:p w:rsidR="006A0A73" w:rsidRDefault="006A0A73" w:rsidP="00CA427F">
            <w:bookmarkStart w:id="1002" w:name="_Toc351468824"/>
            <w:r>
              <w:rPr>
                <w:noProof/>
                <w:lang w:bidi="ar-SA"/>
              </w:rPr>
              <w:lastRenderedPageBreak/>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4"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1003" w:name="_Toc351997941"/>
            <w:bookmarkStart w:id="1004" w:name="_Toc353178058"/>
            <w:bookmarkStart w:id="1005" w:name="_Toc353435253"/>
            <w:r>
              <w:t xml:space="preserve">Figure </w:t>
            </w:r>
            <w:ins w:id="1006" w:author="Ed" w:date="2013-04-08T09:44:00Z">
              <w:r w:rsidR="006B701A">
                <w:fldChar w:fldCharType="begin"/>
              </w:r>
              <w:r w:rsidR="00851713">
                <w:instrText xml:space="preserve"> SEQ Figure \* ARABIC </w:instrText>
              </w:r>
            </w:ins>
            <w:r w:rsidR="006B701A">
              <w:fldChar w:fldCharType="separate"/>
            </w:r>
            <w:ins w:id="1007" w:author="Edward Venator" w:date="2013-04-11T09:15:00Z">
              <w:r w:rsidR="00E141B1">
                <w:rPr>
                  <w:noProof/>
                </w:rPr>
                <w:t>8</w:t>
              </w:r>
            </w:ins>
            <w:ins w:id="1008" w:author="Ed" w:date="2013-04-08T09:50:00Z">
              <w:del w:id="1009" w:author="Edward Venator" w:date="2013-04-11T09:15:00Z">
                <w:r w:rsidR="006B59B9" w:rsidDel="00E141B1">
                  <w:rPr>
                    <w:noProof/>
                  </w:rPr>
                  <w:delText>7</w:delText>
                </w:r>
              </w:del>
            </w:ins>
            <w:ins w:id="1010" w:author="Ed" w:date="2013-04-08T09:44:00Z">
              <w:r w:rsidR="006B701A">
                <w:fldChar w:fldCharType="end"/>
              </w:r>
            </w:ins>
            <w:del w:id="1011" w:author="Ed" w:date="2013-04-08T09:44:00Z">
              <w:r w:rsidR="006B701A" w:rsidDel="00851713">
                <w:fldChar w:fldCharType="begin"/>
              </w:r>
              <w:r w:rsidR="00DB619F" w:rsidDel="00851713">
                <w:delInstrText xml:space="preserve"> SEQ Figure \* ARABIC </w:delInstrText>
              </w:r>
              <w:r w:rsidR="006B701A" w:rsidDel="00851713">
                <w:fldChar w:fldCharType="separate"/>
              </w:r>
              <w:r w:rsidR="00B60E2F" w:rsidDel="00851713">
                <w:rPr>
                  <w:noProof/>
                </w:rPr>
                <w:delText>7</w:delText>
              </w:r>
              <w:r w:rsidR="006B701A" w:rsidDel="00851713">
                <w:rPr>
                  <w:noProof/>
                </w:rPr>
                <w:fldChar w:fldCharType="end"/>
              </w:r>
            </w:del>
            <w:r>
              <w:t>: The Kinect field of view</w:t>
            </w:r>
            <w:bookmarkEnd w:id="1003"/>
            <w:bookmarkEnd w:id="1004"/>
            <w:bookmarkEnd w:id="1005"/>
          </w:p>
        </w:tc>
        <w:tc>
          <w:tcPr>
            <w:tcW w:w="4788" w:type="dxa"/>
            <w:vAlign w:val="bottom"/>
          </w:tcPr>
          <w:p w:rsidR="006A0A73" w:rsidRDefault="006A0A73" w:rsidP="00CA427F">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5"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1012" w:name="_Toc351997942"/>
            <w:bookmarkStart w:id="1013" w:name="_Toc353178059"/>
            <w:bookmarkStart w:id="1014" w:name="_Toc353435254"/>
            <w:r>
              <w:t xml:space="preserve">Figure </w:t>
            </w:r>
            <w:ins w:id="1015" w:author="Ed" w:date="2013-04-08T09:44:00Z">
              <w:r w:rsidR="006B701A">
                <w:fldChar w:fldCharType="begin"/>
              </w:r>
              <w:r w:rsidR="00851713">
                <w:instrText xml:space="preserve"> SEQ Figure \* ARABIC </w:instrText>
              </w:r>
            </w:ins>
            <w:r w:rsidR="006B701A">
              <w:fldChar w:fldCharType="separate"/>
            </w:r>
            <w:ins w:id="1016" w:author="Edward Venator" w:date="2013-04-11T09:15:00Z">
              <w:r w:rsidR="00E141B1">
                <w:rPr>
                  <w:noProof/>
                </w:rPr>
                <w:t>9</w:t>
              </w:r>
            </w:ins>
            <w:ins w:id="1017" w:author="Ed" w:date="2013-04-08T09:50:00Z">
              <w:del w:id="1018" w:author="Edward Venator" w:date="2013-04-11T09:15:00Z">
                <w:r w:rsidR="006B59B9" w:rsidDel="00E141B1">
                  <w:rPr>
                    <w:noProof/>
                  </w:rPr>
                  <w:delText>8</w:delText>
                </w:r>
              </w:del>
            </w:ins>
            <w:ins w:id="1019" w:author="Ed" w:date="2013-04-08T09:44:00Z">
              <w:r w:rsidR="006B701A">
                <w:fldChar w:fldCharType="end"/>
              </w:r>
            </w:ins>
            <w:del w:id="1020" w:author="Ed" w:date="2013-04-08T09:44:00Z">
              <w:r w:rsidR="006B701A" w:rsidDel="00851713">
                <w:fldChar w:fldCharType="begin"/>
              </w:r>
              <w:r w:rsidR="00DB619F" w:rsidDel="00851713">
                <w:delInstrText xml:space="preserve"> SEQ Figure \* ARABIC </w:delInstrText>
              </w:r>
              <w:r w:rsidR="006B701A" w:rsidDel="00851713">
                <w:fldChar w:fldCharType="separate"/>
              </w:r>
              <w:r w:rsidR="00B60E2F" w:rsidDel="00851713">
                <w:rPr>
                  <w:noProof/>
                </w:rPr>
                <w:delText>8</w:delText>
              </w:r>
              <w:r w:rsidR="006B701A" w:rsidDel="00851713">
                <w:rPr>
                  <w:noProof/>
                </w:rPr>
                <w:fldChar w:fldCharType="end"/>
              </w:r>
            </w:del>
            <w:r>
              <w:t>: The Kinect mounted to the robot</w:t>
            </w:r>
            <w:bookmarkEnd w:id="1012"/>
            <w:bookmarkEnd w:id="1013"/>
            <w:bookmarkEnd w:id="1014"/>
          </w:p>
        </w:tc>
      </w:tr>
    </w:tbl>
    <w:p w:rsidR="00C82D64" w:rsidRDefault="00C82D64" w:rsidP="00CA427F">
      <w:r>
        <w:t xml:space="preserve">The Microsoft Kinect is an RGBD (Red, Green, Blue, Depth) camera marketed as a gaming controller. </w:t>
      </w:r>
      <w:del w:id="1021" w:author="Ed" w:date="2013-04-01T14:14:00Z">
        <w:r w:rsidDel="00C26887">
          <w:delText>ABBY</w:delText>
        </w:r>
      </w:del>
      <w:ins w:id="1022" w:author="Ed" w:date="2013-04-01T14:14:00Z">
        <w:r w:rsidR="00C26887">
          <w:t>ABBY</w:t>
        </w:r>
      </w:ins>
      <w:r>
        <w:t xml:space="preserve">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w:t>
      </w:r>
      <w:proofErr w:type="spellStart"/>
      <w:r>
        <w:t>manipulable</w:t>
      </w:r>
      <w:proofErr w:type="spellEnd"/>
      <w:r>
        <w:t xml:space="preserve"> objects.</w:t>
      </w:r>
    </w:p>
    <w:p w:rsidR="00E141B1" w:rsidRDefault="00C82D64">
      <w:pPr>
        <w:pStyle w:val="Heading3"/>
        <w:rPr>
          <w:del w:id="1023" w:author="Ed" w:date="2013-04-02T11:30:00Z"/>
        </w:rPr>
        <w:pPrChange w:id="1024" w:author="Ed" w:date="2013-04-02T11:30:00Z">
          <w:pPr>
            <w:pStyle w:val="Heading2"/>
          </w:pPr>
        </w:pPrChange>
      </w:pPr>
      <w:del w:id="1025" w:author="Ed" w:date="2013-04-02T11:30:00Z">
        <w:r w:rsidDel="00BB0DEF">
          <w:delText>Sick LMS-291</w:delText>
        </w:r>
        <w:bookmarkEnd w:id="1002"/>
      </w:del>
    </w:p>
    <w:p w:rsidR="00C82D64" w:rsidRPr="00373846" w:rsidRDefault="00C82D64" w:rsidP="00CA427F">
      <w:r>
        <w:t>An LMS-291 laser ranging sensor (LIDAR) from SICK AG</w:t>
      </w:r>
      <w:ins w:id="1026" w:author="Ed" w:date="2013-04-02T11:42:00Z">
        <w:r w:rsidR="008E6F27">
          <w:t xml:space="preserve"> of </w:t>
        </w:r>
        <w:proofErr w:type="spellStart"/>
        <w:r w:rsidR="008E6F27" w:rsidRPr="008E6F27">
          <w:t>Waldkirch</w:t>
        </w:r>
        <w:proofErr w:type="spellEnd"/>
        <w:r w:rsidR="008E6F27" w:rsidRPr="008E6F27">
          <w:t>, Germany</w:t>
        </w:r>
      </w:ins>
      <w:r>
        <w:t xml:space="preserve"> is mounted horizontally to the front of the robot. The LIDAR provides planar range scans of a 180 degree arc in front of the robot. These range data are used for localization and obstacle detection.</w:t>
      </w:r>
    </w:p>
    <w:p w:rsidR="00C82D64" w:rsidRDefault="00C82D64">
      <w:pPr>
        <w:pStyle w:val="Heading2"/>
      </w:pPr>
      <w:bookmarkStart w:id="1027" w:name="_Toc351468825"/>
      <w:bookmarkStart w:id="1028" w:name="_Ref352767044"/>
      <w:bookmarkStart w:id="1029" w:name="_Ref352767101"/>
      <w:bookmarkStart w:id="1030" w:name="_Toc353177966"/>
      <w:bookmarkStart w:id="1031" w:name="_Toc352798787"/>
      <w:bookmarkStart w:id="1032" w:name="_Toc353435268"/>
      <w:r>
        <w:t>Computing Hardware</w:t>
      </w:r>
      <w:bookmarkEnd w:id="1027"/>
      <w:bookmarkEnd w:id="1028"/>
      <w:bookmarkEnd w:id="1029"/>
      <w:bookmarkEnd w:id="1030"/>
      <w:bookmarkEnd w:id="1031"/>
      <w:bookmarkEnd w:id="1032"/>
    </w:p>
    <w:p w:rsidR="00C82D64" w:rsidRDefault="00C82D64" w:rsidP="00CA427F">
      <w:r>
        <w:lastRenderedPageBreak/>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E141B1" w:rsidRDefault="00C82D64">
      <w:pPr>
        <w:pStyle w:val="Heading3"/>
        <w:pPrChange w:id="1033" w:author="Ed" w:date="2013-04-02T11:32:00Z">
          <w:pPr>
            <w:pStyle w:val="Heading2"/>
          </w:pPr>
        </w:pPrChange>
      </w:pPr>
      <w:bookmarkStart w:id="1034" w:name="_Toc351468826"/>
      <w:bookmarkStart w:id="1035" w:name="_Toc353177967"/>
      <w:bookmarkStart w:id="1036" w:name="_Toc352798788"/>
      <w:bookmarkStart w:id="1037" w:name="_Toc353435269"/>
      <w:r>
        <w:t>PC</w:t>
      </w:r>
      <w:bookmarkEnd w:id="1034"/>
      <w:bookmarkEnd w:id="1035"/>
      <w:bookmarkEnd w:id="1036"/>
      <w:bookmarkEnd w:id="1037"/>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del w:id="1038" w:author="Ed" w:date="2013-04-01T14:10:00Z">
        <w:r w:rsidDel="00A74B09">
          <w:delText>perception task, which involves performing object recognition on point clouds from the Kinect.</w:delText>
        </w:r>
      </w:del>
      <w:ins w:id="1039" w:author="Ed" w:date="2013-04-01T14:10:00Z">
        <w:r w:rsidR="00A74B09">
          <w:t>tasks of filtering the robot’s links out of the Kinect point cloud and maintaining a collision map.</w:t>
        </w:r>
      </w:ins>
    </w:p>
    <w:p w:rsidR="00C82D64" w:rsidRDefault="00C82D64" w:rsidP="00CA427F">
      <w:r>
        <w:t>The computer was</w:t>
      </w:r>
      <w:ins w:id="1040" w:author="Ed" w:date="2013-04-11T09:12:00Z">
        <w:r>
          <w:t xml:space="preserve"> </w:t>
        </w:r>
      </w:ins>
      <w:del w:id="1041" w:author="Ed" w:date="2013-04-02T11:42:00Z">
        <w:r w:rsidDel="008E6F27">
          <w:delText xml:space="preserve">designed </w:delText>
        </w:r>
      </w:del>
      <w:ins w:id="1042" w:author="Ed" w:date="2013-04-02T11:42:00Z">
        <w:r w:rsidR="008E6F27">
          <w:t xml:space="preserve">specified </w:t>
        </w:r>
      </w:ins>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del w:id="1043" w:author="Ed" w:date="2013-04-11T09:12:00Z">
        <w:r w:rsidR="00A74B09">
          <w:delText>the</w:delText>
        </w:r>
      </w:del>
      <w:del w:id="1044" w:author="Ed" w:date="2013-04-01T14:11:00Z">
        <w:r w:rsidDel="00A74B09">
          <w:delText>Otto</w:delText>
        </w:r>
      </w:del>
      <w:ins w:id="1045" w:author="Ed" w:date="2013-04-01T14:11:00Z">
        <w:r w:rsidR="00A74B09">
          <w:t>the autonomous wheelchair OTTO</w:t>
        </w:r>
      </w:ins>
      <w:r>
        <w:t xml:space="preserve">. The case chosen was the smallest micro-ATX case available </w:t>
      </w:r>
      <w:del w:id="1046" w:author="Ed" w:date="2013-04-01T14:11:00Z">
        <w:r w:rsidDel="00A74B09">
          <w:delText xml:space="preserve">at the time </w:delText>
        </w:r>
      </w:del>
      <w:r>
        <w:t xml:space="preserve">from major computer vendors, measuring </w:t>
      </w:r>
      <w:ins w:id="1047" w:author="Ed" w:date="2013-04-01T14:12:00Z">
        <w:r w:rsidR="00A74B09">
          <w:t xml:space="preserve">0.33m x 0.10 m x 0.39 </w:t>
        </w:r>
      </w:ins>
      <w:del w:id="1048" w:author="Ed" w:date="2013-04-11T09:12:00Z">
        <w:r w:rsidR="00A74B09">
          <w:delText>m</w:delText>
        </w:r>
        <w:r>
          <w:delText>.</w:delText>
        </w:r>
      </w:del>
      <w:ins w:id="1049" w:author="Ed" w:date="2013-04-01T14:12:00Z">
        <w:r w:rsidR="00A74B09">
          <w:t>m</w:t>
        </w:r>
      </w:ins>
      <w:del w:id="1050" w:author="Ed" w:date="2013-04-01T14:12:00Z">
        <w:r w:rsidDel="00A74B09">
          <w:delText>13.00" x 3.80" x 15.40"</w:delText>
        </w:r>
      </w:del>
      <w:ins w:id="1051" w:author="Ed" w:date="2013-04-11T09:12:00Z">
        <w:r>
          <w:t>.</w:t>
        </w:r>
      </w:ins>
      <w:r>
        <w:t xml:space="preserve"> The case came equipped with a compact AC power supply, but this was replaced with a 24 volt DC power supply so that the robot would not need </w:t>
      </w:r>
      <w:del w:id="1052" w:author="Ed" w:date="2013-04-11T09:12:00Z">
        <w:r>
          <w:delText>a</w:delText>
        </w:r>
      </w:del>
      <w:ins w:id="1053" w:author="Ed" w:date="2013-04-11T09:12:00Z">
        <w:r>
          <w:t>a</w:t>
        </w:r>
      </w:ins>
      <w:del w:id="1054" w:author="Ed" w:date="2013-04-01T14:13:00Z">
        <w:r w:rsidDel="00C26887">
          <w:delText>n</w:delText>
        </w:r>
      </w:del>
      <w:r>
        <w:t xml:space="preserve"> </w:t>
      </w:r>
      <w:ins w:id="1055" w:author="Ed" w:date="2013-04-01T14:13:00Z">
        <w:r w:rsidR="00C26887">
          <w:t xml:space="preserve">second </w:t>
        </w:r>
      </w:ins>
      <w:r>
        <w:t>inverter to supply 115 volts AC</w:t>
      </w:r>
      <w:del w:id="1056" w:author="Ed" w:date="2013-04-01T14:13:00Z">
        <w:r w:rsidDel="00C26887">
          <w:delText xml:space="preserve"> to the PC power supply</w:delText>
        </w:r>
      </w:del>
      <w:r>
        <w:t xml:space="preserve">. The computer case and power supply combined cost $155, with the majority of the cost ($90) going toward the DC power </w:t>
      </w:r>
      <w:commentRangeStart w:id="1057"/>
      <w:r>
        <w:t>supply</w:t>
      </w:r>
      <w:commentRangeEnd w:id="1057"/>
      <w:r w:rsidR="008E6F27">
        <w:rPr>
          <w:rStyle w:val="CommentReference"/>
        </w:rPr>
        <w:commentReference w:id="1057"/>
      </w:r>
      <w:r>
        <w:t>.</w:t>
      </w:r>
    </w:p>
    <w:p w:rsidR="00C82D64" w:rsidRDefault="00C82D64" w:rsidP="00CA427F">
      <w:del w:id="1058" w:author="Ed" w:date="2013-04-11T09:12:00Z">
        <w:r>
          <w:delText>The PC’s</w:delText>
        </w:r>
      </w:del>
      <w:ins w:id="1059" w:author="Ed" w:date="2013-04-11T09:12:00Z">
        <w:r>
          <w:t xml:space="preserve">The PC’s </w:t>
        </w:r>
      </w:ins>
      <w:del w:id="1060" w:author="Ed" w:date="2013-04-01T14:13:00Z">
        <w:r w:rsidDel="00C26887">
          <w:delText xml:space="preserve">computing hardware is fairly moderate and represents a balance between cost and computing power. The </w:delText>
        </w:r>
      </w:del>
      <w:r>
        <w:t>processor is an Intel i5 2500k, a four-core processor utilizing Intel’s Sandy Bridge architecture clocked at 3.2 GHz. The PC also has 8 gigabytes of DDR3 RAM and a solid state hard drive</w:t>
      </w:r>
      <w:ins w:id="1061" w:author="Ed" w:date="2013-04-02T11:45:00Z">
        <w:r w:rsidR="008E6F27">
          <w:t xml:space="preserve">, which would have cost </w:t>
        </w:r>
      </w:ins>
      <w:ins w:id="1062" w:author="Ed" w:date="2013-04-02T11:46:00Z">
        <w:r w:rsidR="008E6F27">
          <w:t>about $50</w:t>
        </w:r>
      </w:ins>
      <w:r>
        <w:t xml:space="preserve">. The motherboard, processor, </w:t>
      </w:r>
      <w:r>
        <w:lastRenderedPageBreak/>
        <w:t>and RAM were purchased specifically for this robot at a cost of $342.</w:t>
      </w:r>
      <w:ins w:id="1063" w:author="Ed" w:date="2013-04-11T09:12:00Z">
        <w:r>
          <w:t xml:space="preserve"> </w:t>
        </w:r>
      </w:ins>
      <w:del w:id="1064" w:author="Ed" w:date="2013-04-02T11:46:00Z">
        <w:r w:rsidDel="008E6F27">
          <w:delText xml:space="preserve">The solid state drive was recycled from a previous robot computer, but would have cost on the order of $50.. </w:delText>
        </w:r>
      </w:del>
      <w:r>
        <w:t xml:space="preserve">Combined, the total cost of the PC for the robot was </w:t>
      </w:r>
      <w:ins w:id="1065" w:author="Ed" w:date="2013-04-02T11:46:00Z">
        <w:r w:rsidR="00D12086">
          <w:t xml:space="preserve">about </w:t>
        </w:r>
      </w:ins>
      <w:r>
        <w:t>$</w:t>
      </w:r>
      <w:del w:id="1066" w:author="Ed" w:date="2013-04-11T09:12:00Z">
        <w:r w:rsidR="00D12086">
          <w:delText>550</w:delText>
        </w:r>
        <w:r>
          <w:delText>.</w:delText>
        </w:r>
      </w:del>
      <w:del w:id="1067" w:author="Ed" w:date="2013-04-02T11:46:00Z">
        <w:r w:rsidDel="00D12086">
          <w:delText xml:space="preserve">497 </w:delText>
        </w:r>
      </w:del>
      <w:ins w:id="1068" w:author="Ed" w:date="2013-04-02T11:46:00Z">
        <w:r w:rsidR="00D12086">
          <w:t>550</w:t>
        </w:r>
      </w:ins>
      <w:del w:id="1069" w:author="Ed" w:date="2013-04-02T11:47:00Z">
        <w:r w:rsidDel="00D12086">
          <w:delText>plus the cost of the hard drive</w:delText>
        </w:r>
      </w:del>
      <w:ins w:id="1070" w:author="Ed" w:date="2013-04-11T09:12:00Z">
        <w:r>
          <w:t>.</w:t>
        </w:r>
      </w:ins>
      <w:r>
        <w:t xml:space="preserve"> This cost is consistent with the goal of producing a low-cost mobile manipulation platform, </w:t>
      </w:r>
      <w:proofErr w:type="spellStart"/>
      <w:r>
        <w:t>and</w:t>
      </w:r>
      <w:del w:id="1071" w:author="Edward Venator" w:date="2013-04-11T09:12:00Z">
        <w:r>
          <w:delText xml:space="preserve"> </w:delText>
        </w:r>
      </w:del>
      <w:del w:id="1072" w:author="Ed" w:date="2013-04-01T14:14:00Z">
        <w:r w:rsidDel="00C26887">
          <w:delText xml:space="preserve">would </w:delText>
        </w:r>
      </w:del>
      <w:ins w:id="1073" w:author="Ed" w:date="2013-04-01T14:14:00Z">
        <w:r w:rsidR="00C26887">
          <w:t>will</w:t>
        </w:r>
        <w:proofErr w:type="spellEnd"/>
        <w:r w:rsidR="00C26887">
          <w:t xml:space="preserve"> </w:t>
        </w:r>
      </w:ins>
      <w:r>
        <w:t>continue to drop as computer processers become cheaper and more powerful.</w:t>
      </w:r>
    </w:p>
    <w:p w:rsidR="00E141B1" w:rsidRDefault="00C82D64">
      <w:pPr>
        <w:pStyle w:val="Heading3"/>
        <w:pPrChange w:id="1074" w:author="Ed" w:date="2013-04-02T11:32:00Z">
          <w:pPr>
            <w:pStyle w:val="Heading2"/>
          </w:pPr>
        </w:pPrChange>
      </w:pPr>
      <w:bookmarkStart w:id="1075" w:name="_Toc351468827"/>
      <w:bookmarkStart w:id="1076" w:name="_Ref351926368"/>
      <w:bookmarkStart w:id="1077" w:name="_Toc353177968"/>
      <w:bookmarkStart w:id="1078" w:name="_Toc352798789"/>
      <w:bookmarkStart w:id="1079" w:name="_Toc353435270"/>
      <w:r>
        <w:t>National Instruments cRIO</w:t>
      </w:r>
      <w:bookmarkEnd w:id="1075"/>
      <w:bookmarkEnd w:id="1076"/>
      <w:bookmarkEnd w:id="1077"/>
      <w:bookmarkEnd w:id="1078"/>
      <w:bookmarkEnd w:id="1079"/>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w:t>
      </w:r>
      <w:proofErr w:type="spellStart"/>
      <w:ins w:id="1080" w:author="Edward Venator" w:date="2013-04-11T09:12:00Z">
        <w:r w:rsidR="00C26887">
          <w:t>ABBY</w:t>
        </w:r>
        <w:r>
          <w:t>’s</w:t>
        </w:r>
      </w:ins>
      <w:del w:id="1081" w:author="Ed" w:date="2013-04-01T14:14:00Z">
        <w:r w:rsidDel="00C26887">
          <w:delText>Abby</w:delText>
        </w:r>
      </w:del>
      <w:ins w:id="1082" w:author="Ed" w:date="2013-04-01T14:14:00Z">
        <w:r w:rsidR="00C26887">
          <w:t>ABBY</w:t>
        </w:r>
      </w:ins>
      <w:proofErr w:type="spellEnd"/>
      <w:del w:id="1083" w:author="Edward Venator" w:date="2013-04-11T09:12:00Z">
        <w:r>
          <w:delText>’s</w:delText>
        </w:r>
      </w:del>
      <w:r>
        <w:t xml:space="preserve">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w:t>
      </w:r>
      <w:proofErr w:type="spellStart"/>
      <w:r>
        <w:t>Sabertooth</w:t>
      </w:r>
      <w:proofErr w:type="spellEnd"/>
      <w:r>
        <w:t xml:space="preserve"> motor controller. An analog input module is used to monitor the voltage rails and read values from the yaw rate sensor.</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w:t>
      </w:r>
      <w:r>
        <w:lastRenderedPageBreak/>
        <w:t>operating system, it is implemented on the FPGA. In addition to this minimal processing, the FPGA acts as a bridge between the IO connections and the cRIO’s PowerPC processor.</w:t>
      </w:r>
    </w:p>
    <w:p w:rsidR="00C82D64" w:rsidRDefault="00C82D64" w:rsidP="00CA427F">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6B701A">
        <w:fldChar w:fldCharType="begin"/>
      </w:r>
      <w:ins w:id="1084" w:author="Edward Venator" w:date="2013-04-11T09:20:00Z">
        <w:r w:rsidR="006F1159">
          <w:instrText xml:space="preserve"> ADDIN ZOTERO_ITEM CSL_CITATION {"citationID":"esld1g2sf","properties":{"formattedCitation":"[11]","plainCitation":"[11]"},"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ins w:id="1085" w:author="Ed" w:date="2013-04-02T10:35:00Z">
        <w:del w:id="1086" w:author="Edward Venator" w:date="2013-04-11T09:20:00Z">
          <w:r w:rsidR="00FC6366" w:rsidDel="006F1159">
            <w:delInstrText xml:space="preserve"> ADDIN ZOTERO_ITEM CSL_CITATION {"citationID":"esld1g2sf","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ins>
      <w:del w:id="1087" w:author="Edward Venator" w:date="2013-04-11T09:20:00Z">
        <w:r w:rsidR="00380F8D" w:rsidDel="006F1159">
          <w:del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6B701A">
        <w:fldChar w:fldCharType="separate"/>
      </w:r>
      <w:ins w:id="1088" w:author="Ed" w:date="2013-04-02T10:35:00Z">
        <w:r w:rsidR="00FC6366" w:rsidRPr="00FC6366">
          <w:t>[11]</w:t>
        </w:r>
      </w:ins>
      <w:del w:id="1089" w:author="Ed" w:date="2013-04-02T10:35:00Z">
        <w:r w:rsidR="00380F8D" w:rsidRPr="00FC6366" w:rsidDel="00FC6366">
          <w:delText>[10]</w:delText>
        </w:r>
      </w:del>
      <w:r w:rsidR="006B701A">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E141B1" w:rsidRDefault="00C82D64">
      <w:pPr>
        <w:pStyle w:val="Heading3"/>
        <w:pPrChange w:id="1090" w:author="Ed" w:date="2013-04-02T11:32:00Z">
          <w:pPr>
            <w:pStyle w:val="Heading2"/>
          </w:pPr>
        </w:pPrChange>
      </w:pPr>
      <w:bookmarkStart w:id="1091" w:name="_Toc351468828"/>
      <w:bookmarkStart w:id="1092" w:name="_Toc353177969"/>
      <w:bookmarkStart w:id="1093" w:name="_Toc352798790"/>
      <w:bookmarkStart w:id="1094" w:name="_Toc353435271"/>
      <w:r>
        <w:t>ABB IRC5</w:t>
      </w:r>
      <w:bookmarkEnd w:id="1091"/>
      <w:bookmarkEnd w:id="1092"/>
      <w:bookmarkEnd w:id="1093"/>
      <w:bookmarkEnd w:id="1094"/>
    </w:p>
    <w:p w:rsidR="00C82D64" w:rsidRDefault="00C82D64" w:rsidP="00CA427F">
      <w:r>
        <w:t xml:space="preserve">The ABB IRB-120 robotic arm </w:t>
      </w:r>
      <w:proofErr w:type="spellStart"/>
      <w:ins w:id="1095" w:author="Edward Venator" w:date="2013-04-11T09:12:00Z">
        <w:r w:rsidR="001B61F0">
          <w:t>is</w:t>
        </w:r>
      </w:ins>
      <w:del w:id="1096" w:author="Ed" w:date="2013-04-02T11:47:00Z">
        <w:r w:rsidDel="001B61F0">
          <w:delText>can only be</w:delText>
        </w:r>
      </w:del>
      <w:ins w:id="1097" w:author="Ed" w:date="2013-04-02T11:47:00Z">
        <w:r w:rsidR="001B61F0">
          <w:t>is</w:t>
        </w:r>
      </w:ins>
      <w:proofErr w:type="spellEnd"/>
      <w:r>
        <w:t xml:space="preserve"> controlled by ABB’s IRC5 Compact robot controller. This controller contains all of the processing hardware and power electronics to control the arm. It runs a </w:t>
      </w:r>
      <w:del w:id="1098" w:author="Ed" w:date="2013-04-01T14:14:00Z">
        <w:r w:rsidDel="00C26887">
          <w:delText xml:space="preserve">custom </w:delText>
        </w:r>
      </w:del>
      <w:ins w:id="1099" w:author="Ed" w:date="2013-04-01T14:14:00Z">
        <w:r w:rsidR="00C26887">
          <w:t xml:space="preserve">proprietary </w:t>
        </w:r>
      </w:ins>
      <w:r>
        <w:t xml:space="preserve">real-time operating system that </w:t>
      </w:r>
      <w:proofErr w:type="spellStart"/>
      <w:ins w:id="1100" w:author="Edward Venator" w:date="2013-04-11T09:12:00Z">
        <w:r w:rsidR="001B61F0">
          <w:t>must</w:t>
        </w:r>
      </w:ins>
      <w:del w:id="1101" w:author="Ed" w:date="2013-04-02T11:48:00Z">
        <w:r w:rsidDel="001B61F0">
          <w:delText>can only</w:delText>
        </w:r>
      </w:del>
      <w:ins w:id="1102" w:author="Ed" w:date="2013-04-02T11:48:00Z">
        <w:r w:rsidR="001B61F0">
          <w:t>must</w:t>
        </w:r>
      </w:ins>
      <w:proofErr w:type="spellEnd"/>
      <w:r>
        <w:t xml:space="preserve"> be programmed in </w:t>
      </w:r>
      <w:proofErr w:type="spellStart"/>
      <w:r>
        <w:t>ABB’s</w:t>
      </w:r>
      <w:del w:id="1103" w:author="Edward Venator" w:date="2013-04-11T09:12:00Z">
        <w:r>
          <w:delText xml:space="preserve"> </w:delText>
        </w:r>
      </w:del>
      <w:del w:id="1104" w:author="Ed" w:date="2013-04-01T14:14:00Z">
        <w:r w:rsidDel="00C26887">
          <w:delText xml:space="preserve">proprietary </w:delText>
        </w:r>
      </w:del>
      <w:r>
        <w:t>RAPID</w:t>
      </w:r>
      <w:proofErr w:type="spellEnd"/>
      <w:r>
        <w:t xml:space="preserve"> programming language. Although the IRC5 has built-in software to perform inverse kinematics and path planning, </w:t>
      </w:r>
      <w:del w:id="1105" w:author="Ed" w:date="2013-04-02T11:48:00Z">
        <w:r w:rsidDel="001B61F0">
          <w:delText xml:space="preserve">it is very finicky about avoiding singularities, and </w:delText>
        </w:r>
      </w:del>
      <w:r>
        <w:t xml:space="preserve">the preferred method of programming it is to “teach” it by manually moving the robot to points. Although this method is useful in industrial environments where the robot executes a predefined path, it is not </w:t>
      </w:r>
      <w:del w:id="1106" w:author="Ed" w:date="2013-04-01T14:15:00Z">
        <w:r w:rsidDel="00C26887">
          <w:delText xml:space="preserve">possible </w:delText>
        </w:r>
      </w:del>
      <w:ins w:id="1107" w:author="Ed" w:date="2013-04-01T14:15:00Z">
        <w:r w:rsidR="00C26887">
          <w:t xml:space="preserve">compatible </w:t>
        </w:r>
      </w:ins>
      <w:r>
        <w:t xml:space="preserve">with a dynamic planner. Because of these limitations of the RAPID programming language and operating system, </w:t>
      </w:r>
      <w:del w:id="1108" w:author="Ed" w:date="2013-04-01T14:15:00Z">
        <w:r w:rsidDel="00C26887">
          <w:delText xml:space="preserve">we limited </w:delText>
        </w:r>
      </w:del>
      <w:r>
        <w:t xml:space="preserve">the software </w:t>
      </w:r>
      <w:del w:id="1109" w:author="Ed" w:date="2013-04-01T14:15:00Z">
        <w:r w:rsidDel="00C26887">
          <w:delText xml:space="preserve">running </w:delText>
        </w:r>
      </w:del>
      <w:r>
        <w:t xml:space="preserve">on the </w:t>
      </w:r>
      <w:proofErr w:type="spellStart"/>
      <w:r>
        <w:t>controller</w:t>
      </w:r>
      <w:del w:id="1110" w:author="Edward Venator" w:date="2013-04-11T09:12:00Z">
        <w:r>
          <w:delText xml:space="preserve"> </w:delText>
        </w:r>
      </w:del>
      <w:del w:id="1111" w:author="Ed" w:date="2013-04-01T14:15:00Z">
        <w:r w:rsidDel="00C26887">
          <w:delText xml:space="preserve">to </w:delText>
        </w:r>
      </w:del>
      <w:ins w:id="1112" w:author="Ed" w:date="2013-04-01T14:15:00Z">
        <w:r w:rsidR="00C26887">
          <w:t>performs</w:t>
        </w:r>
        <w:proofErr w:type="spellEnd"/>
        <w:r w:rsidR="00C26887">
          <w:t xml:space="preserve"> </w:t>
        </w:r>
      </w:ins>
      <w:r>
        <w:t xml:space="preserve">the bare minimum to interface with the IRB-120 arm. There are two TCP servers running on the controller. One publishes the current state of the arm, including joint states and stop conditions, and </w:t>
      </w:r>
      <w:r>
        <w:lastRenderedPageBreak/>
        <w:t>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E141B1" w:rsidRDefault="00C82D64">
      <w:pPr>
        <w:pStyle w:val="Heading2"/>
        <w:rPr>
          <w:del w:id="1113" w:author="Ed" w:date="2013-04-01T14:18:00Z"/>
        </w:rPr>
        <w:pPrChange w:id="1114" w:author="Ed" w:date="2013-04-03T15:31:00Z">
          <w:pPr/>
        </w:pPrChange>
      </w:pPr>
      <w:del w:id="1115" w:author="Ed" w:date="2013-04-01T14:18:00Z">
        <w:r w:rsidDel="00C26887">
          <w:delText xml:space="preserve">In addition to the real-time RAPID operating system, there is a second computer connected to the IRC5 Compact cabinet, the FlexPendant. The FlexPendant is a handheld touchscreen computer running a custom software package under Windows CE. On </w:delText>
        </w:r>
        <w:r w:rsidRPr="004C3DE8" w:rsidDel="00C26887">
          <w:delText>this robot, the FlexPendant is used only by operators as a monitor for the IRC5 status. It is possible to run the robot “headless” with the FlexPendant disconnected.</w:delText>
        </w:r>
        <w:bookmarkStart w:id="1116" w:name="_Toc352766488"/>
        <w:bookmarkStart w:id="1117" w:name="_Toc352766621"/>
        <w:bookmarkStart w:id="1118" w:name="_Toc352766723"/>
        <w:bookmarkStart w:id="1119" w:name="_Toc353152011"/>
        <w:bookmarkStart w:id="1120" w:name="_Toc353177700"/>
        <w:bookmarkStart w:id="1121" w:name="_Toc353177970"/>
        <w:bookmarkStart w:id="1122" w:name="_Toc353435056"/>
        <w:bookmarkStart w:id="1123" w:name="_Toc353435164"/>
        <w:bookmarkStart w:id="1124" w:name="_Toc353435272"/>
        <w:bookmarkEnd w:id="1116"/>
        <w:bookmarkEnd w:id="1117"/>
        <w:bookmarkEnd w:id="1118"/>
        <w:bookmarkEnd w:id="1119"/>
        <w:bookmarkEnd w:id="1120"/>
        <w:bookmarkEnd w:id="1121"/>
        <w:bookmarkEnd w:id="1122"/>
        <w:bookmarkEnd w:id="1123"/>
        <w:bookmarkEnd w:id="1124"/>
      </w:del>
    </w:p>
    <w:p w:rsidR="00C82D64" w:rsidRPr="004C3DE8" w:rsidRDefault="00C82D64">
      <w:pPr>
        <w:pStyle w:val="Heading2"/>
      </w:pPr>
      <w:bookmarkStart w:id="1125" w:name="__RefHeading__530_1800207281"/>
      <w:bookmarkStart w:id="1126" w:name="_Toc353177971"/>
      <w:bookmarkStart w:id="1127" w:name="_Toc351468829"/>
      <w:bookmarkStart w:id="1128" w:name="_Toc352795593"/>
      <w:bookmarkStart w:id="1129" w:name="_Toc352798791"/>
      <w:bookmarkStart w:id="1130" w:name="_Toc352798792"/>
      <w:bookmarkStart w:id="1131" w:name="_Toc353435273"/>
      <w:bookmarkEnd w:id="1125"/>
      <w:bookmarkEnd w:id="1128"/>
      <w:bookmarkEnd w:id="1129"/>
      <w:r w:rsidRPr="004C3DE8">
        <w:t>R</w:t>
      </w:r>
      <w:ins w:id="1132" w:author="Ed" w:date="2013-04-02T11:49:00Z">
        <w:r w:rsidR="001B61F0">
          <w:t xml:space="preserve">obot </w:t>
        </w:r>
      </w:ins>
      <w:r w:rsidRPr="004C3DE8">
        <w:t>O</w:t>
      </w:r>
      <w:ins w:id="1133" w:author="Ed" w:date="2013-04-02T11:49:00Z">
        <w:r w:rsidR="001B61F0">
          <w:t xml:space="preserve">perating </w:t>
        </w:r>
      </w:ins>
      <w:r w:rsidRPr="004C3DE8">
        <w:t>S</w:t>
      </w:r>
      <w:ins w:id="1134" w:author="Ed" w:date="2013-04-02T11:49:00Z">
        <w:r w:rsidR="001B61F0">
          <w:t>ystem</w:t>
        </w:r>
      </w:ins>
      <w:bookmarkEnd w:id="1126"/>
      <w:bookmarkEnd w:id="1130"/>
      <w:bookmarkEnd w:id="1131"/>
      <w:del w:id="1135" w:author="Ed" w:date="2013-04-02T11:49:00Z">
        <w:r w:rsidRPr="004C3DE8" w:rsidDel="001B61F0">
          <w:delText xml:space="preserve"> Framework</w:delText>
        </w:r>
      </w:del>
      <w:bookmarkEnd w:id="1127"/>
    </w:p>
    <w:p w:rsidR="00C82D64" w:rsidRDefault="00C82D64" w:rsidP="00CA427F">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w:t>
      </w:r>
      <w:proofErr w:type="spellStart"/>
      <w:r>
        <w:t>nodes</w:t>
      </w:r>
      <w:del w:id="1136" w:author="Edward Venator" w:date="2013-04-11T09:12:00Z">
        <w:r>
          <w:delText xml:space="preserve"> </w:delText>
        </w:r>
      </w:del>
      <w:del w:id="1137" w:author="Ed" w:date="2013-04-01T14:18:00Z">
        <w:r w:rsidDel="00C26887">
          <w:delText xml:space="preserve">can </w:delText>
        </w:r>
      </w:del>
      <w:ins w:id="1138" w:author="Ed" w:date="2013-04-01T14:18:00Z">
        <w:r w:rsidR="00C26887">
          <w:t>may</w:t>
        </w:r>
        <w:proofErr w:type="spellEnd"/>
        <w:r w:rsidR="00C26887">
          <w:t xml:space="preserve"> </w:t>
        </w:r>
      </w:ins>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ins w:id="1139" w:author="Edward Venator" w:date="2013-04-11T09:12:00Z">
        <w:r w:rsidR="008456AF">
          <w:fldChar w:fldCharType="begin"/>
        </w:r>
      </w:ins>
      <w:ins w:id="1140" w:author="Edward Venator" w:date="2013-04-11T09:20:00Z">
        <w:r w:rsidR="006F1159">
          <w:instrText xml:space="preserve"> ADDIN ZOTERO_ITEM CSL_CITATION {"citationID":"4itaqa0it","properties":{"formattedCitation":"[12]","plainCitation":"[12]"},"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ins>
      <w:ins w:id="1141" w:author="Edward Venator" w:date="2013-04-11T09:12:00Z">
        <w:r w:rsidR="008456AF">
          <w:fldChar w:fldCharType="separate"/>
        </w:r>
        <w:r w:rsidR="00FC6366" w:rsidRPr="00FC6366">
          <w:t>[12]</w:t>
        </w:r>
        <w:r w:rsidR="008456AF">
          <w:fldChar w:fldCharType="end"/>
        </w:r>
      </w:ins>
      <w:del w:id="1142" w:author="Ed" w:date="2013-04-02T10:25:00Z">
        <w:r w:rsidR="000942D4" w:rsidDel="002D6416">
          <w:delText>.</w:delText>
        </w:r>
      </w:del>
      <w:ins w:id="1143" w:author="Ed" w:date="2013-04-11T09:12:00Z">
        <w:del w:id="1144" w:author="Edward Venator" w:date="2013-04-11T09:22:00Z">
          <w:r w:rsidR="00FC6366" w:rsidRPr="00FC6366" w:rsidDel="006F1159">
            <w:delText>[12]</w:delText>
          </w:r>
          <w:r w:rsidR="00380F8D" w:rsidRPr="00FC6366" w:rsidDel="006F1159">
            <w:delText>[11]</w:delText>
          </w:r>
        </w:del>
      </w:ins>
      <w:ins w:id="1145" w:author="Ed" w:date="2013-04-02T10:25:00Z">
        <w:r w:rsidR="002D6416">
          <w:t>.</w:t>
        </w:r>
      </w:ins>
    </w:p>
    <w:p w:rsidR="00C82D64" w:rsidRDefault="00C82D64" w:rsidP="00CA427F">
      <w:r>
        <w:lastRenderedPageBreak/>
        <w:t>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w:t>
      </w:r>
      <w:ins w:id="1146" w:author="Edward Venator" w:date="2013-04-11T09:12:00Z">
        <w:r>
          <w:t xml:space="preserve"> </w:t>
        </w:r>
      </w:ins>
      <w:del w:id="1147" w:author="Ed" w:date="2013-04-01T14:18:00Z">
        <w:r w:rsidDel="00C26887">
          <w:delText>; the reply message</w:delText>
        </w:r>
      </w:del>
      <w:del w:id="1148" w:author="Edward Venator" w:date="2013-04-11T09:12:00Z">
        <w:r>
          <w:delText xml:space="preserve"> </w:delText>
        </w:r>
      </w:del>
      <w:r>
        <w:t xml:space="preserve">containing processed data or a status message </w:t>
      </w:r>
      <w:r w:rsidR="000942D4">
        <w:t>about the service</w:t>
      </w:r>
      <w:ins w:id="1149" w:author="Edward Venator" w:date="2013-04-11T09:12:00Z">
        <w:r w:rsidR="008456AF">
          <w:fldChar w:fldCharType="begin"/>
        </w:r>
      </w:ins>
      <w:ins w:id="1150" w:author="Edward Venator" w:date="2013-04-11T09:20:00Z">
        <w:r w:rsidR="006F1159">
          <w:instrText xml:space="preserve"> ADDIN ZOTERO_ITEM CSL_CITATION {"citationID":"r17dll8ml","properties":{"formattedCitation":"[12]","plainCitation":"[12]"},"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ins>
      <w:ins w:id="1151" w:author="Edward Venator" w:date="2013-04-11T09:12:00Z">
        <w:r w:rsidR="008456AF">
          <w:fldChar w:fldCharType="separate"/>
        </w:r>
        <w:r w:rsidR="00FC6366" w:rsidRPr="00FC6366">
          <w:t>[12]</w:t>
        </w:r>
        <w:r w:rsidR="008456AF">
          <w:fldChar w:fldCharType="end"/>
        </w:r>
      </w:ins>
      <w:del w:id="1152" w:author="Ed" w:date="2013-04-02T10:25:00Z">
        <w:r w:rsidR="000942D4" w:rsidDel="002D6416">
          <w:delText>.</w:delText>
        </w:r>
      </w:del>
      <w:ins w:id="1153" w:author="Ed" w:date="2013-04-11T09:12:00Z">
        <w:del w:id="1154" w:author="Edward Venator" w:date="2013-04-11T09:22:00Z">
          <w:r w:rsidR="00FC6366" w:rsidRPr="00FC6366" w:rsidDel="006F1159">
            <w:delText>[12]</w:delText>
          </w:r>
          <w:r w:rsidR="00380F8D" w:rsidRPr="00FC6366" w:rsidDel="006F1159">
            <w:delText>[11]</w:delText>
          </w:r>
        </w:del>
      </w:ins>
      <w:ins w:id="1155" w:author="Ed" w:date="2013-04-02T10:25:00Z">
        <w:r w:rsidR="002D6416">
          <w:t>.</w:t>
        </w:r>
      </w:ins>
    </w:p>
    <w:p w:rsidR="00C82D64" w:rsidRDefault="00C82D64" w:rsidP="00CA427F">
      <w:r>
        <w:t xml:space="preserve">ROS also provides </w:t>
      </w:r>
      <w:ins w:id="1156" w:author="Edward Venator" w:date="2013-04-11T09:12:00Z">
        <w:r>
          <w:t>an</w:t>
        </w:r>
      </w:ins>
      <w:del w:id="1157" w:author="Edward Venator" w:date="2013-04-11T09:12:00Z">
        <w:r>
          <w:delText>an</w:delText>
        </w:r>
      </w:del>
      <w:del w:id="1158" w:author="Ed" w:date="2013-04-01T14:18:00Z">
        <w:r w:rsidDel="00C26887">
          <w:delText>d</w:delText>
        </w:r>
      </w:del>
      <w:r>
        <w:t xml:space="preserve">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del w:id="1159" w:author="Ed" w:date="2013-04-02T10:25:00Z">
        <w:r w:rsidR="000942D4" w:rsidDel="002D6416">
          <w:delText xml:space="preserve">. </w:delText>
        </w:r>
      </w:del>
      <w:r w:rsidR="006B701A">
        <w:fldChar w:fldCharType="begin"/>
      </w:r>
      <w:ins w:id="1160" w:author="Edward Venator" w:date="2013-04-11T09:20:00Z">
        <w:r w:rsidR="006F1159">
          <w:instrText xml:space="preserve"> ADDIN ZOTERO_ITEM CSL_CITATION {"citationID":"1bs671p95v","properties":{"formattedCitation":"[13]","plainCitation":"[13]"},"citationItems":[{"id":156,"uris":["http://zotero.org/users/1284010/items/IF2GF589"],"uri":["http://zotero.org/users/1284010/items/IF2GF589"],"itemData":{"id":156,"type":"webpage","title":"actionlib - ROS Wiki","URL":"http://www.ros.org/wiki/actionlib","accessed":{"date-parts":[[2013,3,22]]}}}],"schema":"https://github.com/citation-style-language/schema/raw/master/csl-citation.json"} </w:instrText>
        </w:r>
      </w:ins>
      <w:ins w:id="1161" w:author="Ed" w:date="2013-04-02T10:35:00Z">
        <w:del w:id="1162" w:author="Edward Venator" w:date="2013-04-11T09:20:00Z">
          <w:r w:rsidR="00FC6366" w:rsidDel="006F1159">
            <w:delInstrText xml:space="preserve"> ADDIN ZOTERO_ITEM CSL_CITATION {"citationID":"1bs671p95v","properties":{"formattedCitation":"[13]","plainCitation":"[13]"},"citationItems":[{"id":160,"uris":["http://zotero.org/users/1284010/items/IF2GF589"],"uri":["http://zotero.org/users/1284010/items/IF2GF589"],"itemData":{"id":160,"type":"webpage","title":"actionlib - ROS Wiki","URL":"http://www.ros.org/wiki/actionlib","accessed":{"date-parts":[[2013,3,22]]}}}],"schema":"https://github.com/citation-style-language/schema/raw/master/csl-citation.json"} </w:delInstrText>
          </w:r>
        </w:del>
      </w:ins>
      <w:del w:id="1163" w:author="Edward Venator" w:date="2013-04-11T09:20:00Z">
        <w:r w:rsidR="00380F8D" w:rsidDel="006F1159">
          <w:del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delInstrText>
        </w:r>
      </w:del>
      <w:r w:rsidR="006B701A">
        <w:fldChar w:fldCharType="separate"/>
      </w:r>
      <w:ins w:id="1164" w:author="Ed" w:date="2013-04-02T10:35:00Z">
        <w:r w:rsidR="00FC6366" w:rsidRPr="00FC6366">
          <w:t>[13]</w:t>
        </w:r>
      </w:ins>
      <w:del w:id="1165" w:author="Ed" w:date="2013-04-02T10:35:00Z">
        <w:r w:rsidR="00380F8D" w:rsidRPr="00FC6366" w:rsidDel="00FC6366">
          <w:delText>[12]</w:delText>
        </w:r>
      </w:del>
      <w:r w:rsidR="006B701A">
        <w:fldChar w:fldCharType="end"/>
      </w:r>
      <w:ins w:id="1166" w:author="Ed" w:date="2013-04-02T10:25:00Z">
        <w:r w:rsidR="002D6416">
          <w:t>.</w:t>
        </w:r>
      </w:ins>
    </w:p>
    <w:p w:rsidR="00E141B1" w:rsidRDefault="00C82D64">
      <w:pPr>
        <w:pStyle w:val="Heading3"/>
        <w:pPrChange w:id="1167" w:author="Ed" w:date="2013-04-02T11:33:00Z">
          <w:pPr>
            <w:pStyle w:val="Heading2"/>
          </w:pPr>
        </w:pPrChange>
      </w:pPr>
      <w:bookmarkStart w:id="1168" w:name="_Toc351468830"/>
      <w:bookmarkStart w:id="1169" w:name="_Toc353177972"/>
      <w:bookmarkStart w:id="1170" w:name="_Toc352798793"/>
      <w:bookmarkStart w:id="1171" w:name="_Toc353435274"/>
      <w:r>
        <w:t>The Robot Model</w:t>
      </w:r>
      <w:bookmarkEnd w:id="1168"/>
      <w:bookmarkEnd w:id="1169"/>
      <w:bookmarkEnd w:id="1170"/>
      <w:bookmarkEnd w:id="1171"/>
    </w:p>
    <w:p w:rsidR="00C82D64" w:rsidRDefault="00C82D64" w:rsidP="00CA427F">
      <w:r>
        <w:t>Another feature of ROS is the definition of robot physical characteristics for visualization and simulation using Universal Robot Descriptor Files (URDF). URDFs incorporate kinematic information such as joint geometry</w:t>
      </w:r>
      <w:ins w:id="1172" w:author="Ed" w:date="2013-04-01T14:18:00Z">
        <w:r w:rsidR="00C26887">
          <w:t>,</w:t>
        </w:r>
      </w:ins>
      <w:r>
        <w:t xml:space="preserve"> </w:t>
      </w:r>
      <w:del w:id="1173" w:author="Ed" w:date="2013-04-01T14:18:00Z">
        <w:r w:rsidDel="00C26887">
          <w:delText xml:space="preserve">and </w:delText>
        </w:r>
      </w:del>
      <w:r>
        <w:t xml:space="preserve">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w:t>
      </w:r>
      <w:r>
        <w:lastRenderedPageBreak/>
        <w:t xml:space="preserve">for tasks such as kinematics and frame transforms, collision detection, </w:t>
      </w:r>
      <w:ins w:id="1174" w:author="Ed" w:date="2013-04-01T14:19:00Z">
        <w:r w:rsidR="00C26887">
          <w:t xml:space="preserve">physics Simulation, </w:t>
        </w:r>
      </w:ins>
      <w:r>
        <w:t xml:space="preserve">and visualization in the </w:t>
      </w:r>
      <w:proofErr w:type="spellStart"/>
      <w:r>
        <w:t>Rviz</w:t>
      </w:r>
      <w:proofErr w:type="spellEnd"/>
      <w:r>
        <w:t xml:space="preserve"> GUI application. </w:t>
      </w:r>
      <w:del w:id="1175" w:author="Ed" w:date="2013-04-01T14:14:00Z">
        <w:r w:rsidDel="00C26887">
          <w:delText>ABBY</w:delText>
        </w:r>
      </w:del>
      <w:ins w:id="1176" w:author="Ed" w:date="2013-04-01T14:14:00Z">
        <w:r w:rsidR="00C26887">
          <w:t>ABBY</w:t>
        </w:r>
      </w:ins>
      <w:r>
        <w:t xml:space="preserve"> is fully defined in a modular URDF file generated using the ROS </w:t>
      </w:r>
      <w:proofErr w:type="spellStart"/>
      <w:r>
        <w:t>xacro</w:t>
      </w:r>
      <w:proofErr w:type="spellEnd"/>
      <w:r>
        <w:t xml:space="preserve"> system of xml generation macros. </w:t>
      </w:r>
    </w:p>
    <w:p w:rsidR="00C82D64" w:rsidRDefault="00C82D64" w:rsidP="00CA427F">
      <w:r>
        <w:t>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w:t>
      </w:r>
      <w:proofErr w:type="spellStart"/>
      <w:r>
        <w:t>xacro</w:t>
      </w:r>
      <w:proofErr w:type="spellEnd"/>
      <w:r>
        <w:t xml:space="preserve"> macros that place their visualization and collisions meshes in the URDF and define all </w:t>
      </w:r>
      <w:ins w:id="1177" w:author="Ed" w:date="2013-04-01T14:19:00Z">
        <w:r w:rsidR="00C26887">
          <w:t xml:space="preserve">of the </w:t>
        </w:r>
      </w:ins>
      <w:r>
        <w:t xml:space="preserve">necessary sensor frames as mass-less links. This makes it easy to reuse the sensors in models of this and 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A427F">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w:t>
      </w:r>
      <w:r>
        <w:lastRenderedPageBreak/>
        <w:t>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rPr>
          <w:del w:id="1178" w:author="Ed" w:date="2013-04-11T09:12:00Z"/>
        </w:rPr>
      </w:pPr>
      <w:del w:id="1179" w:author="Ed" w:date="2013-04-11T09:12:00Z">
        <w:r>
          <w:rPr>
            <w:noProof/>
            <w:lang w:bidi="ar-SA"/>
          </w:rPr>
          <w:drawing>
            <wp:inline distT="0" distB="0" distL="0" distR="0">
              <wp:extent cx="5481685" cy="3873500"/>
              <wp:effectExtent l="0" t="0" r="0" b="0"/>
              <wp:docPr id="2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del>
    </w:p>
    <w:p w:rsidR="00F87CE5" w:rsidRDefault="00CA427F" w:rsidP="00F87CE5">
      <w:pPr>
        <w:keepNext/>
        <w:rPr>
          <w:ins w:id="1180" w:author="Ed" w:date="2013-04-11T09:12:00Z"/>
        </w:rPr>
      </w:pPr>
      <w:ins w:id="1181" w:author="Ed" w:date="2013-04-11T09:12:00Z">
        <w:r>
          <w:rPr>
            <w:noProof/>
            <w:lang w:bidi="ar-SA"/>
          </w:rPr>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ins>
    </w:p>
    <w:p w:rsidR="00C82D64" w:rsidRDefault="00F87CE5" w:rsidP="00F87CE5">
      <w:pPr>
        <w:pStyle w:val="Caption"/>
        <w:jc w:val="both"/>
        <w:rPr>
          <w:highlight w:val="yellow"/>
        </w:rPr>
      </w:pPr>
      <w:bookmarkStart w:id="1182" w:name="_Toc351997943"/>
      <w:bookmarkStart w:id="1183" w:name="_Toc353178060"/>
      <w:r>
        <w:t xml:space="preserve">Figure </w:t>
      </w:r>
      <w:ins w:id="1184" w:author="Ed" w:date="2013-04-08T09:44:00Z">
        <w:r w:rsidR="006B701A">
          <w:fldChar w:fldCharType="begin"/>
        </w:r>
        <w:r w:rsidR="00851713">
          <w:instrText xml:space="preserve"> SEQ Figure \* ARABIC </w:instrText>
        </w:r>
      </w:ins>
      <w:r w:rsidR="006B701A">
        <w:fldChar w:fldCharType="separate"/>
      </w:r>
      <w:ins w:id="1185" w:author="Edward Venator" w:date="2013-04-11T09:15:00Z">
        <w:r w:rsidR="00E141B1">
          <w:rPr>
            <w:noProof/>
          </w:rPr>
          <w:t>10</w:t>
        </w:r>
      </w:ins>
      <w:ins w:id="1186" w:author="Ed" w:date="2013-04-08T09:50:00Z">
        <w:del w:id="1187" w:author="Edward Venator" w:date="2013-04-11T09:15:00Z">
          <w:r w:rsidR="006B59B9" w:rsidDel="00E141B1">
            <w:rPr>
              <w:noProof/>
            </w:rPr>
            <w:delText>9</w:delText>
          </w:r>
        </w:del>
      </w:ins>
      <w:ins w:id="1188" w:author="Ed" w:date="2013-04-08T09:44:00Z">
        <w:r w:rsidR="006B701A">
          <w:fldChar w:fldCharType="end"/>
        </w:r>
      </w:ins>
      <w:del w:id="1189" w:author="Ed" w:date="2013-04-11T09:12:00Z">
        <w:r>
          <w:delText>:</w:delText>
        </w:r>
        <w:r w:rsidR="00C26887">
          <w:delText>ABBY</w:delText>
        </w:r>
        <w:r>
          <w:delText>’s</w:delText>
        </w:r>
      </w:del>
      <w:del w:id="1190" w:author="Ed" w:date="2013-04-08T09:44:00Z">
        <w:r w:rsidR="006B701A" w:rsidDel="00851713">
          <w:fldChar w:fldCharType="begin"/>
        </w:r>
        <w:r w:rsidR="00DB619F" w:rsidDel="00851713">
          <w:delInstrText xml:space="preserve"> SEQ Figure \* ARABIC </w:delInstrText>
        </w:r>
        <w:r w:rsidR="006B701A" w:rsidDel="00851713">
          <w:fldChar w:fldCharType="separate"/>
        </w:r>
        <w:r w:rsidR="00B60E2F" w:rsidDel="00851713">
          <w:rPr>
            <w:noProof/>
          </w:rPr>
          <w:delText>9</w:delText>
        </w:r>
        <w:r w:rsidR="006B701A" w:rsidDel="00851713">
          <w:rPr>
            <w:noProof/>
          </w:rPr>
          <w:fldChar w:fldCharType="end"/>
        </w:r>
      </w:del>
      <w:ins w:id="1191" w:author="Ed" w:date="2013-04-11T09:12:00Z">
        <w:r>
          <w:t>:</w:t>
        </w:r>
      </w:ins>
      <w:del w:id="1192" w:author="Ed" w:date="2013-04-01T14:14:00Z">
        <w:r w:rsidDel="00C26887">
          <w:delText>ABBY</w:delText>
        </w:r>
      </w:del>
      <w:ins w:id="1193" w:author="Ed" w:date="2013-04-01T14:14:00Z">
        <w:r w:rsidR="00C26887">
          <w:t>ABBY</w:t>
        </w:r>
      </w:ins>
      <w:ins w:id="1194" w:author="Ed" w:date="2013-04-11T09:12:00Z">
        <w:r>
          <w:t>’s</w:t>
        </w:r>
      </w:ins>
      <w:r>
        <w:t xml:space="preserve"> robot model, LIDAR data (green points), and Kinect point cloud (multicolored points) visualized in </w:t>
      </w:r>
      <w:proofErr w:type="spellStart"/>
      <w:r>
        <w:t>Rviz</w:t>
      </w:r>
      <w:bookmarkEnd w:id="1182"/>
      <w:bookmarkEnd w:id="1183"/>
      <w:proofErr w:type="spellEnd"/>
    </w:p>
    <w:p w:rsidR="00C82D64" w:rsidRPr="00656E12" w:rsidRDefault="00C82D64" w:rsidP="00CA427F">
      <w:r>
        <w:t xml:space="preserve">In addition to providing the geometric definition of the robot, the robot model makes the </w:t>
      </w:r>
      <w:proofErr w:type="spellStart"/>
      <w:r>
        <w:t>Rviz</w:t>
      </w:r>
      <w:proofErr w:type="spellEnd"/>
      <w:r>
        <w:t xml:space="preserve"> robot visua</w:t>
      </w:r>
      <w:r w:rsidR="00F87CE5">
        <w:t xml:space="preserve">lization GUI much more usable. </w:t>
      </w:r>
      <w:r>
        <w:t xml:space="preserve">Because visualization meshes of the robot are defined, </w:t>
      </w:r>
      <w:proofErr w:type="spellStart"/>
      <w:r>
        <w:t>Rviz</w:t>
      </w:r>
      <w:proofErr w:type="spellEnd"/>
      <w:r>
        <w:t xml:space="preserve"> </w:t>
      </w:r>
      <w:del w:id="1195" w:author="Ed" w:date="2013-04-01T14:19:00Z">
        <w:r w:rsidDel="00C26887">
          <w:delText xml:space="preserve">will </w:delText>
        </w:r>
      </w:del>
      <w:ins w:id="1196" w:author="Ed" w:date="2013-04-01T14:19:00Z">
        <w:r w:rsidR="00C26887">
          <w:t xml:space="preserve">can </w:t>
        </w:r>
      </w:ins>
      <w:r>
        <w:t>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pPr>
        <w:pStyle w:val="Heading2"/>
      </w:pPr>
      <w:bookmarkStart w:id="1197" w:name="__RefHeading__536_1800207281"/>
      <w:bookmarkStart w:id="1198" w:name="_Toc351468831"/>
      <w:bookmarkStart w:id="1199" w:name="_Toc353177973"/>
      <w:bookmarkStart w:id="1200" w:name="_Toc352798794"/>
      <w:bookmarkStart w:id="1201" w:name="_Toc353435275"/>
      <w:bookmarkEnd w:id="1197"/>
      <w:r>
        <w:lastRenderedPageBreak/>
        <w:t>Hardware Drivers</w:t>
      </w:r>
      <w:bookmarkEnd w:id="1198"/>
      <w:bookmarkEnd w:id="1199"/>
      <w:bookmarkEnd w:id="1200"/>
      <w:bookmarkEnd w:id="1201"/>
    </w:p>
    <w:p w:rsidR="00C82D64" w:rsidRDefault="00C82D64" w:rsidP="00CA427F">
      <w:bookmarkStart w:id="1202" w:name="__RefHeading__532_1800207281"/>
      <w:bookmarkEnd w:id="1202"/>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26887" w:rsidP="00CA427F">
      <w:proofErr w:type="spellStart"/>
      <w:ins w:id="1203" w:author="Edward Venator" w:date="2013-04-11T09:12:00Z">
        <w:r>
          <w:t>ABBY</w:t>
        </w:r>
        <w:r w:rsidR="00C82D64">
          <w:t>'s</w:t>
        </w:r>
      </w:ins>
      <w:del w:id="1204" w:author="Ed" w:date="2013-04-01T14:14:00Z">
        <w:r w:rsidR="00C82D64" w:rsidDel="00C26887">
          <w:delText>ABBY</w:delText>
        </w:r>
      </w:del>
      <w:ins w:id="1205" w:author="Ed" w:date="2013-04-01T14:14:00Z">
        <w:r>
          <w:t>ABBY</w:t>
        </w:r>
      </w:ins>
      <w:proofErr w:type="spellEnd"/>
      <w:del w:id="1206" w:author="Edward Venator" w:date="2013-04-11T09:12:00Z">
        <w:r w:rsidR="00C82D64">
          <w:delText>'s</w:delText>
        </w:r>
      </w:del>
      <w:r w:rsidR="00C82D64">
        <w:t xml:space="preserve"> Kinect camera and SICK LIDAR use preexisting open source drivers</w:t>
      </w:r>
      <w:ins w:id="1207" w:author="Ed" w:date="2013-04-03T15:40:00Z">
        <w:r w:rsidR="006B701A">
          <w:fldChar w:fldCharType="begin"/>
        </w:r>
      </w:ins>
      <w:ins w:id="1208" w:author="Edward Venator" w:date="2013-04-11T09:34:00Z">
        <w:r w:rsidR="00AF4C15">
          <w:instrText xml:space="preserve"> ADDIN ZOTERO_ITEM CSL_CITATION {"citationID":"1iip6bbjaf","properties":{"formattedCitation":"[14]","plainCitation":"[14]"},"citationItems":[{"id":179,"uris":["http://zotero.org/users/1284010/items/ZKPSUCWC"],"uri":["http://zotero.org/users/1284010/items/ZKPSUCWC"],"itemData":{"id":179,"type":"webpage","title":"openni_kinect - ROS Wiki","URL":"http://www.ros.org/wiki/openni_kinect","accessed":{"date-parts":[[2013,4,3]]}}}],"schema":"https://github.com/citation-style-language/schema/raw/master/csl-citation.json"} </w:instrText>
        </w:r>
      </w:ins>
      <w:ins w:id="1209" w:author="Ed" w:date="2013-04-03T15:41:00Z">
        <w:del w:id="1210" w:author="Edward Venator" w:date="2013-04-11T09:34:00Z">
          <w:r w:rsidR="00C23EE7" w:rsidDel="00AF4C15">
            <w:delInstrText xml:space="preserve"> ADDIN ZOTERO_ITEM CSL_CITATION {"citationID":"1iip6bbjaf","properties":{"formattedCitation":"[14]","plainCitation":"[14]"},"citationItems":[{"id":193,"uris":["http://zotero.org/users/1284010/items/ZKPSUCWC"],"uri":["http://zotero.org/users/1284010/items/ZKPSUCWC"],"itemData":{"id":193,"type":"webpage","title":"openni_kinect - ROS Wiki","URL":"http://www.ros.org/wiki/openni_kinect","accessed":{"date-parts":[[2013,4,3]]}}}],"schema":"https://github.com/citation-style-language/schema/raw/master/csl-citation.json"} </w:delInstrText>
          </w:r>
        </w:del>
      </w:ins>
      <w:r w:rsidR="006B701A">
        <w:fldChar w:fldCharType="separate"/>
      </w:r>
      <w:ins w:id="1211" w:author="Ed" w:date="2013-04-03T15:41:00Z">
        <w:r w:rsidR="00C23EE7" w:rsidRPr="00C23EE7">
          <w:t>[14]</w:t>
        </w:r>
      </w:ins>
      <w:ins w:id="1212" w:author="Ed" w:date="2013-04-03T15:40:00Z">
        <w:r w:rsidR="006B701A">
          <w:fldChar w:fldCharType="end"/>
        </w:r>
      </w:ins>
      <w:ins w:id="1213" w:author="Ed" w:date="2013-04-03T15:41:00Z">
        <w:r w:rsidR="006B701A">
          <w:fldChar w:fldCharType="begin"/>
        </w:r>
      </w:ins>
      <w:ins w:id="1214" w:author="Edward Venator" w:date="2013-04-11T09:34:00Z">
        <w:r w:rsidR="00AF4C15">
          <w:instrText xml:space="preserve"> ADDIN ZOTERO_ITEM CSL_CITATION {"citationID":"1m32ha9es8","properties":{"formattedCitation":"[15]","plainCitation":"[15]"},"citationItems":[{"id":173,"uris":["http://zotero.org/users/1284010/items/63IIGZ8U"],"uri":["http://zotero.org/users/1284010/items/63IIGZ8U"],"itemData":{"id":173,"type":"webpage","title":"laser_drivers - ROS Wiki","URL":"http://www.ros.org/wiki/laser_drivers?distro=fuerte","accessed":{"date-parts":[[2013,4,3]]}}}],"schema":"https://github.com/citation-style-language/schema/raw/master/csl-citation.json"} </w:instrText>
        </w:r>
      </w:ins>
      <w:ins w:id="1215" w:author="Ed" w:date="2013-04-03T15:41:00Z">
        <w:del w:id="1216" w:author="Edward Venator" w:date="2013-04-11T09:34:00Z">
          <w:r w:rsidR="00C23EE7" w:rsidDel="00AF4C15">
            <w:delInstrText xml:space="preserve"> ADDIN ZOTERO_ITEM CSL_CITATION {"citationID":"1m32ha9es8","properties":{"formattedCitation":"[15]","plainCitation":"[15]"},"citationItems":[{"id":191,"uris":["http://zotero.org/users/1284010/items/63IIGZ8U"],"uri":["http://zotero.org/users/1284010/items/63IIGZ8U"],"itemData":{"id":191,"type":"webpage","title":"laser_drivers - ROS Wiki","URL":"http://www.ros.org/wiki/laser_drivers?distro=fuerte","accessed":{"date-parts":[[2013,4,3]]}}}],"schema":"https://github.com/citation-style-language/schema/raw/master/csl-citation.json"} </w:delInstrText>
          </w:r>
        </w:del>
      </w:ins>
      <w:r w:rsidR="006B701A">
        <w:fldChar w:fldCharType="separate"/>
      </w:r>
      <w:ins w:id="1217" w:author="Ed" w:date="2013-04-03T15:41:00Z">
        <w:r w:rsidR="00C23EE7" w:rsidRPr="00C23EE7">
          <w:t>[15]</w:t>
        </w:r>
        <w:r w:rsidR="006B701A">
          <w:fldChar w:fldCharType="end"/>
        </w:r>
      </w:ins>
      <w:r w:rsidR="00C82D64">
        <w:t xml:space="preserve">. The ROS driver node for the mobile base was developed previously by </w:t>
      </w:r>
      <w:del w:id="1218" w:author="Ed" w:date="2013-04-02T09:09:00Z">
        <w:r w:rsidR="00C82D64" w:rsidDel="003C6932">
          <w:delText xml:space="preserve">our </w:delText>
        </w:r>
      </w:del>
      <w:ins w:id="1219" w:author="Ed" w:date="2013-04-02T09:09:00Z">
        <w:r w:rsidR="003C6932">
          <w:t xml:space="preserve">this </w:t>
        </w:r>
      </w:ins>
      <w:r w:rsidR="00C82D64">
        <w:t>lab for other robots using the same hardware, and required limited modification for</w:t>
      </w:r>
      <w:r w:rsidR="000942D4">
        <w:t xml:space="preserve"> this robot</w:t>
      </w:r>
      <w:del w:id="1220" w:author="Ed" w:date="2013-04-02T10:25:00Z">
        <w:r w:rsidR="000942D4" w:rsidDel="002D6416">
          <w:delText>.</w:delText>
        </w:r>
      </w:del>
      <w:r w:rsidR="006B701A">
        <w:fldChar w:fldCharType="begin"/>
      </w:r>
      <w:ins w:id="1221" w:author="Edward Venator" w:date="2013-04-11T09:34:00Z">
        <w:r w:rsidR="00AF4C15">
          <w:instrText xml:space="preserve"> ADDIN ZOTERO_ITEM CSL_CITATION {"citationID":"263u2d2vrk","properties":{"formattedCitation":"[9]","plainCitation":"[9]"},"citationItems":[{"id":5,"uris":["http://zotero.org/users/1284010/items/8R9TG32T"],"uri":["http://zotero.org/users/1284010/items/8R9TG32T"],"itemData":{"id":5,"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ins w:id="1222" w:author="Ed" w:date="2013-04-02T10:35:00Z">
        <w:del w:id="1223" w:author="Edward Venator" w:date="2013-04-11T09:20:00Z">
          <w:r w:rsidR="00FC6366" w:rsidDel="006F1159">
            <w:delInstrText xml:space="preserve"> ADDIN ZOTERO_ITEM CSL_CITATION {"citationID":"263u2d2vrk","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delInstrText>
          </w:r>
        </w:del>
      </w:ins>
      <w:del w:id="1224" w:author="Edward Venator" w:date="2013-04-11T09:20:00Z">
        <w:r w:rsidR="00380F8D" w:rsidDel="006F1159">
          <w:del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delInstrText>
        </w:r>
      </w:del>
      <w:r w:rsidR="006B701A">
        <w:fldChar w:fldCharType="separate"/>
      </w:r>
      <w:ins w:id="1225" w:author="Ed" w:date="2013-04-02T10:35:00Z">
        <w:r w:rsidR="00FC6366" w:rsidRPr="00FC6366">
          <w:t>[9]</w:t>
        </w:r>
      </w:ins>
      <w:del w:id="1226" w:author="Ed" w:date="2013-04-02T10:35:00Z">
        <w:r w:rsidR="00380F8D" w:rsidRPr="00FC6366" w:rsidDel="00FC6366">
          <w:delText>[13]</w:delText>
        </w:r>
      </w:del>
      <w:r w:rsidR="006B701A">
        <w:fldChar w:fldCharType="end"/>
      </w:r>
      <w:ins w:id="1227" w:author="Ed" w:date="2013-04-02T10:25:00Z">
        <w:r w:rsidR="002D6416">
          <w:t>.</w:t>
        </w:r>
      </w:ins>
      <w:r w:rsidR="00C82D64">
        <w:t xml:space="preserve"> The driver for the ABB robotic arm was written for this project in collaboration with the Southwest Research Institute (SWRI) of San Antonio, Texas.</w:t>
      </w:r>
      <w:del w:id="1228" w:author="Ed" w:date="2013-04-03T15:41:00Z">
        <w:r w:rsidR="00C82D64" w:rsidDel="00C23EE7">
          <w:delText xml:space="preserve"> Since the gripper is a custom device, it uses custom driver software.</w:delText>
        </w:r>
      </w:del>
    </w:p>
    <w:p w:rsidR="00E141B1" w:rsidRDefault="00C82D64">
      <w:pPr>
        <w:pStyle w:val="Heading3"/>
        <w:rPr>
          <w:del w:id="1229" w:author="Ed" w:date="2013-04-03T15:38:00Z"/>
        </w:rPr>
        <w:pPrChange w:id="1230" w:author="Ed" w:date="2013-04-02T11:33:00Z">
          <w:pPr>
            <w:pStyle w:val="Heading2"/>
          </w:pPr>
        </w:pPrChange>
      </w:pPr>
      <w:bookmarkStart w:id="1231" w:name="_Toc351468832"/>
      <w:del w:id="1232" w:author="Ed" w:date="2013-04-03T15:38:00Z">
        <w:r w:rsidDel="00220635">
          <w:delText>The Mobile Base</w:delText>
        </w:r>
        <w:bookmarkEnd w:id="1231"/>
      </w:del>
    </w:p>
    <w:p w:rsidR="00E141B1" w:rsidRDefault="00C82D64">
      <w:pPr>
        <w:tabs>
          <w:tab w:val="left" w:pos="8190"/>
        </w:tabs>
        <w:pPrChange w:id="1233" w:author="Ed" w:date="2013-04-03T15:42:00Z">
          <w:pPr/>
        </w:pPrChange>
      </w:pPr>
      <w:bookmarkStart w:id="1234" w:name="__RefHeading__534_1800207281"/>
      <w:bookmarkEnd w:id="1234"/>
      <w:r>
        <w:t xml:space="preserve">The mobile base is controlled by software running on the cRIO, as described </w:t>
      </w:r>
      <w:proofErr w:type="spellStart"/>
      <w:ins w:id="1235" w:author="Edward Venator" w:date="2013-04-11T09:12:00Z">
        <w:r w:rsidR="00C23EE7">
          <w:t>in</w:t>
        </w:r>
      </w:ins>
      <w:del w:id="1236" w:author="Ed" w:date="2013-04-03T15:41:00Z">
        <w:r w:rsidDel="00C23EE7">
          <w:delText>above</w:delText>
        </w:r>
      </w:del>
      <w:ins w:id="1237" w:author="Ed" w:date="2013-04-03T15:41:00Z">
        <w:r w:rsidR="00C23EE7">
          <w:t>in</w:t>
        </w:r>
        <w:proofErr w:type="spellEnd"/>
        <w:r w:rsidR="00C23EE7">
          <w:t xml:space="preserve"> </w:t>
        </w:r>
      </w:ins>
      <w:ins w:id="1238" w:author="Ed" w:date="2013-04-03T15:42:00Z">
        <w:r w:rsidR="00C23EE7">
          <w:t xml:space="preserve">section </w:t>
        </w:r>
      </w:ins>
      <w:ins w:id="1239" w:author="Ed" w:date="2013-04-03T15:41:00Z">
        <w:r w:rsidR="006B701A">
          <w:fldChar w:fldCharType="begin"/>
        </w:r>
        <w:r w:rsidR="00C23EE7">
          <w:instrText xml:space="preserve"> REF _Ref352767044 \r \h </w:instrText>
        </w:r>
      </w:ins>
      <w:r w:rsidR="006B701A">
        <w:fldChar w:fldCharType="separate"/>
      </w:r>
      <w:ins w:id="1240" w:author="Edward Venator" w:date="2013-04-11T09:15:00Z">
        <w:r w:rsidR="00E141B1">
          <w:t>3.7</w:t>
        </w:r>
      </w:ins>
      <w:ins w:id="1241" w:author="Ed" w:date="2013-04-03T15:41:00Z">
        <w:r w:rsidR="006B701A">
          <w:fldChar w:fldCharType="end"/>
        </w:r>
      </w:ins>
      <w:ins w:id="1242" w:author="Ed" w:date="2013-04-03T15:42:00Z">
        <w:r w:rsidR="00C23EE7">
          <w:t xml:space="preserve"> </w:t>
        </w:r>
        <w:r w:rsidR="006B701A">
          <w:fldChar w:fldCharType="begin"/>
        </w:r>
        <w:r w:rsidR="00C23EE7">
          <w:instrText xml:space="preserve"> REF _Ref352767101 \p \h </w:instrText>
        </w:r>
      </w:ins>
      <w:r w:rsidR="006B701A">
        <w:fldChar w:fldCharType="separate"/>
      </w:r>
      <w:ins w:id="1243" w:author="Edward Venator" w:date="2013-04-11T09:15:00Z">
        <w:r w:rsidR="00E141B1">
          <w:t>above</w:t>
        </w:r>
      </w:ins>
      <w:ins w:id="1244" w:author="Ed" w:date="2013-04-03T15:42:00Z">
        <w:r w:rsidR="006B701A">
          <w:fldChar w:fldCharType="end"/>
        </w:r>
      </w:ins>
      <w:r>
        <w:t xml:space="preserve">. The cRIO sends data to the PC containing information about the robot's pose, the state of the power supplies, and raw count data from the encoders. The PC sends angular and </w:t>
      </w:r>
      <w:del w:id="1245" w:author="Ed" w:date="2013-04-03T15:43:00Z">
        <w:r w:rsidDel="00C23EE7">
          <w:delText xml:space="preserve">forward </w:delText>
        </w:r>
      </w:del>
      <w:ins w:id="1246" w:author="Ed" w:date="2013-04-03T15:43:00Z">
        <w:r w:rsidR="00C23EE7">
          <w:t xml:space="preserve">translational </w:t>
        </w:r>
      </w:ins>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w:t>
      </w:r>
      <w:r>
        <w:lastRenderedPageBreak/>
        <w:t>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23EE7" w:rsidRDefault="00C82D64" w:rsidP="00CA427F">
      <w:pPr>
        <w:rPr>
          <w:ins w:id="1247" w:author="Ed" w:date="2013-04-03T15:47:00Z"/>
        </w:rPr>
      </w:pPr>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ins w:id="1248" w:author="Ed" w:date="2013-04-03T15:47:00Z">
        <w:r w:rsidRPr="00434800">
          <w:t xml:space="preserve">The gripper driver is a ROS node that runs natively on an Arduino's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t xml:space="preserve"> properly support ROS services</w:t>
        </w:r>
        <w:r w:rsidR="006B701A">
          <w:fldChar w:fldCharType="begin"/>
        </w:r>
      </w:ins>
      <w:ins w:id="1249" w:author="Edward Venator" w:date="2013-04-11T09:20:00Z">
        <w:r w:rsidR="006F1159">
          <w:instrText xml:space="preserve"> ADDIN ZOTERO_ITEM CSL_CITATION {"citationID":"j1gpdu8v5","properties":{"formattedCitation":"[16]","plainCitation":"[16]"},"citationItems":[{"id":158,"uris":["http://zotero.org/users/1284010/items/AMEZVSD2"],"uri":["http://zotero.org/users/1284010/items/AMEZVSD2"],"itemData":{"id":158,"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ins>
      <w:ins w:id="1250" w:author="Ed" w:date="2013-04-03T16:13:00Z">
        <w:del w:id="1251" w:author="Edward Venator" w:date="2013-04-11T09:20:00Z">
          <w:r w:rsidR="004D686C" w:rsidDel="006F1159">
            <w:del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delInstrText>
          </w:r>
        </w:del>
      </w:ins>
      <w:ins w:id="1252" w:author="Ed" w:date="2013-04-03T15:47:00Z">
        <w:r w:rsidR="006B701A">
          <w:fldChar w:fldCharType="separate"/>
        </w:r>
      </w:ins>
      <w:ins w:id="1253" w:author="Ed" w:date="2013-04-03T16:13:00Z">
        <w:r w:rsidR="004D686C" w:rsidRPr="004D686C">
          <w:t>[16]</w:t>
        </w:r>
      </w:ins>
      <w:ins w:id="1254" w:author="Ed" w:date="2013-04-03T15:47:00Z">
        <w:r w:rsidR="006B701A">
          <w:fldChar w:fldCharType="end"/>
        </w:r>
        <w:r>
          <w:t xml:space="preserve">. </w:t>
        </w:r>
        <w:r w:rsidRPr="00434800">
          <w:t xml:space="preserve">In order to implement a service on the Arduino, changes were made to the ROS Serial bridge node and microcontroller code </w:t>
        </w:r>
        <w:r>
          <w:t>to enable support of services</w:t>
        </w:r>
        <w:r w:rsidR="006B701A">
          <w:fldChar w:fldCharType="begin"/>
        </w:r>
      </w:ins>
      <w:ins w:id="1255" w:author="Edward Venator" w:date="2013-04-11T09:20:00Z">
        <w:r w:rsidR="006F1159">
          <w:instrText xml:space="preserve"> ADDIN ZOTERO_ITEM CSL_CITATION {"citationID":"1tm2eoi70t","properties":{"formattedCitation":"[17]","plainCitation":"[17]"},"citationItems":[{"id":160,"uris":["http://zotero.org/users/1284010/items/2RKX7VVC"],"uri":["http://zotero.org/users/1284010/items/2RKX7VVC"],"itemData":{"id":160,"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ins>
      <w:ins w:id="1256" w:author="Ed" w:date="2013-04-03T16:13:00Z">
        <w:del w:id="1257" w:author="Edward Venator" w:date="2013-04-11T09:20:00Z">
          <w:r w:rsidR="004D686C" w:rsidDel="006F1159">
            <w:del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delInstrText>
          </w:r>
        </w:del>
      </w:ins>
      <w:ins w:id="1258" w:author="Ed" w:date="2013-04-03T15:47:00Z">
        <w:r w:rsidR="006B701A">
          <w:fldChar w:fldCharType="separate"/>
        </w:r>
      </w:ins>
      <w:ins w:id="1259" w:author="Ed" w:date="2013-04-03T16:13:00Z">
        <w:r w:rsidR="004D686C" w:rsidRPr="004D686C">
          <w:t>[17]</w:t>
        </w:r>
      </w:ins>
      <w:ins w:id="1260" w:author="Ed" w:date="2013-04-03T15:47:00Z">
        <w:r w:rsidR="006B701A">
          <w:fldChar w:fldCharType="end"/>
        </w:r>
        <w:r>
          <w:t>.</w:t>
        </w:r>
      </w:ins>
    </w:p>
    <w:p w:rsidR="00E141B1" w:rsidRDefault="00C82D64">
      <w:pPr>
        <w:pStyle w:val="Heading3"/>
        <w:rPr>
          <w:del w:id="1261" w:author="Ed" w:date="2013-04-03T15:43:00Z"/>
        </w:rPr>
        <w:pPrChange w:id="1262" w:author="Ed" w:date="2013-04-02T11:33:00Z">
          <w:pPr>
            <w:pStyle w:val="Heading2"/>
          </w:pPr>
        </w:pPrChange>
      </w:pPr>
      <w:bookmarkStart w:id="1263" w:name="_Toc351468833"/>
      <w:del w:id="1264" w:author="Ed" w:date="2013-04-03T15:43:00Z">
        <w:r w:rsidDel="00C23EE7">
          <w:delText>ROS Industrial</w:delText>
        </w:r>
        <w:bookmarkEnd w:id="1263"/>
      </w:del>
    </w:p>
    <w:p w:rsidR="00C82D64" w:rsidRDefault="00C82D64" w:rsidP="00CA427F">
      <w:pPr>
        <w:rPr>
          <w:ins w:id="1265" w:author="Ed" w:date="2013-04-03T15:46:00Z"/>
        </w:rPr>
      </w:pPr>
      <w:r>
        <w:t>ROS Industrial is a project led by SWRI to develop a standard ROS framework for us</w:t>
      </w:r>
      <w:r w:rsidR="000942D4">
        <w:t>ing ROS with industrial robots</w:t>
      </w:r>
      <w:del w:id="1266" w:author="Ed" w:date="2013-04-02T10:25:00Z">
        <w:r w:rsidR="000942D4" w:rsidDel="002D6416">
          <w:delText>.</w:delText>
        </w:r>
      </w:del>
      <w:r w:rsidR="006B701A">
        <w:fldChar w:fldCharType="begin"/>
      </w:r>
      <w:ins w:id="1267" w:author="Edward Venator" w:date="2013-04-11T09:20:00Z">
        <w:r w:rsidR="006F1159">
          <w:instrText xml:space="preserve"> ADDIN ZOTERO_ITEM CSL_CITATION {"citationID":"6b3dg9lc8","properties":{"formattedCitation":"[18]","plainCitation":"[18]"},"citationItems":[{"id":12,"uris":["http://zotero.org/users/1284010/items/MX2WIPJT"],"uri":["http://zotero.org/users/1284010/items/MX2WIPJT"],"itemData":{"id":12,"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ins>
      <w:ins w:id="1268" w:author="Ed" w:date="2013-04-03T16:13:00Z">
        <w:del w:id="1269" w:author="Edward Venator" w:date="2013-04-11T09:20:00Z">
          <w:r w:rsidR="004D686C" w:rsidDel="006F1159">
            <w:delInstrText xml:space="preserve"> ADDIN ZOTERO_ITEM CSL_CITATION {"citationID":"6b3dg9lc8","properties":{"formattedCitation":"[18]","plainCitation":"[18]"},"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delInstrText>
          </w:r>
        </w:del>
      </w:ins>
      <w:del w:id="1270" w:author="Edward Venator" w:date="2013-04-11T09:20:00Z">
        <w:r w:rsidR="00380F8D" w:rsidDel="006F1159">
          <w:del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delInstrText>
        </w:r>
      </w:del>
      <w:r w:rsidR="006B701A">
        <w:fldChar w:fldCharType="separate"/>
      </w:r>
      <w:ins w:id="1271" w:author="Ed" w:date="2013-04-03T16:13:00Z">
        <w:r w:rsidR="004D686C" w:rsidRPr="004D686C">
          <w:t>[18]</w:t>
        </w:r>
      </w:ins>
      <w:del w:id="1272" w:author="Ed" w:date="2013-04-03T15:41:00Z">
        <w:r w:rsidR="00380F8D" w:rsidRPr="004D686C" w:rsidDel="00C23EE7">
          <w:delText>[14]</w:delText>
        </w:r>
      </w:del>
      <w:r w:rsidR="006B701A">
        <w:fldChar w:fldCharType="end"/>
      </w:r>
      <w:ins w:id="1273" w:author="Ed" w:date="2013-04-02T10:26:00Z">
        <w:r w:rsidR="002D6416">
          <w:t>.</w:t>
        </w:r>
      </w:ins>
      <w:r>
        <w:t xml:space="preserve"> </w:t>
      </w:r>
      <w:del w:id="1274" w:author="Ed" w:date="2013-04-01T14:14:00Z">
        <w:r w:rsidDel="00C26887">
          <w:delText>ABBY</w:delText>
        </w:r>
      </w:del>
      <w:ins w:id="1275" w:author="Ed" w:date="2013-04-01T14:14:00Z">
        <w:r w:rsidR="00C26887">
          <w:t>ABBY</w:t>
        </w:r>
      </w:ins>
      <w:r>
        <w:t xml:space="preserve"> uses the ROS Industrial framework of messages and driver nodes to control the IRB-120 using the IRC5 Compact. </w:t>
      </w:r>
      <w:proofErr w:type="spellStart"/>
      <w:ins w:id="1276" w:author="Edward Venator" w:date="2013-04-11T09:12:00Z">
        <w:r w:rsidR="00C26887">
          <w:t>ABBY</w:t>
        </w:r>
        <w:r>
          <w:t>'s</w:t>
        </w:r>
      </w:ins>
      <w:del w:id="1277" w:author="Ed" w:date="2013-04-01T14:14:00Z">
        <w:r w:rsidDel="00C26887">
          <w:delText>ABBY</w:delText>
        </w:r>
      </w:del>
      <w:ins w:id="1278" w:author="Ed" w:date="2013-04-01T14:14:00Z">
        <w:r w:rsidR="00C26887">
          <w:t>ABBY</w:t>
        </w:r>
      </w:ins>
      <w:proofErr w:type="spellEnd"/>
      <w:del w:id="1279" w:author="Edward Venator" w:date="2013-04-11T09:12:00Z">
        <w:r>
          <w:delText>'s</w:delText>
        </w:r>
      </w:del>
      <w:r>
        <w:t xml:space="preserve"> ROS </w:t>
      </w:r>
      <w:r>
        <w:lastRenderedPageBreak/>
        <w:t xml:space="preserve">Industrial driver was written specifically for this project, </w:t>
      </w:r>
      <w:proofErr w:type="spellStart"/>
      <w:ins w:id="1280" w:author="Edward Venator" w:date="2013-04-11T09:12:00Z">
        <w:r w:rsidR="00C23EE7">
          <w:t>and</w:t>
        </w:r>
      </w:ins>
      <w:del w:id="1281" w:author="Ed" w:date="2013-04-03T15:43:00Z">
        <w:r w:rsidDel="00C23EE7">
          <w:delText>but was later</w:delText>
        </w:r>
      </w:del>
      <w:ins w:id="1282" w:author="Ed" w:date="2013-04-03T15:43:00Z">
        <w:r w:rsidR="00C23EE7">
          <w:t>and</w:t>
        </w:r>
        <w:proofErr w:type="spellEnd"/>
        <w:r w:rsidR="00C23EE7">
          <w:t xml:space="preserve"> has been</w:t>
        </w:r>
      </w:ins>
      <w:r>
        <w:t xml:space="preserve"> incorporated into the ROS Industrial codebase.</w:t>
      </w:r>
    </w:p>
    <w:p w:rsidR="00C23EE7" w:rsidRDefault="00C23EE7" w:rsidP="00CA427F">
      <w:ins w:id="1283" w:author="Ed" w:date="2013-04-03T15:46:00Z">
        <w:r>
          <w:t>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trajectory server passes it to the motion process, which sends the arm to each point in the trajectory. In order to generate smooth motion through the trajectory, the intermediate points in the trajectory as being low precision waypoints. Because RAPID only has fixed-length data structures, trajectories must have a fixed maximum length. Paths generated for the IRB-120 with the current planner software have been experimentally determined not to exceed 250 points in most cases, so the maximum trajectory length was set to 250.</w:t>
        </w:r>
      </w:ins>
    </w:p>
    <w:p w:rsidR="00C82D64" w:rsidDel="00C23EE7" w:rsidRDefault="00C82D64" w:rsidP="00CA427F">
      <w:pPr>
        <w:rPr>
          <w:del w:id="1284" w:author="Ed" w:date="2013-04-03T15:46:00Z"/>
        </w:rPr>
      </w:pPr>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w:t>
      </w:r>
      <w:r>
        <w:lastRenderedPageBreak/>
        <w:t>ROS joint state messages and ROS joint trajectory feedback messages. These messages are used by other ROS nodes to determine the position of the robot's arm and as feedback to the arm planning nodes</w:t>
      </w:r>
      <w:del w:id="1285" w:author="Ed" w:date="2013-04-03T15:47:00Z">
        <w:r w:rsidDel="00C23EE7">
          <w:delText>. TCP was used because it is the only non-proprietary network protocol supported by the IRC5 Compact's RAPID sys</w:delText>
        </w:r>
        <w:r w:rsidR="000942D4" w:rsidDel="00C23EE7">
          <w:delText>tem</w:delText>
        </w:r>
      </w:del>
      <w:del w:id="1286" w:author="Ed" w:date="2013-04-02T10:26:00Z">
        <w:r w:rsidR="000942D4" w:rsidDel="002D6416">
          <w:delText xml:space="preserve">. </w:delText>
        </w:r>
      </w:del>
      <w:r w:rsidR="006B701A">
        <w:fldChar w:fldCharType="begin"/>
      </w:r>
      <w:ins w:id="1287" w:author="Edward Venator" w:date="2013-04-11T09:20:00Z">
        <w:r w:rsidR="006F1159">
          <w:instrText xml:space="preserve"> ADDIN ZOTERO_ITEM CSL_CITATION {"citationID":"2ad4on8kvi","properties":{"formattedCitation":"[19]","plainCitation":"[19]"},"citationItems":[{"id":153,"uris":["http://zotero.org/users/1284010/items/8DP2W298"],"uri":["http://zotero.org/users/1284010/items/8DP2W298"],"itemData":{"id":153,"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ins>
      <w:ins w:id="1288" w:author="Ed" w:date="2013-04-03T16:13:00Z">
        <w:del w:id="1289" w:author="Edward Venator" w:date="2013-04-11T09:20:00Z">
          <w:r w:rsidR="004D686C" w:rsidDel="006F1159">
            <w:delInstrText xml:space="preserve"> ADDIN ZOTERO_ITEM CSL_CITATION {"citationID":"2ad4on8kvi","properties":{"formattedCitation":"[19]","plainCitation":"[19]"},"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delInstrText>
          </w:r>
        </w:del>
      </w:ins>
      <w:del w:id="1290" w:author="Edward Venator" w:date="2013-04-11T09:20:00Z">
        <w:r w:rsidR="00380F8D" w:rsidDel="006F1159">
          <w:del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delInstrText>
        </w:r>
      </w:del>
      <w:r w:rsidR="006B701A">
        <w:fldChar w:fldCharType="separate"/>
      </w:r>
      <w:ins w:id="1291" w:author="Ed" w:date="2013-04-03T16:13:00Z">
        <w:r w:rsidR="004D686C" w:rsidRPr="004D686C">
          <w:t>[19]</w:t>
        </w:r>
      </w:ins>
      <w:del w:id="1292" w:author="Ed" w:date="2013-04-03T15:41:00Z">
        <w:r w:rsidR="00380F8D" w:rsidRPr="004D686C" w:rsidDel="00C23EE7">
          <w:delText>[15]</w:delText>
        </w:r>
      </w:del>
      <w:r w:rsidR="006B701A">
        <w:fldChar w:fldCharType="end"/>
      </w:r>
      <w:ins w:id="1293" w:author="Ed" w:date="2013-04-02T10:26:00Z">
        <w:r w:rsidR="002D6416">
          <w:t>.</w:t>
        </w:r>
      </w:ins>
    </w:p>
    <w:p w:rsidR="00E141B1" w:rsidRDefault="00C82D64">
      <w:pPr>
        <w:ind w:left="0"/>
        <w:rPr>
          <w:del w:id="1294" w:author="Ed" w:date="2013-04-03T15:46:00Z"/>
        </w:rPr>
        <w:pPrChange w:id="1295" w:author="Ed" w:date="2013-04-03T15:46:00Z">
          <w:pPr/>
        </w:pPrChange>
      </w:pPr>
      <w:del w:id="1296" w:author="Ed" w:date="2013-04-03T15:46:00Z">
        <w:r w:rsidDel="00C23EE7">
          <w:delTex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w:delText>
        </w:r>
      </w:del>
      <w:del w:id="1297" w:author="Ed" w:date="2013-04-01T14:30:00Z">
        <w:r w:rsidDel="00523A24">
          <w:delText>motion process commands the arm to go to each point in the trajectory</w:delText>
        </w:r>
      </w:del>
      <w:del w:id="1298" w:author="Ed" w:date="2013-04-01T14:32:00Z">
        <w:r w:rsidDel="00523A24">
          <w:delText xml:space="preserve">. By default, the IRC5 controller attempts to stop precisely at each point, resulting in jerky robot motion. This problem is solved by defining all of the </w:delText>
        </w:r>
      </w:del>
      <w:del w:id="1299" w:author="Ed" w:date="2013-04-03T15:46:00Z">
        <w:r w:rsidDel="00C23EE7">
          <w:delText>intermediate points in the trajectory as being low precision waypoints</w:delText>
        </w:r>
      </w:del>
      <w:del w:id="1300" w:author="Ed" w:date="2013-04-01T14:32:00Z">
        <w:r w:rsidDel="00523A24">
          <w:delText>, and only requesting a precision stop at the last point in the trajectory</w:delText>
        </w:r>
      </w:del>
      <w:del w:id="1301" w:author="Ed" w:date="2013-04-03T15:46:00Z">
        <w:r w:rsidDel="00C23EE7">
          <w:delText>. Because RAPID only has fixed-length data structures, trajectories must have a fixed maximum length. Paths generated for the IRB-120 with the current planner software have been experimentally determined not to exceed 250 points, so the maximum trajectory length was set to 250.</w:delText>
        </w:r>
      </w:del>
    </w:p>
    <w:p w:rsidR="00E141B1" w:rsidRDefault="00C82D64">
      <w:pPr>
        <w:rPr>
          <w:ins w:id="1302" w:author="Ed" w:date="2013-04-11T09:12:00Z"/>
        </w:rPr>
        <w:pPrChange w:id="1303" w:author="Ed" w:date="2013-04-03T15:46:00Z">
          <w:pPr>
            <w:pStyle w:val="Heading2"/>
          </w:pPr>
        </w:pPrChange>
      </w:pPr>
      <w:bookmarkStart w:id="1304" w:name="_Toc351468834"/>
      <w:del w:id="1305" w:author="Ed" w:date="2013-04-03T15:46:00Z">
        <w:r w:rsidDel="00C23EE7">
          <w:delText>Gripper Driver</w:delText>
        </w:r>
      </w:del>
      <w:bookmarkEnd w:id="1304"/>
    </w:p>
    <w:p w:rsidR="00E141B1" w:rsidRDefault="00C82D64">
      <w:pPr>
        <w:ind w:left="0"/>
        <w:rPr>
          <w:del w:id="1306" w:author="Ed" w:date="2013-04-03T15:47:00Z"/>
        </w:rPr>
        <w:pPrChange w:id="1307" w:author="Ed" w:date="2013-04-03T15:47:00Z">
          <w:pPr/>
        </w:pPrChange>
      </w:pPr>
      <w:del w:id="1308" w:author="Ed" w:date="2013-04-03T15:47:00Z">
        <w:r w:rsidRPr="00434800" w:rsidDel="00C23EE7">
          <w:delTex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delText>
        </w:r>
        <w:r w:rsidR="000942D4" w:rsidDel="00C23EE7">
          <w:delText xml:space="preserve"> </w:delText>
        </w:r>
      </w:del>
      <w:del w:id="1309" w:author="Ed" w:date="2013-04-01T14:33:00Z">
        <w:r w:rsidR="000942D4" w:rsidDel="00523A24">
          <w:delText xml:space="preserve">actually </w:delText>
        </w:r>
      </w:del>
      <w:del w:id="1310" w:author="Ed" w:date="2013-04-03T15:47:00Z">
        <w:r w:rsidR="000942D4" w:rsidDel="00C23EE7">
          <w:delText>support ROS services</w:delText>
        </w:r>
      </w:del>
      <w:del w:id="1311" w:author="Ed" w:date="2013-04-02T10:26:00Z">
        <w:r w:rsidR="000942D4" w:rsidDel="002D6416">
          <w:delText>.</w:delText>
        </w:r>
      </w:del>
      <w:del w:id="1312" w:author="Ed" w:date="2013-04-03T15:47:00Z">
        <w:r w:rsidR="006B701A" w:rsidDel="00C23EE7">
          <w:fldChar w:fldCharType="begin"/>
        </w:r>
      </w:del>
      <w:del w:id="1313" w:author="Ed" w:date="2013-04-03T15:41:00Z">
        <w:r w:rsidR="00380F8D" w:rsidDel="00C23EE7">
          <w:del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delInstrText>
        </w:r>
      </w:del>
      <w:del w:id="1314" w:author="Ed" w:date="2013-04-03T15:47:00Z">
        <w:r w:rsidR="006B701A" w:rsidDel="00C23EE7">
          <w:fldChar w:fldCharType="separate"/>
        </w:r>
      </w:del>
      <w:del w:id="1315" w:author="Ed" w:date="2013-04-03T15:41:00Z">
        <w:r w:rsidR="00380F8D" w:rsidRPr="00C23EE7" w:rsidDel="00C23EE7">
          <w:delText>[16]</w:delText>
        </w:r>
      </w:del>
      <w:del w:id="1316" w:author="Ed" w:date="2013-04-03T15:47:00Z">
        <w:r w:rsidR="006B701A" w:rsidDel="00C23EE7">
          <w:fldChar w:fldCharType="end"/>
        </w:r>
        <w:r w:rsidR="000942D4" w:rsidDel="00C23EE7">
          <w:delText xml:space="preserve"> </w:delText>
        </w:r>
        <w:r w:rsidRPr="00434800" w:rsidDel="00C23EE7">
          <w:delText xml:space="preserve">In order to implement a service on the Arduino, changes were made to the ROS Serial bridge node and microcontroller code </w:delText>
        </w:r>
        <w:r w:rsidR="000942D4" w:rsidDel="00C23EE7">
          <w:delText>to enable support of services</w:delText>
        </w:r>
      </w:del>
      <w:del w:id="1317" w:author="Ed" w:date="2013-04-02T10:26:00Z">
        <w:r w:rsidR="000942D4" w:rsidDel="002D6416">
          <w:delText xml:space="preserve">. </w:delText>
        </w:r>
      </w:del>
      <w:del w:id="1318" w:author="Ed" w:date="2013-04-03T15:47:00Z">
        <w:r w:rsidR="006B701A" w:rsidDel="00C23EE7">
          <w:fldChar w:fldCharType="begin"/>
        </w:r>
      </w:del>
      <w:del w:id="1319" w:author="Ed" w:date="2013-04-03T15:41:00Z">
        <w:r w:rsidR="00380F8D" w:rsidDel="00C23EE7">
          <w:del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delInstrText>
        </w:r>
      </w:del>
      <w:del w:id="1320" w:author="Ed" w:date="2013-04-03T15:47:00Z">
        <w:r w:rsidR="006B701A" w:rsidDel="00C23EE7">
          <w:fldChar w:fldCharType="separate"/>
        </w:r>
      </w:del>
      <w:del w:id="1321" w:author="Ed" w:date="2013-04-03T15:41:00Z">
        <w:r w:rsidR="00380F8D" w:rsidRPr="00C23EE7" w:rsidDel="00C23EE7">
          <w:delText>[17]</w:delText>
        </w:r>
      </w:del>
      <w:del w:id="1322" w:author="Ed" w:date="2013-04-03T15:47:00Z">
        <w:r w:rsidR="006B701A" w:rsidDel="00C23EE7">
          <w:fldChar w:fldCharType="end"/>
        </w:r>
        <w:bookmarkStart w:id="1323" w:name="_Toc353152015"/>
        <w:bookmarkStart w:id="1324" w:name="_Toc353177704"/>
        <w:bookmarkStart w:id="1325" w:name="_Toc353177974"/>
        <w:bookmarkStart w:id="1326" w:name="_Toc353435060"/>
        <w:bookmarkStart w:id="1327" w:name="_Toc353435168"/>
        <w:bookmarkStart w:id="1328" w:name="_Toc353435276"/>
        <w:bookmarkEnd w:id="1323"/>
        <w:bookmarkEnd w:id="1324"/>
        <w:bookmarkEnd w:id="1325"/>
        <w:bookmarkEnd w:id="1326"/>
        <w:bookmarkEnd w:id="1327"/>
        <w:bookmarkEnd w:id="1328"/>
      </w:del>
    </w:p>
    <w:p w:rsidR="00021F0A" w:rsidRDefault="00021F0A">
      <w:pPr>
        <w:pStyle w:val="Heading1"/>
      </w:pPr>
      <w:bookmarkStart w:id="1329" w:name="_Toc353177975"/>
      <w:bookmarkStart w:id="1330" w:name="_Toc352795597"/>
      <w:bookmarkStart w:id="1331" w:name="_Toc352798795"/>
      <w:bookmarkStart w:id="1332" w:name="_Toc352798796"/>
      <w:bookmarkStart w:id="1333" w:name="_Toc353435277"/>
      <w:bookmarkEnd w:id="1330"/>
      <w:bookmarkEnd w:id="1331"/>
      <w:r>
        <w:lastRenderedPageBreak/>
        <w:t>Experimental Software</w:t>
      </w:r>
      <w:bookmarkEnd w:id="1329"/>
      <w:bookmarkEnd w:id="1332"/>
      <w:bookmarkEnd w:id="1333"/>
    </w:p>
    <w:p w:rsidR="00E141B1" w:rsidRDefault="00C23EE7">
      <w:pPr>
        <w:rPr>
          <w:ins w:id="1334" w:author="Ed" w:date="2013-04-03T15:48:00Z"/>
        </w:rPr>
        <w:pPrChange w:id="1335" w:author="Ed" w:date="2013-04-03T15:48:00Z">
          <w:pPr>
            <w:pStyle w:val="Heading2"/>
          </w:pPr>
        </w:pPrChange>
      </w:pPr>
      <w:bookmarkStart w:id="1336" w:name="_Toc351559255"/>
      <w:del w:id="1337" w:author="Ed" w:date="2013-04-11T09:12:00Z">
        <w:r>
          <w:delText>Several experimental</w:delText>
        </w:r>
      </w:del>
      <w:ins w:id="1338" w:author="Ed" w:date="2013-04-08T09:02:00Z">
        <w:r w:rsidR="004B32C0">
          <w:t>New software</w:t>
        </w:r>
      </w:ins>
      <w:ins w:id="1339" w:author="Ed" w:date="2013-04-08T09:03:00Z">
        <w:r w:rsidR="004B32C0">
          <w:t xml:space="preserve"> </w:t>
        </w:r>
      </w:ins>
      <w:ins w:id="1340" w:author="Ed" w:date="2013-04-03T15:48:00Z">
        <w:r>
          <w:t xml:space="preserve">packages were developed for ABBY, both to increase the capabilities of the platform and to test those capabilities. These include </w:t>
        </w:r>
      </w:ins>
      <w:ins w:id="1341" w:author="Ed" w:date="2013-04-03T15:49:00Z">
        <w:r>
          <w:t xml:space="preserve">navigation </w:t>
        </w:r>
      </w:ins>
      <w:ins w:id="1342" w:author="Ed" w:date="2013-04-03T15:52:00Z">
        <w:r w:rsidR="00B4623C">
          <w:t xml:space="preserve">and </w:t>
        </w:r>
      </w:ins>
      <w:ins w:id="1343" w:author="Ed" w:date="2013-04-03T15:49:00Z">
        <w:r>
          <w:t>plann</w:t>
        </w:r>
      </w:ins>
      <w:ins w:id="1344" w:author="Ed" w:date="2013-04-03T15:52:00Z">
        <w:r w:rsidR="00B4623C">
          <w:t>ing, calibration procedures</w:t>
        </w:r>
      </w:ins>
      <w:ins w:id="1345" w:author="Ed" w:date="2013-04-03T15:49:00Z">
        <w:r>
          <w:t>, and investigations into industrial applications.</w:t>
        </w:r>
      </w:ins>
    </w:p>
    <w:p w:rsidR="008F38C3" w:rsidRDefault="0053034D">
      <w:pPr>
        <w:pStyle w:val="Heading2"/>
        <w:rPr>
          <w:ins w:id="1346" w:author="Edward Venator" w:date="2013-04-11T09:12:00Z"/>
        </w:rPr>
      </w:pPr>
      <w:bookmarkStart w:id="1347" w:name="_Toc352798801"/>
      <w:bookmarkStart w:id="1348" w:name="_Toc352795599"/>
      <w:bookmarkStart w:id="1349" w:name="_Toc352798797"/>
      <w:bookmarkStart w:id="1350" w:name="_Toc352795600"/>
      <w:bookmarkStart w:id="1351" w:name="_Toc352798798"/>
      <w:bookmarkStart w:id="1352" w:name="_Toc352795601"/>
      <w:bookmarkStart w:id="1353" w:name="_Toc352798799"/>
      <w:bookmarkStart w:id="1354" w:name="_Toc352795602"/>
      <w:bookmarkStart w:id="1355" w:name="_Toc352798800"/>
      <w:bookmarkStart w:id="1356" w:name="_Toc353435278"/>
      <w:bookmarkEnd w:id="1348"/>
      <w:bookmarkEnd w:id="1349"/>
      <w:bookmarkEnd w:id="1350"/>
      <w:bookmarkEnd w:id="1351"/>
      <w:bookmarkEnd w:id="1352"/>
      <w:bookmarkEnd w:id="1353"/>
      <w:bookmarkEnd w:id="1354"/>
      <w:bookmarkEnd w:id="1355"/>
      <w:ins w:id="1357" w:author="Edward Venator" w:date="2013-04-11T09:12:00Z">
        <w:r>
          <w:t>Mobile Base Planning</w:t>
        </w:r>
        <w:bookmarkEnd w:id="1347"/>
        <w:bookmarkEnd w:id="1356"/>
      </w:ins>
    </w:p>
    <w:p w:rsidR="006F1159" w:rsidRPr="006F1159" w:rsidRDefault="006F1159" w:rsidP="006F1159">
      <w:pPr>
        <w:rPr>
          <w:ins w:id="1358" w:author="Edward Venator" w:date="2013-04-11T09:24:00Z"/>
        </w:rPr>
        <w:pPrChange w:id="1359" w:author="Edward Venator" w:date="2013-04-11T09:24:00Z">
          <w:pPr>
            <w:pStyle w:val="Heading2"/>
            <w:numPr>
              <w:numId w:val="19"/>
            </w:numPr>
          </w:pPr>
        </w:pPrChange>
      </w:pPr>
      <w:ins w:id="1360" w:author="Edward Venator" w:date="2013-04-11T09:24:00Z">
        <w:r w:rsidRPr="006F1159">
          <w:t>ABBY’s mobile base is controlled by software that performs localization, which</w:t>
        </w:r>
        <w:r>
          <w:t xml:space="preserve"> d</w:t>
        </w:r>
        <w:r w:rsidRPr="006F1159">
          <w:t>etermines where the robot is in its environment, high level path planning, which</w:t>
        </w:r>
        <w:r>
          <w:t xml:space="preserve"> </w:t>
        </w:r>
        <w:r w:rsidRPr="006F1159">
          <w:t>determines a feasible course from the current location to the desired location, and</w:t>
        </w:r>
        <w:r>
          <w:t xml:space="preserve"> </w:t>
        </w:r>
        <w:r w:rsidRPr="006F1159">
          <w:t>trajectory planning, which determines a sequence of velocities for the robot to execute in</w:t>
        </w:r>
        <w:r>
          <w:t xml:space="preserve"> </w:t>
        </w:r>
        <w:r w:rsidRPr="006F1159">
          <w:t>order to arrive at the desired location.</w:t>
        </w:r>
      </w:ins>
    </w:p>
    <w:p w:rsidR="0053034D" w:rsidDel="006F1159" w:rsidRDefault="006F1159" w:rsidP="006F1159">
      <w:pPr>
        <w:rPr>
          <w:del w:id="1361" w:author="Edward Venator" w:date="2013-04-11T09:24:00Z"/>
        </w:rPr>
        <w:pPrChange w:id="1362" w:author="Edward Venator" w:date="2013-04-11T09:24:00Z">
          <w:pPr>
            <w:pStyle w:val="Heading2"/>
          </w:pPr>
        </w:pPrChange>
      </w:pPr>
      <w:ins w:id="1363" w:author="Edward Venator" w:date="2013-04-11T09:24:00Z">
        <w:r w:rsidRPr="006F1159">
          <w:t>ABBY performs localization by fusing odometry and Adaptive Monte Carlo localization</w:t>
        </w:r>
      </w:ins>
      <w:ins w:id="1364" w:author="Edward Venator" w:date="2013-04-11T09:25:00Z">
        <w:r>
          <w:t xml:space="preserve"> </w:t>
        </w:r>
      </w:ins>
      <w:ins w:id="1365" w:author="Edward Venator" w:date="2013-04-11T09:24:00Z">
        <w:r w:rsidRPr="006F1159">
          <w:t>methods to create a reliable, accurate estimate of the robot’s position. Two standard ROS</w:t>
        </w:r>
      </w:ins>
      <w:ins w:id="1366" w:author="Edward Venator" w:date="2013-04-11T09:25:00Z">
        <w:r>
          <w:t xml:space="preserve"> </w:t>
        </w:r>
      </w:ins>
      <w:ins w:id="1367" w:author="Edward Venator" w:date="2013-04-11T09:24:00Z">
        <w:r w:rsidRPr="006F1159">
          <w:t>mobile base planners develop global and local plans to specified waypoints.</w:t>
        </w:r>
      </w:ins>
      <w:del w:id="1368" w:author="Edward Venator" w:date="2013-04-11T09:24:00Z">
        <w:r w:rsidR="0053034D" w:rsidDel="006F1159">
          <w:delText xml:space="preserve">Kinect </w:delText>
        </w:r>
        <w:bookmarkEnd w:id="1336"/>
        <w:r w:rsidR="00920819" w:rsidDel="006F1159">
          <w:delText xml:space="preserve">Position </w:delText>
        </w:r>
        <w:r w:rsidR="00920819" w:rsidDel="006F1159">
          <w:delText>Calibration</w:delText>
        </w:r>
        <w:bookmarkStart w:id="1369" w:name="_Toc353152017"/>
        <w:bookmarkStart w:id="1370" w:name="_Toc353177706"/>
        <w:bookmarkStart w:id="1371" w:name="_Toc353177976"/>
        <w:bookmarkEnd w:id="1369"/>
        <w:bookmarkEnd w:id="1370"/>
        <w:bookmarkEnd w:id="1371"/>
      </w:del>
    </w:p>
    <w:p w:rsidR="0053034D" w:rsidDel="006F1159" w:rsidRDefault="0053034D" w:rsidP="006F1159">
      <w:pPr>
        <w:rPr>
          <w:del w:id="1372" w:author="Edward Venator" w:date="2013-04-11T09:24:00Z"/>
        </w:rPr>
        <w:pPrChange w:id="1373" w:author="Edward Venator" w:date="2013-04-11T09:24:00Z">
          <w:pPr/>
        </w:pPrChange>
      </w:pPr>
      <w:del w:id="1374" w:author="Edward Venator" w:date="2013-04-11T09:24:00Z">
        <w:r w:rsidDel="006F1159">
          <w:delText>Because the position of the Kinect camera's optical frames within its housing are not precisely known, it was necessary to perform a simple extrinsic calibration routine to determine the position and yaw angle of this frame.</w:delText>
        </w:r>
        <w:bookmarkStart w:id="1375" w:name="_Toc353152018"/>
        <w:bookmarkStart w:id="1376" w:name="_Toc353177707"/>
        <w:bookmarkStart w:id="1377" w:name="_Toc353177977"/>
        <w:bookmarkStart w:id="1378" w:name="_Toc353435064"/>
        <w:bookmarkStart w:id="1379" w:name="_Toc353435172"/>
        <w:bookmarkEnd w:id="1375"/>
        <w:bookmarkEnd w:id="1376"/>
        <w:bookmarkEnd w:id="1377"/>
        <w:bookmarkEnd w:id="1378"/>
        <w:bookmarkEnd w:id="1379"/>
      </w:del>
    </w:p>
    <w:p w:rsidR="0053034D" w:rsidDel="006F1159" w:rsidRDefault="0053034D" w:rsidP="006F1159">
      <w:pPr>
        <w:rPr>
          <w:del w:id="1380" w:author="Edward Venator" w:date="2013-04-11T09:24:00Z"/>
        </w:rPr>
        <w:pPrChange w:id="1381" w:author="Edward Venator" w:date="2013-04-11T09:24:00Z">
          <w:pPr/>
        </w:pPrChange>
      </w:pPr>
      <w:del w:id="1382" w:author="Edward Venator" w:date="2013-04-11T09:24:00Z">
        <w:r w:rsidDel="006F1159">
          <w:delTex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delText>
        </w:r>
        <w:r w:rsidR="00920819" w:rsidDel="006F1159">
          <w:delText>position</w:delText>
        </w:r>
        <w:r w:rsidDel="006F1159">
          <w:delText xml:space="preserve"> of the Kinect. The robot was placed </w:delText>
        </w:r>
        <w:r w:rsidDel="006F1159">
          <w:delText xml:space="preserve">to </w:delText>
        </w:r>
        <w:r w:rsidDel="006F1159">
          <w:delText xml:space="preserve">that the Kinect had an unobstructed view of a wall at a known distance in front of it, and RANSAC was used to fit a plane to the wall. The distance of the wall plane was then used to calculate the position of the Kinect. The y position of the camera was estimated </w:delText>
        </w:r>
        <w:r w:rsidDel="006F1159">
          <w:delText>by visually lining up the Kinect point cloud with a known reference, in this case the tip of the gripper jaw, which had a known position determined by forward kinematics</w:delText>
        </w:r>
        <w:r w:rsidDel="006F1159">
          <w:delText>.</w:delText>
        </w:r>
        <w:bookmarkStart w:id="1383" w:name="_Toc353152019"/>
        <w:bookmarkStart w:id="1384" w:name="_Toc353177708"/>
        <w:bookmarkStart w:id="1385" w:name="_Toc353177978"/>
        <w:bookmarkStart w:id="1386" w:name="_Toc353435065"/>
        <w:bookmarkStart w:id="1387" w:name="_Toc353435173"/>
        <w:bookmarkEnd w:id="1383"/>
        <w:bookmarkEnd w:id="1384"/>
        <w:bookmarkEnd w:id="1385"/>
        <w:bookmarkEnd w:id="1386"/>
        <w:bookmarkEnd w:id="1387"/>
      </w:del>
    </w:p>
    <w:p w:rsidR="00920819" w:rsidDel="006F1159" w:rsidRDefault="00920819" w:rsidP="006F1159">
      <w:pPr>
        <w:rPr>
          <w:del w:id="1388" w:author="Edward Venator" w:date="2013-04-11T09:24:00Z"/>
        </w:rPr>
        <w:pPrChange w:id="1389" w:author="Edward Venator" w:date="2013-04-11T09:24:00Z">
          <w:pPr/>
        </w:pPrChange>
      </w:pPr>
      <w:del w:id="1390" w:author="Edward Venator" w:date="2013-04-11T09:24:00Z">
        <w:r w:rsidDel="006F1159">
          <w:delTex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delText>
        </w:r>
        <w:r w:rsidR="00005C1B" w:rsidDel="006F1159">
          <w:delText xml:space="preserve"> The pose of the arm base was originally taken from the CAD models used to design the robot, but small errors in construction make this somewhat inaccurate. </w:delText>
        </w:r>
        <w:r w:rsidR="00BF290D" w:rsidDel="006F1159">
          <w:delText>The proper transform was calculated using a Mathematic</w:delText>
        </w:r>
        <w:r w:rsidR="00227307" w:rsidDel="006F1159">
          <w:delText>a</w:delText>
        </w:r>
        <w:r w:rsidR="00BF290D" w:rsidDel="006F1159">
          <w:delText xml:space="preserve"> program.</w:delText>
        </w:r>
        <w:r w:rsidR="00227307" w:rsidDel="006F1159">
          <w:delText xml:space="preserve"> Given a set of data points, each one containing the position of the tip of the gripper</w:delText>
        </w:r>
        <w:r w:rsidR="008B0231" w:rsidDel="006F1159">
          <w:delText xml:space="preserve"> with respect to the Kinect</w:delText>
        </w:r>
        <w:r w:rsidR="00227307" w:rsidDel="006F1159">
          <w:delTex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delText>
        </w:r>
        <w:r w:rsidR="00BF290D" w:rsidDel="006F1159">
          <w:delText xml:space="preserve"> </w:delText>
        </w:r>
        <w:r w:rsidR="00227307" w:rsidDel="006F1159">
          <w:delText xml:space="preserve">RMS error in the gripper tip position. </w:delText>
        </w:r>
        <w:r w:rsidR="00BF290D" w:rsidDel="006F1159">
          <w:delText xml:space="preserve">This program was run using an input consisting of </w:delText>
        </w:r>
        <w:r w:rsidR="00BF290D" w:rsidDel="006F1159">
          <w:delText xml:space="preserve">eighteen </w:delText>
        </w:r>
        <w:r w:rsidR="00BF290D" w:rsidDel="006F1159">
          <w:delText>data points, and the resulting transform was used in the robot's URDF to define the position of the arm.</w:delText>
        </w:r>
        <w:bookmarkStart w:id="1391" w:name="_Toc353152020"/>
        <w:bookmarkStart w:id="1392" w:name="_Toc353177709"/>
        <w:bookmarkStart w:id="1393" w:name="_Toc353177979"/>
        <w:bookmarkStart w:id="1394" w:name="_Toc353435066"/>
        <w:bookmarkStart w:id="1395" w:name="_Toc353435174"/>
        <w:bookmarkEnd w:id="1391"/>
        <w:bookmarkEnd w:id="1392"/>
        <w:bookmarkEnd w:id="1393"/>
        <w:bookmarkEnd w:id="1394"/>
        <w:bookmarkEnd w:id="1395"/>
      </w:del>
    </w:p>
    <w:p w:rsidR="0053034D" w:rsidDel="006F1159" w:rsidRDefault="0053034D" w:rsidP="006F1159">
      <w:pPr>
        <w:rPr>
          <w:ins w:id="1396" w:author="Ed" w:date="2013-04-11T09:12:00Z"/>
          <w:del w:id="1397" w:author="Edward Venator" w:date="2013-04-11T09:24:00Z"/>
        </w:rPr>
        <w:pPrChange w:id="1398" w:author="Edward Venator" w:date="2013-04-11T09:24:00Z">
          <w:pPr>
            <w:pStyle w:val="Heading2"/>
          </w:pPr>
        </w:pPrChange>
      </w:pPr>
      <w:bookmarkStart w:id="1399" w:name="_Toc351559256"/>
      <w:bookmarkStart w:id="1400" w:name="_Toc353177980"/>
      <w:ins w:id="1401" w:author="Ed" w:date="2013-04-11T09:12:00Z">
        <w:del w:id="1402" w:author="Edward Venator" w:date="2013-04-11T09:24:00Z">
          <w:r w:rsidDel="006F1159">
            <w:delText>Mobile Base Planning</w:delText>
          </w:r>
          <w:bookmarkEnd w:id="1399"/>
          <w:bookmarkEnd w:id="1400"/>
        </w:del>
      </w:ins>
    </w:p>
    <w:p w:rsidR="00E141B1" w:rsidDel="006F1159" w:rsidRDefault="004B32C0" w:rsidP="006F1159">
      <w:pPr>
        <w:rPr>
          <w:ins w:id="1403" w:author="Ed" w:date="2013-04-08T09:04:00Z"/>
          <w:del w:id="1404" w:author="Edward Venator" w:date="2013-04-11T09:24:00Z"/>
        </w:rPr>
        <w:pPrChange w:id="1405" w:author="Edward Venator" w:date="2013-04-11T09:24:00Z">
          <w:pPr/>
        </w:pPrChange>
      </w:pPr>
      <w:bookmarkStart w:id="1406" w:name="_Toc351559257"/>
      <w:ins w:id="1407" w:author="Ed" w:date="2013-04-08T09:03:00Z">
        <w:del w:id="1408" w:author="Edward Venator" w:date="2013-04-11T09:24:00Z">
          <w:r w:rsidDel="006F1159">
            <w:delText>ABBY’s mobile base is controlled by software that performs localization</w:delText>
          </w:r>
        </w:del>
      </w:ins>
      <w:ins w:id="1409" w:author="Ed" w:date="2013-04-03T15:59:00Z">
        <w:del w:id="1410" w:author="Edward Venator" w:date="2013-04-11T09:24:00Z">
          <w:r w:rsidR="00F00C41" w:rsidDel="006F1159">
            <w:delText>,</w:delText>
          </w:r>
        </w:del>
      </w:ins>
      <w:ins w:id="1411" w:author="Ed" w:date="2013-04-03T16:00:00Z">
        <w:del w:id="1412" w:author="Edward Venator" w:date="2013-04-11T09:24:00Z">
          <w:r w:rsidR="00F00C41" w:rsidDel="006F1159">
            <w:delText xml:space="preserve"> which determines where the robot is in its environment,</w:delText>
          </w:r>
        </w:del>
      </w:ins>
      <w:ins w:id="1413" w:author="Ed" w:date="2013-04-03T15:59:00Z">
        <w:del w:id="1414" w:author="Edward Venator" w:date="2013-04-11T09:24:00Z">
          <w:r w:rsidR="00F00C41" w:rsidDel="006F1159">
            <w:delText xml:space="preserve"> high level path planning, </w:delText>
          </w:r>
        </w:del>
      </w:ins>
      <w:ins w:id="1415" w:author="Ed" w:date="2013-04-03T16:00:00Z">
        <w:del w:id="1416" w:author="Edward Venator" w:date="2013-04-11T09:24:00Z">
          <w:r w:rsidR="00F00C41" w:rsidDel="006F1159">
            <w:delText xml:space="preserve">which determines a feasible course from the current location to the desired location, </w:delText>
          </w:r>
        </w:del>
      </w:ins>
      <w:ins w:id="1417" w:author="Ed" w:date="2013-04-03T15:59:00Z">
        <w:del w:id="1418" w:author="Edward Venator" w:date="2013-04-11T09:24:00Z">
          <w:r w:rsidR="00F00C41" w:rsidDel="006F1159">
            <w:delText>and trajectory planning</w:delText>
          </w:r>
        </w:del>
      </w:ins>
      <w:ins w:id="1419" w:author="Ed" w:date="2013-04-03T16:00:00Z">
        <w:del w:id="1420" w:author="Edward Venator" w:date="2013-04-11T09:24:00Z">
          <w:r w:rsidR="00F00C41" w:rsidDel="006F1159">
            <w:delText>, which determines a sequence of velocities for the robot to execute in order to arrive at the desired location.</w:delText>
          </w:r>
        </w:del>
      </w:ins>
    </w:p>
    <w:p w:rsidR="00E141B1" w:rsidRDefault="004B32C0" w:rsidP="006F1159">
      <w:pPr>
        <w:rPr>
          <w:ins w:id="1421" w:author="Ed" w:date="2013-04-11T09:12:00Z"/>
        </w:rPr>
      </w:pPr>
      <w:ins w:id="1422" w:author="Ed" w:date="2013-04-08T09:10:00Z">
        <w:del w:id="1423" w:author="Edward Venator" w:date="2013-04-11T09:24:00Z">
          <w:r w:rsidDel="006F1159">
            <w:delText>ABBY performs localization</w:delText>
          </w:r>
        </w:del>
      </w:ins>
      <w:ins w:id="1424" w:author="Ed" w:date="2013-04-08T09:04:00Z">
        <w:del w:id="1425" w:author="Edward Venator" w:date="2013-04-11T09:24:00Z">
          <w:r w:rsidDel="006F1159">
            <w:delText xml:space="preserve"> by fusing odometry and Adaptive Monte Carlo localization methods to create a reliable, accurate estimate of the robot</w:delText>
          </w:r>
        </w:del>
      </w:ins>
      <w:ins w:id="1426" w:author="Ed" w:date="2013-04-08T09:08:00Z">
        <w:del w:id="1427" w:author="Edward Venator" w:date="2013-04-11T09:24:00Z">
          <w:r w:rsidDel="006F1159">
            <w:delText xml:space="preserve">’s position. </w:delText>
          </w:r>
        </w:del>
      </w:ins>
      <w:ins w:id="1428" w:author="Ed" w:date="2013-04-08T09:10:00Z">
        <w:del w:id="1429" w:author="Edward Venator" w:date="2013-04-11T09:24:00Z">
          <w:r w:rsidDel="006F1159">
            <w:delText>Two standard ROS mobile base planners develop global and local plans to specified waypoints.</w:delText>
          </w:r>
        </w:del>
      </w:ins>
      <w:del w:id="1430" w:author="Ed" w:date="2013-04-03T16:01:00Z">
        <w:r w:rsidR="0053034D" w:rsidDel="00F00C41">
          <w:delText>Before the robot can pick up any parts, it must drive to their location. In order to do that, the robot must be able to determine its location and navigate through its environment.</w:delText>
        </w:r>
      </w:del>
    </w:p>
    <w:p w:rsidR="00E141B1" w:rsidRDefault="0053034D">
      <w:pPr>
        <w:pStyle w:val="Heading3"/>
        <w:pPrChange w:id="1431" w:author="Ed" w:date="2013-04-02T11:34:00Z">
          <w:pPr>
            <w:pStyle w:val="Heading2"/>
          </w:pPr>
        </w:pPrChange>
      </w:pPr>
      <w:bookmarkStart w:id="1432" w:name="_Toc353177981"/>
      <w:bookmarkStart w:id="1433" w:name="_Toc352798802"/>
      <w:bookmarkStart w:id="1434" w:name="_Toc353435279"/>
      <w:r>
        <w:t>Localization</w:t>
      </w:r>
      <w:bookmarkEnd w:id="1406"/>
      <w:bookmarkEnd w:id="1432"/>
      <w:bookmarkEnd w:id="1433"/>
      <w:bookmarkEnd w:id="1434"/>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w:t>
      </w:r>
      <w:del w:id="1435" w:author="Ed" w:date="2013-04-03T16:01:00Z">
        <w:r w:rsidDel="00F00C41">
          <w:delText xml:space="preserve">location </w:delText>
        </w:r>
      </w:del>
      <w:r>
        <w:t xml:space="preserve">reference in the robot’s environment, sometimes called the “ground truth.”  There are advantages and disadvantages to both classes of localization methods, and </w:t>
      </w:r>
      <w:proofErr w:type="spellStart"/>
      <w:ins w:id="1436" w:author="Edward Venator" w:date="2013-04-11T09:12:00Z">
        <w:r w:rsidR="00C26887">
          <w:t>ABBY</w:t>
        </w:r>
        <w:r>
          <w:t>’s</w:t>
        </w:r>
      </w:ins>
      <w:del w:id="1437" w:author="Ed" w:date="2013-04-01T14:14:00Z">
        <w:r w:rsidDel="00C26887">
          <w:delText>ABBY</w:delText>
        </w:r>
      </w:del>
      <w:ins w:id="1438" w:author="Ed" w:date="2013-04-01T14:14:00Z">
        <w:r w:rsidR="00C26887">
          <w:t>ABBY</w:t>
        </w:r>
      </w:ins>
      <w:proofErr w:type="spellEnd"/>
      <w:del w:id="1439" w:author="Edward Venator" w:date="2013-04-11T09:12:00Z">
        <w:r>
          <w:delText>’s</w:delText>
        </w:r>
      </w:del>
      <w:r>
        <w:t xml:space="preserve"> localization uses a combination of relative and absolute localization</w:t>
      </w:r>
      <w:ins w:id="1440" w:author="Ed" w:date="2013-04-03T16:01:00Z">
        <w:r w:rsidR="00F00C41">
          <w:t xml:space="preserve"> to mitigate the disadvantages and leverage the advantages of each.</w:t>
        </w:r>
      </w:ins>
      <w:del w:id="1441" w:author="Ed" w:date="2013-04-03T16:01:00Z">
        <w:r w:rsidDel="00F00C41">
          <w:delText>.</w:delText>
        </w:r>
      </w:del>
    </w:p>
    <w:p w:rsidR="00330422" w:rsidRDefault="0053034D" w:rsidP="00CA427F">
      <w:pPr>
        <w:rPr>
          <w:ins w:id="1442" w:author="Ed" w:date="2013-04-08T09:13:00Z"/>
        </w:rPr>
      </w:pPr>
      <w:del w:id="1443" w:author="Ed" w:date="2013-04-08T09:12:00Z">
        <w:r w:rsidDel="00330422">
          <w:lastRenderedPageBreak/>
          <w:delText>Relative localization methods have several advantages over absolute localization methods.</w:delText>
        </w:r>
      </w:del>
      <w:del w:id="1444" w:author="Ed" w:date="2013-04-11T09:12:00Z">
        <w:r>
          <w:delText xml:space="preserve"> Relative</w:delText>
        </w:r>
      </w:del>
      <w:del w:id="1445" w:author="Ed" w:date="2013-04-08T09:12:00Z">
        <w:r w:rsidDel="00330422">
          <w:delText xml:space="preserve"> Relative</w:delText>
        </w:r>
      </w:del>
      <w:ins w:id="1446" w:author="Ed" w:date="2013-04-08T09:12:00Z">
        <w:r w:rsidR="00330422">
          <w:t>A benefit of</w:t>
        </w:r>
      </w:ins>
      <w:r>
        <w:t xml:space="preserve"> localization methods </w:t>
      </w:r>
      <w:ins w:id="1447" w:author="Ed" w:date="2013-04-08T09:12:00Z">
        <w:r w:rsidR="00330422">
          <w:t>is that they are</w:t>
        </w:r>
      </w:ins>
      <w:del w:id="1448" w:author="Ed" w:date="2013-04-08T09:12:00Z">
        <w:r w:rsidDel="00330422">
          <w:delText>tend to be</w:delText>
        </w:r>
      </w:del>
      <w:r>
        <w:t xml:space="preserve"> computationally simple. Odometry, </w:t>
      </w:r>
      <w:del w:id="1449" w:author="Ed" w:date="2013-04-08T09:12:00Z">
        <w:r w:rsidDel="00330422">
          <w:delText>for instance, can be accomplished on a two-wheeled differential drive robot in only</w:delText>
        </w:r>
      </w:del>
      <w:ins w:id="1450" w:author="Ed" w:date="2013-04-08T09:12:00Z">
        <w:r w:rsidR="00330422">
          <w:t>as implemented on ABBY, requires</w:t>
        </w:r>
      </w:ins>
      <w:r>
        <w:t xml:space="preserve"> 14 mathematical operations (7 addition, 4 multiplication, and 3 trigonometric</w:t>
      </w:r>
      <w:ins w:id="1451" w:author="Ed" w:date="2013-04-03T16:12:00Z">
        <w:r w:rsidR="004D686C">
          <w:t xml:space="preserve">, as shown in </w:t>
        </w:r>
      </w:ins>
      <w:ins w:id="1452" w:author="Edward Venator" w:date="2013-04-11T09:12:00Z">
        <w:r w:rsidR="008456AF">
          <w:fldChar w:fldCharType="begin"/>
        </w:r>
        <w:r w:rsidR="004D686C">
          <w:instrText xml:space="preserve"> REF _Ref352768872 \h </w:instrText>
        </w:r>
      </w:ins>
      <w:del w:id="1453" w:author="Edward Venator" w:date="2013-04-11T09:15:00Z">
        <w:r w:rsidR="00E141B1" w:rsidDel="00E141B1">
          <w:fldChar w:fldCharType="separate"/>
        </w:r>
      </w:del>
      <w:ins w:id="1454" w:author="Edward Venator" w:date="2013-04-11T09:12:00Z">
        <w:r w:rsidR="008456AF">
          <w:fldChar w:fldCharType="end"/>
        </w:r>
        <w:r>
          <w:t>).</w:t>
        </w:r>
      </w:ins>
      <w:ins w:id="1455" w:author="Ed" w:date="2013-04-03T16:12:00Z">
        <w:r w:rsidR="006B701A">
          <w:fldChar w:fldCharType="begin"/>
        </w:r>
        <w:r w:rsidR="004D686C">
          <w:instrText xml:space="preserve"> REF _Ref352768872 \h </w:instrText>
        </w:r>
      </w:ins>
      <w:del w:id="1456" w:author="Edward Venator" w:date="2013-04-11T09:15:00Z">
        <w:r w:rsidR="00E141B1" w:rsidDel="00E141B1">
          <w:fldChar w:fldCharType="separate"/>
        </w:r>
      </w:del>
      <w:del w:id="1457" w:author="Ed" w:date="2013-04-08T09:46:00Z">
        <w:r w:rsidR="006B701A">
          <w:fldChar w:fldCharType="end"/>
        </w:r>
      </w:del>
      <w:ins w:id="1458" w:author="Ed" w:date="2013-04-11T09:12:00Z">
        <w:r>
          <w:t>).</w:t>
        </w:r>
      </w:ins>
      <w:r>
        <w:t xml:space="preserve"> </w:t>
      </w:r>
      <w:del w:id="1459" w:author="Ed" w:date="2013-04-08T09:12:00Z">
        <w:r w:rsidDel="00330422">
          <w:delText>Because relative localization is so computationally simple, it</w:delText>
        </w:r>
      </w:del>
      <w:ins w:id="1460" w:author="Ed" w:date="2013-04-08T09:12:00Z">
        <w:r w:rsidR="00330422">
          <w:t>This</w:t>
        </w:r>
      </w:ins>
      <w:r>
        <w:t xml:space="preserve"> allows for high frequency update rates and implementation on embedded processors or in logic circuitry.</w:t>
      </w:r>
      <w:del w:id="1461" w:author="Ed" w:date="2013-04-11T09:12:00Z">
        <w:r>
          <w:delText xml:space="preserve"> </w:delText>
        </w:r>
      </w:del>
    </w:p>
    <w:p w:rsidR="00330422" w:rsidRPr="00AA0B7C" w:rsidRDefault="006B701A" w:rsidP="00330422">
      <w:pPr>
        <w:pStyle w:val="algorithm"/>
        <w:rPr>
          <w:ins w:id="1462" w:author="Ed" w:date="2013-04-08T09:13:00Z"/>
          <w:rFonts w:ascii="Calibri" w:eastAsia="Times New Roman" w:hAnsi="Calibri" w:cs="Times New Roman"/>
        </w:rPr>
      </w:pPr>
      <m:oMathPara>
        <m:oMathParaPr>
          <m:jc m:val="left"/>
        </m:oMathParaPr>
        <m:oMath>
          <m:sSub>
            <m:sSubPr>
              <m:ctrlPr>
                <w:ins w:id="1463" w:author="Ed" w:date="2013-04-08T09:13:00Z">
                  <w:rPr>
                    <w:rFonts w:ascii="Cambria Math" w:hAnsi="Cambria Math"/>
                  </w:rPr>
                </w:ins>
              </m:ctrlPr>
            </m:sSubPr>
            <m:e>
              <w:ins w:id="1464" w:author="Ed" w:date="2013-04-08T09:13:00Z">
                <m:r>
                  <w:rPr>
                    <w:rFonts w:ascii="Cambria Math" w:hAnsi="Cambria Math"/>
                  </w:rPr>
                  <m:t>d</m:t>
                </m:r>
              </w:ins>
            </m:e>
            <m:sub>
              <w:ins w:id="1465" w:author="Ed" w:date="2013-04-08T09:13:00Z">
                <m:r>
                  <w:rPr>
                    <w:rFonts w:ascii="Cambria Math" w:hAnsi="Cambria Math"/>
                  </w:rPr>
                  <m:t>r</m:t>
                </m:r>
              </w:ins>
            </m:sub>
          </m:sSub>
          <w:ins w:id="1466" w:author="Ed" w:date="2013-04-08T09:13:00Z">
            <m:r>
              <m:rPr>
                <m:sty m:val="p"/>
              </m:rPr>
              <w:rPr>
                <w:rFonts w:ascii="Cambria Math" w:hAnsi="Cambria Math"/>
              </w:rPr>
              <m:t>=</m:t>
            </m:r>
            <m:r>
              <w:rPr>
                <w:rFonts w:ascii="Cambria Math" w:hAnsi="Cambria Math"/>
              </w:rPr>
              <m:t>r</m:t>
            </m:r>
            <m:r>
              <m:rPr>
                <m:sty m:val="p"/>
              </m:rPr>
              <w:rPr>
                <w:rFonts w:ascii="Cambria Math" w:hAnsi="Cambria Math"/>
              </w:rPr>
              <m:t>-</m:t>
            </m:r>
          </w:ins>
          <m:sSub>
            <m:sSubPr>
              <m:ctrlPr>
                <w:ins w:id="1467" w:author="Ed" w:date="2013-04-08T09:13:00Z">
                  <w:rPr>
                    <w:rFonts w:ascii="Cambria Math" w:hAnsi="Cambria Math"/>
                  </w:rPr>
                </w:ins>
              </m:ctrlPr>
            </m:sSubPr>
            <m:e>
              <w:ins w:id="1468" w:author="Ed" w:date="2013-04-08T09:13:00Z">
                <m:r>
                  <w:rPr>
                    <w:rFonts w:ascii="Cambria Math" w:hAnsi="Cambria Math"/>
                  </w:rPr>
                  <m:t>r</m:t>
                </m:r>
              </w:ins>
            </m:e>
            <m:sub>
              <w:ins w:id="1469" w:author="Ed" w:date="2013-04-08T09:13:00Z">
                <m:r>
                  <m:rPr>
                    <m:sty m:val="p"/>
                  </m:rPr>
                  <w:rPr>
                    <w:rFonts w:ascii="Cambria Math" w:hAnsi="Cambria Math"/>
                  </w:rPr>
                  <m:t>0</m:t>
                </m:r>
              </w:ins>
            </m:sub>
          </m:sSub>
        </m:oMath>
      </m:oMathPara>
    </w:p>
    <w:p w:rsidR="00330422" w:rsidRDefault="00330422" w:rsidP="00330422">
      <w:pPr>
        <w:pStyle w:val="algorithm"/>
        <w:rPr>
          <w:ins w:id="1470" w:author="Ed" w:date="2013-04-08T09:13:00Z"/>
        </w:rPr>
      </w:pPr>
      <w:ins w:id="1471" w:author="Ed" w:date="2013-04-11T09:12:00Z">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pt;height:15.05pt" o:ole="" filled="t">
              <v:fill color2="black"/>
              <v:imagedata r:id="rId27" o:title=""/>
            </v:shape>
            <o:OLEObject Type="Embed" ProgID="Equation.3" ShapeID="_x0000_i1025" DrawAspect="Content" ObjectID="_1427179345" r:id="rId28"/>
          </w:object>
        </w:r>
      </w:ins>
    </w:p>
    <w:p w:rsidR="00330422" w:rsidRDefault="00330422" w:rsidP="00330422">
      <w:pPr>
        <w:pStyle w:val="algorithm"/>
        <w:rPr>
          <w:ins w:id="1472" w:author="Ed" w:date="2013-04-08T09:13:00Z"/>
        </w:rPr>
      </w:pPr>
      <w:ins w:id="1473" w:author="Ed" w:date="2013-04-11T09:12:00Z">
        <w:r w:rsidRPr="00C366B4">
          <w:object w:dxaOrig="1980" w:dyaOrig="360">
            <v:shape id="_x0000_i1026" type="#_x0000_t75" style="width:98.85pt;height:18.25pt" o:ole="" filled="t">
              <v:fill color2="black"/>
              <v:imagedata r:id="rId29" o:title=""/>
            </v:shape>
            <o:OLEObject Type="Embed" ProgID="Equation.3" ShapeID="_x0000_i1026" DrawAspect="Content" ObjectID="_1427179346" r:id="rId30"/>
          </w:object>
        </w:r>
      </w:ins>
    </w:p>
    <w:p w:rsidR="00330422" w:rsidRPr="00AA0B7C" w:rsidRDefault="006B701A" w:rsidP="00330422">
      <w:pPr>
        <w:pStyle w:val="algorithm"/>
        <w:rPr>
          <w:ins w:id="1474" w:author="Ed" w:date="2013-04-08T09:13:00Z"/>
        </w:rPr>
      </w:pPr>
      <m:oMathPara>
        <m:oMathParaPr>
          <m:jc m:val="left"/>
        </m:oMathParaPr>
        <m:oMath>
          <m:sSub>
            <m:sSubPr>
              <m:ctrlPr>
                <w:ins w:id="1475" w:author="Ed" w:date="2013-04-08T09:13:00Z">
                  <w:rPr>
                    <w:rFonts w:ascii="Cambria Math" w:hAnsi="Cambria Math"/>
                  </w:rPr>
                </w:ins>
              </m:ctrlPr>
            </m:sSubPr>
            <m:e>
              <w:ins w:id="1476" w:author="Ed" w:date="2013-04-08T09:13:00Z">
                <m:r>
                  <w:rPr>
                    <w:rFonts w:ascii="Cambria Math" w:hAnsi="Cambria Math"/>
                  </w:rPr>
                  <m:t>d</m:t>
                </m:r>
              </w:ins>
            </m:e>
            <m:sub>
              <w:ins w:id="1477" w:author="Ed" w:date="2013-04-08T09:13:00Z">
                <m:r>
                  <w:rPr>
                    <w:rFonts w:ascii="Cambria Math" w:hAnsi="Cambria Math"/>
                  </w:rPr>
                  <m:t>x</m:t>
                </m:r>
              </w:ins>
            </m:sub>
          </m:sSub>
          <w:ins w:id="1478" w:author="Ed" w:date="2013-04-08T09:13:00Z">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w:ins>
        </m:oMath>
      </m:oMathPara>
    </w:p>
    <w:p w:rsidR="00330422" w:rsidRDefault="00330422" w:rsidP="00330422">
      <w:pPr>
        <w:pStyle w:val="algorithm"/>
        <w:rPr>
          <w:ins w:id="1479" w:author="Ed" w:date="2013-04-08T09:13:00Z"/>
        </w:rPr>
      </w:pPr>
      <w:ins w:id="1480" w:author="Ed" w:date="2013-04-11T09:12:00Z">
        <w:r w:rsidRPr="00C366B4">
          <w:object w:dxaOrig="1100" w:dyaOrig="360">
            <v:shape id="_x0000_i1027" type="#_x0000_t75" style="width:54.8pt;height:18.25pt" o:ole="" filled="t">
              <v:fill color2="black"/>
              <v:imagedata r:id="rId31" o:title=""/>
            </v:shape>
            <o:OLEObject Type="Embed" ProgID="Equation.3" ShapeID="_x0000_i1027" DrawAspect="Content" ObjectID="_1427179347" r:id="rId32"/>
          </w:object>
        </w:r>
      </w:ins>
    </w:p>
    <w:p w:rsidR="00330422" w:rsidRPr="00AA0B7C" w:rsidRDefault="006B701A" w:rsidP="00330422">
      <w:pPr>
        <w:pStyle w:val="algorithm"/>
        <w:rPr>
          <w:ins w:id="1481" w:author="Ed" w:date="2013-04-08T09:13:00Z"/>
        </w:rPr>
      </w:pPr>
      <m:oMathPara>
        <m:oMathParaPr>
          <m:jc m:val="left"/>
        </m:oMathParaPr>
        <m:oMath>
          <m:sSub>
            <m:sSubPr>
              <m:ctrlPr>
                <w:ins w:id="1482" w:author="Ed" w:date="2013-04-08T09:13:00Z">
                  <w:rPr>
                    <w:rFonts w:ascii="Cambria Math" w:hAnsi="Cambria Math"/>
                  </w:rPr>
                </w:ins>
              </m:ctrlPr>
            </m:sSubPr>
            <m:e>
              <w:ins w:id="1483" w:author="Ed" w:date="2013-04-08T09:13:00Z">
                <m:r>
                  <w:rPr>
                    <w:rFonts w:ascii="Cambria Math" w:hAnsi="Cambria Math"/>
                  </w:rPr>
                  <m:t>d</m:t>
                </m:r>
              </w:ins>
            </m:e>
            <m:sub>
              <w:ins w:id="1484" w:author="Ed" w:date="2013-04-08T09:13:00Z">
                <m:r>
                  <w:rPr>
                    <w:rFonts w:ascii="Cambria Math" w:hAnsi="Cambria Math"/>
                  </w:rPr>
                  <m:t>y</m:t>
                </m:r>
              </w:ins>
            </m:sub>
          </m:sSub>
          <w:ins w:id="1485" w:author="Ed" w:date="2013-04-08T09:13:00Z">
            <m:r>
              <m:rPr>
                <m:sty m:val="p"/>
              </m:rPr>
              <w:rPr>
                <w:rFonts w:ascii="Cambria Math" w:hAnsi="Cambria Math"/>
              </w:rPr>
              <m:t>=</m:t>
            </m:r>
            <m:r>
              <w:rPr>
                <w:rFonts w:ascii="Cambria Math" w:hAnsi="Cambria Math"/>
              </w:rPr>
              <m:t>trans</m:t>
            </m:r>
            <m:r>
              <m:rPr>
                <m:sty m:val="p"/>
              </m:rPr>
              <w:rPr>
                <w:rFonts w:ascii="Cambria Math" w:hAnsi="Cambria Math"/>
              </w:rPr>
              <m:t>*</m:t>
            </m:r>
          </w:ins>
          <m:func>
            <m:funcPr>
              <m:ctrlPr>
                <w:ins w:id="1486" w:author="Ed" w:date="2013-04-08T09:13:00Z">
                  <w:rPr>
                    <w:rFonts w:ascii="Cambria Math" w:hAnsi="Cambria Math"/>
                  </w:rPr>
                </w:ins>
              </m:ctrlPr>
            </m:funcPr>
            <m:fName>
              <w:ins w:id="1487" w:author="Ed" w:date="2013-04-08T09:13:00Z">
                <m:r>
                  <m:rPr>
                    <m:sty m:val="p"/>
                  </m:rPr>
                  <w:rPr>
                    <w:rFonts w:ascii="Cambria Math" w:hAnsi="Cambria Math"/>
                  </w:rPr>
                  <m:t>sin</m:t>
                </m:r>
              </w:ins>
            </m:fName>
            <m:e>
              <m:d>
                <m:dPr>
                  <m:ctrlPr>
                    <w:ins w:id="1488" w:author="Ed" w:date="2013-04-08T09:13:00Z">
                      <w:rPr>
                        <w:rFonts w:ascii="Cambria Math" w:hAnsi="Cambria Math"/>
                      </w:rPr>
                    </w:ins>
                  </m:ctrlPr>
                </m:dPr>
                <m:e>
                  <w:ins w:id="1489" w:author="Ed" w:date="2013-04-08T09:13:00Z">
                    <m:r>
                      <w:rPr>
                        <w:rFonts w:ascii="Cambria Math" w:hAnsi="Cambria Math"/>
                      </w:rPr>
                      <m:t>θ</m:t>
                    </m:r>
                  </w:ins>
                </m:e>
              </m:d>
            </m:e>
          </m:func>
        </m:oMath>
      </m:oMathPara>
    </w:p>
    <w:p w:rsidR="00330422" w:rsidRDefault="00330422" w:rsidP="00330422">
      <w:pPr>
        <w:pStyle w:val="algorithm"/>
        <w:rPr>
          <w:ins w:id="1490" w:author="Ed" w:date="2013-04-08T09:13:00Z"/>
        </w:rPr>
      </w:pPr>
      <w:ins w:id="1491" w:author="Ed" w:date="2013-04-11T09:12:00Z">
        <w:r w:rsidRPr="00C366B4">
          <w:object w:dxaOrig="1140" w:dyaOrig="380">
            <v:shape id="_x0000_i1028" type="#_x0000_t75" style="width:56.95pt;height:19.35pt" o:ole="" filled="t">
              <v:fill color2="black"/>
              <v:imagedata r:id="rId33" o:title=""/>
            </v:shape>
            <o:OLEObject Type="Embed" ProgID="Equation.3" ShapeID="_x0000_i1028" DrawAspect="Content" ObjectID="_1427179348" r:id="rId34"/>
          </w:object>
        </w:r>
      </w:ins>
    </w:p>
    <w:p w:rsidR="00330422" w:rsidRPr="00AA0B7C" w:rsidRDefault="006B701A" w:rsidP="00330422">
      <w:pPr>
        <w:pStyle w:val="algorithm"/>
        <w:rPr>
          <w:ins w:id="1492" w:author="Ed" w:date="2013-04-08T09:13:00Z"/>
        </w:rPr>
      </w:pPr>
      <m:oMathPara>
        <m:oMathParaPr>
          <m:jc m:val="left"/>
        </m:oMathParaPr>
        <m:oMath>
          <m:sSub>
            <m:sSubPr>
              <m:ctrlPr>
                <w:ins w:id="1493" w:author="Ed" w:date="2013-04-08T09:13:00Z">
                  <w:rPr>
                    <w:rFonts w:ascii="Cambria Math" w:hAnsi="Cambria Math"/>
                  </w:rPr>
                </w:ins>
              </m:ctrlPr>
            </m:sSubPr>
            <m:e>
              <w:ins w:id="1494" w:author="Ed" w:date="2013-04-08T09:13:00Z">
                <m:r>
                  <w:rPr>
                    <w:rFonts w:ascii="Cambria Math" w:hAnsi="Cambria Math"/>
                  </w:rPr>
                  <m:t>d</m:t>
                </m:r>
              </w:ins>
            </m:e>
            <m:sub>
              <w:ins w:id="1495" w:author="Ed" w:date="2013-04-08T09:13:00Z">
                <m:r>
                  <w:rPr>
                    <w:rFonts w:ascii="Cambria Math" w:hAnsi="Cambria Math"/>
                  </w:rPr>
                  <m:t>θ</m:t>
                </m:r>
              </w:ins>
            </m:sub>
          </m:sSub>
          <w:ins w:id="1496" w:author="Ed" w:date="2013-04-08T09:13:00Z">
            <m:r>
              <m:rPr>
                <m:sty m:val="p"/>
              </m:rPr>
              <w:rPr>
                <w:rFonts w:ascii="Cambria Math" w:hAnsi="Cambria Math"/>
              </w:rPr>
              <m:t>=arcsin⁡(</m:t>
            </m:r>
          </w:ins>
          <m:sSub>
            <m:sSubPr>
              <m:ctrlPr>
                <w:ins w:id="1497" w:author="Ed" w:date="2013-04-08T09:13:00Z">
                  <w:rPr>
                    <w:rFonts w:ascii="Cambria Math" w:hAnsi="Cambria Math"/>
                  </w:rPr>
                </w:ins>
              </m:ctrlPr>
            </m:sSubPr>
            <m:e>
              <w:ins w:id="1498" w:author="Ed" w:date="2013-04-08T09:13:00Z">
                <m:r>
                  <w:rPr>
                    <w:rFonts w:ascii="Cambria Math" w:hAnsi="Cambria Math"/>
                  </w:rPr>
                  <m:t>k</m:t>
                </m:r>
              </w:ins>
            </m:e>
            <m:sub>
              <w:ins w:id="1499" w:author="Ed" w:date="2013-04-08T09:13:00Z">
                <m:r>
                  <w:rPr>
                    <w:rFonts w:ascii="Cambria Math" w:hAnsi="Cambria Math"/>
                  </w:rPr>
                  <m:t>θ</m:t>
                </m:r>
              </w:ins>
            </m:sub>
          </m:sSub>
          <w:ins w:id="1500" w:author="Ed" w:date="2013-04-08T09:13:00Z">
            <m:r>
              <m:rPr>
                <m:sty m:val="p"/>
              </m:rPr>
              <w:rPr>
                <w:rFonts w:ascii="Cambria Math" w:hAnsi="Cambria Math"/>
              </w:rPr>
              <m:t>*</m:t>
            </m:r>
          </w:ins>
          <m:d>
            <m:dPr>
              <m:ctrlPr>
                <w:ins w:id="1501" w:author="Ed" w:date="2013-04-08T09:13:00Z">
                  <w:rPr>
                    <w:rFonts w:ascii="Cambria Math" w:hAnsi="Cambria Math"/>
                  </w:rPr>
                </w:ins>
              </m:ctrlPr>
            </m:dPr>
            <m:e>
              <m:sSub>
                <m:sSubPr>
                  <m:ctrlPr>
                    <w:ins w:id="1502" w:author="Ed" w:date="2013-04-08T09:13:00Z">
                      <w:rPr>
                        <w:rFonts w:ascii="Cambria Math" w:hAnsi="Cambria Math"/>
                      </w:rPr>
                    </w:ins>
                  </m:ctrlPr>
                </m:sSubPr>
                <m:e>
                  <w:ins w:id="1503" w:author="Ed" w:date="2013-04-08T09:13:00Z">
                    <m:r>
                      <w:rPr>
                        <w:rFonts w:ascii="Cambria Math" w:hAnsi="Cambria Math"/>
                      </w:rPr>
                      <m:t>d</m:t>
                    </m:r>
                  </w:ins>
                </m:e>
                <m:sub>
                  <w:ins w:id="1504" w:author="Ed" w:date="2013-04-08T09:13:00Z">
                    <m:r>
                      <w:rPr>
                        <w:rFonts w:ascii="Cambria Math" w:hAnsi="Cambria Math"/>
                      </w:rPr>
                      <m:t>r</m:t>
                    </m:r>
                  </w:ins>
                </m:sub>
              </m:sSub>
              <w:ins w:id="1505" w:author="Ed" w:date="2013-04-08T09:13:00Z">
                <m:r>
                  <m:rPr>
                    <m:sty m:val="p"/>
                  </m:rPr>
                  <w:rPr>
                    <w:rFonts w:ascii="Cambria Math" w:hAnsi="Cambria Math"/>
                  </w:rPr>
                  <m:t>-</m:t>
                </m:r>
              </w:ins>
              <m:sSub>
                <m:sSubPr>
                  <m:ctrlPr>
                    <w:ins w:id="1506" w:author="Ed" w:date="2013-04-08T09:13:00Z">
                      <w:rPr>
                        <w:rFonts w:ascii="Cambria Math" w:hAnsi="Cambria Math"/>
                      </w:rPr>
                    </w:ins>
                  </m:ctrlPr>
                </m:sSubPr>
                <m:e>
                  <w:ins w:id="1507" w:author="Ed" w:date="2013-04-08T09:13:00Z">
                    <m:r>
                      <w:rPr>
                        <w:rFonts w:ascii="Cambria Math" w:hAnsi="Cambria Math"/>
                      </w:rPr>
                      <m:t>d</m:t>
                    </m:r>
                  </w:ins>
                </m:e>
                <m:sub>
                  <w:ins w:id="1508" w:author="Ed" w:date="2013-04-08T09:13:00Z">
                    <m:r>
                      <w:rPr>
                        <w:rFonts w:ascii="Cambria Math" w:hAnsi="Cambria Math"/>
                      </w:rPr>
                      <m:t>l</m:t>
                    </m:r>
                  </w:ins>
                </m:sub>
              </m:sSub>
            </m:e>
          </m:d>
          <w:ins w:id="1509" w:author="Ed" w:date="2013-04-08T09:13:00Z">
            <m:r>
              <m:rPr>
                <m:sty m:val="p"/>
              </m:rPr>
              <w:rPr>
                <w:rFonts w:ascii="Cambria Math" w:hAnsi="Cambria Math"/>
              </w:rPr>
              <m:t>)</m:t>
            </m:r>
          </w:ins>
        </m:oMath>
      </m:oMathPara>
    </w:p>
    <w:p w:rsidR="00330422" w:rsidRPr="00AA0B7C" w:rsidRDefault="00330422" w:rsidP="00330422">
      <w:pPr>
        <w:pStyle w:val="algorithm"/>
        <w:rPr>
          <w:ins w:id="1510" w:author="Ed" w:date="2013-04-08T09:13:00Z"/>
        </w:rPr>
      </w:pPr>
      <m:oMathPara>
        <m:oMathParaPr>
          <m:jc m:val="left"/>
        </m:oMathParaPr>
        <m:oMath>
          <w:ins w:id="1511" w:author="Ed" w:date="2013-04-08T09:13:00Z">
            <m:r>
              <w:rPr>
                <w:rFonts w:ascii="Cambria Math" w:hAnsi="Cambria Math"/>
              </w:rPr>
              <m:t>θ</m:t>
            </m:r>
            <m:r>
              <m:rPr>
                <m:sty m:val="p"/>
              </m:rPr>
              <w:rPr>
                <w:rFonts w:ascii="Cambria Math" w:hAnsi="Cambria Math"/>
              </w:rPr>
              <m:t>=</m:t>
            </m:r>
          </w:ins>
          <m:sSub>
            <m:sSubPr>
              <m:ctrlPr>
                <w:ins w:id="1512" w:author="Ed" w:date="2013-04-08T09:13:00Z">
                  <w:rPr>
                    <w:rFonts w:ascii="Cambria Math" w:hAnsi="Cambria Math"/>
                  </w:rPr>
                </w:ins>
              </m:ctrlPr>
            </m:sSubPr>
            <m:e>
              <w:ins w:id="1513" w:author="Ed" w:date="2013-04-08T09:13:00Z">
                <m:r>
                  <w:rPr>
                    <w:rFonts w:ascii="Cambria Math" w:hAnsi="Cambria Math"/>
                  </w:rPr>
                  <m:t>θ</m:t>
                </m:r>
              </w:ins>
            </m:e>
            <m:sub>
              <w:ins w:id="1514" w:author="Ed" w:date="2013-04-08T09:13:00Z">
                <m:r>
                  <m:rPr>
                    <m:sty m:val="p"/>
                  </m:rPr>
                  <w:rPr>
                    <w:rFonts w:ascii="Cambria Math" w:hAnsi="Cambria Math"/>
                  </w:rPr>
                  <m:t>0</m:t>
                </m:r>
              </w:ins>
            </m:sub>
          </m:sSub>
          <w:ins w:id="1515" w:author="Ed" w:date="2013-04-08T09:13:00Z">
            <m:r>
              <m:rPr>
                <m:sty m:val="p"/>
              </m:rPr>
              <w:rPr>
                <w:rFonts w:ascii="Cambria Math" w:hAnsi="Cambria Math"/>
              </w:rPr>
              <m:t>+</m:t>
            </m:r>
          </w:ins>
          <m:sSub>
            <m:sSubPr>
              <m:ctrlPr>
                <w:ins w:id="1516" w:author="Ed" w:date="2013-04-08T09:13:00Z">
                  <w:rPr>
                    <w:rFonts w:ascii="Cambria Math" w:hAnsi="Cambria Math"/>
                  </w:rPr>
                </w:ins>
              </m:ctrlPr>
            </m:sSubPr>
            <m:e>
              <w:ins w:id="1517" w:author="Ed" w:date="2013-04-08T09:13:00Z">
                <m:r>
                  <w:rPr>
                    <w:rFonts w:ascii="Cambria Math" w:hAnsi="Cambria Math"/>
                  </w:rPr>
                  <m:t>d</m:t>
                </m:r>
              </w:ins>
            </m:e>
            <m:sub>
              <w:ins w:id="1518" w:author="Ed" w:date="2013-04-08T09:13:00Z">
                <m:r>
                  <w:rPr>
                    <w:rFonts w:ascii="Cambria Math" w:hAnsi="Cambria Math"/>
                  </w:rPr>
                  <m:t>θ</m:t>
                </m:r>
              </w:ins>
            </m:sub>
          </m:sSub>
        </m:oMath>
      </m:oMathPara>
    </w:p>
    <w:p w:rsidR="00330422" w:rsidRPr="00C366B4" w:rsidRDefault="00330422" w:rsidP="00330422">
      <w:pPr>
        <w:pStyle w:val="Caption"/>
        <w:rPr>
          <w:ins w:id="1519" w:author="Ed" w:date="2013-04-08T09:13:00Z"/>
        </w:rPr>
      </w:pPr>
      <w:bookmarkStart w:id="1520" w:name="_Ref353175861"/>
      <w:ins w:id="1521" w:author="Ed" w:date="2013-04-08T09:13:00Z">
        <w:r>
          <w:t xml:space="preserve">Algorithm </w:t>
        </w:r>
        <w:r w:rsidR="006B701A">
          <w:fldChar w:fldCharType="begin"/>
        </w:r>
        <w:r>
          <w:instrText xml:space="preserve"> SEQ Algorithm \* ARABIC </w:instrText>
        </w:r>
        <w:r w:rsidR="006B701A">
          <w:fldChar w:fldCharType="separate"/>
        </w:r>
      </w:ins>
      <w:ins w:id="1522" w:author="Edward Venator" w:date="2013-04-11T09:15:00Z">
        <w:r w:rsidR="00E141B1">
          <w:rPr>
            <w:noProof/>
          </w:rPr>
          <w:t>1</w:t>
        </w:r>
      </w:ins>
      <w:ins w:id="1523" w:author="Ed" w:date="2013-04-08T09:13:00Z">
        <w:r w:rsidR="006B701A">
          <w:rPr>
            <w:noProof/>
          </w:rPr>
          <w:fldChar w:fldCharType="end"/>
        </w:r>
        <w:bookmarkEnd w:id="1520"/>
        <w:r>
          <w:t xml:space="preserve">: Odometry update from differential wheel encoder measurements. </w:t>
        </w:r>
        <w:proofErr w:type="spellStart"/>
        <w:r>
          <w:t>d</w:t>
        </w:r>
        <w:r>
          <w:rPr>
            <w:vertAlign w:val="subscript"/>
          </w:rPr>
          <w:t>r</w:t>
        </w:r>
        <w:proofErr w:type="spellEnd"/>
        <w:r>
          <w:t xml:space="preserve"> and d</w:t>
        </w:r>
        <w:r>
          <w:rPr>
            <w:vertAlign w:val="subscript"/>
          </w:rPr>
          <w:t>l</w:t>
        </w:r>
        <w:r>
          <w:t xml:space="preserve"> are the difference in encoder counts since the last update. trans is the translation. </w:t>
        </w:r>
        <w:proofErr w:type="spellStart"/>
        <w:r>
          <w:t>d</w:t>
        </w:r>
        <w:r>
          <w:rPr>
            <w:vertAlign w:val="subscript"/>
          </w:rPr>
          <w:t>x</w:t>
        </w:r>
        <w:proofErr w:type="spellEnd"/>
        <w:r>
          <w:t xml:space="preserve"> and </w:t>
        </w:r>
        <w:proofErr w:type="spellStart"/>
        <w:r>
          <w:t>d</w:t>
        </w:r>
        <w:r>
          <w:rPr>
            <w:vertAlign w:val="subscript"/>
          </w:rPr>
          <w:t>y</w:t>
        </w:r>
        <w:proofErr w:type="spellEnd"/>
        <w:r>
          <w:t xml:space="preserve"> are the translation in the x and y directions. </w:t>
        </w:r>
        <w:proofErr w:type="spellStart"/>
        <w:r>
          <w:t>d</w:t>
        </w:r>
        <w:r>
          <w:rPr>
            <w:vertAlign w:val="subscript"/>
          </w:rPr>
          <w:t>Θ</w:t>
        </w:r>
        <w:proofErr w:type="spellEnd"/>
        <w:r>
          <w:t xml:space="preserve"> is the rotation in theta, and Θ is the heading.</w:t>
        </w:r>
      </w:ins>
    </w:p>
    <w:p w:rsidR="0053034D" w:rsidRDefault="0053034D" w:rsidP="00CA427F">
      <w:del w:id="1524" w:author="Ed" w:date="2013-04-08T09:13:00Z">
        <w:r w:rsidDel="00330422">
          <w:delText xml:space="preserve"> </w:delText>
        </w:r>
      </w:del>
      <w:ins w:id="1525" w:author="Ed" w:date="2013-04-08T09:13:00Z">
        <w:r w:rsidR="00330422">
          <w:t>Further, r</w:t>
        </w:r>
      </w:ins>
      <w:del w:id="1526" w:author="Ed" w:date="2013-04-08T09:13:00Z">
        <w:r w:rsidDel="00330422">
          <w:delText>R</w:delText>
        </w:r>
      </w:del>
      <w:r>
        <w:t>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AA0B7C" w:rsidRPr="00AA0B7C" w:rsidDel="00330422" w:rsidRDefault="006B701A" w:rsidP="00CA427F">
      <w:pPr>
        <w:pStyle w:val="algorithm"/>
        <w:rPr>
          <w:del w:id="1527" w:author="Ed" w:date="2013-04-08T09:13:00Z"/>
          <w:rFonts w:ascii="Calibri" w:eastAsia="Times New Roman" w:hAnsi="Calibri" w:cs="Times New Roman"/>
        </w:rPr>
      </w:pPr>
      <m:oMathPara>
        <m:oMathParaPr>
          <m:jc m:val="left"/>
        </m:oMathParaPr>
        <m:oMath>
          <m:sSub>
            <m:sSubPr>
              <m:ctrlPr>
                <w:del w:id="1528" w:author="Ed" w:date="2013-04-08T09:13:00Z">
                  <w:rPr>
                    <w:rFonts w:ascii="Cambria Math" w:hAnsi="Cambria Math"/>
                  </w:rPr>
                </w:del>
              </m:ctrlPr>
            </m:sSubPr>
            <m:e>
              <w:del w:id="1529" w:author="Ed" w:date="2013-04-08T09:13:00Z">
                <m:r>
                  <w:rPr>
                    <w:rFonts w:ascii="Cambria Math" w:hAnsi="Cambria Math"/>
                  </w:rPr>
                  <m:t>d</m:t>
                </m:r>
              </w:del>
            </m:e>
            <m:sub>
              <w:del w:id="1530" w:author="Ed" w:date="2013-04-08T09:13:00Z">
                <m:r>
                  <w:rPr>
                    <w:rFonts w:ascii="Cambria Math" w:hAnsi="Cambria Math"/>
                  </w:rPr>
                  <m:t>r</m:t>
                </m:r>
              </w:del>
            </m:sub>
          </m:sSub>
          <w:del w:id="1531" w:author="Ed" w:date="2013-04-08T09:13:00Z">
            <m:r>
              <m:rPr>
                <m:sty m:val="p"/>
              </m:rPr>
              <w:rPr>
                <w:rFonts w:ascii="Cambria Math" w:hAnsi="Cambria Math"/>
              </w:rPr>
              <m:t>=</m:t>
            </m:r>
            <m:r>
              <w:rPr>
                <w:rFonts w:ascii="Cambria Math" w:hAnsi="Cambria Math"/>
              </w:rPr>
              <m:t>r</m:t>
            </m:r>
            <m:r>
              <m:rPr>
                <m:sty m:val="p"/>
              </m:rPr>
              <w:rPr>
                <w:rFonts w:ascii="Cambria Math" w:hAnsi="Cambria Math"/>
              </w:rPr>
              <m:t>-</m:t>
            </m:r>
          </w:del>
          <m:sSub>
            <m:sSubPr>
              <m:ctrlPr>
                <w:del w:id="1532" w:author="Ed" w:date="2013-04-08T09:13:00Z">
                  <w:rPr>
                    <w:rFonts w:ascii="Cambria Math" w:hAnsi="Cambria Math"/>
                  </w:rPr>
                </w:del>
              </m:ctrlPr>
            </m:sSubPr>
            <m:e>
              <w:del w:id="1533" w:author="Ed" w:date="2013-04-08T09:13:00Z">
                <m:r>
                  <w:rPr>
                    <w:rFonts w:ascii="Cambria Math" w:hAnsi="Cambria Math"/>
                  </w:rPr>
                  <m:t>r</m:t>
                </m:r>
              </w:del>
            </m:e>
            <m:sub>
              <w:del w:id="1534" w:author="Ed" w:date="2013-04-08T09:13:00Z">
                <m:r>
                  <m:rPr>
                    <m:sty m:val="p"/>
                  </m:rPr>
                  <w:rPr>
                    <w:rFonts w:ascii="Cambria Math" w:hAnsi="Cambria Math"/>
                  </w:rPr>
                  <m:t>0</m:t>
                </m:r>
              </w:del>
            </m:sub>
          </m:sSub>
        </m:oMath>
      </m:oMathPara>
    </w:p>
    <w:p w:rsidR="0053034D" w:rsidDel="00330422" w:rsidRDefault="0053034D" w:rsidP="00CA427F">
      <w:pPr>
        <w:pStyle w:val="algorithm"/>
        <w:rPr>
          <w:del w:id="1535" w:author="Ed" w:date="2013-04-08T09:13:00Z"/>
        </w:rPr>
      </w:pPr>
      <w:del w:id="1536" w:author="Ed" w:date="2013-04-08T09:13:00Z">
        <w:r w:rsidRPr="006F204F" w:rsidDel="00330422">
          <w:object w:dxaOrig="927" w:dyaOrig="301">
            <v:shape id="_x0000_i1029" type="#_x0000_t75" style="width:46.2pt;height:15.05pt" o:ole="" filled="t">
              <v:fill color2="black"/>
              <v:imagedata r:id="rId27" o:title=""/>
            </v:shape>
            <o:OLEObject Type="Embed" ProgID="Equation.3" ShapeID="_x0000_i1029" DrawAspect="Content" ObjectID="_1427179349" r:id="rId35"/>
          </w:object>
        </w:r>
      </w:del>
    </w:p>
    <w:p w:rsidR="0053034D" w:rsidDel="00330422" w:rsidRDefault="00C366B4" w:rsidP="00CA427F">
      <w:pPr>
        <w:pStyle w:val="algorithm"/>
        <w:rPr>
          <w:del w:id="1537" w:author="Ed" w:date="2013-04-08T09:13:00Z"/>
        </w:rPr>
      </w:pPr>
      <w:del w:id="1538" w:author="Ed" w:date="2013-04-08T09:13:00Z">
        <w:r w:rsidRPr="00C366B4" w:rsidDel="00330422">
          <w:object w:dxaOrig="1980" w:dyaOrig="360">
            <v:shape id="_x0000_i1030" type="#_x0000_t75" style="width:98.85pt;height:18.25pt" o:ole="" filled="t">
              <v:fill color2="black"/>
              <v:imagedata r:id="rId29" o:title=""/>
            </v:shape>
            <o:OLEObject Type="Embed" ProgID="Equation.3" ShapeID="_x0000_i1030" DrawAspect="Content" ObjectID="_1427179350" r:id="rId36"/>
          </w:object>
        </w:r>
      </w:del>
    </w:p>
    <w:p w:rsidR="0053034D" w:rsidRPr="00AA0B7C" w:rsidDel="00330422" w:rsidRDefault="006B701A" w:rsidP="00CA427F">
      <w:pPr>
        <w:pStyle w:val="algorithm"/>
        <w:rPr>
          <w:del w:id="1539" w:author="Ed" w:date="2013-04-08T09:13:00Z"/>
        </w:rPr>
      </w:pPr>
      <m:oMathPara>
        <m:oMathParaPr>
          <m:jc m:val="left"/>
        </m:oMathParaPr>
        <m:oMath>
          <m:sSub>
            <m:sSubPr>
              <m:ctrlPr>
                <w:del w:id="1540" w:author="Ed" w:date="2013-04-08T09:13:00Z">
                  <w:rPr>
                    <w:rFonts w:ascii="Cambria Math" w:hAnsi="Cambria Math"/>
                  </w:rPr>
                </w:del>
              </m:ctrlPr>
            </m:sSubPr>
            <m:e>
              <w:del w:id="1541" w:author="Ed" w:date="2013-04-08T09:13:00Z">
                <m:r>
                  <w:rPr>
                    <w:rFonts w:ascii="Cambria Math" w:hAnsi="Cambria Math"/>
                  </w:rPr>
                  <m:t>d</m:t>
                </m:r>
              </w:del>
            </m:e>
            <m:sub>
              <w:del w:id="1542" w:author="Ed" w:date="2013-04-08T09:13:00Z">
                <m:r>
                  <w:rPr>
                    <w:rFonts w:ascii="Cambria Math" w:hAnsi="Cambria Math"/>
                  </w:rPr>
                  <m:t>x</m:t>
                </m:r>
              </w:del>
            </m:sub>
          </m:sSub>
          <w:del w:id="1543" w:author="Ed" w:date="2013-04-08T09:13:00Z">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w:del>
        </m:oMath>
      </m:oMathPara>
    </w:p>
    <w:p w:rsidR="0053034D" w:rsidDel="00330422" w:rsidRDefault="00C366B4" w:rsidP="00CA427F">
      <w:pPr>
        <w:pStyle w:val="algorithm"/>
        <w:rPr>
          <w:del w:id="1544" w:author="Ed" w:date="2013-04-08T09:13:00Z"/>
        </w:rPr>
      </w:pPr>
      <w:del w:id="1545" w:author="Ed" w:date="2013-04-08T09:13:00Z">
        <w:r w:rsidRPr="00C366B4" w:rsidDel="00330422">
          <w:object w:dxaOrig="1100" w:dyaOrig="360">
            <v:shape id="_x0000_i1031" type="#_x0000_t75" style="width:54.8pt;height:18.25pt" o:ole="" filled="t">
              <v:fill color2="black"/>
              <v:imagedata r:id="rId31" o:title=""/>
            </v:shape>
            <o:OLEObject Type="Embed" ProgID="Equation.3" ShapeID="_x0000_i1031" DrawAspect="Content" ObjectID="_1427179351" r:id="rId37"/>
          </w:object>
        </w:r>
      </w:del>
    </w:p>
    <w:p w:rsidR="00AA0B7C" w:rsidRPr="00AA0B7C" w:rsidDel="00330422" w:rsidRDefault="006B701A" w:rsidP="00CA427F">
      <w:pPr>
        <w:pStyle w:val="algorithm"/>
        <w:rPr>
          <w:del w:id="1546" w:author="Ed" w:date="2013-04-08T09:13:00Z"/>
        </w:rPr>
      </w:pPr>
      <m:oMathPara>
        <m:oMathParaPr>
          <m:jc m:val="left"/>
        </m:oMathParaPr>
        <m:oMath>
          <m:sSub>
            <m:sSubPr>
              <m:ctrlPr>
                <w:del w:id="1547" w:author="Ed" w:date="2013-04-08T09:13:00Z">
                  <w:rPr>
                    <w:rFonts w:ascii="Cambria Math" w:hAnsi="Cambria Math"/>
                  </w:rPr>
                </w:del>
              </m:ctrlPr>
            </m:sSubPr>
            <m:e>
              <w:del w:id="1548" w:author="Ed" w:date="2013-04-08T09:13:00Z">
                <m:r>
                  <w:rPr>
                    <w:rFonts w:ascii="Cambria Math" w:hAnsi="Cambria Math"/>
                  </w:rPr>
                  <m:t>d</m:t>
                </m:r>
              </w:del>
            </m:e>
            <m:sub>
              <w:del w:id="1549" w:author="Ed" w:date="2013-04-08T09:13:00Z">
                <m:r>
                  <w:rPr>
                    <w:rFonts w:ascii="Cambria Math" w:hAnsi="Cambria Math"/>
                  </w:rPr>
                  <m:t>y</m:t>
                </m:r>
              </w:del>
            </m:sub>
          </m:sSub>
          <w:del w:id="1550" w:author="Ed" w:date="2013-04-08T09:13:00Z">
            <m:r>
              <m:rPr>
                <m:sty m:val="p"/>
              </m:rPr>
              <w:rPr>
                <w:rFonts w:ascii="Cambria Math" w:hAnsi="Cambria Math"/>
              </w:rPr>
              <m:t>=</m:t>
            </m:r>
            <m:r>
              <w:rPr>
                <w:rFonts w:ascii="Cambria Math" w:hAnsi="Cambria Math"/>
              </w:rPr>
              <m:t>trans</m:t>
            </m:r>
            <m:r>
              <m:rPr>
                <m:sty m:val="p"/>
              </m:rPr>
              <w:rPr>
                <w:rFonts w:ascii="Cambria Math" w:hAnsi="Cambria Math"/>
              </w:rPr>
              <m:t>*</m:t>
            </m:r>
          </w:del>
          <m:func>
            <m:funcPr>
              <m:ctrlPr>
                <w:del w:id="1551" w:author="Ed" w:date="2013-04-08T09:13:00Z">
                  <w:rPr>
                    <w:rFonts w:ascii="Cambria Math" w:hAnsi="Cambria Math"/>
                  </w:rPr>
                </w:del>
              </m:ctrlPr>
            </m:funcPr>
            <m:fName>
              <w:del w:id="1552" w:author="Ed" w:date="2013-04-08T09:13:00Z">
                <m:r>
                  <m:rPr>
                    <m:sty m:val="p"/>
                  </m:rPr>
                  <w:rPr>
                    <w:rFonts w:ascii="Cambria Math" w:hAnsi="Cambria Math"/>
                  </w:rPr>
                  <m:t>sin</m:t>
                </m:r>
              </w:del>
            </m:fName>
            <m:e>
              <m:d>
                <m:dPr>
                  <m:ctrlPr>
                    <w:del w:id="1553" w:author="Ed" w:date="2013-04-08T09:13:00Z">
                      <w:rPr>
                        <w:rFonts w:ascii="Cambria Math" w:hAnsi="Cambria Math"/>
                      </w:rPr>
                    </w:del>
                  </m:ctrlPr>
                </m:dPr>
                <m:e>
                  <w:del w:id="1554" w:author="Ed" w:date="2013-04-08T09:13:00Z">
                    <m:r>
                      <w:rPr>
                        <w:rFonts w:ascii="Cambria Math" w:hAnsi="Cambria Math"/>
                      </w:rPr>
                      <m:t>θ</m:t>
                    </m:r>
                  </w:del>
                </m:e>
              </m:d>
            </m:e>
          </m:func>
        </m:oMath>
      </m:oMathPara>
    </w:p>
    <w:p w:rsidR="0053034D" w:rsidDel="00330422" w:rsidRDefault="00C366B4" w:rsidP="00CA427F">
      <w:pPr>
        <w:pStyle w:val="algorithm"/>
        <w:rPr>
          <w:del w:id="1555" w:author="Ed" w:date="2013-04-08T09:13:00Z"/>
        </w:rPr>
      </w:pPr>
      <w:del w:id="1556" w:author="Ed" w:date="2013-04-08T09:13:00Z">
        <w:r w:rsidRPr="00C366B4" w:rsidDel="00330422">
          <w:object w:dxaOrig="1140" w:dyaOrig="380">
            <v:shape id="_x0000_i1032" type="#_x0000_t75" style="width:56.95pt;height:19.35pt" o:ole="" filled="t">
              <v:fill color2="black"/>
              <v:imagedata r:id="rId33" o:title=""/>
            </v:shape>
            <o:OLEObject Type="Embed" ProgID="Equation.3" ShapeID="_x0000_i1032" DrawAspect="Content" ObjectID="_1427179352" r:id="rId38"/>
          </w:object>
        </w:r>
      </w:del>
    </w:p>
    <w:p w:rsidR="0053034D" w:rsidRPr="00AA0B7C" w:rsidDel="00330422" w:rsidRDefault="006B701A" w:rsidP="00CA427F">
      <w:pPr>
        <w:pStyle w:val="algorithm"/>
        <w:rPr>
          <w:del w:id="1557" w:author="Ed" w:date="2013-04-08T09:13:00Z"/>
        </w:rPr>
      </w:pPr>
      <m:oMathPara>
        <m:oMathParaPr>
          <m:jc m:val="left"/>
        </m:oMathParaPr>
        <m:oMath>
          <m:sSub>
            <m:sSubPr>
              <m:ctrlPr>
                <w:del w:id="1558" w:author="Ed" w:date="2013-04-08T09:13:00Z">
                  <w:rPr>
                    <w:rFonts w:ascii="Cambria Math" w:hAnsi="Cambria Math"/>
                  </w:rPr>
                </w:del>
              </m:ctrlPr>
            </m:sSubPr>
            <m:e>
              <w:del w:id="1559" w:author="Ed" w:date="2013-04-08T09:13:00Z">
                <m:r>
                  <w:rPr>
                    <w:rFonts w:ascii="Cambria Math" w:hAnsi="Cambria Math"/>
                  </w:rPr>
                  <m:t>d</m:t>
                </m:r>
              </w:del>
            </m:e>
            <m:sub>
              <w:del w:id="1560" w:author="Ed" w:date="2013-04-08T09:13:00Z">
                <m:r>
                  <w:rPr>
                    <w:rFonts w:ascii="Cambria Math" w:hAnsi="Cambria Math"/>
                  </w:rPr>
                  <m:t>θ</m:t>
                </m:r>
              </w:del>
            </m:sub>
          </m:sSub>
          <w:del w:id="1561" w:author="Ed" w:date="2013-04-08T09:13:00Z">
            <m:r>
              <m:rPr>
                <m:sty m:val="p"/>
              </m:rPr>
              <w:rPr>
                <w:rFonts w:ascii="Cambria Math" w:hAnsi="Cambria Math"/>
              </w:rPr>
              <m:t>=arcsin⁡(</m:t>
            </m:r>
          </w:del>
          <m:sSub>
            <m:sSubPr>
              <m:ctrlPr>
                <w:del w:id="1562" w:author="Ed" w:date="2013-04-08T09:13:00Z">
                  <w:rPr>
                    <w:rFonts w:ascii="Cambria Math" w:hAnsi="Cambria Math"/>
                  </w:rPr>
                </w:del>
              </m:ctrlPr>
            </m:sSubPr>
            <m:e>
              <w:del w:id="1563" w:author="Ed" w:date="2013-04-08T09:13:00Z">
                <m:r>
                  <w:rPr>
                    <w:rFonts w:ascii="Cambria Math" w:hAnsi="Cambria Math"/>
                  </w:rPr>
                  <m:t>k</m:t>
                </m:r>
              </w:del>
            </m:e>
            <m:sub>
              <w:del w:id="1564" w:author="Ed" w:date="2013-04-08T09:13:00Z">
                <m:r>
                  <w:rPr>
                    <w:rFonts w:ascii="Cambria Math" w:hAnsi="Cambria Math"/>
                  </w:rPr>
                  <m:t>θ</m:t>
                </m:r>
              </w:del>
            </m:sub>
          </m:sSub>
          <w:del w:id="1565" w:author="Ed" w:date="2013-04-08T09:13:00Z">
            <m:r>
              <m:rPr>
                <m:sty m:val="p"/>
              </m:rPr>
              <w:rPr>
                <w:rFonts w:ascii="Cambria Math" w:hAnsi="Cambria Math"/>
              </w:rPr>
              <m:t>*</m:t>
            </m:r>
          </w:del>
          <m:d>
            <m:dPr>
              <m:ctrlPr>
                <w:del w:id="1566" w:author="Ed" w:date="2013-04-08T09:13:00Z">
                  <w:rPr>
                    <w:rFonts w:ascii="Cambria Math" w:hAnsi="Cambria Math"/>
                  </w:rPr>
                </w:del>
              </m:ctrlPr>
            </m:dPr>
            <m:e>
              <m:sSub>
                <m:sSubPr>
                  <m:ctrlPr>
                    <w:del w:id="1567" w:author="Ed" w:date="2013-04-08T09:13:00Z">
                      <w:rPr>
                        <w:rFonts w:ascii="Cambria Math" w:hAnsi="Cambria Math"/>
                      </w:rPr>
                    </w:del>
                  </m:ctrlPr>
                </m:sSubPr>
                <m:e>
                  <w:del w:id="1568" w:author="Ed" w:date="2013-04-08T09:13:00Z">
                    <m:r>
                      <w:rPr>
                        <w:rFonts w:ascii="Cambria Math" w:hAnsi="Cambria Math"/>
                      </w:rPr>
                      <m:t>d</m:t>
                    </m:r>
                  </w:del>
                </m:e>
                <m:sub>
                  <w:del w:id="1569" w:author="Ed" w:date="2013-04-08T09:13:00Z">
                    <m:r>
                      <w:rPr>
                        <w:rFonts w:ascii="Cambria Math" w:hAnsi="Cambria Math"/>
                      </w:rPr>
                      <m:t>r</m:t>
                    </m:r>
                  </w:del>
                </m:sub>
              </m:sSub>
              <w:del w:id="1570" w:author="Ed" w:date="2013-04-08T09:13:00Z">
                <m:r>
                  <m:rPr>
                    <m:sty m:val="p"/>
                  </m:rPr>
                  <w:rPr>
                    <w:rFonts w:ascii="Cambria Math" w:hAnsi="Cambria Math"/>
                  </w:rPr>
                  <m:t>-</m:t>
                </m:r>
              </w:del>
              <m:sSub>
                <m:sSubPr>
                  <m:ctrlPr>
                    <w:del w:id="1571" w:author="Ed" w:date="2013-04-08T09:13:00Z">
                      <w:rPr>
                        <w:rFonts w:ascii="Cambria Math" w:hAnsi="Cambria Math"/>
                      </w:rPr>
                    </w:del>
                  </m:ctrlPr>
                </m:sSubPr>
                <m:e>
                  <w:del w:id="1572" w:author="Ed" w:date="2013-04-08T09:13:00Z">
                    <m:r>
                      <w:rPr>
                        <w:rFonts w:ascii="Cambria Math" w:hAnsi="Cambria Math"/>
                      </w:rPr>
                      <m:t>d</m:t>
                    </m:r>
                  </w:del>
                </m:e>
                <m:sub>
                  <w:del w:id="1573" w:author="Ed" w:date="2013-04-08T09:13:00Z">
                    <m:r>
                      <w:rPr>
                        <w:rFonts w:ascii="Cambria Math" w:hAnsi="Cambria Math"/>
                      </w:rPr>
                      <m:t>l</m:t>
                    </m:r>
                  </w:del>
                </m:sub>
              </m:sSub>
            </m:e>
          </m:d>
          <w:del w:id="1574" w:author="Ed" w:date="2013-04-08T09:13:00Z">
            <m:r>
              <m:rPr>
                <m:sty m:val="p"/>
              </m:rPr>
              <w:rPr>
                <w:rFonts w:ascii="Cambria Math" w:hAnsi="Cambria Math"/>
              </w:rPr>
              <m:t>)</m:t>
            </m:r>
          </w:del>
        </m:oMath>
      </m:oMathPara>
    </w:p>
    <w:p w:rsidR="00AA0B7C" w:rsidRPr="00AA0B7C" w:rsidDel="00330422" w:rsidRDefault="00AA0B7C" w:rsidP="00CA427F">
      <w:pPr>
        <w:pStyle w:val="algorithm"/>
        <w:rPr>
          <w:del w:id="1575" w:author="Ed" w:date="2013-04-08T09:13:00Z"/>
        </w:rPr>
      </w:pPr>
      <m:oMathPara>
        <m:oMathParaPr>
          <m:jc m:val="left"/>
        </m:oMathParaPr>
        <m:oMath>
          <w:del w:id="1576" w:author="Ed" w:date="2013-04-08T09:13:00Z">
            <m:r>
              <w:rPr>
                <w:rFonts w:ascii="Cambria Math" w:hAnsi="Cambria Math"/>
              </w:rPr>
              <m:t>θ</m:t>
            </m:r>
            <m:r>
              <m:rPr>
                <m:sty m:val="p"/>
              </m:rPr>
              <w:rPr>
                <w:rFonts w:ascii="Cambria Math" w:hAnsi="Cambria Math"/>
              </w:rPr>
              <m:t>=</m:t>
            </m:r>
          </w:del>
          <m:sSub>
            <m:sSubPr>
              <m:ctrlPr>
                <w:del w:id="1577" w:author="Ed" w:date="2013-04-08T09:13:00Z">
                  <w:rPr>
                    <w:rFonts w:ascii="Cambria Math" w:hAnsi="Cambria Math"/>
                  </w:rPr>
                </w:del>
              </m:ctrlPr>
            </m:sSubPr>
            <m:e>
              <w:del w:id="1578" w:author="Ed" w:date="2013-04-08T09:13:00Z">
                <m:r>
                  <w:rPr>
                    <w:rFonts w:ascii="Cambria Math" w:hAnsi="Cambria Math"/>
                  </w:rPr>
                  <m:t>θ</m:t>
                </m:r>
              </w:del>
            </m:e>
            <m:sub>
              <w:del w:id="1579" w:author="Ed" w:date="2013-04-08T09:13:00Z">
                <m:r>
                  <m:rPr>
                    <m:sty m:val="p"/>
                  </m:rPr>
                  <w:rPr>
                    <w:rFonts w:ascii="Cambria Math" w:hAnsi="Cambria Math"/>
                  </w:rPr>
                  <m:t>0</m:t>
                </m:r>
              </w:del>
            </m:sub>
          </m:sSub>
          <w:del w:id="1580" w:author="Ed" w:date="2013-04-08T09:13:00Z">
            <m:r>
              <m:rPr>
                <m:sty m:val="p"/>
              </m:rPr>
              <w:rPr>
                <w:rFonts w:ascii="Cambria Math" w:hAnsi="Cambria Math"/>
              </w:rPr>
              <m:t>+</m:t>
            </m:r>
          </w:del>
          <m:sSub>
            <m:sSubPr>
              <m:ctrlPr>
                <w:del w:id="1581" w:author="Ed" w:date="2013-04-08T09:13:00Z">
                  <w:rPr>
                    <w:rFonts w:ascii="Cambria Math" w:hAnsi="Cambria Math"/>
                  </w:rPr>
                </w:del>
              </m:ctrlPr>
            </m:sSubPr>
            <m:e>
              <w:del w:id="1582" w:author="Ed" w:date="2013-04-08T09:13:00Z">
                <m:r>
                  <w:rPr>
                    <w:rFonts w:ascii="Cambria Math" w:hAnsi="Cambria Math"/>
                  </w:rPr>
                  <m:t>d</m:t>
                </m:r>
              </w:del>
            </m:e>
            <m:sub>
              <w:del w:id="1583" w:author="Ed" w:date="2013-04-08T09:13:00Z">
                <m:r>
                  <w:rPr>
                    <w:rFonts w:ascii="Cambria Math" w:hAnsi="Cambria Math"/>
                  </w:rPr>
                  <m:t>θ</m:t>
                </m:r>
              </w:del>
            </m:sub>
          </m:sSub>
        </m:oMath>
      </m:oMathPara>
    </w:p>
    <w:p w:rsidR="00C366B4" w:rsidRPr="00C366B4" w:rsidDel="00330422" w:rsidRDefault="00C366B4" w:rsidP="00CA427F">
      <w:pPr>
        <w:pStyle w:val="Caption"/>
        <w:rPr>
          <w:del w:id="1584" w:author="Ed" w:date="2013-04-08T09:13:00Z"/>
        </w:rPr>
      </w:pPr>
      <w:bookmarkStart w:id="1585" w:name="_Ref352768872"/>
      <w:del w:id="1586" w:author="Ed" w:date="2013-04-08T09:13:00Z">
        <w:r w:rsidDel="00330422">
          <w:delText xml:space="preserve">Algorithm </w:delText>
        </w:r>
        <w:r w:rsidR="006B701A" w:rsidDel="00330422">
          <w:fldChar w:fldCharType="begin"/>
        </w:r>
        <w:r w:rsidR="00DB619F" w:rsidDel="00330422">
          <w:delInstrText xml:space="preserve"> SEQ Algorithm \* ARABIC </w:delInstrText>
        </w:r>
        <w:r w:rsidR="006B701A" w:rsidDel="00330422">
          <w:fldChar w:fldCharType="separate"/>
        </w:r>
        <w:r w:rsidR="008F4491" w:rsidDel="00330422">
          <w:rPr>
            <w:noProof/>
          </w:rPr>
          <w:delText>1</w:delText>
        </w:r>
        <w:r w:rsidR="006B701A" w:rsidDel="00330422">
          <w:rPr>
            <w:noProof/>
          </w:rPr>
          <w:fldChar w:fldCharType="end"/>
        </w:r>
        <w:bookmarkEnd w:id="1585"/>
        <w:r w:rsidDel="00330422">
          <w:delText>: Odometry</w:delText>
        </w:r>
        <w:r w:rsidR="00FE52B7" w:rsidDel="00330422">
          <w:delText xml:space="preserve"> update</w:delText>
        </w:r>
        <w:r w:rsidDel="00330422">
          <w:delText xml:space="preserve"> from differential wheel encoder measurements. d</w:delText>
        </w:r>
        <w:r w:rsidDel="00330422">
          <w:rPr>
            <w:vertAlign w:val="subscript"/>
          </w:rPr>
          <w:delText>r</w:delText>
        </w:r>
        <w:r w:rsidDel="00330422">
          <w:delText xml:space="preserve"> and d</w:delText>
        </w:r>
        <w:r w:rsidDel="00330422">
          <w:rPr>
            <w:vertAlign w:val="subscript"/>
          </w:rPr>
          <w:delText>l</w:delText>
        </w:r>
        <w:r w:rsidDel="00330422">
          <w:delText xml:space="preserve"> are the difference in encoder counts since the last update. trans is the translation. d</w:delText>
        </w:r>
        <w:r w:rsidDel="00330422">
          <w:rPr>
            <w:vertAlign w:val="subscript"/>
          </w:rPr>
          <w:delText>x</w:delText>
        </w:r>
        <w:r w:rsidDel="00330422">
          <w:delText xml:space="preserve"> </w:delText>
        </w:r>
      </w:del>
      <w:del w:id="1587" w:author="Ed" w:date="2013-04-11T09:12:00Z">
        <w:r w:rsidR="0053761C">
          <w:delText>and d</w:delText>
        </w:r>
        <w:r w:rsidR="0053761C">
          <w:rPr>
            <w:vertAlign w:val="subscript"/>
          </w:rPr>
          <w:delText>y</w:delText>
        </w:r>
        <w:r w:rsidR="0053761C">
          <w:delText xml:space="preserve"> are</w:delText>
        </w:r>
      </w:del>
      <w:del w:id="1588" w:author="Ed" w:date="2013-04-01T14:51:00Z">
        <w:r w:rsidDel="0053761C">
          <w:delText xml:space="preserve">is </w:delText>
        </w:r>
      </w:del>
      <w:del w:id="1589" w:author="Ed" w:date="2013-04-08T09:13:00Z">
        <w:r w:rsidDel="00330422">
          <w:delText>the translation in the x and y directions. d</w:delText>
        </w:r>
        <w:r w:rsidDel="00330422">
          <w:rPr>
            <w:vertAlign w:val="subscript"/>
          </w:rPr>
          <w:delText>Θ</w:delText>
        </w:r>
        <w:r w:rsidDel="00330422">
          <w:delText xml:space="preserve"> is the rotation in theta, and Θ is the heading.</w:delText>
        </w:r>
      </w:del>
    </w:p>
    <w:p w:rsidR="0053034D" w:rsidRDefault="0053034D" w:rsidP="00CA427F">
      <w:r>
        <w:t xml:space="preserve">However, relative localization methods all </w:t>
      </w:r>
      <w:del w:id="1590" w:author="Ed" w:date="2013-04-08T09:14:00Z">
        <w:r w:rsidDel="009B2620">
          <w:delText xml:space="preserve">share one major disadvantage. Because each localization update is performed with respect to the previous, error </w:delText>
        </w:r>
      </w:del>
      <w:del w:id="1591" w:author="Ed" w:date="2013-04-11T09:12:00Z">
        <w:r>
          <w:delText xml:space="preserve">accumulates </w:delText>
        </w:r>
      </w:del>
      <w:ins w:id="1592" w:author="Ed" w:date="2013-04-11T09:12:00Z">
        <w:r>
          <w:t>accumulate</w:t>
        </w:r>
      </w:ins>
      <w:ins w:id="1593" w:author="Ed" w:date="2013-04-08T09:14:00Z">
        <w:r w:rsidR="009B2620">
          <w:t xml:space="preserve"> error</w:t>
        </w:r>
      </w:ins>
      <w:del w:id="1594" w:author="Ed" w:date="2013-04-08T09:14:00Z">
        <w:r w:rsidDel="009B2620">
          <w:delText>s</w:delText>
        </w:r>
      </w:del>
      <w:ins w:id="1595" w:author="Ed" w:date="2013-04-11T09:12:00Z">
        <w:r>
          <w:t xml:space="preserve"> </w:t>
        </w:r>
      </w:ins>
      <w:r>
        <w:t>over time.</w:t>
      </w:r>
      <w:ins w:id="1596" w:author="Ed" w:date="2013-04-11T09:12:00Z">
        <w:r>
          <w:t xml:space="preserve"> </w:t>
        </w:r>
      </w:ins>
      <w:ins w:id="1597" w:author="Ed" w:date="2013-04-08T09:17:00Z">
        <w:r w:rsidR="00EB1F78">
          <w:t xml:space="preserve">Each update is performed with respect to the previous, and the supposition of successive errors causes the cumulative error to increase. </w:t>
        </w:r>
      </w:ins>
      <w:r>
        <w:t xml:space="preserve">The source of the error </w:t>
      </w:r>
      <w:del w:id="1598" w:author="Ed" w:date="2013-04-08T09:14:00Z">
        <w:r w:rsidDel="009B2620">
          <w:delText>varies from method to method</w:delText>
        </w:r>
      </w:del>
      <w:ins w:id="1599" w:author="Ed" w:date="2013-04-08T09:14:00Z">
        <w:r w:rsidR="009B2620">
          <w:t xml:space="preserve">may be physical, </w:t>
        </w:r>
      </w:ins>
      <w:ins w:id="1600" w:author="Ed" w:date="2013-04-08T09:15:00Z">
        <w:r w:rsidR="009B2620">
          <w:t>such as</w:t>
        </w:r>
      </w:ins>
      <w:del w:id="1601" w:author="Ed" w:date="2013-04-08T09:15:00Z">
        <w:r w:rsidDel="009B2620">
          <w:delText>. In the case of wheeled odometry, errors are usually due to</w:delText>
        </w:r>
      </w:del>
      <w:r>
        <w:t xml:space="preserve"> wheel slip</w:t>
      </w:r>
      <w:ins w:id="1602" w:author="Ed" w:date="2013-04-08T09:15:00Z">
        <w:r w:rsidR="009B2620">
          <w:t xml:space="preserve">, or computational, such </w:t>
        </w:r>
      </w:ins>
      <w:del w:id="1603" w:author="Ed" w:date="2013-04-08T09:15:00Z">
        <w:r w:rsidDel="009B2620">
          <w:delText xml:space="preserve"> and </w:delText>
        </w:r>
      </w:del>
      <w:ins w:id="1604" w:author="Ed" w:date="2013-04-08T09:15:00Z">
        <w:r w:rsidR="009B2620">
          <w:t xml:space="preserve">as </w:t>
        </w:r>
      </w:ins>
      <w:r>
        <w:t xml:space="preserve">the non-linearity of the trigonometric function used to </w:t>
      </w:r>
      <w:r>
        <w:lastRenderedPageBreak/>
        <w:t>estimate the heading</w:t>
      </w:r>
      <w:del w:id="1605" w:author="Ed" w:date="2013-04-11T09:12:00Z">
        <w:r>
          <w:delText>.</w:delText>
        </w:r>
      </w:del>
      <w:ins w:id="1606" w:author="Ed" w:date="2013-04-08T09:15:00Z">
        <w:r w:rsidR="009B2620">
          <w:t xml:space="preserve"> in </w:t>
        </w:r>
        <w:r w:rsidR="006B701A">
          <w:fldChar w:fldCharType="begin"/>
        </w:r>
        <w:r w:rsidR="009B2620">
          <w:instrText xml:space="preserve"> REF _Ref353175861 \h </w:instrText>
        </w:r>
      </w:ins>
      <w:r w:rsidR="006B701A">
        <w:fldChar w:fldCharType="separate"/>
      </w:r>
      <w:ins w:id="1607" w:author="Edward Venator" w:date="2013-04-11T09:15:00Z">
        <w:r w:rsidR="00E141B1">
          <w:t xml:space="preserve">Algorithm </w:t>
        </w:r>
        <w:r w:rsidR="00E141B1">
          <w:rPr>
            <w:noProof/>
          </w:rPr>
          <w:t>1</w:t>
        </w:r>
      </w:ins>
      <w:ins w:id="1608" w:author="Ed" w:date="2013-04-08T09:15:00Z">
        <w:r w:rsidR="006B701A">
          <w:fldChar w:fldCharType="end"/>
        </w:r>
      </w:ins>
      <w:ins w:id="1609" w:author="Ed" w:date="2013-04-11T09:12:00Z">
        <w:r>
          <w:t>.</w:t>
        </w:r>
      </w:ins>
      <w:r>
        <w:t xml:space="preserve"> </w:t>
      </w:r>
      <w:del w:id="1610" w:author="Ed" w:date="2013-04-08T09:15:00Z">
        <w:r w:rsidDel="009B2620">
          <w:delText xml:space="preserve">In the case of IMUs, the error is usually a result of the slow drift of the accelerometers and gyroscopes due to temperature variation. </w:delText>
        </w:r>
      </w:del>
      <w:r>
        <w:t>A well-calibrated relative localization system with an accurate observer model will still accumulate error over time</w:t>
      </w:r>
      <w:ins w:id="1611" w:author="Ed" w:date="2013-04-08T09:16:00Z">
        <w:r w:rsidR="00EB1F78">
          <w:t>,</w:t>
        </w:r>
      </w:ins>
      <w:del w:id="1612" w:author="Ed" w:date="2013-04-08T09:16:00Z">
        <w:r w:rsidDel="00EB1F78">
          <w:delText>,</w:delText>
        </w:r>
      </w:del>
      <w:r>
        <w:t xml:space="preserve"> and the estimated position of the robot will slowly diverge from the true position.</w:t>
      </w:r>
    </w:p>
    <w:p w:rsidR="00E87BD2" w:rsidRDefault="00DB619F">
      <w:ins w:id="1613" w:author="Ed" w:date="2013-04-08T09:18:00Z">
        <w:r>
          <w:t xml:space="preserve">Unlike relative localization, absolute localization does not accumulate error. </w:t>
        </w:r>
      </w:ins>
      <w:r w:rsidR="0053034D">
        <w:t xml:space="preserve">There are several different types of absolute localization methods that use different types of sensors. Some methods use external sensors, such as cameras </w:t>
      </w:r>
      <w:ins w:id="1614" w:author="Ed" w:date="2013-04-01T14:52:00Z">
        <w:r w:rsidR="0053761C">
          <w:t xml:space="preserve">or </w:t>
        </w:r>
      </w:ins>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ins w:id="1615" w:author="Ed" w:date="2013-04-03T16:13:00Z">
        <w:r w:rsidR="006B701A">
          <w:fldChar w:fldCharType="begin"/>
        </w:r>
      </w:ins>
      <w:ins w:id="1616" w:author="Edward Venator" w:date="2013-04-11T09:20:00Z">
        <w:r w:rsidR="006F1159">
          <w:instrText xml:space="preserve"> ADDIN ZOTERO_ITEM CSL_CITATION {"citationID":"et8lpv7j2","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ins>
      <w:ins w:id="1617" w:author="Ed" w:date="2013-04-03T16:13:00Z">
        <w:del w:id="1618" w:author="Edward Venator" w:date="2013-04-11T09:20:00Z">
          <w:r w:rsidR="004D686C" w:rsidDel="006F1159">
            <w:delInstrText xml:space="preserve"> ADDIN ZOTERO_ITEM CSL_CITATION {"citationID":"et8lpv7j2","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delInstrText>
          </w:r>
        </w:del>
      </w:ins>
      <w:r w:rsidR="006B701A">
        <w:fldChar w:fldCharType="separate"/>
      </w:r>
      <w:ins w:id="1619" w:author="Ed" w:date="2013-04-03T16:13:00Z">
        <w:r w:rsidR="004D686C" w:rsidRPr="004D686C">
          <w:t>[20]</w:t>
        </w:r>
        <w:r w:rsidR="006B701A">
          <w:fldChar w:fldCharType="end"/>
        </w:r>
      </w:ins>
      <w:r w:rsidR="0053034D">
        <w:t xml:space="preserve">. </w:t>
      </w:r>
      <w:proofErr w:type="spellStart"/>
      <w:ins w:id="1620" w:author="Edward Venator" w:date="2013-04-11T09:12:00Z">
        <w:r w:rsidR="0053034D">
          <w:t>Trackable</w:t>
        </w:r>
      </w:ins>
      <w:proofErr w:type="spellEnd"/>
      <w:ins w:id="1621" w:author="Edward Venator" w:date="2013-04-11T09:26:00Z">
        <w:r w:rsidR="00967ECC">
          <w:t xml:space="preserve"> features </w:t>
        </w:r>
      </w:ins>
      <w:del w:id="1622" w:author="Edward Venator" w:date="2013-04-11T09:12:00Z">
        <w:r w:rsidR="0053034D">
          <w:delText xml:space="preserve">Trackable features </w:delText>
        </w:r>
      </w:del>
      <w:del w:id="1623" w:author="Ed" w:date="2013-04-03T16:14:00Z">
        <w:r w:rsidR="0053034D" w:rsidDel="00B5275F">
          <w:delText xml:space="preserve">include visible features such as lights, signs, or painted patterns; these features </w:delText>
        </w:r>
      </w:del>
      <w:r w:rsidR="0053034D">
        <w:t>may already exist in the environment, such as ceiling lights in an office building, or may be added, such as position-coded labels on a warehouse floor.</w:t>
      </w:r>
      <w:ins w:id="1624" w:author="Edward Venator" w:date="2013-04-11T09:26:00Z">
        <w:r w:rsidR="00967ECC">
          <w:t xml:space="preserve"> </w:t>
        </w:r>
      </w:ins>
      <w:del w:id="1625" w:author="Ed" w:date="2013-04-03T16:14:00Z">
        <w:r w:rsidR="0053034D" w:rsidDel="00B5275F">
          <w:delText xml:space="preserve"> </w:delText>
        </w:r>
      </w:del>
      <w:del w:id="1626" w:author="Edward Venator" w:date="2013-04-11T09:12:00Z">
        <w:r w:rsidR="0053034D">
          <w:delText xml:space="preserve"> </w:delText>
        </w:r>
      </w:del>
      <w:del w:id="1627" w:author="Ed" w:date="2013-04-03T16:14:00Z">
        <w:r w:rsidR="0053034D" w:rsidDel="00B5275F">
          <w:delText xml:space="preserve">Trackable features could also be RF beacons, which may already exist (such as WiFi access points), or may be installed specifically for localization. The global positioning system (GPS) is an example of an RF localization system that uses time-of-flight from satellite radio beacons to triangulate the position of the receiver. </w:delText>
        </w:r>
      </w:del>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del w:id="1628" w:author="Ed" w:date="2013-04-08T09:20:00Z">
        <w:r w:rsidR="0053034D" w:rsidDel="00DB619F">
          <w:delText xml:space="preserve">These </w:delText>
        </w:r>
      </w:del>
      <w:del w:id="1629" w:author="Ed" w:date="2013-04-11T09:12:00Z">
        <w:r w:rsidR="0053034D">
          <w:delText>methods</w:delText>
        </w:r>
      </w:del>
      <w:del w:id="1630" w:author="Ed" w:date="2013-04-08T09:20:00Z">
        <w:r w:rsidR="0053034D" w:rsidDel="00DB619F">
          <w:delText>m</w:delText>
        </w:r>
      </w:del>
      <w:ins w:id="1631" w:author="Ed" w:date="2013-04-08T09:20:00Z">
        <w:r>
          <w:t>M</w:t>
        </w:r>
      </w:ins>
      <w:ins w:id="1632" w:author="Ed" w:date="2013-04-11T09:12:00Z">
        <w:r w:rsidR="0053034D">
          <w:t xml:space="preserve">ethods </w:t>
        </w:r>
      </w:ins>
      <w:ins w:id="1633" w:author="Ed" w:date="2013-04-08T09:20:00Z">
        <w:r>
          <w:t xml:space="preserve">using sensors onboard the robot </w:t>
        </w:r>
      </w:ins>
      <w:r w:rsidR="0053034D">
        <w:t>also depend on the environment having suitable features to localize against</w:t>
      </w:r>
      <w:del w:id="1634" w:author="Ed" w:date="2013-04-08T09:21:00Z">
        <w:r w:rsidR="0053034D" w:rsidDel="00DB619F">
          <w:delText>. It is difficult to use these methods</w:delText>
        </w:r>
      </w:del>
      <w:ins w:id="1635" w:author="Ed" w:date="2013-04-08T09:21:00Z">
        <w:r>
          <w:t xml:space="preserve">, which may not be true in </w:t>
        </w:r>
      </w:ins>
      <w:del w:id="1636" w:author="Ed" w:date="2013-04-08T09:21:00Z">
        <w:r w:rsidR="0053034D" w:rsidDel="00DB619F">
          <w:delText xml:space="preserve"> in featureless </w:delText>
        </w:r>
      </w:del>
      <w:r w:rsidR="0053034D">
        <w:t>environments</w:t>
      </w:r>
      <w:del w:id="1637" w:author="Ed" w:date="2013-04-08T09:21:00Z">
        <w:r w:rsidR="0053034D" w:rsidDel="00DB619F">
          <w:delText>,</w:delText>
        </w:r>
      </w:del>
      <w:r w:rsidR="0053034D">
        <w:t xml:space="preserve"> such as open fields, and environments with many repeated similar or identical features, such as long hallways.</w:t>
      </w:r>
    </w:p>
    <w:p w:rsidR="00E87BD2" w:rsidRDefault="0053034D" w:rsidP="00E87BD2">
      <w:pPr>
        <w:rPr>
          <w:ins w:id="1638" w:author="Ed" w:date="2013-04-08T09:34:00Z"/>
        </w:rPr>
      </w:pPr>
      <w:r>
        <w:t xml:space="preserve">Although most absolute localization methods require an </w:t>
      </w:r>
      <w:r w:rsidR="006B701A" w:rsidRPr="006B701A">
        <w:rPr>
          <w:i/>
          <w:rPrChange w:id="1639" w:author="Ed" w:date="2013-04-01T14:52:00Z">
            <w:rPr>
              <w:color w:val="000080"/>
              <w:u w:val="single"/>
            </w:rPr>
          </w:rPrChange>
        </w:rPr>
        <w:t>a priori</w:t>
      </w:r>
      <w:r>
        <w:t xml:space="preserve"> map (or model) of the environment, one class of absolute localization methods perform simultaneous localization and mapping (SLAM). SLAM algorithms begin with no map of the robot’s </w:t>
      </w:r>
      <w:r>
        <w:lastRenderedPageBreak/>
        <w:t xml:space="preserve">environment and incrementally build one as they explore. </w:t>
      </w:r>
      <w:del w:id="1640" w:author="Ed" w:date="2013-04-08T09:52:00Z">
        <w:r w:rsidDel="006B59B9">
          <w:delText>For example, a</w:delText>
        </w:r>
      </w:del>
      <w:ins w:id="1641" w:author="Ed" w:date="2013-04-08T09:52:00Z">
        <w:r w:rsidR="006B59B9">
          <w:t>A</w:t>
        </w:r>
      </w:ins>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del w:id="1642" w:author="Ed" w:date="2013-04-11T09:12:00Z">
        <w:r>
          <w:delText>.</w:delText>
        </w:r>
        <w:r w:rsidR="00801869">
          <w:delText>.</w:delText>
        </w:r>
      </w:del>
      <w:ins w:id="1643" w:author="Ed" w:date="2013-04-08T09:52:00Z">
        <w:r w:rsidR="006B701A">
          <w:fldChar w:fldCharType="begin"/>
        </w:r>
      </w:ins>
      <w:ins w:id="1644" w:author="Edward Venator" w:date="2013-04-11T09:20:00Z">
        <w:r w:rsidR="006F1159">
          <w:instrText xml:space="preserve"> ADDIN ZOTERO_ITEM CSL_CITATION {"citationID":"1fqmeqfrp4","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ins>
      <w:ins w:id="1645" w:author="Ed" w:date="2013-04-08T09:52:00Z">
        <w:del w:id="1646" w:author="Edward Venator" w:date="2013-04-11T09:20:00Z">
          <w:r w:rsidR="006B59B9" w:rsidDel="006F1159">
            <w:delInstrText xml:space="preserve"> ADDIN ZOTERO_ITEM CSL_CITATION {"citationID":"1fqmeqfrp4","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delInstrText>
          </w:r>
        </w:del>
      </w:ins>
      <w:r w:rsidR="006B701A">
        <w:fldChar w:fldCharType="separate"/>
      </w:r>
      <w:ins w:id="1647" w:author="Ed" w:date="2013-04-08T09:52:00Z">
        <w:r w:rsidR="006B701A" w:rsidRPr="006B701A">
          <w:rPr>
            <w:rPrChange w:id="1648" w:author="Ed" w:date="2013-04-08T09:52:00Z">
              <w:rPr>
                <w:color w:val="000080"/>
                <w:u w:val="single"/>
              </w:rPr>
            </w:rPrChange>
          </w:rPr>
          <w:t>[20]</w:t>
        </w:r>
        <w:r w:rsidR="006B701A">
          <w:fldChar w:fldCharType="end"/>
        </w:r>
      </w:ins>
      <w:ins w:id="1649" w:author="Ed" w:date="2013-04-11T09:12:00Z">
        <w:r>
          <w:t>.</w:t>
        </w:r>
      </w:ins>
    </w:p>
    <w:p w:rsidR="00E87BD2" w:rsidRDefault="00E87BD2" w:rsidP="00E87BD2">
      <w:pPr>
        <w:rPr>
          <w:ins w:id="1650" w:author="Ed" w:date="2013-04-08T09:34:00Z"/>
        </w:rPr>
      </w:pPr>
      <w:ins w:id="1651" w:author="Ed" w:date="2013-04-08T09:34:00Z">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ins>
    </w:p>
    <w:p w:rsidR="00915506" w:rsidRDefault="00E87BD2">
      <w:pPr>
        <w:rPr>
          <w:ins w:id="1652" w:author="Ed" w:date="2013-04-08T09:31:00Z"/>
        </w:rPr>
      </w:pPr>
      <w:ins w:id="1653" w:author="Ed" w:date="2013-04-08T09:34:00Z">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ins>
    </w:p>
    <w:p w:rsidR="0053034D" w:rsidDel="00E87BD2" w:rsidRDefault="0053034D">
      <w:pPr>
        <w:rPr>
          <w:del w:id="1654" w:author="Ed" w:date="2013-04-08T09:34:00Z"/>
        </w:rPr>
      </w:pPr>
      <w:del w:id="1655" w:author="Ed" w:date="2013-04-11T09:12:00Z">
        <w:r>
          <w:delText>The odometry system does accumulate error over time.</w:delText>
        </w:r>
      </w:del>
      <w:ins w:id="1656" w:author="Ed" w:date="2013-04-08T09:37:00Z">
        <w:r w:rsidR="00E87BD2">
          <w:t xml:space="preserve">A SLAM algorithm was considered for absolute localization on ABBY. Because SLAM does not require an </w:t>
        </w:r>
        <w:r w:rsidR="00E87BD2" w:rsidRPr="004637A6">
          <w:rPr>
            <w:i/>
          </w:rPr>
          <w:t>a priori</w:t>
        </w:r>
        <w:r w:rsidR="00E87BD2">
          <w:t xml:space="preserve"> map, it would be easy to install a </w:t>
        </w:r>
        <w:proofErr w:type="spellStart"/>
        <w:r w:rsidR="00E87BD2">
          <w:t>SLAMing</w:t>
        </w:r>
        <w:proofErr w:type="spellEnd"/>
        <w:r w:rsidR="00E87BD2">
          <w:t xml:space="preserve"> robot in a novel environment. </w:t>
        </w:r>
      </w:ins>
      <w:ins w:id="1657" w:author="Ed" w:date="2013-04-08T09:31:00Z">
        <w:r w:rsidR="00915506">
          <w:t xml:space="preserve">Maps were generated by ABBY using the LIDAR and the </w:t>
        </w:r>
        <w:proofErr w:type="spellStart"/>
        <w:r w:rsidR="00915506">
          <w:t>gmapping</w:t>
        </w:r>
        <w:proofErr w:type="spellEnd"/>
        <w:r w:rsidR="00915506">
          <w:t xml:space="preserve"> SLAM package</w:t>
        </w:r>
        <w:r w:rsidR="006B701A">
          <w:fldChar w:fldCharType="begin"/>
        </w:r>
      </w:ins>
      <w:ins w:id="1658" w:author="Edward Venator" w:date="2013-04-11T09:20:00Z">
        <w:r w:rsidR="006F1159">
          <w:instrText xml:space="preserve"> ADDIN ZOTERO_ITEM CSL_CITATION {"citationID":"1m6o6sukhm","properties":{"formattedCitation":"[21]","plainCitation":"[21]"},"citationItems":[{"id":57,"uris":["http://zotero.org/users/1284010/items/8IHA8WJV"],"uri":["http://zotero.org/users/1284010/items/8IHA8WJV"],"itemData":{"id":57,"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ins>
      <w:ins w:id="1659" w:author="Ed" w:date="2013-04-08T09:31:00Z">
        <w:del w:id="1660" w:author="Edward Venator" w:date="2013-04-11T09:20:00Z">
          <w:r w:rsidR="00915506" w:rsidDel="006F1159">
            <w:delInstrText xml:space="preserve"> ADDIN ZOTERO_ITEM CSL_CITATION {"citationID":"1m6o6sukhm","properties":{"formattedCitation":"[21]","plainCitation":"[21]"},"citationItems":[{"id":18,"uris":["http://zotero.org/users/1284010/items/8IHA8WJV"],"uri":["http://zotero.org/users/1284010/items/8IHA8WJV"],"itemData":{"id":18,"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delInstrText>
          </w:r>
        </w:del>
        <w:r w:rsidR="006B701A">
          <w:fldChar w:fldCharType="separate"/>
        </w:r>
        <w:r w:rsidR="00915506" w:rsidRPr="003E136B">
          <w:t>[21]</w:t>
        </w:r>
        <w:r w:rsidR="006B701A">
          <w:fldChar w:fldCharType="end"/>
        </w:r>
        <w:r w:rsidR="00915506">
          <w:t xml:space="preserve">. </w:t>
        </w:r>
        <w:proofErr w:type="spellStart"/>
        <w:r w:rsidR="00915506">
          <w:t>Gmapping</w:t>
        </w:r>
        <w:proofErr w:type="spellEnd"/>
        <w:r w:rsidR="00915506">
          <w:t xml:space="preserve"> uses a </w:t>
        </w:r>
        <w:proofErr w:type="spellStart"/>
        <w:r w:rsidR="00915506">
          <w:t>Rao-Blackwellized</w:t>
        </w:r>
        <w:proofErr w:type="spellEnd"/>
        <w:r w:rsidR="00915506">
          <w:t xml:space="preserve"> particle filter to generate maps </w:t>
        </w:r>
        <w:r w:rsidR="00915506">
          <w:lastRenderedPageBreak/>
          <w:t xml:space="preserve">as it localizes. </w:t>
        </w:r>
      </w:ins>
      <w:proofErr w:type="spellStart"/>
      <w:ins w:id="1661" w:author="Ed" w:date="2013-04-08T09:37:00Z">
        <w:r w:rsidR="00E87BD2">
          <w:t>G</w:t>
        </w:r>
      </w:ins>
      <w:ins w:id="1662" w:author="Ed" w:date="2013-04-08T09:31:00Z">
        <w:r w:rsidR="00915506">
          <w:t>mapping</w:t>
        </w:r>
        <w:proofErr w:type="spellEnd"/>
        <w:r w:rsidR="00915506">
          <w:t xml:space="preserve"> on ABBY was unable to reliably traverse doorways without </w:t>
        </w:r>
      </w:ins>
      <w:ins w:id="1663" w:author="Ed" w:date="2013-04-08T09:32:00Z">
        <w:r w:rsidR="00E87BD2">
          <w:t xml:space="preserve">introducing </w:t>
        </w:r>
      </w:ins>
      <w:ins w:id="1664" w:author="Ed" w:date="2013-04-08T09:31:00Z">
        <w:r w:rsidR="00915506">
          <w:t>error. This was sufficient reason not to use it for localization.</w:t>
        </w:r>
      </w:ins>
      <w:del w:id="1665" w:author="Ed" w:date="2013-04-03T16:19:00Z">
        <w:r w:rsidDel="00AB6B99">
          <w:delText xml:space="preserve"> Because SLAM algorithms are incremental, they are more prone to error than localizing against an </w:delText>
        </w:r>
        <w:r w:rsidR="006B701A" w:rsidRPr="006B701A">
          <w:rPr>
            <w:i/>
            <w:rPrChange w:id="1666" w:author="Ed" w:date="2013-04-01T14:52:00Z">
              <w:rPr>
                <w:color w:val="000080"/>
                <w:u w:val="single"/>
              </w:rPr>
            </w:rPrChange>
          </w:rPr>
          <w:delText>a priori</w:delText>
        </w:r>
        <w:r w:rsidDel="00AB6B99">
          <w:delText xml:space="preserve">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delText>
        </w:r>
        <w:r w:rsidR="00801869" w:rsidDel="00AB6B99">
          <w:delText xml:space="preserve">ainst an </w:delText>
        </w:r>
        <w:r w:rsidR="006B701A" w:rsidRPr="006B701A">
          <w:rPr>
            <w:i/>
            <w:rPrChange w:id="1667" w:author="Ed" w:date="2013-04-01T14:52:00Z">
              <w:rPr>
                <w:color w:val="000080"/>
                <w:u w:val="single"/>
              </w:rPr>
            </w:rPrChange>
          </w:rPr>
          <w:delText>a priori</w:delText>
        </w:r>
        <w:r w:rsidR="00801869" w:rsidDel="00AB6B99">
          <w:delText xml:space="preserve"> map or model</w:delText>
        </w:r>
      </w:del>
      <w:del w:id="1668" w:author="Ed" w:date="2013-04-08T09:21:00Z">
        <w:r w:rsidR="00801869" w:rsidDel="00915506">
          <w:delText>.</w:delText>
        </w:r>
      </w:del>
    </w:p>
    <w:p w:rsidR="0053034D" w:rsidRDefault="0053034D">
      <w:pPr>
        <w:rPr>
          <w:ins w:id="1669" w:author="Ed" w:date="2013-04-11T09:12:00Z"/>
        </w:rPr>
      </w:pPr>
      <w:del w:id="1670" w:author="Ed" w:date="2013-04-01T14:14:00Z">
        <w:r w:rsidDel="00C26887">
          <w:delText>ABBY</w:delText>
        </w:r>
      </w:del>
      <w:del w:id="1671" w:author="Ed" w:date="2013-04-08T09:34:00Z">
        <w:r w:rsidDel="00E87BD2">
          <w:delText>’s sensor suite contains several sensors that can be used for localization. The encoders on the wheels are well-suited for odometry</w:delText>
        </w:r>
      </w:del>
      <w:del w:id="1672" w:author="Ed" w:date="2013-04-03T16:19:00Z">
        <w:r w:rsidDel="00BF5F27">
          <w:delText>, and the gyroscopic yaw-rate sensor can be used for inertial heading measurement</w:delText>
        </w:r>
      </w:del>
      <w:del w:id="1673" w:author="Ed" w:date="2013-04-08T09:34:00Z">
        <w:r w:rsidDel="00E87BD2">
          <w:delText xml:space="preserve">. </w:delText>
        </w:r>
      </w:del>
      <w:del w:id="1674" w:author="Ed" w:date="2013-04-03T16:19:00Z">
        <w:r w:rsidDel="00BF5F27">
          <w:delText xml:space="preserve"> </w:delText>
        </w:r>
      </w:del>
      <w:del w:id="1675" w:author="Ed" w:date="2013-04-08T09:34:00Z">
        <w:r w:rsidDel="00E87BD2">
          <w:delText xml:space="preserve">The LIDAR and the Kinect depth camera can both be used for absolute localization using a number of methods, including both SLAM and </w:delText>
        </w:r>
        <w:r w:rsidR="006B701A" w:rsidRPr="006B701A">
          <w:rPr>
            <w:i/>
            <w:rPrChange w:id="1676" w:author="Ed" w:date="2013-04-01T14:52:00Z">
              <w:rPr>
                <w:color w:val="000080"/>
                <w:u w:val="single"/>
              </w:rPr>
            </w:rPrChange>
          </w:rPr>
          <w:delText>a priori</w:delText>
        </w:r>
        <w:r w:rsidDel="00E87BD2">
          <w:delTex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delText>
        </w:r>
        <w:r w:rsidR="006B701A" w:rsidRPr="006B701A">
          <w:rPr>
            <w:i/>
            <w:rPrChange w:id="1677" w:author="Ed" w:date="2013-04-01T14:53:00Z">
              <w:rPr>
                <w:color w:val="000080"/>
                <w:u w:val="single"/>
              </w:rPr>
            </w:rPrChange>
          </w:rPr>
          <w:delText>a priori</w:delText>
        </w:r>
        <w:r w:rsidDel="00E87BD2">
          <w:delText xml:space="preserve"> 2D occupancy grid map was chosen for absolute localization.</w:delText>
        </w:r>
      </w:del>
    </w:p>
    <w:p w:rsidR="0053034D" w:rsidDel="00E87BD2" w:rsidRDefault="00E87BD2" w:rsidP="00CA427F">
      <w:pPr>
        <w:rPr>
          <w:del w:id="1678" w:author="Ed" w:date="2013-04-08T09:34:00Z"/>
        </w:rPr>
      </w:pPr>
      <w:ins w:id="1679" w:author="Ed" w:date="2013-04-08T09:35:00Z">
        <w:r>
          <w:t xml:space="preserve">Instead, the maps were manually cleaned up using image editing software and used as </w:t>
        </w:r>
        <w:r w:rsidR="006B701A" w:rsidRPr="006B701A">
          <w:rPr>
            <w:i/>
            <w:rPrChange w:id="1680" w:author="Ed" w:date="2013-04-08T09:36:00Z">
              <w:rPr>
                <w:color w:val="000080"/>
                <w:u w:val="single"/>
              </w:rPr>
            </w:rPrChange>
          </w:rPr>
          <w:t>a priori</w:t>
        </w:r>
        <w:r>
          <w:t xml:space="preserve"> maps for </w:t>
        </w:r>
      </w:ins>
      <w:ins w:id="1681" w:author="Ed" w:date="2013-04-08T09:36:00Z">
        <w:r>
          <w:t>A</w:t>
        </w:r>
      </w:ins>
      <w:ins w:id="1682" w:author="Ed" w:date="2013-04-08T09:35:00Z">
        <w:r>
          <w:t xml:space="preserve">MCL. </w:t>
        </w:r>
      </w:ins>
      <w:del w:id="1683" w:author="Ed" w:date="2013-04-01T14:14:00Z">
        <w:r w:rsidR="0053034D" w:rsidDel="00C26887">
          <w:delText>ABBY</w:delText>
        </w:r>
      </w:del>
      <w:del w:id="1684" w:author="Ed" w:date="2013-04-08T09:34:00Z">
        <w:r w:rsidR="0053034D" w:rsidDel="00E87BD2">
          <w:delText xml:space="preserve"> uses odometry from the encoders on the wheels for relative localization. The physical state observer runs under the real time operating system on the cRIO, and publishes pose estimates with uncertainty (represented as covariance) to the ROS system at </w:delText>
        </w:r>
        <w:r w:rsidR="003330B7" w:rsidDel="00E87BD2">
          <w:delText>50</w:delText>
        </w:r>
        <w:r w:rsidR="0053034D" w:rsidDel="00E87BD2">
          <w:delText xml:space="preserve"> Hz. Relatively high frequency updates to the robot’s pose are required as an input to the local planner, which generates velocity pairs at a rate of </w:delText>
        </w:r>
      </w:del>
      <w:del w:id="1685" w:author="Ed" w:date="2013-04-01T14:56:00Z">
        <w:r w:rsidR="003330B7" w:rsidDel="00D03085">
          <w:delText>16</w:delText>
        </w:r>
        <w:r w:rsidR="0053034D" w:rsidDel="00D03085">
          <w:delText xml:space="preserve"> </w:delText>
        </w:r>
      </w:del>
      <w:del w:id="1686" w:author="Ed" w:date="2013-04-08T09:34:00Z">
        <w:r w:rsidR="0053034D" w:rsidDel="00E87BD2">
          <w:delText>Hz.</w:delText>
        </w:r>
      </w:del>
      <w:del w:id="1687" w:author="Ed" w:date="2013-04-03T16:21:00Z">
        <w:r w:rsidR="0053034D" w:rsidDel="00BF5F27">
          <w:delText xml:space="preserve"> </w:delText>
        </w:r>
      </w:del>
      <w:del w:id="1688" w:author="Ed" w:date="2013-04-08T09:34:00Z">
        <w:r w:rsidR="0053034D" w:rsidDel="00E87BD2">
          <w:delText>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w:delText>
        </w:r>
        <w:r w:rsidR="0026231D" w:rsidDel="00E87BD2">
          <w:delText xml:space="preserve"> 0.26 meters in the direction of travel and 0.90 meters perpendicular to the direction of travel</w:delText>
        </w:r>
        <w:r w:rsidR="0053034D" w:rsidDel="00E87BD2">
          <w:delText>. When the robot is driven in a circle with radius 1m for five laps with no observed wheel slip, the</w:delText>
        </w:r>
        <w:r w:rsidR="003330B7" w:rsidDel="00E87BD2">
          <w:delText xml:space="preserve"> average</w:delText>
        </w:r>
        <w:r w:rsidR="0053034D" w:rsidDel="00E87BD2">
          <w:delText xml:space="preserve"> odometry error</w:delText>
        </w:r>
        <w:r w:rsidR="003330B7" w:rsidDel="00E87BD2">
          <w:delText xml:space="preserve"> over six trials</w:delText>
        </w:r>
        <w:r w:rsidR="0053034D" w:rsidDel="00E87BD2">
          <w:delText xml:space="preserve"> is </w:delText>
        </w:r>
        <w:r w:rsidR="003330B7" w:rsidDel="00E87BD2">
          <w:delText>1 meter in displacement and 26 degrees in heading</w:delText>
        </w:r>
        <w:r w:rsidR="0053034D" w:rsidDel="00E87BD2">
          <w:delText xml:space="preserve">. As expected, change in heading causes a greater error in the odometric localization. The greater error due to change in heading is a feature of the differential drive system on </w:delText>
        </w:r>
      </w:del>
      <w:del w:id="1689" w:author="Ed" w:date="2013-04-01T14:14:00Z">
        <w:r w:rsidR="0053034D" w:rsidDel="00C26887">
          <w:delText>ABBY</w:delText>
        </w:r>
      </w:del>
      <w:del w:id="1690" w:author="Ed" w:date="2013-04-08T09:34:00Z">
        <w:r w:rsidR="0053034D" w:rsidDel="00E87BD2">
          <w:delText>.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w:delText>
        </w:r>
        <w:r w:rsidR="00993CBD" w:rsidDel="00E87BD2">
          <w:delText>ly large error to the odometry.</w:delText>
        </w:r>
      </w:del>
    </w:p>
    <w:p w:rsidR="0053034D" w:rsidDel="00E87BD2" w:rsidRDefault="0053034D" w:rsidP="00CA427F">
      <w:pPr>
        <w:rPr>
          <w:del w:id="1691" w:author="Ed" w:date="2013-04-08T09:35:00Z"/>
        </w:rPr>
      </w:pPr>
      <w:del w:id="1692" w:author="Ed" w:date="2013-04-08T09:35:00Z">
        <w:r w:rsidDel="00E87BD2">
          <w:delText xml:space="preserve">It may be possible to improve the accuracy of the relative localization system by fusing in other sensors. </w:delText>
        </w:r>
      </w:del>
      <w:del w:id="1693" w:author="Ed" w:date="2013-04-03T16:21:00Z">
        <w:r w:rsidDel="00BF5F27">
          <w:delText>The yaw rate sensor on the robot was not used because undiagnosed electrical problems</w:delText>
        </w:r>
      </w:del>
      <w:del w:id="1694" w:author="Ed" w:date="2013-04-03T16:20:00Z">
        <w:r w:rsidDel="00BF5F27">
          <w:delText xml:space="preserve"> rendered it inaccur</w:delText>
        </w:r>
        <w:r w:rsidR="008B0231" w:rsidDel="00BF5F27">
          <w:delText>ate</w:delText>
        </w:r>
      </w:del>
      <w:del w:id="1695" w:author="Ed" w:date="2013-04-03T16:21:00Z">
        <w:r w:rsidR="008B0231" w:rsidDel="00BF5F27">
          <w:delText xml:space="preserve">. </w:delText>
        </w:r>
      </w:del>
      <w:del w:id="1696" w:author="Ed" w:date="2013-04-08T09:35:00Z">
        <w:r w:rsidR="008B0231" w:rsidDel="00E87BD2">
          <w:delText xml:space="preserve">Other researchers at Case </w:delText>
        </w:r>
        <w:r w:rsidR="006B701A" w:rsidDel="00E87BD2">
          <w:fldChar w:fldCharType="begin"/>
        </w:r>
      </w:del>
      <w:del w:id="1697" w:author="Ed" w:date="2013-04-02T10:35:00Z">
        <w:r w:rsidR="00380F8D" w:rsidDel="00FC6366">
          <w:delInstrText xml:space="preserve"> ADDIN ZOTERO_ITEM CSL_CITATION {"citationID":"dsjemrmdt","properties":{"formattedCitation":"[</w:delInstrText>
        </w:r>
      </w:del>
      <w:del w:id="1698" w:author="Ed" w:date="2013-04-11T09:12:00Z">
        <w:r w:rsidR="00FC6366">
          <w:delInstrText>11</w:delInstrText>
        </w:r>
      </w:del>
      <w:del w:id="1699" w:author="Ed" w:date="2013-04-02T10:35:00Z">
        <w:r w:rsidR="00380F8D" w:rsidDel="00FC6366">
          <w:delInstrText>10]","plainCitation":"[</w:delInstrText>
        </w:r>
      </w:del>
      <w:del w:id="1700" w:author="Ed" w:date="2013-04-11T09:12:00Z">
        <w:r w:rsidR="00FC6366">
          <w:delInstrText>11</w:delInstrText>
        </w:r>
      </w:del>
      <w:del w:id="1701" w:author="Ed" w:date="2013-04-02T10:35:00Z">
        <w:r w:rsidR="00380F8D" w:rsidDel="00FC6366">
          <w:delInstrText xml:space="preserve">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del w:id="1702" w:author="Ed" w:date="2013-04-08T09:35:00Z">
        <w:r w:rsidR="006B701A" w:rsidDel="00E87BD2">
          <w:fldChar w:fldCharType="separate"/>
        </w:r>
      </w:del>
      <w:del w:id="1703" w:author="Ed" w:date="2013-04-02T10:35:00Z">
        <w:r w:rsidR="00380F8D" w:rsidRPr="00FC6366" w:rsidDel="00FC6366">
          <w:delText>[</w:delText>
        </w:r>
      </w:del>
      <w:del w:id="1704" w:author="Ed" w:date="2013-04-11T09:12:00Z">
        <w:r w:rsidR="00FC6366" w:rsidRPr="00FC6366">
          <w:delText>11</w:delText>
        </w:r>
      </w:del>
      <w:del w:id="1705" w:author="Ed" w:date="2013-04-02T10:35:00Z">
        <w:r w:rsidR="00380F8D" w:rsidRPr="00FC6366" w:rsidDel="00FC6366">
          <w:delText>10]</w:delText>
        </w:r>
      </w:del>
      <w:del w:id="1706" w:author="Ed" w:date="2013-04-08T09:35:00Z">
        <w:r w:rsidR="006B701A" w:rsidDel="00E87BD2">
          <w:fldChar w:fldCharType="end"/>
        </w:r>
        <w:r w:rsidDel="00E87BD2">
          <w:delText>, have fused rotational velocity data from a gyroscopic yaw rate sensor with odometry using a</w:delText>
        </w:r>
        <w:r w:rsidR="008B0231" w:rsidDel="00E87BD2">
          <w:delText xml:space="preserve">n Extended Kalman Filter (EKF) </w:delText>
        </w:r>
        <w:r w:rsidDel="00E87BD2">
          <w:delText xml:space="preserve">. Because </w:delText>
        </w:r>
      </w:del>
      <w:del w:id="1707" w:author="Ed" w:date="2013-04-03T16:22:00Z">
        <w:r w:rsidDel="00BF5F27">
          <w:delText xml:space="preserve">the </w:delText>
        </w:r>
      </w:del>
      <w:del w:id="1708" w:author="Ed" w:date="2013-04-08T09:35:00Z">
        <w:r w:rsidDel="00E87BD2">
          <w:delText xml:space="preserve">yaw rate sensor is inertial, it is not affected by wheel slip. However, it does drift slowly over time. An EKF with variable measurement </w:delText>
        </w:r>
        <w:r w:rsidR="008B0231" w:rsidDel="00E87BD2">
          <w:delText xml:space="preserve">covariance, as described in </w:delText>
        </w:r>
        <w:r w:rsidR="006B701A" w:rsidDel="00E87BD2">
          <w:fldChar w:fldCharType="begin"/>
        </w:r>
      </w:del>
      <w:del w:id="1709" w:author="Ed" w:date="2013-04-02T10:35:00Z">
        <w:r w:rsidR="00380F8D" w:rsidDel="00FC6366">
          <w:delInstrText xml:space="preserve"> ADDIN ZOTERO_ITEM CSL_CITATION {"citationID":"1nku7gr8tv","properties":{"formattedCitation":"[</w:delInstrText>
        </w:r>
      </w:del>
      <w:del w:id="1710" w:author="Ed" w:date="2013-04-11T09:12:00Z">
        <w:r w:rsidR="00FC6366">
          <w:delInstrText>11</w:delInstrText>
        </w:r>
      </w:del>
      <w:del w:id="1711" w:author="Ed" w:date="2013-04-02T10:35:00Z">
        <w:r w:rsidR="00380F8D" w:rsidDel="00FC6366">
          <w:delInstrText>10]","plainCitation":"[</w:delInstrText>
        </w:r>
      </w:del>
      <w:del w:id="1712" w:author="Ed" w:date="2013-04-11T09:12:00Z">
        <w:r w:rsidR="00FC6366">
          <w:delInstrText>11</w:delInstrText>
        </w:r>
      </w:del>
      <w:del w:id="1713" w:author="Ed" w:date="2013-04-02T10:35:00Z">
        <w:r w:rsidR="00380F8D" w:rsidDel="00FC6366">
          <w:delInstrText xml:space="preserve">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del w:id="1714" w:author="Ed" w:date="2013-04-08T09:35:00Z">
        <w:r w:rsidR="006B701A" w:rsidDel="00E87BD2">
          <w:fldChar w:fldCharType="separate"/>
        </w:r>
      </w:del>
      <w:del w:id="1715" w:author="Ed" w:date="2013-04-02T10:35:00Z">
        <w:r w:rsidR="00380F8D" w:rsidRPr="00FC6366" w:rsidDel="00FC6366">
          <w:delText>[</w:delText>
        </w:r>
      </w:del>
      <w:del w:id="1716" w:author="Ed" w:date="2013-04-11T09:12:00Z">
        <w:r w:rsidR="00FC6366" w:rsidRPr="00FC6366">
          <w:delText>11</w:delText>
        </w:r>
      </w:del>
      <w:del w:id="1717" w:author="Ed" w:date="2013-04-02T10:35:00Z">
        <w:r w:rsidR="00380F8D" w:rsidRPr="00FC6366" w:rsidDel="00FC6366">
          <w:delText>10]</w:delText>
        </w:r>
      </w:del>
      <w:del w:id="1718" w:author="Ed" w:date="2013-04-08T09:35:00Z">
        <w:r w:rsidR="006B701A" w:rsidDel="00E87BD2">
          <w:fldChar w:fldCharType="end"/>
        </w:r>
        <w:r w:rsidDel="00E87BD2">
          <w:delText xml:space="preserve"> can improve the relative pose estimate, but the author of that research concluded that the improvement was minimal.</w:delText>
        </w:r>
      </w:del>
    </w:p>
    <w:p w:rsidR="0053034D" w:rsidRDefault="0053034D" w:rsidP="00CA427F">
      <w:r>
        <w:t xml:space="preserve">AMCL is an absolute localization method that </w:t>
      </w:r>
      <w:ins w:id="1719" w:author="Edward Venator" w:date="2013-04-11T09:12:00Z">
        <w:r>
          <w:t>models</w:t>
        </w:r>
      </w:ins>
      <w:del w:id="1720" w:author="Edward Venator" w:date="2013-04-11T09:12:00Z">
        <w:r>
          <w:delText>model</w:delText>
        </w:r>
      </w:del>
      <w:del w:id="1721" w:author="Ed" w:date="2013-04-03T16:22:00Z">
        <w:r w:rsidDel="00BF5F27">
          <w:delText>'</w:delText>
        </w:r>
      </w:del>
      <w:del w:id="1722" w:author="Edward Venator" w:date="2013-04-11T09:12:00Z">
        <w:r>
          <w:delText>s</w:delText>
        </w:r>
      </w:del>
      <w:r>
        <w:t xml:space="preserve"> the robot's pose as a probability distribution</w:t>
      </w:r>
      <w:r w:rsidR="006B701A">
        <w:fldChar w:fldCharType="begin"/>
      </w:r>
      <w:ins w:id="1723" w:author="Edward Venator" w:date="2013-04-11T09:20:00Z">
        <w:r w:rsidR="006F1159">
          <w:instrText xml:space="preserve"> ADDIN ZOTERO_ITEM CSL_CITATION {"citationID":"5tgokcujt","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ins>
      <w:ins w:id="1724" w:author="Ed" w:date="2013-04-03T15:41:00Z">
        <w:del w:id="1725" w:author="Edward Venator" w:date="2013-04-11T09:20:00Z">
          <w:r w:rsidR="00C23EE7" w:rsidDel="006F1159">
            <w:delInstrText xml:space="preserve"> ADDIN ZOTERO_ITEM CSL_CITATION {"citationID":"5tgokcujt","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delInstrText>
          </w:r>
        </w:del>
      </w:ins>
      <w:del w:id="1726" w:author="Edward Venator" w:date="2013-04-11T09:20:00Z">
        <w:r w:rsidR="007A0A93" w:rsidDel="006F1159">
          <w:del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delInstrText>
        </w:r>
      </w:del>
      <w:r w:rsidR="006B701A">
        <w:fldChar w:fldCharType="separate"/>
      </w:r>
      <w:ins w:id="1727" w:author="Ed" w:date="2013-04-03T15:41:00Z">
        <w:r w:rsidR="00C23EE7" w:rsidRPr="00C23EE7">
          <w:t>[20]</w:t>
        </w:r>
      </w:ins>
      <w:del w:id="1728" w:author="Ed" w:date="2013-04-03T15:41:00Z">
        <w:r w:rsidR="007A0A93" w:rsidRPr="00C23EE7" w:rsidDel="00C23EE7">
          <w:delText>[18]</w:delText>
        </w:r>
      </w:del>
      <w:r w:rsidR="006B701A">
        <w:fldChar w:fldCharType="end"/>
      </w:r>
      <w:r>
        <w:t xml:space="preserve">. The robot's pose is considered probabilistic to represent the uncertainty of the sensor measurements used to determine the pose. </w:t>
      </w:r>
      <w:del w:id="1729" w:author="Ed" w:date="2013-04-01T14:14:00Z">
        <w:r w:rsidDel="00C26887">
          <w:delText>ABBY</w:delText>
        </w:r>
      </w:del>
      <w:ins w:id="1730" w:author="Ed" w:date="2013-04-01T14:14:00Z">
        <w:r w:rsidR="00C26887">
          <w:t>ABBY</w:t>
        </w:r>
      </w:ins>
      <w:r>
        <w:t xml:space="preserve"> uses AMCL to match LIDAR scans to an </w:t>
      </w:r>
      <w:r>
        <w:rPr>
          <w:i/>
          <w:iCs/>
        </w:rPr>
        <w:t>a priori</w:t>
      </w:r>
      <w:r>
        <w:t xml:space="preserve"> map.</w:t>
      </w:r>
      <w:ins w:id="1731" w:author="Edward Venator" w:date="2013-04-11T09:21:00Z">
        <w:r w:rsidR="006F1159">
          <w:t xml:space="preserve"> </w:t>
        </w:r>
      </w:ins>
      <w:del w:id="1732" w:author="Edward Venator" w:date="2013-04-11T09:12:00Z">
        <w:r>
          <w:delText xml:space="preserve"> </w:delText>
        </w:r>
      </w:del>
      <w:del w:id="1733" w:author="Ed" w:date="2013-04-03T16:23:00Z">
        <w:r w:rsidDel="00BF5F27">
          <w:delText xml:space="preserve">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more sure of its location, fewer particles are needed to accurately represent the distribution. In addition, random particles are added to help break the filter out of a false convergence. By starting with particles uniformly distributed through the map, </w:delText>
        </w:r>
      </w:del>
      <w:r>
        <w:t xml:space="preserve">AMCL can theoretically solve the “wake-up robot problem,” in which the robot </w:t>
      </w:r>
      <w:del w:id="1734" w:author="Ed" w:date="2013-04-01T14:57:00Z">
        <w:r w:rsidDel="00F15635">
          <w:delText xml:space="preserve">that </w:delText>
        </w:r>
      </w:del>
      <w:r>
        <w:t xml:space="preserve">is initialized with no estimated pose. However, testing with </w:t>
      </w:r>
      <w:del w:id="1735" w:author="Ed" w:date="2013-04-01T14:14:00Z">
        <w:r w:rsidDel="00C26887">
          <w:delText>ABBY</w:delText>
        </w:r>
      </w:del>
      <w:ins w:id="1736" w:author="Ed" w:date="2013-04-01T14:14:00Z">
        <w:r w:rsidR="00C26887">
          <w:t>ABBY</w:t>
        </w:r>
      </w:ins>
      <w:r>
        <w:t xml:space="preserve"> showed that AMCL could not reliably solve this problem, and would often converge on a false pose estimate. Instead, </w:t>
      </w:r>
      <w:del w:id="1737" w:author="Ed" w:date="2013-04-01T14:14:00Z">
        <w:r w:rsidDel="00C26887">
          <w:delText>ABBY</w:delText>
        </w:r>
      </w:del>
      <w:ins w:id="1738" w:author="Ed" w:date="2013-04-01T14:14:00Z">
        <w:r w:rsidR="00C26887">
          <w:t>ABBY</w:t>
        </w:r>
      </w:ins>
      <w:r>
        <w:t xml:space="preserve"> is initialized to a pose at or near the true pose, with sufficiently large covariance that the true pose is within the likely region of the estimated pose. As the robot runs, the pose estimate will converge on the true pose. </w:t>
      </w:r>
      <w:ins w:id="1739" w:author="Ed" w:date="2013-04-03T16:23:00Z">
        <w:r w:rsidR="00BF5F27">
          <w:t xml:space="preserve">On ABBY, </w:t>
        </w:r>
        <w:del w:id="1740" w:author="Edward Venator" w:date="2013-04-11T09:21:00Z">
          <w:r w:rsidR="00BF5F27" w:rsidDel="006F1159">
            <w:delText>e</w:delText>
          </w:r>
        </w:del>
      </w:ins>
      <w:ins w:id="1741" w:author="Edward Venator" w:date="2013-04-11T09:21:00Z">
        <w:r w:rsidR="006F1159">
          <w:t>each</w:t>
        </w:r>
      </w:ins>
      <w:del w:id="1742" w:author="Ed" w:date="2013-04-03T16:23:00Z">
        <w:r w:rsidDel="00BF5F27">
          <w:delText>E</w:delText>
        </w:r>
      </w:del>
      <w:del w:id="1743" w:author="Edward Venator" w:date="2013-04-11T09:12:00Z">
        <w:r>
          <w:delText>ach</w:delText>
        </w:r>
      </w:del>
      <w:r>
        <w:t xml:space="preserve"> pose update from AMCL takes approximately </w:t>
      </w:r>
      <w:r w:rsidR="008C03F5">
        <w:t>200</w:t>
      </w:r>
      <w:r>
        <w:t xml:space="preserve"> milliseconds, </w:t>
      </w:r>
      <w:del w:id="1744" w:author="Ed" w:date="2013-04-08T09:38:00Z">
        <w:r w:rsidDel="00A215EB">
          <w:delText>which means that</w:delText>
        </w:r>
      </w:del>
      <w:ins w:id="1745" w:author="Ed" w:date="2013-04-08T09:38:00Z">
        <w:r w:rsidR="00A215EB">
          <w:t>so</w:t>
        </w:r>
      </w:ins>
      <w:r>
        <w:t xml:space="preserve"> it can run no faster than </w:t>
      </w:r>
      <w:r w:rsidR="008C03F5">
        <w:t>5</w:t>
      </w:r>
      <w:r>
        <w:t xml:space="preserve"> Hz.</w:t>
      </w:r>
    </w:p>
    <w:p w:rsidR="0053034D" w:rsidDel="00915506" w:rsidRDefault="0053034D" w:rsidP="00CA427F">
      <w:pPr>
        <w:rPr>
          <w:del w:id="1746" w:author="Ed" w:date="2013-04-08T09:30:00Z"/>
        </w:rPr>
      </w:pPr>
      <w:del w:id="1747" w:author="Ed" w:date="2013-04-08T09:30:00Z">
        <w:r w:rsidDel="00915506">
          <w:delText xml:space="preserve">Of course, AMCL is only possible with an </w:delText>
        </w:r>
        <w:r w:rsidR="006B701A" w:rsidRPr="006B701A">
          <w:rPr>
            <w:i/>
            <w:rPrChange w:id="1748" w:author="Ed" w:date="2013-04-01T14:53:00Z">
              <w:rPr>
                <w:color w:val="000080"/>
                <w:u w:val="single"/>
              </w:rPr>
            </w:rPrChange>
          </w:rPr>
          <w:delText>a priori</w:delText>
        </w:r>
        <w:r w:rsidDel="00915506">
          <w:delText xml:space="preserve"> map. </w:delText>
        </w:r>
      </w:del>
      <w:del w:id="1749" w:author="Ed" w:date="2013-04-01T14:14:00Z">
        <w:r w:rsidDel="00C26887">
          <w:delText>ABBY</w:delText>
        </w:r>
      </w:del>
      <w:del w:id="1750" w:author="Ed" w:date="2013-04-08T09:30:00Z">
        <w:r w:rsidDel="00915506">
          <w:delText xml:space="preserve">'s maps were generated by the robot itself, using the same LIDAR used for AMCL and the gmapping SLAM package. Gmapping uses a Rao-Blackwellized particle filter to generate maps as it localizes. Gmapping was considered as a possibility for the absolute localization scheme on </w:delText>
        </w:r>
      </w:del>
      <w:del w:id="1751" w:author="Ed" w:date="2013-04-01T14:14:00Z">
        <w:r w:rsidDel="00C26887">
          <w:delText>ABBY</w:delText>
        </w:r>
      </w:del>
      <w:del w:id="1752" w:author="Ed" w:date="2013-04-08T09:30:00Z">
        <w:r w:rsidDel="00915506">
          <w:delText xml:space="preserve">. The main advantage of gmapping over AMCL is that it does not require an </w:delText>
        </w:r>
        <w:r w:rsidR="006B701A" w:rsidRPr="006B701A">
          <w:rPr>
            <w:i/>
            <w:rPrChange w:id="1753" w:author="Ed" w:date="2013-04-01T14:53:00Z">
              <w:rPr>
                <w:color w:val="000080"/>
                <w:u w:val="single"/>
              </w:rPr>
            </w:rPrChange>
          </w:rPr>
          <w:delText>a priori</w:delText>
        </w:r>
        <w:r w:rsidDel="00915506">
          <w:delText xml:space="preserve"> map, making it eas</w:delText>
        </w:r>
        <w:r w:rsidR="0083679E" w:rsidDel="00915506">
          <w:delText>i</w:delText>
        </w:r>
        <w:r w:rsidDel="00915506">
          <w:delText xml:space="preserve">er to install the robot in a novel environment. However, gmapping on </w:delText>
        </w:r>
      </w:del>
      <w:del w:id="1754" w:author="Ed" w:date="2013-04-01T14:14:00Z">
        <w:r w:rsidDel="00C26887">
          <w:delText>ABBY</w:delText>
        </w:r>
      </w:del>
      <w:del w:id="1755" w:author="Ed" w:date="2013-04-08T09:30:00Z">
        <w:r w:rsidDel="00915506">
          <w:delText xml:space="preserve"> was unable to reliably traverse doorways without accumulating error. This was sufficient reason not to use it for localization. In addition, the maps generated with gmapping were manually edited to remove skews from going through doors.</w:delText>
        </w:r>
      </w:del>
    </w:p>
    <w:p w:rsidR="0053034D" w:rsidRDefault="0053034D" w:rsidP="00CA427F">
      <w:del w:id="1756" w:author="Edward Venator" w:date="2013-04-11T09:28:00Z">
        <w:r w:rsidDel="00967ECC">
          <w:delText>C</w:delText>
        </w:r>
      </w:del>
      <w:ins w:id="1757" w:author="Edward Venator" w:date="2013-04-11T09:28:00Z">
        <w:r w:rsidR="00967ECC">
          <w:t>C</w:t>
        </w:r>
      </w:ins>
      <w:r>
        <w:t xml:space="preserve">ombining odometry with AMCL yields results that are better than either one alone. Because AMCL takes so long to compute, it cannot be used to approximate continuous localization. </w:t>
      </w:r>
      <w:ins w:id="1758" w:author="Ed" w:date="2013-04-03T16:27:00Z">
        <w:r w:rsidR="00D91C43">
          <w:t xml:space="preserve">The local planner for the mobile base updates at 12 Hz, which is faster than AMCL can </w:t>
        </w:r>
      </w:ins>
      <w:ins w:id="1759" w:author="Ed" w:date="2013-04-03T16:28:00Z">
        <w:r w:rsidR="00D91C43">
          <w:t xml:space="preserve">update. </w:t>
        </w:r>
      </w:ins>
      <w:del w:id="1760" w:author="Ed" w:date="2013-04-03T16:28:00Z">
        <w:r w:rsidDel="00D91C43">
          <w:delText xml:space="preserve">This makes it unsuitable for local planning, which updates at </w:delText>
        </w:r>
      </w:del>
      <w:del w:id="1761" w:author="Ed" w:date="2013-04-01T14:57:00Z">
        <w:r w:rsidR="00073423" w:rsidDel="00F15635">
          <w:delText xml:space="preserve">16 </w:delText>
        </w:r>
      </w:del>
      <w:del w:id="1762" w:author="Ed" w:date="2013-04-03T16:28:00Z">
        <w:r w:rsidR="00073423" w:rsidDel="00D91C43">
          <w:delText>Hz</w:delText>
        </w:r>
        <w:r w:rsidDel="00D91C43">
          <w:delText xml:space="preserve">. </w:delText>
        </w:r>
      </w:del>
      <w:r>
        <w:t xml:space="preserve">Whereas odometry is more suitable for the local planner, the error it accumulates as the robot runs eventually makes it unsuitable for global planning. </w:t>
      </w:r>
      <w:del w:id="1763" w:author="Ed" w:date="2013-04-08T09:40:00Z">
        <w:r w:rsidDel="00B60E2F">
          <w:delText>In order to combine these</w:delText>
        </w:r>
      </w:del>
      <w:ins w:id="1764" w:author="Ed" w:date="2013-04-08T09:40:00Z">
        <w:r w:rsidR="00B60E2F">
          <w:t>The results of</w:t>
        </w:r>
      </w:ins>
      <w:r>
        <w:t xml:space="preserve"> two methods</w:t>
      </w:r>
      <w:ins w:id="1765" w:author="Ed" w:date="2013-04-08T09:40:00Z">
        <w:r w:rsidR="00B60E2F">
          <w:t xml:space="preserve"> are fused by storing</w:t>
        </w:r>
      </w:ins>
      <w:del w:id="1766" w:author="Ed" w:date="2013-04-08T09:40:00Z">
        <w:r w:rsidDel="00B60E2F">
          <w:delText>,</w:delText>
        </w:r>
      </w:del>
      <w:r>
        <w:t xml:space="preserve"> two transforms </w:t>
      </w:r>
      <w:del w:id="1767" w:author="Ed" w:date="2013-04-08T09:40:00Z">
        <w:r w:rsidDel="00B60E2F">
          <w:delText xml:space="preserve">are stored </w:delText>
        </w:r>
      </w:del>
      <w:r>
        <w:t>in the robot’s TF tree</w:t>
      </w:r>
      <w:ins w:id="1768" w:author="Ed" w:date="2013-04-08T09:40:00Z">
        <w:r w:rsidR="00B60E2F">
          <w:t xml:space="preserve">, as shown in </w:t>
        </w:r>
      </w:ins>
      <w:del w:id="1769" w:author="Ed" w:date="2013-04-08T09:42:00Z">
        <w:r w:rsidDel="00851713">
          <w:delText xml:space="preserve">. </w:delText>
        </w:r>
      </w:del>
      <w:ins w:id="1770" w:author="Ed" w:date="2013-04-08T09:42:00Z">
        <w:r w:rsidR="00851713">
          <w:t xml:space="preserve">. </w:t>
        </w:r>
      </w:ins>
      <w:r>
        <w:t xml:space="preserve">One transform is between the robot’s </w:t>
      </w:r>
      <w:proofErr w:type="spellStart"/>
      <w:r w:rsidR="006B701A" w:rsidRPr="006B701A">
        <w:rPr>
          <w:rFonts w:ascii="Consolas" w:hAnsi="Consolas" w:cs="Consolas"/>
          <w:rPrChange w:id="1771" w:author="Ed" w:date="2013-04-03T16:25:00Z">
            <w:rPr>
              <w:color w:val="000080"/>
              <w:u w:val="single"/>
            </w:rPr>
          </w:rPrChange>
        </w:rPr>
        <w:t>base_link</w:t>
      </w:r>
      <w:proofErr w:type="spellEnd"/>
      <w:r>
        <w:t xml:space="preserve"> (a coordinate frame with its origin on the floor between the robot’s wheels) to its parent, the </w:t>
      </w:r>
      <w:proofErr w:type="spellStart"/>
      <w:r>
        <w:t>odometric</w:t>
      </w:r>
      <w:proofErr w:type="spellEnd"/>
      <w:r>
        <w:t xml:space="preserve"> frame </w:t>
      </w:r>
      <w:proofErr w:type="spellStart"/>
      <w:r w:rsidR="006B701A" w:rsidRPr="006B701A">
        <w:rPr>
          <w:rFonts w:ascii="Consolas" w:hAnsi="Consolas" w:cs="Consolas"/>
          <w:rPrChange w:id="1772" w:author="Ed" w:date="2013-04-03T16:25:00Z">
            <w:rPr>
              <w:color w:val="000080"/>
              <w:u w:val="single"/>
            </w:rPr>
          </w:rPrChange>
        </w:rPr>
        <w:t>odom</w:t>
      </w:r>
      <w:proofErr w:type="spellEnd"/>
      <w:r>
        <w:t xml:space="preserve">. This transform is updated by the </w:t>
      </w:r>
      <w:proofErr w:type="spellStart"/>
      <w:r>
        <w:t>odometric</w:t>
      </w:r>
      <w:proofErr w:type="spellEnd"/>
      <w:r>
        <w:t xml:space="preserve"> state estimator on the cRIO at </w:t>
      </w:r>
      <w:r w:rsidR="003330B7">
        <w:t>50 Hz</w:t>
      </w:r>
      <w:r>
        <w:t xml:space="preserve"> and </w:t>
      </w:r>
      <w:r>
        <w:lastRenderedPageBreak/>
        <w:t>provides a</w:t>
      </w:r>
      <w:ins w:id="1773" w:author="Ed" w:date="2013-04-03T16:28:00Z">
        <w:r w:rsidR="00D91C43">
          <w:t xml:space="preserve"> higher resolution </w:t>
        </w:r>
      </w:ins>
      <w:del w:id="1774" w:author="Ed" w:date="2013-04-03T16:28:00Z">
        <w:r w:rsidDel="00D91C43">
          <w:delText xml:space="preserve">n approximately continuous </w:delText>
        </w:r>
      </w:del>
      <w:r>
        <w:t xml:space="preserve">position estimate. Local planning is performed in the </w:t>
      </w:r>
      <w:proofErr w:type="spellStart"/>
      <w:r w:rsidR="006B701A" w:rsidRPr="006B701A">
        <w:rPr>
          <w:rFonts w:ascii="Consolas" w:hAnsi="Consolas" w:cs="Consolas"/>
          <w:rPrChange w:id="1775" w:author="Ed" w:date="2013-04-03T16:26:00Z">
            <w:rPr>
              <w:color w:val="000080"/>
              <w:u w:val="single"/>
            </w:rPr>
          </w:rPrChange>
        </w:rPr>
        <w:t>odom</w:t>
      </w:r>
      <w:proofErr w:type="spellEnd"/>
      <w:r>
        <w:t xml:space="preserve"> frame. The top level transform is from the </w:t>
      </w:r>
      <w:r w:rsidR="006B701A" w:rsidRPr="006B701A">
        <w:rPr>
          <w:rFonts w:ascii="Consolas" w:hAnsi="Consolas" w:cs="Consolas"/>
          <w:rPrChange w:id="1776" w:author="Ed" w:date="2013-04-03T16:26:00Z">
            <w:rPr>
              <w:color w:val="000080"/>
              <w:u w:val="single"/>
            </w:rPr>
          </w:rPrChange>
        </w:rPr>
        <w:t>map</w:t>
      </w:r>
      <w:r>
        <w:t xml:space="preserve"> frame (the absolute coordinate system) to the </w:t>
      </w:r>
      <w:proofErr w:type="spellStart"/>
      <w:r w:rsidR="006B701A" w:rsidRPr="006B701A">
        <w:rPr>
          <w:rFonts w:ascii="Consolas" w:hAnsi="Consolas" w:cs="Consolas"/>
          <w:rPrChange w:id="1777" w:author="Ed" w:date="2013-04-03T16:26:00Z">
            <w:rPr>
              <w:color w:val="000080"/>
              <w:u w:val="single"/>
            </w:rPr>
          </w:rPrChange>
        </w:rPr>
        <w:t>odom</w:t>
      </w:r>
      <w:proofErr w:type="spellEnd"/>
      <w:r>
        <w:t xml:space="preserve"> frame</w:t>
      </w:r>
      <w:del w:id="1778" w:author="Ed" w:date="2013-04-08T09:40:00Z">
        <w:r w:rsidDel="00B60E2F">
          <w:delText xml:space="preserve"> and the </w:delText>
        </w:r>
        <w:r w:rsidR="006B701A" w:rsidRPr="006B701A">
          <w:rPr>
            <w:rFonts w:ascii="Consolas" w:hAnsi="Consolas" w:cs="Consolas"/>
            <w:rPrChange w:id="1779" w:author="Ed" w:date="2013-04-03T16:26:00Z">
              <w:rPr>
                <w:color w:val="000080"/>
                <w:u w:val="single"/>
              </w:rPr>
            </w:rPrChange>
          </w:rPr>
          <w:delText>map</w:delText>
        </w:r>
        <w:r w:rsidDel="00B60E2F">
          <w:delText xml:space="preserve"> frame</w:delText>
        </w:r>
      </w:del>
      <w:r>
        <w:t xml:space="preserve">. This transform is updated by AMCL, which runs an update every time the robot moves more than 0.05 meters in translation or 0.1 radians in rotation. On each AMCL update, the transform from the </w:t>
      </w:r>
      <w:r w:rsidR="006B701A" w:rsidRPr="006B701A">
        <w:rPr>
          <w:rFonts w:ascii="Consolas" w:hAnsi="Consolas" w:cs="Consolas"/>
          <w:rPrChange w:id="1780" w:author="Ed" w:date="2013-04-03T16:26:00Z">
            <w:rPr>
              <w:color w:val="000080"/>
              <w:u w:val="single"/>
            </w:rPr>
          </w:rPrChange>
        </w:rPr>
        <w:t>map</w:t>
      </w:r>
      <w:r>
        <w:t xml:space="preserve"> to </w:t>
      </w:r>
      <w:proofErr w:type="spellStart"/>
      <w:r w:rsidR="006B701A" w:rsidRPr="006B701A">
        <w:rPr>
          <w:rFonts w:ascii="Consolas" w:hAnsi="Consolas" w:cs="Consolas"/>
          <w:rPrChange w:id="1781" w:author="Ed" w:date="2013-04-03T16:26:00Z">
            <w:rPr>
              <w:color w:val="000080"/>
              <w:u w:val="single"/>
            </w:rPr>
          </w:rPrChange>
        </w:rPr>
        <w:t>odom</w:t>
      </w:r>
      <w:proofErr w:type="spellEnd"/>
      <w:r>
        <w:t xml:space="preserve"> frame </w:t>
      </w:r>
      <w:del w:id="1782" w:author="Ed" w:date="2013-04-03T16:29:00Z">
        <w:r w:rsidDel="00D91C43">
          <w:delText xml:space="preserve">is </w:delText>
        </w:r>
      </w:del>
      <w:r>
        <w:t>change</w:t>
      </w:r>
      <w:ins w:id="1783" w:author="Ed" w:date="2013-04-03T16:29:00Z">
        <w:r w:rsidR="00D91C43">
          <w:t>s</w:t>
        </w:r>
      </w:ins>
      <w:r>
        <w:t xml:space="preserve"> such that it cancels out any error in the </w:t>
      </w:r>
      <w:proofErr w:type="spellStart"/>
      <w:r>
        <w:t>tranform</w:t>
      </w:r>
      <w:proofErr w:type="spellEnd"/>
      <w:r>
        <w:t xml:space="preserve"> from the </w:t>
      </w:r>
      <w:proofErr w:type="spellStart"/>
      <w:r w:rsidR="006B701A" w:rsidRPr="006B701A">
        <w:rPr>
          <w:rFonts w:ascii="Consolas" w:hAnsi="Consolas" w:cs="Consolas"/>
          <w:rPrChange w:id="1784" w:author="Ed" w:date="2013-04-03T16:26:00Z">
            <w:rPr>
              <w:color w:val="000080"/>
              <w:u w:val="single"/>
            </w:rPr>
          </w:rPrChange>
        </w:rPr>
        <w:t>odom</w:t>
      </w:r>
      <w:proofErr w:type="spellEnd"/>
      <w:r>
        <w:t xml:space="preserve"> frame to the robot's </w:t>
      </w:r>
      <w:proofErr w:type="spellStart"/>
      <w:r w:rsidR="006B701A" w:rsidRPr="006B701A">
        <w:rPr>
          <w:rFonts w:ascii="Consolas" w:hAnsi="Consolas" w:cs="Consolas"/>
          <w:rPrChange w:id="1785" w:author="Ed" w:date="2013-04-03T16:27:00Z">
            <w:rPr>
              <w:color w:val="000080"/>
              <w:u w:val="single"/>
            </w:rPr>
          </w:rPrChange>
        </w:rPr>
        <w:t>base_link</w:t>
      </w:r>
      <w:proofErr w:type="spellEnd"/>
      <w:r>
        <w:t>. Over a long period of operation</w:t>
      </w:r>
      <w:ins w:id="1786" w:author="Ed" w:date="2013-04-01T15:00:00Z">
        <w:r w:rsidR="00F15635">
          <w:t>,</w:t>
        </w:r>
      </w:ins>
      <w:r>
        <w:t xml:space="preserve"> the </w:t>
      </w:r>
      <w:proofErr w:type="spellStart"/>
      <w:r w:rsidR="006B701A" w:rsidRPr="006B701A">
        <w:rPr>
          <w:rFonts w:ascii="Consolas" w:hAnsi="Consolas" w:cs="Consolas"/>
          <w:rPrChange w:id="1787" w:author="Ed" w:date="2013-04-03T16:27:00Z">
            <w:rPr>
              <w:color w:val="000080"/>
              <w:u w:val="single"/>
            </w:rPr>
          </w:rPrChange>
        </w:rPr>
        <w:t>odom</w:t>
      </w:r>
      <w:proofErr w:type="spellEnd"/>
      <w:r>
        <w:t xml:space="preserve"> transform may accumulate significant error, but the transform from the </w:t>
      </w:r>
      <w:r w:rsidR="006B701A" w:rsidRPr="006B701A">
        <w:rPr>
          <w:rFonts w:ascii="Consolas" w:hAnsi="Consolas" w:cs="Consolas"/>
          <w:rPrChange w:id="1788" w:author="Ed" w:date="2013-04-03T16:27:00Z">
            <w:rPr>
              <w:color w:val="000080"/>
              <w:u w:val="single"/>
            </w:rPr>
          </w:rPrChange>
        </w:rPr>
        <w:t>map</w:t>
      </w:r>
      <w:r>
        <w:t xml:space="preserve"> frame to the </w:t>
      </w:r>
      <w:proofErr w:type="spellStart"/>
      <w:r w:rsidR="006B701A" w:rsidRPr="006B701A">
        <w:rPr>
          <w:rFonts w:ascii="Consolas" w:hAnsi="Consolas" w:cs="Consolas"/>
          <w:rPrChange w:id="1789" w:author="Ed" w:date="2013-04-03T16:27:00Z">
            <w:rPr>
              <w:color w:val="000080"/>
              <w:u w:val="single"/>
            </w:rPr>
          </w:rPrChange>
        </w:rPr>
        <w:t>base_link</w:t>
      </w:r>
      <w:proofErr w:type="spellEnd"/>
      <w:r>
        <w:t xml:space="preserve"> remains accurate because of the absolute localization updates.</w:t>
      </w:r>
    </w:p>
    <w:p w:rsidR="008C03F5" w:rsidRDefault="008C03F5" w:rsidP="00CA427F">
      <w:pPr>
        <w:rPr>
          <w:del w:id="1790" w:author="Ed" w:date="2013-04-11T09:12:00Z"/>
        </w:rPr>
      </w:pPr>
      <w:del w:id="1791" w:author="Ed" w:date="2013-04-11T09:12:00Z">
        <w:r>
          <w:rPr>
            <w:noProof/>
            <w:lang w:bidi="ar-SA"/>
          </w:rPr>
          <w:drawing>
            <wp:inline distT="0" distB="0" distL="0" distR="0">
              <wp:extent cx="3467099" cy="3657600"/>
              <wp:effectExtent l="19050" t="0" r="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9" cstate="print"/>
                      <a:stretch>
                        <a:fillRect/>
                      </a:stretch>
                    </pic:blipFill>
                    <pic:spPr>
                      <a:xfrm>
                        <a:off x="0" y="0"/>
                        <a:ext cx="3467099" cy="3657600"/>
                      </a:xfrm>
                      <a:prstGeom prst="rect">
                        <a:avLst/>
                      </a:prstGeom>
                    </pic:spPr>
                  </pic:pic>
                </a:graphicData>
              </a:graphic>
            </wp:inline>
          </w:drawing>
        </w:r>
      </w:del>
    </w:p>
    <w:p w:rsidR="00E141B1" w:rsidRDefault="008C03F5">
      <w:pPr>
        <w:pStyle w:val="Caption"/>
        <w:rPr>
          <w:ins w:id="1792" w:author="Ed" w:date="2013-04-08T09:47:00Z"/>
        </w:rPr>
        <w:pPrChange w:id="1793" w:author="Ed" w:date="2013-04-08T09:47:00Z">
          <w:pPr>
            <w:pStyle w:val="Caption"/>
            <w:keepNext/>
            <w:jc w:val="both"/>
          </w:pPr>
        </w:pPrChange>
      </w:pPr>
      <w:ins w:id="1794" w:author="Ed" w:date="2013-04-11T09:12:00Z">
        <w:r>
          <w:rPr>
            <w:i w:val="0"/>
            <w:iCs w:val="0"/>
            <w:noProof/>
            <w:lang w:bidi="ar-SA"/>
          </w:rPr>
          <w:drawing>
            <wp:inline distT="0" distB="0" distL="0" distR="0">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99996" cy="3657600"/>
                      </a:xfrm>
                      <a:prstGeom prst="rect">
                        <a:avLst/>
                      </a:prstGeom>
                    </pic:spPr>
                  </pic:pic>
                </a:graphicData>
              </a:graphic>
            </wp:inline>
          </w:drawing>
        </w:r>
      </w:ins>
    </w:p>
    <w:p w:rsidR="00E141B1" w:rsidRDefault="00DE35D6">
      <w:pPr>
        <w:pStyle w:val="Caption"/>
        <w:rPr>
          <w:ins w:id="1795" w:author="Ed" w:date="2013-04-08T09:45:00Z"/>
        </w:rPr>
        <w:pPrChange w:id="1796" w:author="Ed" w:date="2013-04-08T09:47:00Z">
          <w:pPr>
            <w:pStyle w:val="Caption"/>
            <w:keepNext/>
            <w:jc w:val="both"/>
          </w:pPr>
        </w:pPrChange>
      </w:pPr>
      <w:ins w:id="1797" w:author="Ed" w:date="2013-04-08T09:47:00Z">
        <w:r>
          <w:t xml:space="preserve">Figure </w:t>
        </w:r>
        <w:r w:rsidR="006B701A">
          <w:fldChar w:fldCharType="begin"/>
        </w:r>
        <w:r>
          <w:instrText xml:space="preserve"> SEQ Figure \* ARABIC </w:instrText>
        </w:r>
      </w:ins>
      <w:r w:rsidR="006B701A">
        <w:fldChar w:fldCharType="separate"/>
      </w:r>
      <w:ins w:id="1798" w:author="Edward Venator" w:date="2013-04-11T09:15:00Z">
        <w:r w:rsidR="00E141B1">
          <w:rPr>
            <w:noProof/>
          </w:rPr>
          <w:t>11</w:t>
        </w:r>
      </w:ins>
      <w:ins w:id="1799" w:author="Ed" w:date="2013-04-08T09:50:00Z">
        <w:del w:id="1800" w:author="Edward Venator" w:date="2013-04-11T09:15:00Z">
          <w:r w:rsidR="006B59B9" w:rsidDel="00E141B1">
            <w:rPr>
              <w:noProof/>
            </w:rPr>
            <w:delText>10</w:delText>
          </w:r>
        </w:del>
      </w:ins>
      <w:ins w:id="1801" w:author="Ed" w:date="2013-04-08T09:47:00Z">
        <w:r w:rsidR="006B701A">
          <w:fldChar w:fldCharType="end"/>
        </w:r>
      </w:ins>
      <w:ins w:id="1802" w:author="Ed" w:date="2013-04-08T09:48:00Z">
        <w:r>
          <w:t>: The map, odometry, and base frames of the robot localization system.</w:t>
        </w:r>
      </w:ins>
    </w:p>
    <w:p w:rsidR="00E141B1" w:rsidRDefault="00E141B1">
      <w:pPr>
        <w:pStyle w:val="Caption"/>
        <w:rPr>
          <w:del w:id="1803" w:author="Ed" w:date="2013-04-08T09:42:00Z"/>
        </w:rPr>
        <w:pPrChange w:id="1804" w:author="Ed" w:date="2013-04-11T09:12:00Z">
          <w:pPr/>
        </w:pPrChange>
      </w:pPr>
    </w:p>
    <w:p w:rsidR="00E141B1" w:rsidRDefault="008C03F5">
      <w:pPr>
        <w:pStyle w:val="Caption"/>
        <w:ind w:left="0"/>
        <w:jc w:val="both"/>
        <w:rPr>
          <w:del w:id="1805" w:author="Ed" w:date="2013-04-08T09:43:00Z"/>
        </w:rPr>
        <w:pPrChange w:id="1806" w:author="Ed" w:date="2013-04-08T09:43:00Z">
          <w:pPr>
            <w:pStyle w:val="Caption"/>
          </w:pPr>
        </w:pPrChange>
      </w:pPr>
      <w:bookmarkStart w:id="1807" w:name="_Toc351997944"/>
      <w:del w:id="1808" w:author="Ed" w:date="2013-04-08T09:42:00Z">
        <w:r w:rsidDel="00B60E2F">
          <w:delText xml:space="preserve">Figure </w:delText>
        </w:r>
        <w:r w:rsidR="006B701A" w:rsidDel="00B60E2F">
          <w:fldChar w:fldCharType="begin"/>
        </w:r>
        <w:r w:rsidR="00DB619F" w:rsidDel="00B60E2F">
          <w:delInstrText xml:space="preserve"> SEQ Figure \* ARABIC </w:delInstrText>
        </w:r>
        <w:r w:rsidR="006B701A" w:rsidDel="00B60E2F">
          <w:fldChar w:fldCharType="separate"/>
        </w:r>
        <w:r w:rsidR="008F4491" w:rsidDel="00B60E2F">
          <w:rPr>
            <w:noProof/>
          </w:rPr>
          <w:delText>10</w:delText>
        </w:r>
        <w:r w:rsidR="006B701A" w:rsidDel="00B60E2F">
          <w:rPr>
            <w:noProof/>
          </w:rPr>
          <w:fldChar w:fldCharType="end"/>
        </w:r>
        <w:r w:rsidDel="00B60E2F">
          <w:delText>: The map, odometry, and base frames of the robot localization system</w:delText>
        </w:r>
      </w:del>
      <w:del w:id="1809" w:author="Ed" w:date="2013-04-08T09:43:00Z">
        <w:r w:rsidDel="00851713">
          <w:delText>.</w:delText>
        </w:r>
        <w:bookmarkEnd w:id="1807"/>
      </w:del>
    </w:p>
    <w:p w:rsidR="00E141B1" w:rsidRDefault="0053034D">
      <w:pPr>
        <w:ind w:left="0"/>
        <w:rPr>
          <w:del w:id="1810" w:author="Ed" w:date="2013-04-03T16:30:00Z"/>
        </w:rPr>
        <w:pPrChange w:id="1811" w:author="Ed" w:date="2013-04-08T09:43:00Z">
          <w:pPr/>
        </w:pPrChange>
      </w:pPr>
      <w:del w:id="1812" w:author="Ed" w:date="2013-04-03T16:30:00Z">
        <w:r w:rsidDel="00B767F7">
          <w:delText xml:space="preserve">Some ways to improve the localization on this robot were beyond the scope of this thesis due to hardware or time limitations. </w:delText>
        </w:r>
      </w:del>
      <w:moveToRangeStart w:id="1813" w:author="Ed" w:date="2013-04-11T09:12:00Z" w:name="move353434859"/>
      <w:moveTo w:id="1814" w:author="Ed" w:date="2013-04-11T09:12:00Z">
        <w:del w:id="1815" w:author="Ed" w:date="2013-04-03T16:30:00Z">
          <w:r w:rsidDel="00B767F7">
            <w:delText>An IMU could have made significant improvements to the relative localization by helping to counteract errors due to wheel slip.</w:delText>
          </w:r>
        </w:del>
      </w:moveTo>
      <w:moveToRangeEnd w:id="1813"/>
      <w:del w:id="1816" w:author="Ed" w:date="2013-04-03T16:30:00Z">
        <w:r w:rsidDel="00B767F7">
          <w:delText xml:space="preserve"> Electrical problems with the yaw rate sensor made it unusable for this project, and the robot was not outfitted with accelerometers. However, the recent affordability of six degr</w:delText>
        </w:r>
        <w:r w:rsidR="008B0231" w:rsidDel="00B767F7">
          <w:delText xml:space="preserve">ee of freedom single-chip IMUs </w:delText>
        </w:r>
        <w:r w:rsidDel="00B767F7">
          <w:delText>would make this an excellent avenue of research to improve the localization system. One obstacle to pursuing this route is that it would require rewriting and retuning the localization EKF on the cRIO, which is beyond the scope of this thesis.</w:delText>
        </w:r>
      </w:del>
    </w:p>
    <w:p w:rsidR="00E141B1" w:rsidRDefault="0053034D">
      <w:pPr>
        <w:ind w:left="0"/>
        <w:rPr>
          <w:del w:id="1817" w:author="Ed" w:date="2013-04-03T16:30:00Z"/>
        </w:rPr>
        <w:pPrChange w:id="1818" w:author="Ed" w:date="2013-04-11T09:12:00Z">
          <w:pPr/>
        </w:pPrChange>
      </w:pPr>
      <w:moveToRangeStart w:id="1819" w:author="Ed" w:date="2013-04-11T09:12:00Z" w:name="move353434860"/>
      <w:moveTo w:id="1820" w:author="Ed" w:date="2013-04-11T09:12:00Z">
        <w:del w:id="1821" w:author="Ed" w:date="2013-04-03T16:30:00Z">
          <w:r w:rsidDel="00B767F7">
            <w:delTex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delText>
          </w:r>
          <w:r w:rsidR="0083679E" w:rsidDel="00B767F7">
            <w:delText xml:space="preserve"> the existing odometry system.</w:delText>
          </w:r>
        </w:del>
      </w:moveTo>
    </w:p>
    <w:p w:rsidR="00E141B1" w:rsidRDefault="0053034D">
      <w:pPr>
        <w:ind w:left="0"/>
        <w:rPr>
          <w:del w:id="1822" w:author="Ed" w:date="2013-04-08T09:47:00Z"/>
        </w:rPr>
        <w:pPrChange w:id="1823" w:author="Ed" w:date="2013-04-11T09:12:00Z">
          <w:pPr/>
        </w:pPrChange>
      </w:pPr>
      <w:moveTo w:id="1824" w:author="Ed" w:date="2013-04-11T09:12:00Z">
        <w:del w:id="1825" w:author="Ed" w:date="2013-04-03T16:30:00Z">
          <w:r w:rsidDel="00B767F7">
            <w:delText xml:space="preserve">Another way to potentially improve the robot’s localization would be to use the Kinect. The Kinect’s limited range and field of view make it relatively useless for localization using building geometry such as AMCL or gmapping.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delText>
          </w:r>
          <w:r w:rsidR="008B0231" w:rsidDel="00B767F7">
            <w:delText xml:space="preserve">other industrial mobile robots </w:delText>
          </w:r>
          <w:r w:rsidR="006B701A" w:rsidDel="00B767F7">
            <w:fldChar w:fldCharType="begin"/>
          </w:r>
          <w:r w:rsidR="00DE7A2F" w:rsidDel="00B767F7">
            <w:del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delInstrText>
          </w:r>
          <w:r w:rsidR="006B701A" w:rsidDel="00B767F7">
            <w:fldChar w:fldCharType="separate"/>
          </w:r>
          <w:r w:rsidR="00DE7A2F" w:rsidRPr="00DE7A2F" w:rsidDel="00B767F7">
            <w:delText>[4]</w:delText>
          </w:r>
          <w:r w:rsidR="006B701A" w:rsidDel="00B767F7">
            <w:fldChar w:fldCharType="end"/>
          </w:r>
          <w:r w:rsidDel="00B767F7">
            <w:delText>. A system of visual landmarks on the floor might be useful as a starting seed pose for AMCL. Currently, when the robot is started, the starting pose must be manually entered using Rviz or a launch script. With visual landmarks on the floor, the robot could be started at any arbitrary point in the environment, provided a landmark was visible to the Kinect, and the robot could generate a starting pose estimate from the landmark.</w:delText>
          </w:r>
        </w:del>
      </w:moveTo>
    </w:p>
    <w:p w:rsidR="00E141B1" w:rsidRDefault="0053034D">
      <w:pPr>
        <w:pStyle w:val="Heading3"/>
        <w:pPrChange w:id="1826" w:author="Ed" w:date="2013-04-02T11:34:00Z">
          <w:pPr>
            <w:pStyle w:val="Heading2"/>
          </w:pPr>
        </w:pPrChange>
      </w:pPr>
      <w:bookmarkStart w:id="1827" w:name="_Toc351559258"/>
      <w:bookmarkStart w:id="1828" w:name="_Toc353177982"/>
      <w:bookmarkStart w:id="1829" w:name="_Toc352798803"/>
      <w:bookmarkStart w:id="1830" w:name="_Toc353435280"/>
      <w:moveToRangeEnd w:id="1819"/>
      <w:r>
        <w:t>Mobile Base Trajectory Planning</w:t>
      </w:r>
      <w:bookmarkEnd w:id="1827"/>
      <w:bookmarkEnd w:id="1828"/>
      <w:bookmarkEnd w:id="1829"/>
      <w:bookmarkEnd w:id="1830"/>
    </w:p>
    <w:p w:rsidR="0053034D" w:rsidRDefault="0053034D" w:rsidP="00CA427F">
      <w:r>
        <w:lastRenderedPageBreak/>
        <w:t xml:space="preserve">One of the major tasks for a mobile robot is navigation through its environment. </w:t>
      </w:r>
      <w:del w:id="1831" w:author="Edward Venator" w:date="2013-04-11T09:29:00Z">
        <w:r w:rsidDel="00967ECC">
          <w:delText xml:space="preserve">In order for the robot to get parts from inventory, it must first travel through the inventory shelves to the location of the parts. </w:delText>
        </w:r>
      </w:del>
      <w:r>
        <w:t>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 </w:t>
      </w:r>
      <w:proofErr w:type="spellStart"/>
      <w:ins w:id="1832" w:author="Edward Venator" w:date="2013-04-11T09:12:00Z">
        <w:r w:rsidR="00C26887">
          <w:t>ABBY</w:t>
        </w:r>
        <w:r>
          <w:t>'s</w:t>
        </w:r>
      </w:ins>
      <w:del w:id="1833" w:author="Ed" w:date="2013-04-01T14:14:00Z">
        <w:r w:rsidDel="00C26887">
          <w:delText>ABBY</w:delText>
        </w:r>
      </w:del>
      <w:ins w:id="1834" w:author="Ed" w:date="2013-04-01T14:14:00Z">
        <w:del w:id="1835" w:author="Edward Venator" w:date="2013-04-11T09:30:00Z">
          <w:r w:rsidR="00C26887" w:rsidDel="00967ECC">
            <w:delText>ABBY</w:delText>
          </w:r>
        </w:del>
      </w:ins>
      <w:del w:id="1836" w:author="Edward Venator" w:date="2013-04-11T09:12:00Z">
        <w:r>
          <w:delText>'s</w:delText>
        </w:r>
      </w:del>
      <w:r>
        <w:t xml:space="preserve"> d</w:t>
      </w:r>
      <w:proofErr w:type="spellEnd"/>
      <w:r>
        <w:t xml:space="preserve">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CA427F">
      <w:del w:id="1837" w:author="Ed" w:date="2013-04-03T16:38:00Z">
        <w:r w:rsidDel="006E089F">
          <w:delText xml:space="preserve">At the simplest and lowest level of the navigation task is speed control. </w:delText>
        </w:r>
      </w:del>
      <w:r>
        <w:t xml:space="preserve">Speed control on </w:t>
      </w:r>
      <w:del w:id="1838" w:author="Ed" w:date="2013-04-01T14:14:00Z">
        <w:r w:rsidDel="00C26887">
          <w:delText>ABBY</w:delText>
        </w:r>
      </w:del>
      <w:ins w:id="1839" w:author="Ed" w:date="2013-04-01T14:14:00Z">
        <w:r w:rsidR="00C26887">
          <w:t>ABBY</w:t>
        </w:r>
      </w:ins>
      <w:ins w:id="1840" w:author="Edward Venator" w:date="2013-04-11T09:30:00Z">
        <w:r w:rsidR="00967ECC">
          <w:t xml:space="preserve"> </w:t>
        </w:r>
      </w:ins>
      <w:del w:id="1841" w:author="Edward Venator" w:date="2013-04-11T09:12:00Z">
        <w:r>
          <w:delText xml:space="preserve"> </w:delText>
        </w:r>
      </w:del>
      <w:del w:id="1842" w:author="Ed" w:date="2013-04-01T15:00:00Z">
        <w:r w:rsidDel="00F15635">
          <w:delText xml:space="preserve">is </w:delText>
        </w:r>
      </w:del>
      <w:ins w:id="1843" w:author="Ed" w:date="2013-04-01T15:00:00Z">
        <w:r w:rsidR="00F15635">
          <w:t xml:space="preserve">was </w:t>
        </w:r>
      </w:ins>
      <w:r>
        <w:t>implemented</w:t>
      </w:r>
      <w:ins w:id="1844" w:author="Ed" w:date="2013-04-01T15:00:00Z">
        <w:r w:rsidR="00F15635">
          <w:t xml:space="preserve"> by previous researchers</w:t>
        </w:r>
      </w:ins>
      <w:r>
        <w:t xml:space="preserve"> as a pair of PID controllers, one for each wheel. The PID controllers are implemented on the cRIO's FPGA for speed and robustness, with loop closure rates of 100 Hz.</w:t>
      </w:r>
      <w:del w:id="1845" w:author="Ed" w:date="2013-04-01T15:03:00Z">
        <w:r w:rsidDel="00F15635">
          <w:delText xml:space="preserve"> Each PID controller's setpoint is specified in meters/second and its output is an 8-bit signed integer</w:delText>
        </w:r>
        <w:r w:rsidR="00CE35EE" w:rsidDel="00F15635">
          <w:delText>.</w:delText>
        </w:r>
      </w:del>
      <w:r w:rsidR="00CE35EE">
        <w:t xml:space="preserve"> A simple geometric algorithm (see </w:t>
      </w:r>
      <w:ins w:id="1846" w:author="Ed" w:date="2013-04-01T15:01:00Z">
        <w:r w:rsidR="00F15635">
          <w:t xml:space="preserve">Equations </w:t>
        </w:r>
      </w:ins>
      <w:ins w:id="1847" w:author="Ed" w:date="2013-04-01T15:02:00Z">
        <w:r w:rsidR="00F15635">
          <w:t>1 and 2</w:t>
        </w:r>
      </w:ins>
      <w:r w:rsidR="00CE35EE">
        <w:t>)</w:t>
      </w:r>
      <w:r>
        <w:t xml:space="preserve">, implemented on the cRIO's PowerPC processor, is used to convert twist-style commands (forward and rotational speed) into speed </w:t>
      </w:r>
      <w:del w:id="1848" w:author="Ed" w:date="2013-04-01T15:03:00Z">
        <w:r w:rsidDel="00F15635">
          <w:delText xml:space="preserve">commands </w:delText>
        </w:r>
      </w:del>
      <w:proofErr w:type="spellStart"/>
      <w:ins w:id="1849" w:author="Ed" w:date="2013-04-01T15:03:00Z">
        <w:r w:rsidR="00F15635">
          <w:t>setpoints</w:t>
        </w:r>
        <w:proofErr w:type="spellEnd"/>
        <w:r w:rsidR="00F15635">
          <w:t xml:space="preserve"> </w:t>
        </w:r>
      </w:ins>
      <w:r>
        <w:t xml:space="preserve">for each wheel. </w:t>
      </w:r>
      <w:ins w:id="1850" w:author="Ed" w:date="2013-04-01T15:03:00Z">
        <w:r w:rsidR="00F15635">
          <w:t xml:space="preserve">Each PID controller's </w:t>
        </w:r>
        <w:proofErr w:type="spellStart"/>
        <w:r w:rsidR="00F15635">
          <w:t>setpoint</w:t>
        </w:r>
        <w:proofErr w:type="spellEnd"/>
        <w:r w:rsidR="00F15635">
          <w:t xml:space="preserve"> is specified in meters/second and its output is an 8-bit signed integer </w:t>
        </w:r>
      </w:ins>
      <w:r>
        <w:t xml:space="preserve">These signed integers represent the desired voltage to be output by the </w:t>
      </w:r>
      <w:proofErr w:type="spellStart"/>
      <w:r>
        <w:t>Sabertooth</w:t>
      </w:r>
      <w:proofErr w:type="spellEnd"/>
      <w:r>
        <w:t xml:space="preserve"> motor controller, with -127 being full reverse and 127 being full forward. Since the </w:t>
      </w:r>
      <w:proofErr w:type="spellStart"/>
      <w:r>
        <w:t>Sabertooth</w:t>
      </w:r>
      <w:proofErr w:type="spellEnd"/>
      <w:r>
        <w:t xml:space="preserve"> motor controller can vary its voltage output from -24 volts to 24 volts, the 7 bits of speed resolution in each direction correspond to a voltage output </w:t>
      </w:r>
      <w:r>
        <w:lastRenderedPageBreak/>
        <w:t xml:space="preserve">resolution of about 189mV. The PID controllers on </w:t>
      </w:r>
      <w:del w:id="1851" w:author="Ed" w:date="2013-04-01T14:14:00Z">
        <w:r w:rsidDel="00C26887">
          <w:delText>ABBY</w:delText>
        </w:r>
      </w:del>
      <w:ins w:id="1852" w:author="Ed" w:date="2013-04-01T14:14:00Z">
        <w:r w:rsidR="00C26887">
          <w:t>ABBY</w:t>
        </w:r>
      </w:ins>
      <w:r>
        <w:t xml:space="preserve"> were originally tuned for another </w:t>
      </w:r>
      <w:ins w:id="1853" w:author="Edward Venator" w:date="2013-04-11T09:21:00Z">
        <w:r w:rsidR="006F1159">
          <w:t>HARLIE</w:t>
        </w:r>
      </w:ins>
      <w:del w:id="1854" w:author="Edward Venator" w:date="2013-04-11T09:21:00Z">
        <w:r w:rsidDel="006F1159">
          <w:delText>similar robot based on the</w:delText>
        </w:r>
        <w:r w:rsidR="00E8726A" w:rsidDel="006F1159">
          <w:delText xml:space="preserve"> same drivetrain known as ALEN</w:delText>
        </w:r>
      </w:del>
      <w:ins w:id="1855" w:author="Ed" w:date="2013-04-03T16:44:00Z">
        <w:del w:id="1856" w:author="Edward Venator" w:date="2013-04-11T09:21:00Z">
          <w:r w:rsidR="001B254E" w:rsidDel="006F1159">
            <w:delText>HARLIE</w:delText>
          </w:r>
        </w:del>
        <w:r w:rsidR="001B254E">
          <w:t>-class robot with a different weight distribution</w:t>
        </w:r>
      </w:ins>
      <w:del w:id="1857" w:author="Ed" w:date="2013-04-02T10:26:00Z">
        <w:r w:rsidR="00E8726A" w:rsidDel="002D6416">
          <w:delText xml:space="preserve"> </w:delText>
        </w:r>
      </w:del>
      <w:r w:rsidR="006B701A">
        <w:fldChar w:fldCharType="begin"/>
      </w:r>
      <w:ins w:id="1858" w:author="Edward Venator" w:date="2013-04-11T09:34:00Z">
        <w:r w:rsidR="00AF4C15">
          <w:instrText xml:space="preserve"> ADDIN ZOTERO_ITEM CSL_CITATION {"citationID":"28k03e7o82","properties":{"formattedCitation":"[22]","plainCitation":"[22]"},"citationItems":[{"id":164,"uris":["http://zotero.org/users/1284010/items/EK2R7ZID"],"uri":["http://zotero.org/users/1284010/items/EK2R7ZID"],"itemData":{"id":164,"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ins>
      <w:ins w:id="1859" w:author="Ed" w:date="2013-04-03T16:24:00Z">
        <w:del w:id="1860" w:author="Edward Venator" w:date="2013-04-11T09:20:00Z">
          <w:r w:rsidR="003E136B" w:rsidDel="006F1159">
            <w:delInstrText xml:space="preserve"> ADDIN ZOTERO_ITEM CSL_CITATION {"citationID":"28k03e7o82","properties":{"formattedCitation":"[22]","plainCitation":"[22]"},"citationItems":[{"id":159,"uris":["http://zotero.org/users/1284010/items/EK2R7ZID"],"uri":["http://zotero.org/users/1284010/items/EK2R7ZID"],"itemData":{"id":159,"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delInstrText>
          </w:r>
        </w:del>
      </w:ins>
      <w:del w:id="1861" w:author="Edward Venator" w:date="2013-04-11T09:20:00Z">
        <w:r w:rsidR="007A0A93" w:rsidDel="006F1159">
          <w:del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delInstrText>
        </w:r>
      </w:del>
      <w:r w:rsidR="006B701A">
        <w:fldChar w:fldCharType="separate"/>
      </w:r>
      <w:ins w:id="1862" w:author="Ed" w:date="2013-04-03T16:24:00Z">
        <w:r w:rsidR="003E136B" w:rsidRPr="003E136B">
          <w:t>[22]</w:t>
        </w:r>
      </w:ins>
      <w:del w:id="1863" w:author="Ed" w:date="2013-04-03T15:41:00Z">
        <w:r w:rsidR="007A0A93" w:rsidRPr="003E136B" w:rsidDel="00C23EE7">
          <w:delText>[19]</w:delText>
        </w:r>
      </w:del>
      <w:r w:rsidR="006B701A">
        <w:fldChar w:fldCharType="end"/>
      </w:r>
      <w:ins w:id="1864" w:author="Edward Venator" w:date="2013-04-11T09:12:00Z">
        <w:r>
          <w:t>.</w:t>
        </w:r>
        <w:r w:rsidR="001B254E">
          <w:t xml:space="preserve"> </w:t>
        </w:r>
      </w:ins>
      <w:del w:id="1865" w:author="Edward Venator" w:date="2013-04-11T09:12:00Z">
        <w:r>
          <w:delText>.</w:delText>
        </w:r>
      </w:del>
      <w:del w:id="1866" w:author="Edward Venator" w:date="2013-04-11T09:32:00Z">
        <w:r w:rsidDel="00AF4C15">
          <w:delText xml:space="preserve"> ALEN was significantly lighter than </w:delText>
        </w:r>
        <w:r w:rsidDel="00AF4C15">
          <w:delText>ABBY</w:delText>
        </w:r>
        <w:r w:rsidDel="00AF4C15">
          <w:delText xml:space="preserve"> and also had a different weight distribution. </w:delText>
        </w:r>
      </w:del>
      <w:ins w:id="1867" w:author="Ed" w:date="2013-04-03T16:45:00Z">
        <w:del w:id="1868" w:author="Edward Venator" w:date="2013-04-11T09:32:00Z">
          <w:r w:rsidR="001B254E" w:rsidDel="00AF4C15">
            <w:delText xml:space="preserve"> </w:delText>
          </w:r>
        </w:del>
      </w:ins>
      <w:del w:id="1869" w:author="Ed" w:date="2013-04-03T16:45:00Z">
        <w:r w:rsidDel="001B254E">
          <w:delText xml:space="preserve">As a result, </w:delText>
        </w:r>
      </w:del>
      <w:del w:id="1870" w:author="Ed" w:date="2013-04-01T15:03:00Z">
        <w:r w:rsidDel="00F15635">
          <w:delText xml:space="preserve">it is likely that </w:delText>
        </w:r>
      </w:del>
      <w:del w:id="1871" w:author="Ed" w:date="2013-04-01T14:14:00Z">
        <w:r w:rsidDel="00C26887">
          <w:delText>ABBY</w:delText>
        </w:r>
      </w:del>
      <w:del w:id="1872" w:author="Ed" w:date="2013-04-03T16:45:00Z">
        <w:r w:rsidDel="001B254E">
          <w:delText xml:space="preserve">'s PID controllers are not optimally tuned. This sub-optimal tuning makes it impossible for </w:delText>
        </w:r>
      </w:del>
      <w:del w:id="1873" w:author="Ed" w:date="2013-04-01T14:14:00Z">
        <w:r w:rsidDel="00C26887">
          <w:delText>ABBY</w:delText>
        </w:r>
      </w:del>
      <w:del w:id="1874" w:author="Ed" w:date="2013-04-03T16:45:00Z">
        <w:r w:rsidDel="001B254E">
          <w:delText xml:space="preserve"> to execute low-speed commands because the controllers do not command a high enough voltage to the motors to overcome static friction in the drivetrain. </w:delText>
        </w:r>
      </w:del>
      <w:ins w:id="1875" w:author="Ed" w:date="2013-04-03T16:46:00Z">
        <w:r w:rsidR="001B254E">
          <w:t>With minimal retu</w:t>
        </w:r>
        <w:del w:id="1876" w:author="Edward Venator" w:date="2013-04-11T09:32:00Z">
          <w:r w:rsidR="001B254E" w:rsidDel="00AF4C15">
            <w:delText>r</w:delText>
          </w:r>
        </w:del>
        <w:r w:rsidR="001B254E">
          <w:t xml:space="preserve">ning, </w:t>
        </w:r>
      </w:ins>
      <w:del w:id="1877" w:author="Ed" w:date="2013-04-03T16:46:00Z">
        <w:r w:rsidDel="001B254E">
          <w:delText xml:space="preserve">As a result, </w:delText>
        </w:r>
      </w:del>
      <w:del w:id="1878" w:author="Ed" w:date="2013-04-01T14:14:00Z">
        <w:r w:rsidDel="00C26887">
          <w:delText>ABBY</w:delText>
        </w:r>
      </w:del>
      <w:ins w:id="1879" w:author="Ed" w:date="2013-04-01T14:14:00Z">
        <w:r w:rsidR="00C26887">
          <w:t>ABBY</w:t>
        </w:r>
      </w:ins>
      <w:ins w:id="1880" w:author="Edward Venator" w:date="2013-04-11T09:32:00Z">
        <w:r w:rsidR="00AF4C15">
          <w:t>'s</w:t>
        </w:r>
      </w:ins>
      <w:del w:id="1881" w:author="Edward Venator" w:date="2013-04-11T09:12:00Z">
        <w:r>
          <w:delText>'s</w:delText>
        </w:r>
      </w:del>
      <w:r>
        <w:t xml:space="preserve"> minimum achievable forward/reverse speed is </w:t>
      </w:r>
      <w:r w:rsidR="00E8726A">
        <w:t>0.1</w:t>
      </w:r>
      <w:r>
        <w:t xml:space="preserve"> m/s and minimum rotational speed is </w:t>
      </w:r>
      <w:r w:rsidR="00E8726A">
        <w:t>0.35</w:t>
      </w:r>
      <w:r>
        <w:t xml:space="preserve"> </w:t>
      </w:r>
      <w:proofErr w:type="spellStart"/>
      <w:r>
        <w:t>rad</w:t>
      </w:r>
      <w:proofErr w:type="spellEnd"/>
      <w:r>
        <w:t>/sec</w:t>
      </w:r>
      <w:ins w:id="1882" w:author="Ed" w:date="2013-04-03T16:46:00Z">
        <w:r w:rsidR="001B254E">
          <w:t>; other robots based on the same mobility platform</w:t>
        </w:r>
      </w:ins>
      <w:ins w:id="1883" w:author="Ed" w:date="2013-04-03T16:47:00Z">
        <w:r w:rsidR="001B254E">
          <w:t xml:space="preserve"> </w:t>
        </w:r>
      </w:ins>
      <w:proofErr w:type="spellStart"/>
      <w:ins w:id="1884" w:author="Edward Venator" w:date="2013-04-11T09:12:00Z">
        <w:r w:rsidR="001B254E">
          <w:t>were</w:t>
        </w:r>
      </w:ins>
      <w:del w:id="1885" w:author="Ed" w:date="2013-04-03T16:47:00Z">
        <w:r w:rsidDel="001B254E">
          <w:delText>. This compares unfavorably to the minimum speeds that Eric Perko was</w:delText>
        </w:r>
      </w:del>
      <w:ins w:id="1886" w:author="Ed" w:date="2013-04-03T16:47:00Z">
        <w:r w:rsidR="001B254E">
          <w:t>were</w:t>
        </w:r>
      </w:ins>
      <w:proofErr w:type="spellEnd"/>
      <w:r>
        <w:t xml:space="preserve"> able to achieve</w:t>
      </w:r>
      <w:del w:id="1887" w:author="Edward Venator" w:date="2013-04-11T09:12:00Z">
        <w:r>
          <w:delText xml:space="preserve"> </w:delText>
        </w:r>
      </w:del>
      <w:del w:id="1888" w:author="Ed" w:date="2013-04-03T16:47:00Z">
        <w:r w:rsidDel="001B254E">
          <w:delText xml:space="preserve">on HARLIE, which were </w:delText>
        </w:r>
      </w:del>
      <w:r>
        <w:t>0.1 m/second and 0.1 radians/second respectively.</w:t>
      </w:r>
    </w:p>
    <w:p w:rsidR="0053034D" w:rsidRPr="004719AB" w:rsidRDefault="006B701A"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E141B1">
        <w:t>1</w:t>
      </w:r>
      <w:r>
        <w:fldChar w:fldCharType="end"/>
      </w:r>
    </w:p>
    <w:p w:rsidR="00CE35EE" w:rsidRDefault="006B701A"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E141B1">
        <w:t>2</w:t>
      </w:r>
      <w:r>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del w:id="1889" w:author="Ed" w:date="2013-04-01T14:14:00Z">
        <w:r w:rsidDel="00C26887">
          <w:delText>ABBY</w:delText>
        </w:r>
      </w:del>
      <w:ins w:id="1890" w:author="Ed" w:date="2013-04-01T14:14:00Z">
        <w:r w:rsidR="00C26887">
          <w:t>ABBY</w:t>
        </w:r>
      </w:ins>
      <w:r>
        <w:t>, these tasks are performed by a global and a local planner, respectively.</w:t>
      </w:r>
    </w:p>
    <w:p w:rsidR="0053034D" w:rsidRDefault="001B1C15" w:rsidP="00CA427F">
      <w:proofErr w:type="spellStart"/>
      <w:r>
        <w:t>NavFn</w:t>
      </w:r>
      <w:proofErr w:type="spellEnd"/>
      <w:r w:rsidR="006B701A">
        <w:fldChar w:fldCharType="begin"/>
      </w:r>
      <w:ins w:id="1891" w:author="Edward Venator" w:date="2013-04-11T09:20:00Z">
        <w:r w:rsidR="006F1159">
          <w:instrText xml:space="preserve"> ADDIN ZOTERO_ITEM CSL_CITATION {"citationID":"2ep3h8p661","properties":{"formattedCitation":"[23]","plainCitation":"[23]"},"citationItems":[{"id":2,"uris":["http://zotero.org/users/1284010/items/4A6N49GE"],"uri":["http://zotero.org/users/1284010/items/4A6N49GE"],"itemData":{"id":2,"type":"webpage","title":"navfn - ROS Wiki","URL":"http://www.ros.org/wiki/navfn","accessed":{"date-parts":[[2013,2,13]]}}}],"schema":"https://github.com/citation-style-language/schema/raw/master/csl-citation.json"} </w:instrText>
        </w:r>
      </w:ins>
      <w:ins w:id="1892" w:author="Ed" w:date="2013-04-03T16:24:00Z">
        <w:del w:id="1893" w:author="Edward Venator" w:date="2013-04-11T09:20:00Z">
          <w:r w:rsidR="003E136B" w:rsidDel="006F1159">
            <w:delInstrText xml:space="preserve"> ADDIN ZOTERO_ITEM CSL_CITATION {"citationID":"2ep3h8p661","properties":{"formattedCitation":"[23]","plainCitation":"[23]"},"citationItems":[{"id":9,"uris":["http://zotero.org/users/1284010/items/4A6N49GE"],"uri":["http://zotero.org/users/1284010/items/4A6N49GE"],"itemData":{"id":9,"type":"webpage","title":"navfn - ROS Wiki","URL":"http://www.ros.org/wiki/navfn","accessed":{"date-parts":[[2013,2,13]]}}}],"schema":"https://github.com/citation-style-language/schema/raw/master/csl-citation.json"} </w:delInstrText>
          </w:r>
        </w:del>
      </w:ins>
      <w:del w:id="1894" w:author="Edward Venator" w:date="2013-04-11T09:20:00Z">
        <w:r w:rsidR="007A0A93" w:rsidDel="006F1159">
          <w:del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delInstrText>
        </w:r>
      </w:del>
      <w:r w:rsidR="006B701A">
        <w:fldChar w:fldCharType="separate"/>
      </w:r>
      <w:ins w:id="1895" w:author="Ed" w:date="2013-04-03T16:24:00Z">
        <w:r w:rsidR="003E136B" w:rsidRPr="003E136B">
          <w:t>[23]</w:t>
        </w:r>
      </w:ins>
      <w:del w:id="1896" w:author="Ed" w:date="2013-04-03T15:41:00Z">
        <w:r w:rsidR="007A0A93" w:rsidRPr="003E136B" w:rsidDel="00C23EE7">
          <w:delText>[20]</w:delText>
        </w:r>
      </w:del>
      <w:r w:rsidR="006B701A">
        <w:fldChar w:fldCharType="end"/>
      </w:r>
      <w:ins w:id="1897" w:author="Edward Venator" w:date="2013-04-11T09:12:00Z">
        <w:r w:rsidR="0053034D">
          <w:t>,</w:t>
        </w:r>
      </w:ins>
      <w:del w:id="1898" w:author="Ed" w:date="2013-04-02T10:26:00Z">
        <w:r w:rsidR="0053034D" w:rsidDel="002D6416">
          <w:delText xml:space="preserve"> </w:delText>
        </w:r>
      </w:del>
      <w:del w:id="1899" w:author="Edward Venator" w:date="2013-04-11T09:12:00Z">
        <w:r w:rsidR="0053034D">
          <w:delText>,</w:delText>
        </w:r>
      </w:del>
      <w:r w:rsidR="0053034D">
        <w:t xml:space="preserve"> the global planner node</w:t>
      </w:r>
      <w:ins w:id="1900" w:author="Ed" w:date="2013-04-03T16:48:00Z">
        <w:r w:rsidR="0022684D">
          <w:t xml:space="preserve"> available in the ROS navigation stack, </w:t>
        </w:r>
      </w:ins>
      <w:del w:id="1901" w:author="Ed" w:date="2013-04-03T16:48:00Z">
        <w:r w:rsidR="0053034D" w:rsidDel="0022684D">
          <w:delText xml:space="preserve">, </w:delText>
        </w:r>
      </w:del>
      <w:r w:rsidR="0053034D">
        <w:t xml:space="preserve">operates on a grid-based global </w:t>
      </w:r>
      <w:proofErr w:type="spellStart"/>
      <w:r w:rsidR="0053034D">
        <w:t>costmap</w:t>
      </w:r>
      <w:proofErr w:type="spellEnd"/>
      <w:r w:rsidR="0053034D">
        <w:t xml:space="preserve"> populated by </w:t>
      </w:r>
      <w:del w:id="1902" w:author="Ed" w:date="2013-04-03T16:48:00Z">
        <w:r w:rsidR="0053034D" w:rsidDel="0022684D">
          <w:delText xml:space="preserve">the </w:delText>
        </w:r>
        <w:r w:rsidR="0053034D" w:rsidDel="0022684D">
          <w:rPr>
            <w:i/>
          </w:rPr>
          <w:delText>a priori</w:delText>
        </w:r>
        <w:r w:rsidR="0053034D" w:rsidDel="0022684D">
          <w:delText xml:space="preserve"> map and </w:delText>
        </w:r>
      </w:del>
      <w:r w:rsidR="0053034D">
        <w:t xml:space="preserve">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6B701A">
        <w:fldChar w:fldCharType="begin"/>
      </w:r>
      <w:ins w:id="1903" w:author="Edward Venator" w:date="2013-04-11T09:20:00Z">
        <w:r w:rsidR="006F1159">
          <w:instrText xml:space="preserve"> ADDIN ZOTERO_ITEM CSL_CITATION {"citationID":"178hoj9t5i","properties":{"formattedCitation":"[24]","plainCitation":"[24]"},"citationItems":[{"id":77,"uris":["http://zotero.org/users/1284010/items/GZN72UEN"],"uri":["http://zotero.org/users/1284010/items/GZN72UEN"],"itemData":{"id":77,"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ins>
      <w:ins w:id="1904" w:author="Ed" w:date="2013-04-03T16:24:00Z">
        <w:del w:id="1905" w:author="Edward Venator" w:date="2013-04-11T09:20:00Z">
          <w:r w:rsidR="003E136B" w:rsidDel="006F1159">
            <w:delInstrText xml:space="preserve"> ADDIN ZOTERO_ITEM CSL_CITATION {"citationID":"178hoj9t5i","properties":{"formattedCitation":"[24]","plainCitation":"[24]"},"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delInstrText>
          </w:r>
        </w:del>
      </w:ins>
      <w:del w:id="1906" w:author="Edward Venator" w:date="2013-04-11T09:20:00Z">
        <w:r w:rsidR="007A0A93" w:rsidDel="006F1159">
          <w:del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delInstrText>
        </w:r>
      </w:del>
      <w:r w:rsidR="006B701A">
        <w:fldChar w:fldCharType="separate"/>
      </w:r>
      <w:ins w:id="1907" w:author="Ed" w:date="2013-04-03T16:24:00Z">
        <w:r w:rsidR="003E136B" w:rsidRPr="003E136B">
          <w:t>[24]</w:t>
        </w:r>
      </w:ins>
      <w:del w:id="1908" w:author="Ed" w:date="2013-04-03T15:41:00Z">
        <w:r w:rsidR="007A0A93" w:rsidRPr="003E136B" w:rsidDel="00C23EE7">
          <w:delText>[21]</w:delText>
        </w:r>
      </w:del>
      <w:r w:rsidR="006B701A">
        <w:fldChar w:fldCharType="end"/>
      </w:r>
      <w:r w:rsidR="0053034D">
        <w:t xml:space="preserve">. This path is defined as a series of intermediate </w:t>
      </w:r>
      <w:del w:id="1909" w:author="Ed" w:date="2013-04-01T15:04:00Z">
        <w:r w:rsidR="0053034D" w:rsidDel="00F15635">
          <w:delText>"breadcrumbs,"</w:delText>
        </w:r>
      </w:del>
      <w:r w:rsidR="0053034D">
        <w:t xml:space="preserve"> robot poses along the path. </w:t>
      </w:r>
      <w:proofErr w:type="spellStart"/>
      <w:r w:rsidR="0053034D">
        <w:t>NavFn</w:t>
      </w:r>
      <w:proofErr w:type="spellEnd"/>
      <w:r w:rsidR="0053034D">
        <w:t xml:space="preserve"> </w:t>
      </w:r>
      <w:del w:id="1910" w:author="Ed" w:date="2013-04-03T16:49:00Z">
        <w:r w:rsidR="0053034D" w:rsidDel="0022684D">
          <w:delText xml:space="preserve">can </w:delText>
        </w:r>
      </w:del>
      <w:r w:rsidR="0053034D">
        <w:t>successfully plan</w:t>
      </w:r>
      <w:ins w:id="1911" w:author="Ed" w:date="2013-04-03T16:49:00Z">
        <w:r w:rsidR="0022684D">
          <w:t>s</w:t>
        </w:r>
      </w:ins>
      <w:r w:rsidR="0053034D">
        <w:t xml:space="preserve"> paths for </w:t>
      </w:r>
      <w:del w:id="1912" w:author="Ed" w:date="2013-04-01T14:14:00Z">
        <w:r w:rsidR="0053034D" w:rsidDel="00C26887">
          <w:delText>ABBY</w:delText>
        </w:r>
      </w:del>
      <w:ins w:id="1913" w:author="Ed" w:date="2013-04-01T14:14:00Z">
        <w:r w:rsidR="00C26887">
          <w:t>ABBY</w:t>
        </w:r>
      </w:ins>
      <w:r w:rsidR="0053034D">
        <w:t xml:space="preserve"> in relatively open environments, but because it assumes a circular robot base, it will sometimes plan impossible paths in crowded environments.</w:t>
      </w:r>
    </w:p>
    <w:p w:rsidR="0053034D" w:rsidRDefault="0053034D" w:rsidP="00CA427F">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 xml:space="preserve">sing a </w:t>
      </w:r>
      <w:ins w:id="1914" w:author="Edward Venator" w:date="2013-04-11T09:12:00Z">
        <w:r w:rsidR="00F15635">
          <w:t>trajectory</w:t>
        </w:r>
      </w:ins>
      <w:del w:id="1915" w:author="Ed" w:date="2013-04-01T15:04:00Z">
        <w:r w:rsidR="001E0DFA" w:rsidDel="00F15635">
          <w:delText>dynamic window</w:delText>
        </w:r>
      </w:del>
      <w:ins w:id="1916" w:author="Ed" w:date="2013-04-01T15:04:00Z">
        <w:del w:id="1917" w:author="Edward Venator" w:date="2013-04-11T09:33:00Z">
          <w:r w:rsidR="00F15635" w:rsidDel="00AF4C15">
            <w:delText>trajectory</w:delText>
          </w:r>
        </w:del>
        <w:r w:rsidR="00F15635">
          <w:t xml:space="preserve"> rollout</w:t>
        </w:r>
      </w:ins>
      <w:r w:rsidR="001E0DFA">
        <w:t xml:space="preserve"> approach</w:t>
      </w:r>
      <w:del w:id="1918" w:author="Ed" w:date="2013-04-02T10:27:00Z">
        <w:r w:rsidR="001E0DFA" w:rsidDel="002D6416">
          <w:delText>,</w:delText>
        </w:r>
      </w:del>
      <w:r w:rsidR="006B701A">
        <w:fldChar w:fldCharType="begin"/>
      </w:r>
      <w:ins w:id="1919" w:author="Edward Venator" w:date="2013-04-11T09:20:00Z">
        <w:r w:rsidR="006F1159">
          <w:instrText xml:space="preserve"> ADDIN ZOTERO_ITEM CSL_CITATION {"citationID":"1rtbbkis9i","properties":{"formattedCitation":"[20]","plainCitation":"[20]"},"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ins>
      <w:ins w:id="1920" w:author="Ed" w:date="2013-04-03T15:41:00Z">
        <w:del w:id="1921" w:author="Edward Venator" w:date="2013-04-11T09:20:00Z">
          <w:r w:rsidR="00C23EE7" w:rsidDel="006F1159">
            <w:delInstrText xml:space="preserve"> ADDIN ZOTERO_ITEM CSL_CITATION {"citationID":"1rtbbkis9i","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delInstrText>
          </w:r>
        </w:del>
      </w:ins>
      <w:del w:id="1922" w:author="Edward Venator" w:date="2013-04-11T09:20:00Z">
        <w:r w:rsidR="007A0A93" w:rsidDel="006F1159">
          <w:del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delInstrText>
        </w:r>
      </w:del>
      <w:r w:rsidR="006B701A">
        <w:fldChar w:fldCharType="separate"/>
      </w:r>
      <w:ins w:id="1923" w:author="Ed" w:date="2013-04-03T15:41:00Z">
        <w:r w:rsidR="00C23EE7" w:rsidRPr="00C23EE7">
          <w:t>[20]</w:t>
        </w:r>
      </w:ins>
      <w:del w:id="1924" w:author="Ed" w:date="2013-04-03T15:41:00Z">
        <w:r w:rsidR="007A0A93" w:rsidRPr="00C23EE7" w:rsidDel="00C23EE7">
          <w:delText>[18]</w:delText>
        </w:r>
      </w:del>
      <w:r w:rsidR="006B701A">
        <w:fldChar w:fldCharType="end"/>
      </w:r>
      <w:ins w:id="1925" w:author="Ed" w:date="2013-04-02T10:27:00Z">
        <w:r w:rsidR="002D6416">
          <w:t>,</w:t>
        </w:r>
      </w:ins>
      <w:r>
        <w:t xml:space="preserve"> which forward-simulates </w:t>
      </w:r>
      <w:r>
        <w:lastRenderedPageBreak/>
        <w:t xml:space="preserve">translational and rotational velocities and evaluates the resulting trajectories for proximity to obstacles, proximity to the goal, and adherence to the global path. These scores </w:t>
      </w:r>
      <w:del w:id="1926" w:author="Ed" w:date="2013-04-01T15:04:00Z">
        <w:r w:rsidDel="00F15635">
          <w:delText xml:space="preserve">and </w:delText>
        </w:r>
      </w:del>
      <w:ins w:id="1927" w:author="Ed" w:date="2013-04-01T15:04:00Z">
        <w:r w:rsidR="00F15635">
          <w:t xml:space="preserve">are </w:t>
        </w:r>
      </w:ins>
      <w:r>
        <w:t xml:space="preserve">weighted and summed to determine the </w:t>
      </w:r>
      <w:del w:id="1928" w:author="Ed" w:date="2013-04-01T15:05:00Z">
        <w:r w:rsidDel="00F15635">
          <w:delText xml:space="preserve">trajectory's </w:delText>
        </w:r>
      </w:del>
      <w:ins w:id="1929" w:author="Ed" w:date="2013-04-01T15:05:00Z">
        <w:r w:rsidR="00F15635">
          <w:t xml:space="preserve">velocity command’s </w:t>
        </w:r>
      </w:ins>
      <w:r>
        <w:t>score. The highest scoring velocity command is sent to the mobile base driver</w:t>
      </w:r>
      <w:del w:id="1930" w:author="Edward Venator" w:date="2013-04-11T09:12:00Z">
        <w:r>
          <w:delText>.</w:delText>
        </w:r>
      </w:del>
      <w:del w:id="1931" w:author="Ed" w:date="2013-04-03T16:50:00Z">
        <w:r w:rsidDel="00A42B1C">
          <w:delText xml:space="preserve"> </w:delText>
        </w:r>
      </w:del>
      <w:del w:id="1932" w:author="Ed" w:date="2013-04-01T15:05:00Z">
        <w:r w:rsidDel="00F15635">
          <w:delText xml:space="preserve">On </w:delText>
        </w:r>
      </w:del>
      <w:del w:id="1933" w:author="Ed" w:date="2013-04-01T14:14:00Z">
        <w:r w:rsidDel="00C26887">
          <w:delText>ABBY</w:delText>
        </w:r>
      </w:del>
      <w:del w:id="1934" w:author="Ed" w:date="2013-04-01T15:05:00Z">
        <w:r w:rsidDel="00F15635">
          <w:delText>, dynamic window planning sometimes results in unintuitive behavior as the robot approaches the goal. Namely, the robot will sometimes rotate the wrong way, forcing it to turn all the way around to reach the proper heading.</w:delText>
        </w:r>
      </w:del>
    </w:p>
    <w:p w:rsidR="0053034D" w:rsidRPr="00396867" w:rsidDel="00A42B1C" w:rsidRDefault="0053034D" w:rsidP="00CA427F">
      <w:pPr>
        <w:rPr>
          <w:del w:id="1935" w:author="Ed" w:date="2013-04-03T16:50:00Z"/>
        </w:rPr>
      </w:pPr>
      <w:del w:id="1936" w:author="Ed" w:date="2013-04-03T16:50:00Z">
        <w:r w:rsidDel="00A42B1C">
          <w:delText xml:space="preserve">There are some alternatives to NavFn and the base local planner packages used on </w:delText>
        </w:r>
      </w:del>
      <w:del w:id="1937" w:author="Ed" w:date="2013-04-01T14:14:00Z">
        <w:r w:rsidDel="00C26887">
          <w:delText>ABBY</w:delText>
        </w:r>
      </w:del>
      <w:del w:id="1938" w:author="Ed" w:date="2013-04-03T16:50:00Z">
        <w:r w:rsidDel="00A42B1C">
          <w:delText>. The ROS navigation stack includes a global</w:delText>
        </w:r>
        <w:r w:rsidR="001E0DFA" w:rsidDel="00A42B1C">
          <w:delText xml:space="preserve"> planner called Carrot Planner</w:delText>
        </w:r>
      </w:del>
      <w:del w:id="1939" w:author="Ed" w:date="2013-04-02T10:27:00Z">
        <w:r w:rsidR="001E0DFA" w:rsidDel="002D6416">
          <w:delText>,</w:delText>
        </w:r>
      </w:del>
      <w:del w:id="1940" w:author="Ed" w:date="2013-04-03T16:50:00Z">
        <w:r w:rsidR="006B701A" w:rsidDel="00A42B1C">
          <w:fldChar w:fldCharType="begin"/>
        </w:r>
      </w:del>
      <w:del w:id="1941" w:author="Ed" w:date="2013-04-03T15:41:00Z">
        <w:r w:rsidR="007A0A93" w:rsidDel="00C23EE7">
          <w:del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delInstrText>
        </w:r>
      </w:del>
      <w:del w:id="1942" w:author="Ed" w:date="2013-04-03T16:50:00Z">
        <w:r w:rsidR="006B701A" w:rsidDel="00A42B1C">
          <w:fldChar w:fldCharType="separate"/>
        </w:r>
      </w:del>
      <w:del w:id="1943" w:author="Ed" w:date="2013-04-03T15:41:00Z">
        <w:r w:rsidR="007A0A93" w:rsidRPr="003E136B" w:rsidDel="00C23EE7">
          <w:delText>[22]</w:delText>
        </w:r>
      </w:del>
      <w:del w:id="1944" w:author="Ed" w:date="2013-04-03T16:50:00Z">
        <w:r w:rsidR="006B701A" w:rsidDel="00A42B1C">
          <w:fldChar w:fldCharType="end"/>
        </w:r>
        <w:r w:rsidDel="00A42B1C">
          <w:delTex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delText>
        </w:r>
        <w:r w:rsidR="001E0DFA" w:rsidDel="00A42B1C">
          <w:delText>helves. In his masters thesis,</w:delText>
        </w:r>
        <w:r w:rsidDel="00A42B1C">
          <w:delText xml:space="preserve"> Perko</w:delText>
        </w:r>
        <w:r w:rsidR="006B701A" w:rsidDel="00A42B1C">
          <w:fldChar w:fldCharType="begin"/>
        </w:r>
      </w:del>
      <w:del w:id="1945" w:author="Ed" w:date="2013-04-02T10:35:00Z">
        <w:r w:rsidR="00380F8D" w:rsidDel="00FC6366">
          <w:del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del w:id="1946" w:author="Ed" w:date="2013-04-03T16:50:00Z">
        <w:r w:rsidR="006B701A" w:rsidDel="00A42B1C">
          <w:fldChar w:fldCharType="separate"/>
        </w:r>
      </w:del>
      <w:del w:id="1947" w:author="Ed" w:date="2013-04-02T10:35:00Z">
        <w:r w:rsidR="00380F8D" w:rsidRPr="00FC6366" w:rsidDel="00FC6366">
          <w:delText>[10]</w:delText>
        </w:r>
      </w:del>
      <w:del w:id="1948" w:author="Ed" w:date="2013-04-03T16:50:00Z">
        <w:r w:rsidR="006B701A" w:rsidDel="00A42B1C">
          <w:fldChar w:fldCharType="end"/>
        </w:r>
        <w:r w:rsidDel="00A42B1C">
          <w:delText xml:space="preserve"> addressed many of the problems with NavFn and base local planner and devised new algorithms for precision navigation of a mobile robot or wheelchair in an indoor environment.</w:delText>
        </w:r>
      </w:del>
      <w:moveToRangeStart w:id="1949" w:author="Ed" w:date="2013-04-11T09:12:00Z" w:name="move353434861"/>
      <w:moveTo w:id="1950" w:author="Ed" w:date="2013-04-11T09:12:00Z">
        <w:del w:id="1951" w:author="Ed" w:date="2013-04-03T16:50:00Z">
          <w:r w:rsidDel="00A42B1C">
            <w:delText xml:space="preserve"> However, Perko's ROS implementations of his algorithms do not conform to the same API as existing ROS navigation nodes, nor do they provide the same functionality. Whereas the existing ROS navigation stack takes an arbitrary Pose (x, y, theta 2D coordinate) as a goal, Perko's path planner requires that all goals be predefined points in an </w:delText>
          </w:r>
          <w:r w:rsidR="006B701A" w:rsidRPr="006B701A">
            <w:rPr>
              <w:i/>
              <w:rPrChange w:id="1952" w:author="Ed" w:date="2013-04-01T14:53:00Z">
                <w:rPr>
                  <w:color w:val="000080"/>
                  <w:u w:val="single"/>
                </w:rPr>
              </w:rPrChange>
            </w:rPr>
            <w:delText>a priori</w:delText>
          </w:r>
          <w:r w:rsidDel="00A42B1C">
            <w:delText xml:space="preserve">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w:delText>
          </w:r>
          <w:moveToRangeStart w:id="1953" w:author="Ed" w:date="2013-04-11T09:12:00Z" w:name="move353434862"/>
          <w:moveToRangeEnd w:id="1949"/>
          <w:r w:rsidDel="00A42B1C">
            <w:delText>This set-up task would be monumental in a large factory, so Perko's global planner was not used for this project. Perko's local planner uses a combination of local path linearization and a third-order steering algorithm to generate velocity commands. Unlike base local planner, which takes in arbitrary paths composed of a series of poses, Perko's local planner requires that paths be defined as a series of line segments and constant-curvature arcs. This prevents it from being interoperable with NavFn.</w:delText>
          </w:r>
        </w:del>
      </w:moveTo>
      <w:bookmarkStart w:id="1954" w:name="_Toc353152024"/>
      <w:bookmarkStart w:id="1955" w:name="_Toc353177713"/>
      <w:bookmarkStart w:id="1956" w:name="_Toc353177983"/>
      <w:bookmarkStart w:id="1957" w:name="_Toc353435070"/>
      <w:bookmarkStart w:id="1958" w:name="_Toc353435178"/>
      <w:bookmarkStart w:id="1959" w:name="_Toc353435281"/>
      <w:bookmarkEnd w:id="1954"/>
      <w:bookmarkEnd w:id="1955"/>
      <w:bookmarkEnd w:id="1956"/>
      <w:bookmarkEnd w:id="1957"/>
      <w:bookmarkEnd w:id="1958"/>
      <w:bookmarkEnd w:id="1959"/>
      <w:moveToRangeEnd w:id="1953"/>
    </w:p>
    <w:p w:rsidR="0053034D" w:rsidRDefault="0053034D">
      <w:pPr>
        <w:pStyle w:val="Heading2"/>
      </w:pPr>
      <w:bookmarkStart w:id="1960" w:name="_Toc351559259"/>
      <w:del w:id="1961" w:author="Ed" w:date="2013-04-01T15:08:00Z">
        <w:r w:rsidDel="002A42A1">
          <w:delText xml:space="preserve">IK </w:delText>
        </w:r>
      </w:del>
      <w:bookmarkStart w:id="1962" w:name="_Toc353177984"/>
      <w:bookmarkStart w:id="1963" w:name="_Toc352795606"/>
      <w:bookmarkStart w:id="1964" w:name="_Toc352798804"/>
      <w:bookmarkStart w:id="1965" w:name="_Toc352798805"/>
      <w:bookmarkStart w:id="1966" w:name="_Toc353435282"/>
      <w:bookmarkEnd w:id="1963"/>
      <w:bookmarkEnd w:id="1964"/>
      <w:ins w:id="1967" w:author="Ed" w:date="2013-04-01T15:08:00Z">
        <w:r w:rsidR="002A42A1">
          <w:t xml:space="preserve">Inverse Kinematics </w:t>
        </w:r>
      </w:ins>
      <w:r>
        <w:t>solver</w:t>
      </w:r>
      <w:bookmarkEnd w:id="1960"/>
      <w:bookmarkEnd w:id="1962"/>
      <w:bookmarkEnd w:id="1965"/>
      <w:bookmarkEnd w:id="1966"/>
    </w:p>
    <w:p w:rsidR="0053034D" w:rsidRPr="00934523" w:rsidRDefault="0053034D" w:rsidP="00CA427F">
      <w:r>
        <w:t xml:space="preserve">An important part of robotic arm planning is an </w:t>
      </w:r>
      <w:del w:id="1968" w:author="Ed" w:date="2013-04-01T15:08:00Z">
        <w:r w:rsidDel="002A42A1">
          <w:delText>inverse kinematic</w:delText>
        </w:r>
      </w:del>
      <w:ins w:id="1969" w:author="Ed" w:date="2013-04-01T15:08:00Z">
        <w:r w:rsidR="002A42A1">
          <w:t>inverse kinematics</w:t>
        </w:r>
      </w:ins>
      <w:r>
        <w:t xml:space="preserve"> solver. Given a pose in the robotic arm's work envelope, an </w:t>
      </w:r>
      <w:del w:id="1970" w:author="Ed" w:date="2013-04-01T15:08:00Z">
        <w:r w:rsidDel="002A42A1">
          <w:delText>inverse kinematic</w:delText>
        </w:r>
      </w:del>
      <w:ins w:id="1971" w:author="Ed" w:date="2013-04-01T15:08:00Z">
        <w:r w:rsidR="002A42A1">
          <w:t>inverse kinematics</w:t>
        </w:r>
      </w:ins>
      <w:r>
        <w:t xml:space="preserve"> solver determines a set of joint angles that would place the end </w:t>
      </w:r>
      <w:proofErr w:type="spellStart"/>
      <w:r>
        <w:t>effector</w:t>
      </w:r>
      <w:proofErr w:type="spellEnd"/>
      <w:r>
        <w:t xml:space="preserve"> at that pose. Because not all poses have possible solutions and some poses are degenerate cases, analytical </w:t>
      </w:r>
      <w:del w:id="1972" w:author="Ed" w:date="2013-04-01T15:08:00Z">
        <w:r w:rsidDel="002A42A1">
          <w:delText>inverse kinematic</w:delText>
        </w:r>
      </w:del>
      <w:ins w:id="1973" w:author="Ed" w:date="2013-04-01T15:08:00Z">
        <w:r w:rsidR="002A42A1">
          <w:t>inverse kinematics</w:t>
        </w:r>
      </w:ins>
      <w:r>
        <w:t xml:space="preserve"> solvers are mathematically complex.</w:t>
      </w:r>
    </w:p>
    <w:p w:rsidR="00E141B1" w:rsidRDefault="0053034D">
      <w:pPr>
        <w:pStyle w:val="Heading3"/>
        <w:rPr>
          <w:del w:id="1974" w:author="Ed" w:date="2013-04-03T16:54:00Z"/>
        </w:rPr>
        <w:pPrChange w:id="1975" w:author="Ed" w:date="2013-04-02T11:34:00Z">
          <w:pPr>
            <w:pStyle w:val="Heading2"/>
          </w:pPr>
        </w:pPrChange>
      </w:pPr>
      <w:bookmarkStart w:id="1976" w:name="_Toc351559260"/>
      <w:del w:id="1977" w:author="Ed" w:date="2013-04-03T16:54:00Z">
        <w:r w:rsidDel="00691AD8">
          <w:delText>KDL Solver</w:delText>
        </w:r>
        <w:bookmarkEnd w:id="1976"/>
      </w:del>
    </w:p>
    <w:p w:rsidR="0053034D" w:rsidRDefault="0053034D" w:rsidP="00CA427F">
      <w:r>
        <w:t xml:space="preserve">ROS includes a kinematic solver in the </w:t>
      </w:r>
      <w:proofErr w:type="spellStart"/>
      <w:r>
        <w:t>kinematics_constraint_aware</w:t>
      </w:r>
      <w:proofErr w:type="spellEnd"/>
      <w:r>
        <w:t xml:space="preserve"> package that wraps the </w:t>
      </w:r>
      <w:del w:id="1978" w:author="Ed" w:date="2013-04-01T15:08:00Z">
        <w:r w:rsidDel="002A42A1">
          <w:delText>inverse kinematic</w:delText>
        </w:r>
      </w:del>
      <w:ins w:id="1979" w:author="Ed" w:date="2013-04-01T15:08:00Z">
        <w:r w:rsidR="002A42A1">
          <w:t>inverse kinematics</w:t>
        </w:r>
      </w:ins>
      <w:r>
        <w:t xml:space="preserve"> solver of the </w:t>
      </w:r>
      <w:proofErr w:type="spellStart"/>
      <w:r>
        <w:t>Orocos</w:t>
      </w:r>
      <w:proofErr w:type="spellEnd"/>
      <w:r>
        <w:t xml:space="preserve"> project's Kinematics and Dynamics Library (KDL)</w:t>
      </w:r>
      <w:ins w:id="1980" w:author="Edward Venator" w:date="2013-04-11T09:34:00Z">
        <w:r w:rsidR="00AF4C15">
          <w:fldChar w:fldCharType="begin"/>
        </w:r>
        <w:r w:rsidR="00AF4C15">
          <w:instrText xml:space="preserve"> ADDIN ZOTERO_ITEM CSL_CITATION {"citationID":"6dsh879ju","properties":{"formattedCitation":"[25]","plainCitation":"[25]"},"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ins>
      <w:r w:rsidR="00AF4C15">
        <w:fldChar w:fldCharType="separate"/>
      </w:r>
      <w:ins w:id="1981" w:author="Edward Venator" w:date="2013-04-11T09:34:00Z">
        <w:r w:rsidR="00AF4C15" w:rsidRPr="00AF4C15">
          <w:t>[25]</w:t>
        </w:r>
        <w:r w:rsidR="00AF4C15">
          <w:fldChar w:fldCharType="end"/>
        </w:r>
      </w:ins>
      <w:r w:rsidR="006B701A">
        <w:fldChar w:fldCharType="begin"/>
      </w:r>
      <w:ins w:id="1982" w:author="Edward Venator" w:date="2013-04-11T09:20:00Z">
        <w:r w:rsidR="006F1159">
          <w:instrText xml:space="preserve"> ADDIN ZOTERO_ITEM CSL_CITATION {"citationID":"1ss0483209","properties":{"formattedCitation":"[25]","plainCitation":"[25]"},"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ins>
      <w:ins w:id="1983" w:author="Ed" w:date="2013-04-08T09:52:00Z">
        <w:del w:id="1984" w:author="Edward Venator" w:date="2013-04-11T09:20:00Z">
          <w:r w:rsidR="006B59B9" w:rsidDel="006F1159">
            <w:delInstrText xml:space="preserve"> ADDIN ZOTERO_ITEM CSL_CITATION {"citationID":"1ss0483209","properties":{"formattedCitation":"[</w:delInstrText>
          </w:r>
        </w:del>
      </w:ins>
      <w:del w:id="1985" w:author="Edward Venator" w:date="2013-04-11T09:20:00Z">
        <w:r w:rsidR="003E136B" w:rsidDel="006F1159">
          <w:delInstrText>26</w:delInstrText>
        </w:r>
      </w:del>
      <w:ins w:id="1986" w:author="Ed" w:date="2013-04-08T09:52:00Z">
        <w:del w:id="1987" w:author="Edward Venator" w:date="2013-04-11T09:20:00Z">
          <w:r w:rsidR="006B59B9" w:rsidDel="006F1159">
            <w:delInstrText>25]","plainCitation":"[</w:delInstrText>
          </w:r>
        </w:del>
      </w:ins>
      <w:del w:id="1988" w:author="Edward Venator" w:date="2013-04-11T09:20:00Z">
        <w:r w:rsidR="003E136B" w:rsidDel="006F1159">
          <w:delInstrText>26</w:delInstrText>
        </w:r>
      </w:del>
      <w:ins w:id="1989" w:author="Ed" w:date="2013-04-08T09:52:00Z">
        <w:del w:id="1990" w:author="Edward Venator" w:date="2013-04-11T09:20:00Z">
          <w:r w:rsidR="006B59B9" w:rsidDel="006F1159">
            <w:delInstrText xml:space="preserve">25]"},"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delInstrText>
          </w:r>
        </w:del>
      </w:ins>
      <w:del w:id="1991" w:author="Edward Venator" w:date="2013-04-11T09:20:00Z">
        <w:r w:rsidR="007A0A93" w:rsidDel="006F1159">
          <w:del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delInstrText>
        </w:r>
      </w:del>
      <w:r w:rsidR="006B701A">
        <w:fldChar w:fldCharType="separate"/>
      </w:r>
      <w:ins w:id="1992" w:author="Ed" w:date="2013-04-08T09:52:00Z">
        <w:del w:id="1993" w:author="Edward Venator" w:date="2013-04-11T09:34:00Z">
          <w:r w:rsidR="006B701A" w:rsidRPr="006B701A" w:rsidDel="00AF4C15">
            <w:rPr>
              <w:rPrChange w:id="1994" w:author="Ed" w:date="2013-04-08T09:52:00Z">
                <w:rPr>
                  <w:color w:val="000080"/>
                  <w:u w:val="single"/>
                </w:rPr>
              </w:rPrChange>
            </w:rPr>
            <w:delText>[25]</w:delText>
          </w:r>
        </w:del>
      </w:ins>
      <w:del w:id="1995" w:author="Ed" w:date="2013-04-03T15:41:00Z">
        <w:r w:rsidR="006B701A" w:rsidRPr="006B701A">
          <w:rPr>
            <w:rPrChange w:id="1996" w:author="Ed" w:date="2013-04-08T09:52:00Z">
              <w:rPr>
                <w:color w:val="000080"/>
                <w:u w:val="single"/>
              </w:rPr>
            </w:rPrChange>
          </w:rPr>
          <w:delText>[23]</w:delText>
        </w:r>
      </w:del>
      <w:r w:rsidR="006B701A">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To counteract the problem of the KDL solver failing</w:t>
      </w:r>
      <w:ins w:id="1997" w:author="Ed" w:date="2013-04-01T15:09:00Z">
        <w:r w:rsidR="002A42A1">
          <w:t xml:space="preserve"> for achievable positions</w:t>
        </w:r>
      </w:ins>
      <w:r>
        <w:t xml:space="preserve">, the solver was wrapped in a method to retry the search on failure. When the solver fails to find an </w:t>
      </w:r>
      <w:del w:id="1998" w:author="Ed" w:date="2013-04-01T15:08:00Z">
        <w:r w:rsidDel="002A42A1">
          <w:delText>inverse kinematic</w:delText>
        </w:r>
      </w:del>
      <w:ins w:id="1999" w:author="Ed" w:date="2013-04-01T15:08:00Z">
        <w:r w:rsidR="002A42A1">
          <w:t>inverse kinematics</w:t>
        </w:r>
      </w:ins>
      <w:r>
        <w:t xml:space="preserve"> solution for a desired pose, the solver is reseeded with randomly selected joint values and called again</w:t>
      </w:r>
      <w:ins w:id="2000" w:author="Ed" w:date="2013-04-01T15:09:00Z">
        <w:r w:rsidR="002A42A1">
          <w:t>, up to 100 times</w:t>
        </w:r>
      </w:ins>
      <w:r>
        <w:t xml:space="preserve">. To test the solver, poses were generated using forward kinematics of simulated joint angles. Since the poses were </w:t>
      </w:r>
      <w:r>
        <w:lastRenderedPageBreak/>
        <w:t xml:space="preserve">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fldSimple w:instr=" REF _Ref351928372 \h  \* MERGEFORMAT ">
        <w:ins w:id="2001" w:author="Edward Venator" w:date="2013-04-11T09:15:00Z">
          <w:r w:rsidR="00E141B1">
            <w:t>Figure 12</w:t>
          </w:r>
        </w:ins>
        <w:ins w:id="2002" w:author="Ed" w:date="2013-04-08T09:50:00Z">
          <w:del w:id="2003" w:author="Edward Venator" w:date="2013-04-11T09:15:00Z">
            <w:r w:rsidR="006B59B9" w:rsidDel="00E141B1">
              <w:delText>Figure 11</w:delText>
            </w:r>
          </w:del>
        </w:ins>
        <w:del w:id="2004" w:author="Edward Venator" w:date="2013-04-11T09:15:00Z">
          <w:r w:rsidR="008F4491" w:rsidDel="00E141B1">
            <w:delText>Figure 11</w:delText>
          </w:r>
        </w:del>
      </w:fldSimple>
      <w:r w:rsidR="00055796" w:rsidRPr="00055796">
        <w:t xml:space="preserve">, most inverse kinematics requests are solved in under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w:t>
      </w:r>
      <w:del w:id="2005" w:author="Ed" w:date="2013-04-01T15:08:00Z">
        <w:r w:rsidRPr="00055796" w:rsidDel="002A42A1">
          <w:delText>inverse kinematic</w:delText>
        </w:r>
      </w:del>
      <w:ins w:id="2006" w:author="Ed" w:date="2013-04-01T15:08:00Z">
        <w:r w:rsidR="002A42A1">
          <w:t>inverse kinematics</w:t>
        </w:r>
      </w:ins>
      <w:r w:rsidRPr="00055796">
        <w:t xml:space="preserve">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w:t>
      </w:r>
      <w:del w:id="2007" w:author="Ed" w:date="2013-04-01T15:08:00Z">
        <w:r w:rsidRPr="00055796" w:rsidDel="002A42A1">
          <w:delText>inverse kinematic</w:delText>
        </w:r>
      </w:del>
      <w:ins w:id="2008" w:author="Ed" w:date="2013-04-01T15:08:00Z">
        <w:r w:rsidR="002A42A1">
          <w:t>inverse kinematics</w:t>
        </w:r>
      </w:ins>
      <w:r w:rsidRPr="00055796">
        <w:t xml:space="preserve"> solver will be necessary in an industrial installation.</w:t>
      </w:r>
    </w:p>
    <w:p w:rsidR="00055796" w:rsidRDefault="00055796" w:rsidP="00CA427F">
      <w:pPr>
        <w:rPr>
          <w:del w:id="2009" w:author="Ed" w:date="2013-04-11T09:12:00Z"/>
        </w:rPr>
      </w:pPr>
      <w:del w:id="2010" w:author="Ed" w:date="2013-04-11T09:12:00Z">
        <w:r>
          <w:rPr>
            <w:noProof/>
            <w:lang w:bidi="ar-SA"/>
          </w:rPr>
          <w:lastRenderedPageBreak/>
          <w:drawing>
            <wp:inline distT="0" distB="0" distL="0" distR="0">
              <wp:extent cx="5486400" cy="4107464"/>
              <wp:effectExtent l="0" t="0" r="0"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4107464"/>
                      </a:xfrm>
                      <a:prstGeom prst="rect">
                        <a:avLst/>
                      </a:prstGeom>
                    </pic:spPr>
                  </pic:pic>
                </a:graphicData>
              </a:graphic>
            </wp:inline>
          </w:drawing>
        </w:r>
      </w:del>
    </w:p>
    <w:p w:rsidR="00055796" w:rsidRDefault="00055796" w:rsidP="00AF4C15">
      <w:pPr>
        <w:keepNext/>
        <w:rPr>
          <w:ins w:id="2011" w:author="Ed" w:date="2013-04-11T09:12:00Z"/>
        </w:rPr>
        <w:pPrChange w:id="2012" w:author="Edward Venator" w:date="2013-04-11T09:36:00Z">
          <w:pPr/>
        </w:pPrChange>
      </w:pPr>
      <w:ins w:id="2013" w:author="Ed" w:date="2013-04-11T09:12:00Z">
        <w:r>
          <w:rPr>
            <w:noProof/>
            <w:lang w:bidi="ar-SA"/>
          </w:rPr>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4105072"/>
                      </a:xfrm>
                      <a:prstGeom prst="rect">
                        <a:avLst/>
                      </a:prstGeom>
                    </pic:spPr>
                  </pic:pic>
                </a:graphicData>
              </a:graphic>
            </wp:inline>
          </w:drawing>
        </w:r>
      </w:ins>
    </w:p>
    <w:p w:rsidR="00055796" w:rsidRPr="00934523" w:rsidRDefault="00055796" w:rsidP="00CA427F">
      <w:pPr>
        <w:pStyle w:val="Caption"/>
      </w:pPr>
      <w:bookmarkStart w:id="2014" w:name="_Ref351928372"/>
      <w:bookmarkStart w:id="2015" w:name="_Toc351997945"/>
      <w:bookmarkStart w:id="2016" w:name="_Toc353178061"/>
      <w:r>
        <w:t xml:space="preserve">Figure </w:t>
      </w:r>
      <w:ins w:id="2017" w:author="Ed" w:date="2013-04-08T09:44:00Z">
        <w:r w:rsidR="006B701A">
          <w:fldChar w:fldCharType="begin"/>
        </w:r>
        <w:r w:rsidR="00851713">
          <w:instrText xml:space="preserve"> SEQ Figure \* ARABIC </w:instrText>
        </w:r>
      </w:ins>
      <w:r w:rsidR="006B701A">
        <w:fldChar w:fldCharType="separate"/>
      </w:r>
      <w:ins w:id="2018" w:author="Edward Venator" w:date="2013-04-11T09:15:00Z">
        <w:r w:rsidR="00E141B1">
          <w:rPr>
            <w:noProof/>
          </w:rPr>
          <w:t>12</w:t>
        </w:r>
      </w:ins>
      <w:ins w:id="2019" w:author="Ed" w:date="2013-04-08T09:50:00Z">
        <w:del w:id="2020" w:author="Edward Venator" w:date="2013-04-11T09:15:00Z">
          <w:r w:rsidR="006B59B9" w:rsidDel="00E141B1">
            <w:rPr>
              <w:noProof/>
            </w:rPr>
            <w:delText>11</w:delText>
          </w:r>
        </w:del>
      </w:ins>
      <w:ins w:id="2021" w:author="Ed" w:date="2013-04-08T09:44:00Z">
        <w:r w:rsidR="006B701A">
          <w:fldChar w:fldCharType="end"/>
        </w:r>
      </w:ins>
      <w:del w:id="2022" w:author="Ed" w:date="2013-04-08T09:44:00Z">
        <w:r w:rsidR="006B701A" w:rsidDel="00851713">
          <w:fldChar w:fldCharType="begin"/>
        </w:r>
        <w:r w:rsidR="00DB619F" w:rsidDel="00851713">
          <w:delInstrText xml:space="preserve"> SEQ Figure \* ARABIC </w:delInstrText>
        </w:r>
        <w:r w:rsidR="006B701A" w:rsidDel="00851713">
          <w:fldChar w:fldCharType="separate"/>
        </w:r>
      </w:del>
      <w:del w:id="2023" w:author="Ed" w:date="2013-04-08T09:42:00Z">
        <w:r w:rsidR="008F4491" w:rsidDel="00B60E2F">
          <w:rPr>
            <w:noProof/>
          </w:rPr>
          <w:delText>11</w:delText>
        </w:r>
      </w:del>
      <w:del w:id="2024" w:author="Ed" w:date="2013-04-08T09:44:00Z">
        <w:r w:rsidR="006B701A" w:rsidDel="00851713">
          <w:rPr>
            <w:noProof/>
          </w:rPr>
          <w:fldChar w:fldCharType="end"/>
        </w:r>
      </w:del>
      <w:bookmarkEnd w:id="2014"/>
      <w:r>
        <w:t>: A histogram of successful requests from the test of the KDL inverse kinematics solver, showing the distribution of iterations required to find a solution.</w:t>
      </w:r>
      <w:bookmarkEnd w:id="2015"/>
      <w:bookmarkEnd w:id="2016"/>
    </w:p>
    <w:p w:rsidR="00E141B1" w:rsidRDefault="0053034D">
      <w:pPr>
        <w:pStyle w:val="Heading3"/>
        <w:rPr>
          <w:del w:id="2025" w:author="Ed" w:date="2013-04-03T16:54:00Z"/>
        </w:rPr>
        <w:pPrChange w:id="2026" w:author="Ed" w:date="2013-04-02T11:34:00Z">
          <w:pPr>
            <w:pStyle w:val="Heading2"/>
          </w:pPr>
        </w:pPrChange>
      </w:pPr>
      <w:bookmarkStart w:id="2027" w:name="_Toc351559261"/>
      <w:del w:id="2028" w:author="Ed" w:date="2013-04-03T16:54:00Z">
        <w:r w:rsidDel="00691AD8">
          <w:delText>IKFast</w:delText>
        </w:r>
        <w:bookmarkEnd w:id="2027"/>
      </w:del>
    </w:p>
    <w:p w:rsidR="0053034D" w:rsidRDefault="0053034D" w:rsidP="00CA427F">
      <w:r>
        <w:t xml:space="preserve">The </w:t>
      </w:r>
      <w:proofErr w:type="spellStart"/>
      <w:r>
        <w:t>OpenRAVE</w:t>
      </w:r>
      <w:proofErr w:type="spellEnd"/>
      <w:r>
        <w:t xml:space="preserve"> project includes the </w:t>
      </w:r>
      <w:proofErr w:type="spellStart"/>
      <w:r>
        <w:t>IKFast</w:t>
      </w:r>
      <w:proofErr w:type="spellEnd"/>
      <w:r>
        <w:t xml:space="preserve"> kinematic solver tool</w:t>
      </w:r>
      <w:ins w:id="2029" w:author="Edward Venator" w:date="2013-04-11T09:38:00Z">
        <w:r w:rsidR="00AF4C15">
          <w:fldChar w:fldCharType="begin"/>
        </w:r>
        <w:r w:rsidR="00AF4C15">
          <w:instrText xml:space="preserve"> ADDIN ZOTERO_ITEM CSL_CITATION {"citationID":"27vl1dnf8u","properties":{"formattedCitation":"[26]","plainCitation":"[26]"},"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ins>
      <w:r w:rsidR="00AF4C15">
        <w:fldChar w:fldCharType="separate"/>
      </w:r>
      <w:ins w:id="2030" w:author="Edward Venator" w:date="2013-04-11T09:38:00Z">
        <w:r w:rsidR="00AF4C15" w:rsidRPr="00AF4C15">
          <w:t>[26]</w:t>
        </w:r>
        <w:r w:rsidR="00AF4C15">
          <w:fldChar w:fldCharType="end"/>
        </w:r>
      </w:ins>
      <w:del w:id="2031" w:author="Ed" w:date="2013-04-02T10:27:00Z">
        <w:r w:rsidDel="002D6416">
          <w:delText>,</w:delText>
        </w:r>
      </w:del>
      <w:r w:rsidR="006B701A">
        <w:fldChar w:fldCharType="begin"/>
      </w:r>
      <w:ins w:id="2032" w:author="Edward Venator" w:date="2013-04-11T09:20:00Z">
        <w:r w:rsidR="006F1159">
          <w:instrText xml:space="preserve"> ADDIN ZOTERO_ITEM CSL_CITATION {"citationID":"j4tc4kh2r","properties":{"formattedCitation":"[26]","plainCitation":"[26]"},"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ins>
      <w:ins w:id="2033" w:author="Ed" w:date="2013-04-08T09:52:00Z">
        <w:del w:id="2034" w:author="Edward Venator" w:date="2013-04-11T09:20:00Z">
          <w:r w:rsidR="006B59B9" w:rsidDel="006F1159">
            <w:delInstrText xml:space="preserve"> ADDIN ZOTERO_ITEM CSL_CITATION {"citationID":"j4tc4kh2r","properties":{"formattedCitation":"[</w:delInstrText>
          </w:r>
        </w:del>
      </w:ins>
      <w:del w:id="2035" w:author="Edward Venator" w:date="2013-04-11T09:20:00Z">
        <w:r w:rsidR="003E136B" w:rsidDel="006F1159">
          <w:delInstrText>27</w:delInstrText>
        </w:r>
      </w:del>
      <w:ins w:id="2036" w:author="Ed" w:date="2013-04-08T09:52:00Z">
        <w:del w:id="2037" w:author="Edward Venator" w:date="2013-04-11T09:20:00Z">
          <w:r w:rsidR="006B59B9" w:rsidDel="006F1159">
            <w:delInstrText>26]","plainCitation":"[</w:delInstrText>
          </w:r>
        </w:del>
      </w:ins>
      <w:del w:id="2038" w:author="Edward Venator" w:date="2013-04-11T09:20:00Z">
        <w:r w:rsidR="003E136B" w:rsidDel="006F1159">
          <w:delInstrText>27</w:delInstrText>
        </w:r>
      </w:del>
      <w:ins w:id="2039" w:author="Ed" w:date="2013-04-08T09:52:00Z">
        <w:del w:id="2040" w:author="Edward Venator" w:date="2013-04-11T09:20:00Z">
          <w:r w:rsidR="006B59B9" w:rsidDel="006F1159">
            <w:delInstrText xml:space="preserve">26]"},"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delInstrText>
          </w:r>
        </w:del>
      </w:ins>
      <w:del w:id="2041" w:author="Edward Venator" w:date="2013-04-11T09:20:00Z">
        <w:r w:rsidR="007A0A93" w:rsidDel="006F1159">
          <w:del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delInstrText>
        </w:r>
      </w:del>
      <w:r w:rsidR="006B701A">
        <w:fldChar w:fldCharType="separate"/>
      </w:r>
      <w:ins w:id="2042" w:author="Ed" w:date="2013-04-08T09:52:00Z">
        <w:del w:id="2043" w:author="Edward Venator" w:date="2013-04-11T09:38:00Z">
          <w:r w:rsidR="006B701A" w:rsidRPr="006B701A" w:rsidDel="00AF4C15">
            <w:rPr>
              <w:rPrChange w:id="2044" w:author="Ed" w:date="2013-04-08T09:52:00Z">
                <w:rPr>
                  <w:color w:val="000080"/>
                  <w:u w:val="single"/>
                </w:rPr>
              </w:rPrChange>
            </w:rPr>
            <w:delText>[26]</w:delText>
          </w:r>
        </w:del>
      </w:ins>
      <w:del w:id="2045" w:author="Ed" w:date="2013-04-03T15:41:00Z">
        <w:r w:rsidR="006B701A" w:rsidRPr="006B701A">
          <w:rPr>
            <w:rPrChange w:id="2046" w:author="Ed" w:date="2013-04-08T09:52:00Z">
              <w:rPr>
                <w:color w:val="000080"/>
                <w:u w:val="single"/>
              </w:rPr>
            </w:rPrChange>
          </w:rPr>
          <w:delText>[24]</w:delText>
        </w:r>
      </w:del>
      <w:r w:rsidR="006B701A">
        <w:fldChar w:fldCharType="end"/>
      </w:r>
      <w:ins w:id="2047" w:author="Ed" w:date="2013-04-02T10:27:00Z">
        <w:r w:rsidR="002D6416">
          <w:t>,</w:t>
        </w:r>
      </w:ins>
      <w:r>
        <w:t xml:space="preserve"> which analyzes a kinematic chain and generates C++ code for an </w:t>
      </w:r>
      <w:del w:id="2048" w:author="Ed" w:date="2013-04-01T15:08:00Z">
        <w:r w:rsidDel="002A42A1">
          <w:delText>inverse kinematic</w:delText>
        </w:r>
      </w:del>
      <w:ins w:id="2049" w:author="Ed" w:date="2013-04-01T15:08:00Z">
        <w:r w:rsidR="002A42A1">
          <w:t>inverse kinematics</w:t>
        </w:r>
      </w:ins>
      <w:r>
        <w:t xml:space="preserve"> solver for that chain. The solver it generates is a closed-form analytic solver, meaning it runs very quickly (&lt;1 ms)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CA427F">
      <w:pPr>
        <w:rPr>
          <w:b/>
        </w:rPr>
      </w:pPr>
      <w:r>
        <w:lastRenderedPageBreak/>
        <w:t xml:space="preserve">The ROS wrapper for </w:t>
      </w:r>
      <w:proofErr w:type="spellStart"/>
      <w:r>
        <w:t>IKFast</w:t>
      </w:r>
      <w:proofErr w:type="spellEnd"/>
      <w:r>
        <w:t xml:space="preserve"> rejects solutions that violate joint constraints, but </w:t>
      </w:r>
      <w:del w:id="2050" w:author="Ed" w:date="2013-04-01T15:10:00Z">
        <w:r w:rsidDel="002A42A1">
          <w:delText xml:space="preserve">since </w:delText>
        </w:r>
      </w:del>
      <w:proofErr w:type="spellStart"/>
      <w:r>
        <w:t>IKFast</w:t>
      </w:r>
      <w:proofErr w:type="spellEnd"/>
      <w:r>
        <w:t xml:space="preserve"> will only return the first eight IK solutions it finds, </w:t>
      </w:r>
      <w:ins w:id="2051" w:author="Ed" w:date="2013-04-01T15:10:00Z">
        <w:r w:rsidR="002A42A1">
          <w:t xml:space="preserve">and </w:t>
        </w:r>
      </w:ins>
      <w:r>
        <w:t xml:space="preserve">it is likely that none of these solutions will satisfy joint constraints, particularly for degenerate cases. </w:t>
      </w:r>
      <w:del w:id="2052" w:author="Ed" w:date="2013-04-01T15:10:00Z">
        <w:r w:rsidDel="002A42A1">
          <w:delText>In these situations</w:delText>
        </w:r>
      </w:del>
      <w:ins w:id="2053" w:author="Ed" w:date="2013-04-01T15:10:00Z">
        <w:r w:rsidR="002A42A1">
          <w:t>When this happens</w:t>
        </w:r>
      </w:ins>
      <w:r>
        <w:t xml:space="preserve">, the ROS </w:t>
      </w:r>
      <w:del w:id="2054" w:author="Ed" w:date="2013-04-01T15:08:00Z">
        <w:r w:rsidDel="002A42A1">
          <w:delText>inverse kinematic</w:delText>
        </w:r>
      </w:del>
      <w:ins w:id="2055" w:author="Ed" w:date="2013-04-01T15:08:00Z">
        <w:r w:rsidR="002A42A1">
          <w:t>inverse kinematics</w:t>
        </w:r>
      </w:ins>
      <w:r>
        <w:t xml:space="preserve"> service fails, despite the </w:t>
      </w:r>
      <w:ins w:id="2056" w:author="Ed" w:date="2013-04-01T15:10:00Z">
        <w:r w:rsidR="002A42A1">
          <w:t xml:space="preserve">possible </w:t>
        </w:r>
      </w:ins>
      <w:r>
        <w:t xml:space="preserve">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w:t>
      </w:r>
      <w:proofErr w:type="spellStart"/>
      <w:ins w:id="2057" w:author="Edward Venator" w:date="2013-04-11T09:12:00Z">
        <w:r w:rsidR="00C26887">
          <w:t>ABBY</w:t>
        </w:r>
        <w:r>
          <w:t>'s</w:t>
        </w:r>
      </w:ins>
      <w:del w:id="2058" w:author="Ed" w:date="2013-04-01T14:14:00Z">
        <w:r w:rsidDel="00C26887">
          <w:delText>ABBY</w:delText>
        </w:r>
      </w:del>
      <w:ins w:id="2059" w:author="Ed" w:date="2013-04-01T14:14:00Z">
        <w:r w:rsidR="00C26887">
          <w:t>ABBY</w:t>
        </w:r>
      </w:ins>
      <w:proofErr w:type="spellEnd"/>
      <w:del w:id="2060" w:author="Edward Venator" w:date="2013-04-11T09:12:00Z">
        <w:r>
          <w:delText>'s</w:delText>
        </w:r>
      </w:del>
      <w:r>
        <w:t xml:space="preserve"> geometry due to the high incidence of solver failure.</w:t>
      </w:r>
    </w:p>
    <w:p w:rsidR="0053034D" w:rsidRDefault="0053034D">
      <w:pPr>
        <w:pStyle w:val="Heading2"/>
      </w:pPr>
      <w:bookmarkStart w:id="2061" w:name="_Toc351559262"/>
      <w:bookmarkStart w:id="2062" w:name="_Toc353177985"/>
      <w:bookmarkStart w:id="2063" w:name="_Toc352798806"/>
      <w:bookmarkStart w:id="2064" w:name="_Toc353435283"/>
      <w:r>
        <w:t>Arm Navigation</w:t>
      </w:r>
      <w:bookmarkEnd w:id="2061"/>
      <w:bookmarkEnd w:id="2062"/>
      <w:bookmarkEnd w:id="2063"/>
      <w:bookmarkEnd w:id="2064"/>
    </w:p>
    <w:p w:rsidR="0053034D" w:rsidRDefault="00C26887" w:rsidP="00CA427F">
      <w:ins w:id="2065" w:author="Edward Venator" w:date="2013-04-11T09:12:00Z">
        <w:r>
          <w:t>ABBY</w:t>
        </w:r>
        <w:r w:rsidR="0053034D">
          <w:t>'s</w:t>
        </w:r>
      </w:ins>
      <w:del w:id="2066" w:author="Ed" w:date="2013-04-01T14:14:00Z">
        <w:r w:rsidR="0053034D" w:rsidDel="00C26887">
          <w:delText>ABBY</w:delText>
        </w:r>
      </w:del>
      <w:ins w:id="2067" w:author="Ed" w:date="2013-04-01T14:14:00Z">
        <w:del w:id="2068" w:author="Edward Venator" w:date="2013-04-11T09:38:00Z">
          <w:r w:rsidDel="00AF4C15">
            <w:delText>ABBY</w:delText>
          </w:r>
        </w:del>
      </w:ins>
      <w:del w:id="2069" w:author="Edward Venator" w:date="2013-04-11T09:12:00Z">
        <w:r w:rsidR="0053034D">
          <w:delText>'s</w:delText>
        </w:r>
      </w:del>
      <w:r w:rsidR="0053034D">
        <w:t xml:space="preserve">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w:t>
      </w:r>
      <w:proofErr w:type="spellStart"/>
      <w:r w:rsidR="0053034D">
        <w:t>plugin</w:t>
      </w:r>
      <w:proofErr w:type="spellEnd"/>
      <w:r w:rsidR="0053034D">
        <w:t xml:space="preserve">, a planner, and a collision environment server. This "default" arm navigation application was augmented with filtering nodes for the Kinect data going into the collision environment and the modified KDL inverse kinematics </w:t>
      </w:r>
      <w:proofErr w:type="spellStart"/>
      <w:r w:rsidR="0053034D">
        <w:t>plugin</w:t>
      </w:r>
      <w:proofErr w:type="spellEnd"/>
      <w:r w:rsidR="0053034D">
        <w:t xml:space="preserve">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ins w:id="2070" w:author="Edward Venator" w:date="2013-04-11T09:12:00Z">
        <w:r w:rsidRPr="00B54A0F">
          <w:t>)</w:t>
        </w:r>
      </w:ins>
      <w:ins w:id="2071" w:author="Edward Venator" w:date="2013-04-11T09:39:00Z">
        <w:r w:rsidR="00AF4C15">
          <w:fldChar w:fldCharType="begin"/>
        </w:r>
        <w:r w:rsidR="00AF4C15">
          <w:instrText xml:space="preserve"> ADDIN ZOTERO_ITEM CSL_CITATION {"citationID":"17th03qvjn","properties":{"formattedCitation":"[27]","plainCitation":"[27]"},"citationItems":[{"id":94,"uris":["http://zotero.org/users/1284010/items/RXHJ7Z63"],"uri":["http://zotero.org/users/1284010/items/RXHJ7Z63"],"itemData":{"id":94,"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ins>
      <w:r w:rsidR="00AF4C15">
        <w:fldChar w:fldCharType="separate"/>
      </w:r>
      <w:ins w:id="2072" w:author="Edward Venator" w:date="2013-04-11T09:39:00Z">
        <w:r w:rsidR="00AF4C15" w:rsidRPr="00AF4C15">
          <w:t>[27]</w:t>
        </w:r>
        <w:r w:rsidR="00AF4C15">
          <w:fldChar w:fldCharType="end"/>
        </w:r>
      </w:ins>
      <w:del w:id="2073" w:author="Edward Venator" w:date="2013-04-11T09:12:00Z">
        <w:r w:rsidRPr="00B54A0F">
          <w:delText>)</w:delText>
        </w:r>
      </w:del>
      <w:del w:id="2074" w:author="Ed" w:date="2013-04-02T10:27:00Z">
        <w:r w:rsidRPr="00B54A0F" w:rsidDel="002D6416">
          <w:delText>.</w:delText>
        </w:r>
      </w:del>
      <w:del w:id="2075" w:author="Edward Venator" w:date="2013-04-11T09:39:00Z">
        <w:r w:rsidR="00595217" w:rsidDel="00AF4C15">
          <w:delText xml:space="preserve"> </w:delText>
        </w:r>
        <w:r w:rsidR="006B701A" w:rsidDel="00AF4C15">
          <w:fldChar w:fldCharType="begin"/>
        </w:r>
      </w:del>
      <w:ins w:id="2076" w:author="Ed" w:date="2013-04-08T09:52:00Z">
        <w:del w:id="2077" w:author="Edward Venator" w:date="2013-04-11T09:20:00Z">
          <w:r w:rsidR="006B59B9" w:rsidDel="006F1159">
            <w:delInstrText xml:space="preserve"> ADDIN ZOTERO_ITEM CSL_CITATION {"citationID":"3d7t0j6la","properties":{"formattedCitation":"[</w:delInstrText>
          </w:r>
        </w:del>
      </w:ins>
      <w:del w:id="2078" w:author="Edward Venator" w:date="2013-04-11T09:20:00Z">
        <w:r w:rsidR="003E136B" w:rsidDel="006F1159">
          <w:delInstrText>28</w:delInstrText>
        </w:r>
      </w:del>
      <w:ins w:id="2079" w:author="Ed" w:date="2013-04-08T09:52:00Z">
        <w:del w:id="2080" w:author="Edward Venator" w:date="2013-04-11T09:20:00Z">
          <w:r w:rsidR="006B59B9" w:rsidDel="006F1159">
            <w:delInstrText>27]","plainCitation":"[</w:delInstrText>
          </w:r>
        </w:del>
      </w:ins>
      <w:del w:id="2081" w:author="Edward Venator" w:date="2013-04-11T09:20:00Z">
        <w:r w:rsidR="003E136B" w:rsidDel="006F1159">
          <w:delInstrText>28</w:delInstrText>
        </w:r>
      </w:del>
      <w:ins w:id="2082" w:author="Ed" w:date="2013-04-08T09:52:00Z">
        <w:del w:id="2083" w:author="Edward Venator" w:date="2013-04-11T09:20:00Z">
          <w:r w:rsidR="006B59B9" w:rsidDel="006F1159">
            <w:delInstrText xml:space="preserve">27]"},"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delInstrText>
          </w:r>
        </w:del>
      </w:ins>
      <w:del w:id="2084" w:author="Edward Venator" w:date="2013-04-11T09:20:00Z">
        <w:r w:rsidR="007A0A93" w:rsidDel="006F1159">
          <w:del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delInstrText>
        </w:r>
      </w:del>
      <w:del w:id="2085" w:author="Edward Venator" w:date="2013-04-11T09:39:00Z">
        <w:r w:rsidR="006B701A" w:rsidDel="00AF4C15">
          <w:fldChar w:fldCharType="separate"/>
        </w:r>
      </w:del>
      <w:ins w:id="2086" w:author="Ed" w:date="2013-04-08T09:52:00Z">
        <w:del w:id="2087" w:author="Edward Venator" w:date="2013-04-11T09:39:00Z">
          <w:r w:rsidR="006B701A" w:rsidRPr="006B701A" w:rsidDel="00AF4C15">
            <w:rPr>
              <w:rPrChange w:id="2088" w:author="Ed" w:date="2013-04-08T09:52:00Z">
                <w:rPr>
                  <w:color w:val="000080"/>
                  <w:u w:val="single"/>
                </w:rPr>
              </w:rPrChange>
            </w:rPr>
            <w:delText>[27]</w:delText>
          </w:r>
        </w:del>
      </w:ins>
      <w:del w:id="2089" w:author="Edward Venator" w:date="2013-04-11T09:39:00Z">
        <w:r w:rsidR="006B701A" w:rsidRPr="006B701A" w:rsidDel="00AF4C15">
          <w:rPr>
            <w:rPrChange w:id="2090" w:author="Ed" w:date="2013-04-08T09:52:00Z">
              <w:rPr>
                <w:color w:val="000080"/>
                <w:u w:val="single"/>
              </w:rPr>
            </w:rPrChange>
          </w:rPr>
          <w:delText>[25]</w:delText>
        </w:r>
        <w:r w:rsidR="006B701A" w:rsidDel="00AF4C15">
          <w:fldChar w:fldCharType="end"/>
        </w:r>
      </w:del>
      <w:ins w:id="2091" w:author="Ed" w:date="2013-04-02T10:27:00Z">
        <w:r w:rsidR="002D6416">
          <w:t>.</w:t>
        </w:r>
      </w:ins>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w:t>
      </w:r>
      <w:proofErr w:type="spellStart"/>
      <w:r w:rsidRPr="00B54A0F">
        <w:t>plugin</w:t>
      </w:r>
      <w:proofErr w:type="spellEnd"/>
      <w:r w:rsidRPr="00B54A0F">
        <w:t xml:space="preserve"> </w:t>
      </w:r>
      <w:r>
        <w:t>described above to convert goal poses into joint space before planning paths to them.</w:t>
      </w:r>
    </w:p>
    <w:p w:rsidR="00E141B1" w:rsidRDefault="0053034D">
      <w:pPr>
        <w:pStyle w:val="Heading3"/>
        <w:pPrChange w:id="2092" w:author="Ed" w:date="2013-04-02T11:35:00Z">
          <w:pPr>
            <w:pStyle w:val="Heading2"/>
          </w:pPr>
        </w:pPrChange>
      </w:pPr>
      <w:bookmarkStart w:id="2093" w:name="_Toc351559263"/>
      <w:bookmarkStart w:id="2094" w:name="_Toc353177986"/>
      <w:bookmarkStart w:id="2095" w:name="_Toc352798807"/>
      <w:bookmarkStart w:id="2096" w:name="_Toc353435284"/>
      <w:r>
        <w:t>Collision Detection</w:t>
      </w:r>
      <w:bookmarkEnd w:id="2093"/>
      <w:bookmarkEnd w:id="2094"/>
      <w:bookmarkEnd w:id="2095"/>
      <w:bookmarkEnd w:id="2096"/>
    </w:p>
    <w:p w:rsidR="0053034D" w:rsidRDefault="0053034D" w:rsidP="00CA427F">
      <w:r>
        <w:t xml:space="preserve">The robot </w:t>
      </w:r>
      <w:ins w:id="2097" w:author="Ed" w:date="2013-04-01T15:10:00Z">
        <w:r w:rsidR="002A42A1">
          <w:t xml:space="preserve">uses the ROS node Collider to </w:t>
        </w:r>
      </w:ins>
      <w:ins w:id="2098" w:author="Edward Venator" w:date="2013-04-11T09:12:00Z">
        <w:r>
          <w:t>maintain</w:t>
        </w:r>
      </w:ins>
      <w:del w:id="2099" w:author="Edward Venator" w:date="2013-04-11T09:12:00Z">
        <w:r>
          <w:delText>maintain</w:delText>
        </w:r>
      </w:del>
      <w:del w:id="2100" w:author="Ed" w:date="2013-04-01T15:10:00Z">
        <w:r w:rsidDel="002A42A1">
          <w:delText>s</w:delText>
        </w:r>
      </w:del>
      <w:r>
        <w:t xml:space="preserve"> a collision map, a 3D occupancy grid represented by an </w:t>
      </w:r>
      <w:proofErr w:type="spellStart"/>
      <w:r>
        <w:t>Octomap</w:t>
      </w:r>
      <w:proofErr w:type="spellEnd"/>
      <w:r>
        <w:t xml:space="preserve"> </w:t>
      </w:r>
      <w:proofErr w:type="spellStart"/>
      <w:r>
        <w:t>oct</w:t>
      </w:r>
      <w:proofErr w:type="spellEnd"/>
      <w:r>
        <w:t xml:space="preserve">-tree. The collision map is populated by data from filtered Kinect point clouds. In addition to this "raw" map, a collision environment is maintained, which contains information from this map and keeps track of detected objects such as the </w:t>
      </w:r>
      <w:proofErr w:type="spellStart"/>
      <w:r>
        <w:t>manipulable</w:t>
      </w:r>
      <w:proofErr w:type="spellEnd"/>
      <w:r>
        <w:t xml:space="preserv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E141B1" w:rsidRDefault="0053034D">
      <w:pPr>
        <w:pStyle w:val="Heading3"/>
        <w:pPrChange w:id="2101" w:author="Ed" w:date="2013-04-02T11:35:00Z">
          <w:pPr>
            <w:pStyle w:val="Heading2"/>
          </w:pPr>
        </w:pPrChange>
      </w:pPr>
      <w:bookmarkStart w:id="2102" w:name="_Toc351559264"/>
      <w:bookmarkStart w:id="2103" w:name="_Toc353177987"/>
      <w:bookmarkStart w:id="2104" w:name="_Toc352798808"/>
      <w:bookmarkStart w:id="2105" w:name="_Toc353435285"/>
      <w:r>
        <w:t>Kinect Data Filtering</w:t>
      </w:r>
      <w:bookmarkEnd w:id="2102"/>
      <w:bookmarkEnd w:id="2103"/>
      <w:bookmarkEnd w:id="2104"/>
      <w:bookmarkEnd w:id="2105"/>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t>
      </w:r>
      <w:r>
        <w:lastRenderedPageBreak/>
        <w:t>which is simulated by padding the 3D model of the robot generated from the URDF. The resulting point cloud, which has all points within the robot removed, is used for all collision monitoring and object detection.</w:t>
      </w:r>
      <w:ins w:id="2106" w:author="Ed" w:date="2013-04-01T15:11:00Z">
        <w:r w:rsidR="002A42A1">
          <w:t xml:space="preserve"> Unfortunately, this is a computationally intensive task, consuming one full core of the PC’s processor.</w:t>
        </w:r>
      </w:ins>
    </w:p>
    <w:p w:rsidR="0053034D" w:rsidRDefault="0053034D">
      <w:pPr>
        <w:pStyle w:val="Heading2"/>
      </w:pPr>
      <w:bookmarkStart w:id="2107" w:name="_Toc351559265"/>
      <w:bookmarkStart w:id="2108" w:name="_Ref351934904"/>
      <w:bookmarkStart w:id="2109" w:name="_Ref351934912"/>
      <w:bookmarkStart w:id="2110" w:name="_Toc353177988"/>
      <w:bookmarkStart w:id="2111" w:name="_Toc352798809"/>
      <w:bookmarkStart w:id="2112" w:name="_Toc353435286"/>
      <w:r>
        <w:t>Tabletop Box Manipulation</w:t>
      </w:r>
      <w:bookmarkEnd w:id="2107"/>
      <w:bookmarkEnd w:id="2108"/>
      <w:bookmarkEnd w:id="2109"/>
      <w:bookmarkEnd w:id="2110"/>
      <w:bookmarkEnd w:id="2111"/>
      <w:bookmarkEnd w:id="2112"/>
    </w:p>
    <w:p w:rsidR="003330B7" w:rsidRDefault="003330B7" w:rsidP="00CA427F">
      <w:pPr>
        <w:pStyle w:val="BodyText"/>
        <w:rPr>
          <w:ins w:id="2113" w:author="Edward Venator" w:date="2013-04-11T09:12:00Z"/>
        </w:rPr>
      </w:pPr>
      <w:ins w:id="2114" w:author="Edward Venator" w:date="2013-04-11T09:12:00Z">
        <w:r>
          <w:rPr>
            <w:noProof/>
            <w:lang w:bidi="ar-SA"/>
          </w:rPr>
          <w:drawing>
            <wp:inline distT="0" distB="0" distL="0" distR="0">
              <wp:extent cx="5486400" cy="5687451"/>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5687451"/>
                      </a:xfrm>
                      <a:prstGeom prst="rect">
                        <a:avLst/>
                      </a:prstGeom>
                    </pic:spPr>
                  </pic:pic>
                </a:graphicData>
              </a:graphic>
            </wp:inline>
          </w:drawing>
        </w:r>
      </w:ins>
    </w:p>
    <w:p w:rsidR="003330B7" w:rsidRDefault="003330B7" w:rsidP="00CA427F">
      <w:pPr>
        <w:pStyle w:val="BodyText"/>
        <w:rPr>
          <w:del w:id="2115" w:author="Edward Venator" w:date="2013-04-11T09:12:00Z"/>
        </w:rPr>
      </w:pPr>
      <w:commentRangeStart w:id="2116"/>
      <w:del w:id="2117" w:author="Edward Venator" w:date="2013-04-11T09:12:00Z">
        <w:r>
          <w:rPr>
            <w:noProof/>
            <w:lang w:bidi="ar-SA"/>
          </w:rPr>
          <w:lastRenderedPageBreak/>
          <w:drawing>
            <wp:inline distT="0" distB="0" distL="0" distR="0">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5687451"/>
                      </a:xfrm>
                      <a:prstGeom prst="rect">
                        <a:avLst/>
                      </a:prstGeom>
                    </pic:spPr>
                  </pic:pic>
                </a:graphicData>
              </a:graphic>
            </wp:inline>
          </w:drawing>
        </w:r>
        <w:commentRangeEnd w:id="2116"/>
        <w:r w:rsidR="002A42A1">
          <w:rPr>
            <w:rStyle w:val="CommentReference"/>
          </w:rPr>
          <w:commentReference w:id="2116"/>
        </w:r>
      </w:del>
    </w:p>
    <w:p w:rsidR="0053034D" w:rsidRDefault="003330B7" w:rsidP="00CA427F">
      <w:pPr>
        <w:pStyle w:val="Caption"/>
      </w:pPr>
      <w:bookmarkStart w:id="2118" w:name="_Toc351997946"/>
      <w:bookmarkStart w:id="2119" w:name="_Toc353435255"/>
      <w:r>
        <w:t xml:space="preserve">Figure </w:t>
      </w:r>
      <w:ins w:id="2120" w:author="Ed" w:date="2013-04-08T09:44:00Z">
        <w:r w:rsidR="006B701A">
          <w:fldChar w:fldCharType="begin"/>
        </w:r>
        <w:r w:rsidR="00851713">
          <w:instrText xml:space="preserve"> SEQ Figure \* ARABIC </w:instrText>
        </w:r>
      </w:ins>
      <w:r w:rsidR="006B701A">
        <w:fldChar w:fldCharType="separate"/>
      </w:r>
      <w:ins w:id="2121" w:author="Edward Venator" w:date="2013-04-11T09:15:00Z">
        <w:r w:rsidR="00E141B1">
          <w:rPr>
            <w:noProof/>
          </w:rPr>
          <w:t>13</w:t>
        </w:r>
      </w:ins>
      <w:ins w:id="2122" w:author="Ed" w:date="2013-04-08T09:50:00Z">
        <w:del w:id="2123" w:author="Edward Venator" w:date="2013-04-11T09:15:00Z">
          <w:r w:rsidR="006B59B9" w:rsidDel="00E141B1">
            <w:rPr>
              <w:noProof/>
            </w:rPr>
            <w:delText>12</w:delText>
          </w:r>
        </w:del>
      </w:ins>
      <w:ins w:id="2124" w:author="Ed" w:date="2013-04-08T09:44:00Z">
        <w:r w:rsidR="006B701A">
          <w:fldChar w:fldCharType="end"/>
        </w:r>
      </w:ins>
      <w:del w:id="2125" w:author="Ed" w:date="2013-04-08T09:44:00Z">
        <w:r w:rsidR="006B701A" w:rsidDel="00851713">
          <w:fldChar w:fldCharType="begin"/>
        </w:r>
        <w:r w:rsidR="00DB619F" w:rsidDel="00851713">
          <w:delInstrText xml:space="preserve"> SEQ Figure \* ARABIC </w:delInstrText>
        </w:r>
        <w:r w:rsidR="006B701A" w:rsidDel="00851713">
          <w:fldChar w:fldCharType="separate"/>
        </w:r>
      </w:del>
      <w:del w:id="2126" w:author="Ed" w:date="2013-04-08T09:42:00Z">
        <w:r w:rsidR="008F4491" w:rsidDel="00B60E2F">
          <w:rPr>
            <w:noProof/>
          </w:rPr>
          <w:delText>12</w:delText>
        </w:r>
      </w:del>
      <w:del w:id="2127" w:author="Ed" w:date="2013-04-08T09:44:00Z">
        <w:r w:rsidR="006B701A" w:rsidDel="00851713">
          <w:rPr>
            <w:noProof/>
          </w:rPr>
          <w:fldChar w:fldCharType="end"/>
        </w:r>
      </w:del>
      <w:r>
        <w:t>: The box manipulation pipeline. Data from the Kinect is used to locate boxes on a table, which are then picked up and placed in the bin.</w:t>
      </w:r>
      <w:bookmarkEnd w:id="2118"/>
      <w:bookmarkEnd w:id="2119"/>
    </w:p>
    <w:p w:rsidR="0053034D" w:rsidRDefault="0053034D" w:rsidP="00CA427F">
      <w:r>
        <w:t xml:space="preserve">Once </w:t>
      </w:r>
      <w:del w:id="2128" w:author="Ed" w:date="2013-04-01T14:14:00Z">
        <w:r w:rsidDel="00C26887">
          <w:delText>ABBY</w:delText>
        </w:r>
      </w:del>
      <w:ins w:id="2129" w:author="Ed" w:date="2013-04-01T14:14:00Z">
        <w:r w:rsidR="00C26887">
          <w:t>ABBY</w:t>
        </w:r>
      </w:ins>
      <w:r>
        <w:t xml:space="preserve">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E141B1" w:rsidRDefault="0053034D">
      <w:pPr>
        <w:pStyle w:val="Heading3"/>
        <w:pPrChange w:id="2130" w:author="Ed" w:date="2013-04-02T11:35:00Z">
          <w:pPr>
            <w:pStyle w:val="Heading2"/>
          </w:pPr>
        </w:pPrChange>
      </w:pPr>
      <w:bookmarkStart w:id="2131" w:name="_Toc351559266"/>
      <w:bookmarkStart w:id="2132" w:name="_Toc353177989"/>
      <w:bookmarkStart w:id="2133" w:name="_Toc352798810"/>
      <w:bookmarkStart w:id="2134" w:name="_Toc353435287"/>
      <w:r>
        <w:t>The Manipulation Controller</w:t>
      </w:r>
      <w:bookmarkEnd w:id="2131"/>
      <w:bookmarkEnd w:id="2132"/>
      <w:bookmarkEnd w:id="2133"/>
      <w:bookmarkEnd w:id="2134"/>
    </w:p>
    <w:p w:rsidR="0053034D" w:rsidRDefault="0053034D" w:rsidP="00CA427F">
      <w:r>
        <w:t xml:space="preserve">The Object Manipulation Controller </w:t>
      </w:r>
      <w:ins w:id="2135" w:author="Ed" w:date="2013-04-01T15:12:00Z">
        <w:r w:rsidR="002A42A1">
          <w:t xml:space="preserve">was written specifically for this project and </w:t>
        </w:r>
      </w:ins>
      <w:r>
        <w:t xml:space="preserve">serves as the central control node, translating and routing messages between the perception and manipulation nodes. It provides a callable method </w:t>
      </w:r>
      <w:proofErr w:type="spellStart"/>
      <w:r>
        <w:t>pick_objects</w:t>
      </w:r>
      <w:proofErr w:type="spellEnd"/>
      <w:ins w:id="2136" w:author="Ed" w:date="2013-04-01T15:12:00Z">
        <w:r w:rsidR="002A42A1">
          <w:t>()</w:t>
        </w:r>
      </w:ins>
      <w:r>
        <w:t xml:space="preserve">, which performs the task described in </w:t>
      </w:r>
      <w:r w:rsidR="006B701A">
        <w:fldChar w:fldCharType="begin"/>
      </w:r>
      <w:r w:rsidR="00610622">
        <w:instrText xml:space="preserve"> REF _Ref351930475 \h </w:instrText>
      </w:r>
      <w:r w:rsidR="006B701A">
        <w:fldChar w:fldCharType="separate"/>
      </w:r>
      <w:r w:rsidR="00E141B1">
        <w:t xml:space="preserve">Algorithm </w:t>
      </w:r>
      <w:r w:rsidR="00E141B1">
        <w:rPr>
          <w:noProof/>
        </w:rPr>
        <w:t>2</w:t>
      </w:r>
      <w:r w:rsidR="006B701A">
        <w:fldChar w:fldCharType="end"/>
      </w:r>
      <w:r w:rsidR="003B51D5">
        <w:t>.</w:t>
      </w:r>
    </w:p>
    <w:p w:rsidR="0053034D" w:rsidRDefault="0053034D" w:rsidP="00CA427F">
      <w:pPr>
        <w:pStyle w:val="algorithm"/>
      </w:pPr>
      <w:proofErr w:type="spellStart"/>
      <w:r>
        <w:t>detected_objects</w:t>
      </w:r>
      <w:proofErr w:type="spellEnd"/>
      <w:r>
        <w:t xml:space="preserve"> = </w:t>
      </w:r>
      <w:proofErr w:type="spellStart"/>
      <w:r>
        <w:t>tabletop_detection</w:t>
      </w:r>
      <w:proofErr w:type="spellEnd"/>
      <w:r>
        <w:t>(</w:t>
      </w:r>
      <w:proofErr w:type="spellStart"/>
      <w:r>
        <w:t>kinect_data</w:t>
      </w:r>
      <w:proofErr w:type="spellEnd"/>
      <w:r>
        <w:t>)</w:t>
      </w:r>
    </w:p>
    <w:p w:rsidR="0053034D" w:rsidRDefault="0053034D" w:rsidP="00CA427F">
      <w:pPr>
        <w:pStyle w:val="algorithm"/>
      </w:pPr>
      <w:r>
        <w:t xml:space="preserve">for each object in </w:t>
      </w:r>
      <w:proofErr w:type="spellStart"/>
      <w:r>
        <w:t>detected_objects</w:t>
      </w:r>
      <w:proofErr w:type="spellEnd"/>
      <w:r>
        <w:t>:</w:t>
      </w:r>
    </w:p>
    <w:p w:rsidR="0053034D" w:rsidRDefault="0053034D" w:rsidP="00CA427F">
      <w:pPr>
        <w:pStyle w:val="algorithm"/>
      </w:pPr>
      <w:r>
        <w:tab/>
        <w:t>if graspable(object):</w:t>
      </w:r>
    </w:p>
    <w:p w:rsidR="0053034D" w:rsidRDefault="0053034D" w:rsidP="00CA427F">
      <w:pPr>
        <w:pStyle w:val="algorithm"/>
      </w:pPr>
      <w:r>
        <w:tab/>
      </w:r>
      <w:r>
        <w:tab/>
        <w:t>pick(object)</w:t>
      </w:r>
    </w:p>
    <w:p w:rsidR="0053034D" w:rsidRDefault="0053034D" w:rsidP="00CA427F">
      <w:pPr>
        <w:pStyle w:val="algorithm"/>
      </w:pPr>
      <w:r>
        <w:tab/>
      </w:r>
      <w:r>
        <w:tab/>
        <w:t>place(object, bin)</w:t>
      </w:r>
    </w:p>
    <w:p w:rsidR="0053034D" w:rsidRDefault="0053034D" w:rsidP="00CA427F">
      <w:pPr>
        <w:pStyle w:val="algorithm"/>
      </w:pPr>
      <w:proofErr w:type="spellStart"/>
      <w:r>
        <w:t>stow_arm</w:t>
      </w:r>
      <w:proofErr w:type="spellEnd"/>
      <w:r>
        <w:t>()</w:t>
      </w:r>
    </w:p>
    <w:p w:rsidR="003B51D5" w:rsidRDefault="003B51D5" w:rsidP="00CA427F">
      <w:pPr>
        <w:pStyle w:val="Caption"/>
      </w:pPr>
      <w:bookmarkStart w:id="2137" w:name="_Ref351930475"/>
      <w:r>
        <w:t xml:space="preserve">Algorithm </w:t>
      </w:r>
      <w:r w:rsidR="006B701A">
        <w:fldChar w:fldCharType="begin"/>
      </w:r>
      <w:r w:rsidR="003E70E3">
        <w:instrText xml:space="preserve"> SEQ Algorithm \* ARABIC </w:instrText>
      </w:r>
      <w:r w:rsidR="006B701A">
        <w:fldChar w:fldCharType="separate"/>
      </w:r>
      <w:r w:rsidR="00E141B1">
        <w:rPr>
          <w:noProof/>
        </w:rPr>
        <w:t>2</w:t>
      </w:r>
      <w:r w:rsidR="006B701A">
        <w:rPr>
          <w:noProof/>
        </w:rPr>
        <w:fldChar w:fldCharType="end"/>
      </w:r>
      <w:bookmarkEnd w:id="2137"/>
      <w:r>
        <w:t>: The process for detecting, picking up, and stowing the objects on a table</w:t>
      </w:r>
    </w:p>
    <w:p w:rsidR="0053034D" w:rsidRDefault="0053034D" w:rsidP="00CA427F">
      <w:r>
        <w:t xml:space="preserve">The </w:t>
      </w:r>
      <w:proofErr w:type="spellStart"/>
      <w:r>
        <w:t>tabletop_detection</w:t>
      </w:r>
      <w:proofErr w:type="spellEnd"/>
      <w:r>
        <w:t xml:space="preserve">() step is performed by the </w:t>
      </w:r>
      <w:del w:id="2138" w:author="Ed" w:date="2013-04-01T15:13:00Z">
        <w:r w:rsidDel="002A42A1">
          <w:delText xml:space="preserve">tabletop </w:delText>
        </w:r>
      </w:del>
      <w:proofErr w:type="spellStart"/>
      <w:ins w:id="2139" w:author="Ed" w:date="2013-04-01T15:13:00Z">
        <w:r w:rsidR="002A42A1">
          <w:t>tabletop_</w:t>
        </w:r>
      </w:ins>
      <w:del w:id="2140" w:author="Ed" w:date="2013-04-01T15:13:00Z">
        <w:r w:rsidDel="002A42A1">
          <w:delText xml:space="preserve">object </w:delText>
        </w:r>
      </w:del>
      <w:ins w:id="2141" w:author="Ed" w:date="2013-04-01T15:13:00Z">
        <w:r w:rsidR="002A42A1">
          <w:t>object_</w:t>
        </w:r>
      </w:ins>
      <w:r>
        <w:t>segmentation</w:t>
      </w:r>
      <w:proofErr w:type="spellEnd"/>
      <w:r>
        <w:t xml:space="preserve"> packa</w:t>
      </w:r>
      <w:r w:rsidR="00595217">
        <w:t>ge, developed by Willow Garage</w:t>
      </w:r>
      <w:del w:id="2142" w:author="Edward Venator" w:date="2013-04-11T09:41:00Z">
        <w:r w:rsidR="00595217" w:rsidDel="00F84E58">
          <w:delText xml:space="preserve"> </w:delText>
        </w:r>
        <w:r w:rsidR="006B701A" w:rsidDel="00F84E58">
          <w:fldChar w:fldCharType="begin"/>
        </w:r>
      </w:del>
      <w:ins w:id="2143" w:author="Ed" w:date="2013-04-08T09:52:00Z">
        <w:del w:id="2144" w:author="Edward Venator" w:date="2013-04-11T09:20:00Z">
          <w:r w:rsidR="006B59B9" w:rsidDel="006F1159">
            <w:delInstrText xml:space="preserve"> ADDIN ZOTERO_ITEM CSL_CITATION {"citationID":"2bndtd4kl6","properties":{"formattedCitation":"[</w:delInstrText>
          </w:r>
        </w:del>
      </w:ins>
      <w:del w:id="2145" w:author="Edward Venator" w:date="2013-04-11T09:20:00Z">
        <w:r w:rsidR="003E136B" w:rsidDel="006F1159">
          <w:delInstrText>29</w:delInstrText>
        </w:r>
      </w:del>
      <w:ins w:id="2146" w:author="Ed" w:date="2013-04-08T09:52:00Z">
        <w:del w:id="2147" w:author="Edward Venator" w:date="2013-04-11T09:20:00Z">
          <w:r w:rsidR="006B59B9" w:rsidDel="006F1159">
            <w:delInstrText>28]","plainCitation":"[</w:delInstrText>
          </w:r>
        </w:del>
      </w:ins>
      <w:del w:id="2148" w:author="Edward Venator" w:date="2013-04-11T09:20:00Z">
        <w:r w:rsidR="003E136B" w:rsidDel="006F1159">
          <w:delInstrText>29</w:delInstrText>
        </w:r>
      </w:del>
      <w:ins w:id="2149" w:author="Ed" w:date="2013-04-08T09:52:00Z">
        <w:del w:id="2150" w:author="Edward Venator" w:date="2013-04-11T09:20:00Z">
          <w:r w:rsidR="006B59B9" w:rsidDel="006F1159">
            <w:delInstrText xml:space="preserve">28]"},"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delInstrText>
          </w:r>
        </w:del>
      </w:ins>
      <w:del w:id="2151" w:author="Edward Venator" w:date="2013-04-11T09:20:00Z">
        <w:r w:rsidR="007A0A93" w:rsidDel="006F1159">
          <w:del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delInstrText>
        </w:r>
      </w:del>
      <w:del w:id="2152" w:author="Edward Venator" w:date="2013-04-11T09:41:00Z">
        <w:r w:rsidR="006B701A" w:rsidDel="00F84E58">
          <w:fldChar w:fldCharType="separate"/>
        </w:r>
      </w:del>
      <w:ins w:id="2153" w:author="Ed" w:date="2013-04-08T09:52:00Z">
        <w:del w:id="2154" w:author="Edward Venator" w:date="2013-04-11T09:41:00Z">
          <w:r w:rsidR="006B701A" w:rsidRPr="006B701A" w:rsidDel="00F84E58">
            <w:rPr>
              <w:rPrChange w:id="2155" w:author="Ed" w:date="2013-04-08T09:52:00Z">
                <w:rPr>
                  <w:color w:val="000080"/>
                  <w:u w:val="single"/>
                </w:rPr>
              </w:rPrChange>
            </w:rPr>
            <w:delText>[28]</w:delText>
          </w:r>
        </w:del>
      </w:ins>
      <w:del w:id="2156" w:author="Edward Venator" w:date="2013-04-11T09:41:00Z">
        <w:r w:rsidR="006B701A" w:rsidRPr="006B701A" w:rsidDel="00F84E58">
          <w:rPr>
            <w:rPrChange w:id="2157" w:author="Ed" w:date="2013-04-08T09:52:00Z">
              <w:rPr>
                <w:color w:val="000080"/>
                <w:u w:val="single"/>
              </w:rPr>
            </w:rPrChange>
          </w:rPr>
          <w:delText>[26]</w:delText>
        </w:r>
        <w:r w:rsidR="006B701A" w:rsidDel="00F84E58">
          <w:fldChar w:fldCharType="end"/>
        </w:r>
      </w:del>
      <w:ins w:id="2158" w:author="Edward Venator" w:date="2013-04-11T09:41:00Z">
        <w:r w:rsidR="00F84E58">
          <w:fldChar w:fldCharType="begin"/>
        </w:r>
        <w:r w:rsidR="00F84E58">
          <w:instrText xml:space="preserve"> ADDIN ZOTERO_ITEM CSL_CITATION {"citationID":"1kadth5vqe","properties":{"formattedCitation":"[28]","plainCitation":"[28]"},"citationItems":[{"id":60,"uris":["http://zotero.org/users/1284010/items/9CHRZ3VX"],"uri":["http://zotero.org/users/1284010/items/9CHRZ3VX"],"itemData":{"id":60,"type":"webpage","title":"tabletop_object_detector - ROS Wiki","URL":"http://www.ros.org/wiki/tabletop_object_detector","accessed":{"date-parts":[[2013,2,17]]}}}],"schema":"https://github.com/citation-style-language/schema/raw/master/csl-citation.json"} </w:instrText>
        </w:r>
      </w:ins>
      <w:r w:rsidR="00F84E58">
        <w:fldChar w:fldCharType="separate"/>
      </w:r>
      <w:ins w:id="2159" w:author="Edward Venator" w:date="2013-04-11T09:41:00Z">
        <w:r w:rsidR="00F84E58" w:rsidRPr="00F84E58">
          <w:t>[28]</w:t>
        </w:r>
        <w:r w:rsidR="00F84E58">
          <w:fldChar w:fldCharType="end"/>
        </w:r>
      </w:ins>
      <w:r>
        <w:t xml:space="preserve"> for the PR2 robot. This software identifies a tabletop surface in a point cloud </w:t>
      </w:r>
      <w:ins w:id="2160" w:author="Ed" w:date="2013-04-01T15:13:00Z">
        <w:r w:rsidR="002A42A1">
          <w:t xml:space="preserve">from the Kinect </w:t>
        </w:r>
      </w:ins>
      <w:r>
        <w:t xml:space="preserve">using RANSAC </w:t>
      </w:r>
      <w:ins w:id="2161" w:author="Edward Venator" w:date="2013-04-11T09:41:00Z">
        <w:r w:rsidR="00F84E58">
          <w:fldChar w:fldCharType="begin"/>
        </w:r>
        <w:r w:rsidR="00F84E58">
          <w:instrText xml:space="preserve"> ADDIN ZOTERO_ITEM CSL_CITATION {"citationID":"1gmsls6du4","properties":{"formattedCitation":"[29]","plainCitation":"[29]"},"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ins>
      <w:r w:rsidR="00F84E58">
        <w:fldChar w:fldCharType="separate"/>
      </w:r>
      <w:ins w:id="2162" w:author="Edward Venator" w:date="2013-04-11T09:41:00Z">
        <w:r w:rsidR="00F84E58" w:rsidRPr="00F84E58">
          <w:t>[29]</w:t>
        </w:r>
        <w:r w:rsidR="00F84E58">
          <w:fldChar w:fldCharType="end"/>
        </w:r>
      </w:ins>
      <w:del w:id="2163" w:author="Edward Venator" w:date="2013-04-11T09:41:00Z">
        <w:r w:rsidR="006B701A" w:rsidDel="00F84E58">
          <w:fldChar w:fldCharType="begin"/>
        </w:r>
      </w:del>
      <w:ins w:id="2164" w:author="Ed" w:date="2013-04-08T09:52:00Z">
        <w:del w:id="2165" w:author="Edward Venator" w:date="2013-04-11T09:20:00Z">
          <w:r w:rsidR="006B59B9" w:rsidDel="006F1159">
            <w:delInstrText xml:space="preserve"> ADDIN ZOTERO_ITEM CSL_CITATION {"citationID":"en4aql3mi","properties":{"formattedCitation":"[</w:delInstrText>
          </w:r>
        </w:del>
      </w:ins>
      <w:del w:id="2166" w:author="Edward Venator" w:date="2013-04-11T09:20:00Z">
        <w:r w:rsidR="003E136B" w:rsidDel="006F1159">
          <w:delInstrText>30</w:delInstrText>
        </w:r>
      </w:del>
      <w:ins w:id="2167" w:author="Ed" w:date="2013-04-08T09:52:00Z">
        <w:del w:id="2168" w:author="Edward Venator" w:date="2013-04-11T09:20:00Z">
          <w:r w:rsidR="006B59B9" w:rsidDel="006F1159">
            <w:delInstrText>29]","plainCitation":"[</w:delInstrText>
          </w:r>
        </w:del>
      </w:ins>
      <w:del w:id="2169" w:author="Edward Venator" w:date="2013-04-11T09:20:00Z">
        <w:r w:rsidR="003E136B" w:rsidDel="006F1159">
          <w:delInstrText>30</w:delInstrText>
        </w:r>
      </w:del>
      <w:ins w:id="2170" w:author="Ed" w:date="2013-04-08T09:52:00Z">
        <w:del w:id="2171" w:author="Edward Venator" w:date="2013-04-11T09:20:00Z">
          <w:r w:rsidR="006B59B9" w:rsidDel="006F1159">
            <w:delInstrText xml:space="preserve">29]"},"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delInstrText>
          </w:r>
        </w:del>
      </w:ins>
      <w:del w:id="2172" w:author="Edward Venator" w:date="2013-04-11T09:20:00Z">
        <w:r w:rsidR="007A0A93" w:rsidDel="006F1159">
          <w:del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delInstrText>
        </w:r>
      </w:del>
      <w:del w:id="2173" w:author="Edward Venator" w:date="2013-04-11T09:41:00Z">
        <w:r w:rsidR="006B701A" w:rsidDel="00F84E58">
          <w:fldChar w:fldCharType="separate"/>
        </w:r>
      </w:del>
      <w:ins w:id="2174" w:author="Ed" w:date="2013-04-08T09:52:00Z">
        <w:del w:id="2175" w:author="Edward Venator" w:date="2013-04-11T09:41:00Z">
          <w:r w:rsidR="006B701A" w:rsidRPr="006B701A" w:rsidDel="00F84E58">
            <w:rPr>
              <w:rPrChange w:id="2176" w:author="Ed" w:date="2013-04-08T09:52:00Z">
                <w:rPr>
                  <w:color w:val="000080"/>
                  <w:u w:val="single"/>
                </w:rPr>
              </w:rPrChange>
            </w:rPr>
            <w:delText>[29]</w:delText>
          </w:r>
        </w:del>
      </w:ins>
      <w:del w:id="2177" w:author="Edward Venator" w:date="2013-04-11T09:41:00Z">
        <w:r w:rsidR="006B701A" w:rsidRPr="006B701A" w:rsidDel="00F84E58">
          <w:rPr>
            <w:rPrChange w:id="2178" w:author="Ed" w:date="2013-04-08T09:52:00Z">
              <w:rPr>
                <w:color w:val="000080"/>
                <w:u w:val="single"/>
              </w:rPr>
            </w:rPrChange>
          </w:rPr>
          <w:delText>[27]</w:delText>
        </w:r>
        <w:r w:rsidR="006B701A" w:rsidDel="00F84E58">
          <w:fldChar w:fldCharType="end"/>
        </w:r>
      </w:del>
      <w:r>
        <w:t xml:space="preserve"> and adds it to the collision environment as an object. Objects on top of the table (</w:t>
      </w:r>
      <w:proofErr w:type="spellStart"/>
      <w:r>
        <w:t>detected_objects</w:t>
      </w:r>
      <w:proofErr w:type="spellEnd"/>
      <w:r>
        <w:t>) are segmented into separate point clouds</w:t>
      </w:r>
      <w:del w:id="2179" w:author="Ed" w:date="2013-04-01T15:15:00Z">
        <w:r w:rsidDel="002A42A1">
          <w:delText>. These point clouds are</w:delText>
        </w:r>
      </w:del>
      <w:ins w:id="2180" w:author="Ed" w:date="2013-04-01T15:15:00Z">
        <w:r w:rsidR="002A42A1">
          <w:t xml:space="preserve"> and</w:t>
        </w:r>
      </w:ins>
      <w:r>
        <w:t xml:space="preserve"> inserted into the collision environment as Graspable Objects. These Graspable Objects are used later by the manipulation package during the </w:t>
      </w:r>
      <w:r>
        <w:lastRenderedPageBreak/>
        <w:t xml:space="preserve">pick() step to identify and locate the objects in the robot's environment. The pick() and place() steps are performed by the box manipulator </w:t>
      </w:r>
      <w:ins w:id="2181" w:author="Edward Venator" w:date="2013-04-11T09:12:00Z">
        <w:r w:rsidR="002A42A1">
          <w:t>node</w:t>
        </w:r>
      </w:ins>
      <w:del w:id="2182" w:author="Ed" w:date="2013-04-01T15:15:00Z">
        <w:r w:rsidDel="002A42A1">
          <w:delText>package</w:delText>
        </w:r>
      </w:del>
      <w:ins w:id="2183" w:author="Ed" w:date="2013-04-01T15:15:00Z">
        <w:del w:id="2184" w:author="Edward Venator" w:date="2013-04-11T09:42:00Z">
          <w:r w:rsidR="002A42A1" w:rsidDel="00F84E58">
            <w:delText>node</w:delText>
          </w:r>
        </w:del>
      </w:ins>
      <w:r>
        <w:t xml:space="preserve">,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w:t>
      </w:r>
      <w:proofErr w:type="spellStart"/>
      <w:r>
        <w:t>stow_arm</w:t>
      </w:r>
      <w:proofErr w:type="spellEnd"/>
      <w:r>
        <w:t>(), the arm is moved to a predefined stowed position, which minimizes the robot's footprint while it is driving.</w:t>
      </w:r>
    </w:p>
    <w:p w:rsidR="00E141B1" w:rsidRDefault="0053034D">
      <w:pPr>
        <w:pStyle w:val="Heading3"/>
        <w:pPrChange w:id="2185" w:author="Ed" w:date="2013-04-02T11:35:00Z">
          <w:pPr>
            <w:pStyle w:val="Heading2"/>
          </w:pPr>
        </w:pPrChange>
      </w:pPr>
      <w:bookmarkStart w:id="2186" w:name="_Toc351559267"/>
      <w:bookmarkStart w:id="2187" w:name="_Toc353177990"/>
      <w:bookmarkStart w:id="2188" w:name="_Toc352798811"/>
      <w:bookmarkStart w:id="2189" w:name="_Toc353435288"/>
      <w:r>
        <w:t>Box Manipulation</w:t>
      </w:r>
      <w:bookmarkEnd w:id="2186"/>
      <w:bookmarkEnd w:id="2187"/>
      <w:bookmarkEnd w:id="2188"/>
      <w:bookmarkEnd w:id="2189"/>
    </w:p>
    <w:p w:rsidR="0053034D" w:rsidRDefault="0053034D" w:rsidP="00CA427F">
      <w:r>
        <w:t xml:space="preserve">The box manipulator </w:t>
      </w:r>
      <w:ins w:id="2190" w:author="Edward Venator" w:date="2013-04-11T09:42:00Z">
        <w:r w:rsidR="00F84E58">
          <w:t>node</w:t>
        </w:r>
      </w:ins>
      <w:del w:id="2191" w:author="Edward Venator" w:date="2013-04-11T09:42:00Z">
        <w:r w:rsidDel="00F84E58">
          <w:delText>package is designed</w:delText>
        </w:r>
      </w:del>
      <w:ins w:id="2192" w:author="Ed" w:date="2013-04-01T15:15:00Z">
        <w:del w:id="2193" w:author="Edward Venator" w:date="2013-04-11T09:42:00Z">
          <w:r w:rsidR="002A42A1" w:rsidDel="00F84E58">
            <w:delText>node</w:delText>
          </w:r>
        </w:del>
        <w:r w:rsidR="002A42A1">
          <w:t xml:space="preserve"> was written for this project</w:t>
        </w:r>
      </w:ins>
      <w:r>
        <w:t xml:space="preserve"> to be able to lift small boxes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E141B1" w:rsidRDefault="0053034D">
      <w:pPr>
        <w:rPr>
          <w:ins w:id="2194" w:author="Ed" w:date="2013-04-03T15:52:00Z"/>
        </w:rPr>
        <w:pPrChange w:id="2195" w:author="Ed" w:date="2013-04-03T15:52:00Z">
          <w:pPr>
            <w:pStyle w:val="Heading2"/>
          </w:pPr>
        </w:pPrChange>
      </w:pPr>
      <w:r>
        <w:lastRenderedPageBreak/>
        <w:t>Once the gripper is closed around the object, the object manipulation controller calls the place() service with a pose in the robot's onboard storage bin as a target. This service sends the pose to the arm navigation package, which generates a trajectory and moves the arm to the bin. The gripper is then opened.</w:t>
      </w:r>
    </w:p>
    <w:p w:rsidR="00B4623C" w:rsidRDefault="00B4623C" w:rsidP="00B4623C">
      <w:pPr>
        <w:pStyle w:val="Heading2"/>
        <w:rPr>
          <w:ins w:id="2196" w:author="Ed" w:date="2013-04-03T15:51:00Z"/>
        </w:rPr>
      </w:pPr>
      <w:bookmarkStart w:id="2197" w:name="_Toc353177991"/>
      <w:bookmarkStart w:id="2198" w:name="_Toc352798812"/>
      <w:bookmarkStart w:id="2199" w:name="_Toc353435289"/>
      <w:ins w:id="2200" w:author="Ed" w:date="2013-04-03T15:51:00Z">
        <w:r>
          <w:t>Calibration</w:t>
        </w:r>
        <w:bookmarkEnd w:id="2197"/>
        <w:bookmarkEnd w:id="2198"/>
        <w:bookmarkEnd w:id="2199"/>
      </w:ins>
    </w:p>
    <w:p w:rsidR="00B4623C" w:rsidRDefault="00B4623C" w:rsidP="00B4623C">
      <w:pPr>
        <w:rPr>
          <w:ins w:id="2201" w:author="Ed" w:date="2013-04-03T15:51:00Z"/>
        </w:rPr>
      </w:pPr>
      <w:ins w:id="2202" w:author="Ed" w:date="2013-04-03T15:51:00Z">
        <w:r>
          <w:t>In order for the point cloud data from the Kinect to be usable for arm navigation, the positions of the Kinect and the arm must be correctly registered in 3D space.</w:t>
        </w:r>
      </w:ins>
      <w:ins w:id="2203" w:author="Ed" w:date="2013-04-03T15:53:00Z">
        <w:r>
          <w:t xml:space="preserve"> </w:t>
        </w:r>
      </w:ins>
      <w:ins w:id="2204" w:author="Ed" w:date="2013-04-03T15:51:00Z">
        <w:r>
          <w:t>Because the position of the Kinect camera's optical frames within its housing are not precisely known, it was necessary to perform a simple extrinsic calibration routine to determine the position and yaw angle of this frame.</w:t>
        </w:r>
      </w:ins>
    </w:p>
    <w:p w:rsidR="00B4623C" w:rsidRDefault="00B4623C" w:rsidP="00B4623C">
      <w:pPr>
        <w:rPr>
          <w:ins w:id="2205" w:author="Ed" w:date="2013-04-03T15:51:00Z"/>
        </w:rPr>
      </w:pPr>
      <w:ins w:id="2206" w:author="Ed" w:date="2013-04-03T15:51:00Z">
        <w:r>
          <w:t>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position of the Kinect. The robot was placed so that the Kinect had an unobstructed view of a wall at a known distance in front of it, and RANSAC was used to fit a plane to the wall. The distance of the wall plane was then used to calculate the position of the Kinect. The y position of the camera was estimated known to be centered on the robot, and the y-positions of the lenses were determined from the CAD model of the Kinect.</w:t>
        </w:r>
      </w:ins>
    </w:p>
    <w:p w:rsidR="00B4623C" w:rsidRDefault="00B4623C">
      <w:pPr>
        <w:rPr>
          <w:ins w:id="2207" w:author="Ed" w:date="2013-04-03T15:54:00Z"/>
        </w:rPr>
      </w:pPr>
      <w:ins w:id="2208" w:author="Ed" w:date="2013-04-03T15:51:00Z">
        <w:r>
          <w:t xml:space="preserve">With the position of the Kinect now known, it was necessary to precisely determine the pose of the arm relative to the Kinect. Due to the length of the arm, a small error in the orientation of the arm base pose could cause significant disparity between coordinates in </w:t>
        </w:r>
        <w:r>
          <w:lastRenderedPageBreak/>
          <w:t xml:space="preserve">the Kinect's frame of reference compared to the position of the robot's gripper calculated using forward kinematics. The pose of the arm base was originally taken from the CAD models used to design the robot, but </w:t>
        </w:r>
      </w:ins>
      <w:ins w:id="2209" w:author="Ed" w:date="2013-04-03T15:53:00Z">
        <w:r>
          <w:t>the model</w:t>
        </w:r>
      </w:ins>
      <w:ins w:id="2210" w:author="Ed" w:date="2013-04-03T15:54:00Z">
        <w:r>
          <w:t>’s fidelity to the robot was not sufficiently precise</w:t>
        </w:r>
      </w:ins>
      <w:ins w:id="2211" w:author="Ed" w:date="2013-04-03T15:51:00Z">
        <w:r>
          <w:t>.</w:t>
        </w:r>
      </w:ins>
    </w:p>
    <w:p w:rsidR="0053034D" w:rsidRPr="00934523" w:rsidRDefault="00B4623C">
      <w:ins w:id="2212" w:author="Ed" w:date="2013-04-03T15:54:00Z">
        <w:r>
          <w:t>A more precise</w:t>
        </w:r>
      </w:ins>
      <w:ins w:id="2213" w:author="Ed" w:date="2013-04-03T15:51:00Z">
        <w:r>
          <w:t xml:space="preserve"> transform was calculated</w:t>
        </w:r>
      </w:ins>
      <w:ins w:id="2214" w:author="Ed" w:date="2013-04-03T15:54:00Z">
        <w:r>
          <w:t xml:space="preserve"> from test data</w:t>
        </w:r>
      </w:ins>
      <w:ins w:id="2215" w:author="Ed" w:date="2013-04-03T15:51:00Z">
        <w:r>
          <w:t xml:space="preserve"> using Mathematica. Given a set of data points, each one containing the position of the tip of the gripper with respect to the Kinec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 RMS error in the gripper tip position. This program was run using an input consisting of forty-two data points, and the resulting transform was used in the robot's URDF to define the position of the arm.</w:t>
        </w:r>
      </w:ins>
    </w:p>
    <w:p w:rsidR="0053034D" w:rsidRDefault="0053034D">
      <w:pPr>
        <w:pStyle w:val="Heading2"/>
      </w:pPr>
      <w:bookmarkStart w:id="2216" w:name="_Toc351559268"/>
      <w:bookmarkStart w:id="2217" w:name="_Toc353177992"/>
      <w:bookmarkStart w:id="2218" w:name="_Toc352798813"/>
      <w:bookmarkStart w:id="2219" w:name="_Toc353435290"/>
      <w:r>
        <w:t>QR Code Recognition and 3D Localization</w:t>
      </w:r>
      <w:bookmarkEnd w:id="2216"/>
      <w:bookmarkEnd w:id="2217"/>
      <w:bookmarkEnd w:id="2218"/>
      <w:bookmarkEnd w:id="2219"/>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del w:id="2220" w:author="Ed" w:date="2013-04-01T15:16:00Z">
        <w:r w:rsidDel="002A42A1">
          <w:delText xml:space="preserve">and </w:delText>
        </w:r>
      </w:del>
      <w:ins w:id="2221" w:author="Ed" w:date="2013-04-01T15:16:00Z">
        <w:r w:rsidR="002A42A1">
          <w:t xml:space="preserve">an </w:t>
        </w:r>
      </w:ins>
      <w:r>
        <w:t xml:space="preserve">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w:t>
      </w:r>
      <w:proofErr w:type="spellStart"/>
      <w:r>
        <w:t>manipulable</w:t>
      </w:r>
      <w:proofErr w:type="spellEnd"/>
      <w:r>
        <w:t xml:space="preserve"> </w:t>
      </w:r>
      <w:r>
        <w:lastRenderedPageBreak/>
        <w:t>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rPr>
          <w:del w:id="2222" w:author="Ed" w:date="2013-04-11T09:12:00Z"/>
        </w:rPr>
      </w:pPr>
      <w:del w:id="2223" w:author="Ed" w:date="2013-04-11T09:12:00Z">
        <w:r>
          <w:rPr>
            <w:noProof/>
            <w:lang w:bidi="ar-SA"/>
          </w:rPr>
          <w:drawing>
            <wp:inline distT="0" distB="0" distL="0" distR="0">
              <wp:extent cx="2095500" cy="2095500"/>
              <wp:effectExtent l="0" t="0" r="0" b="0"/>
              <wp:docPr id="3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95500" cy="2095500"/>
                      </a:xfrm>
                      <a:prstGeom prst="rect">
                        <a:avLst/>
                      </a:prstGeom>
                    </pic:spPr>
                  </pic:pic>
                </a:graphicData>
              </a:graphic>
            </wp:inline>
          </w:drawing>
        </w:r>
      </w:del>
    </w:p>
    <w:p w:rsidR="00E57186" w:rsidRDefault="00E57186" w:rsidP="001638A1">
      <w:pPr>
        <w:jc w:val="center"/>
        <w:rPr>
          <w:ins w:id="2224" w:author="Ed" w:date="2013-04-11T09:12:00Z"/>
        </w:rPr>
      </w:pPr>
      <w:ins w:id="2225" w:author="Ed" w:date="2013-04-11T09:12:00Z">
        <w:r>
          <w:rPr>
            <w:noProof/>
            <w:lang w:bidi="ar-SA"/>
          </w:rPr>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95500" cy="2095500"/>
                      </a:xfrm>
                      <a:prstGeom prst="rect">
                        <a:avLst/>
                      </a:prstGeom>
                    </pic:spPr>
                  </pic:pic>
                </a:graphicData>
              </a:graphic>
            </wp:inline>
          </w:drawing>
        </w:r>
      </w:ins>
    </w:p>
    <w:p w:rsidR="0053034D" w:rsidRDefault="00E57186" w:rsidP="00CA427F">
      <w:pPr>
        <w:pStyle w:val="Caption"/>
      </w:pPr>
      <w:bookmarkStart w:id="2226" w:name="_Toc351997947"/>
      <w:bookmarkStart w:id="2227" w:name="_Toc353178062"/>
      <w:r>
        <w:t xml:space="preserve">Figure </w:t>
      </w:r>
      <w:ins w:id="2228" w:author="Ed" w:date="2013-04-08T09:44:00Z">
        <w:r w:rsidR="006B701A">
          <w:fldChar w:fldCharType="begin"/>
        </w:r>
        <w:r w:rsidR="00851713">
          <w:instrText xml:space="preserve"> SEQ Figure \* ARABIC </w:instrText>
        </w:r>
      </w:ins>
      <w:r w:rsidR="006B701A">
        <w:fldChar w:fldCharType="separate"/>
      </w:r>
      <w:ins w:id="2229" w:author="Edward Venator" w:date="2013-04-11T09:15:00Z">
        <w:r w:rsidR="00E141B1">
          <w:rPr>
            <w:noProof/>
          </w:rPr>
          <w:t>14</w:t>
        </w:r>
      </w:ins>
      <w:ins w:id="2230" w:author="Ed" w:date="2013-04-08T09:50:00Z">
        <w:del w:id="2231" w:author="Edward Venator" w:date="2013-04-11T09:15:00Z">
          <w:r w:rsidR="006B59B9" w:rsidDel="00E141B1">
            <w:rPr>
              <w:noProof/>
            </w:rPr>
            <w:delText>13</w:delText>
          </w:r>
        </w:del>
      </w:ins>
      <w:ins w:id="2232" w:author="Ed" w:date="2013-04-08T09:44:00Z">
        <w:r w:rsidR="006B701A">
          <w:fldChar w:fldCharType="end"/>
        </w:r>
      </w:ins>
      <w:del w:id="2233" w:author="Ed" w:date="2013-04-08T09:44:00Z">
        <w:r w:rsidR="006B701A" w:rsidDel="00851713">
          <w:fldChar w:fldCharType="begin"/>
        </w:r>
        <w:r w:rsidR="00DB619F" w:rsidDel="00851713">
          <w:delInstrText xml:space="preserve"> SEQ Figure \* ARABIC </w:delInstrText>
        </w:r>
        <w:r w:rsidR="006B701A" w:rsidDel="00851713">
          <w:fldChar w:fldCharType="separate"/>
        </w:r>
      </w:del>
      <w:del w:id="2234" w:author="Ed" w:date="2013-04-08T09:42:00Z">
        <w:r w:rsidR="008F4491" w:rsidDel="00B60E2F">
          <w:rPr>
            <w:noProof/>
          </w:rPr>
          <w:delText>13</w:delText>
        </w:r>
      </w:del>
      <w:del w:id="2235" w:author="Ed" w:date="2013-04-08T09:44:00Z">
        <w:r w:rsidR="006B701A" w:rsidDel="00851713">
          <w:rPr>
            <w:noProof/>
          </w:rPr>
          <w:fldChar w:fldCharType="end"/>
        </w:r>
      </w:del>
      <w:r>
        <w:t>: QR Level 3 code</w:t>
      </w:r>
      <w:r w:rsidR="004719AB">
        <w:t xml:space="preserve"> </w:t>
      </w:r>
      <w:r>
        <w:t>(Source: Wikipedia, licensed under Creative Commons Attribution Share-Alike License)</w:t>
      </w:r>
      <w:bookmarkEnd w:id="2226"/>
      <w:bookmarkEnd w:id="2227"/>
    </w:p>
    <w:p w:rsidR="0053034D" w:rsidRDefault="0053034D" w:rsidP="00CA427F">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del w:id="2236" w:author="Ed" w:date="2013-04-02T10:27:00Z">
        <w:r w:rsidR="00595217" w:rsidDel="002D6416">
          <w:delText>.</w:delText>
        </w:r>
      </w:del>
      <w:r w:rsidR="006B701A">
        <w:fldChar w:fldCharType="begin"/>
      </w:r>
      <w:ins w:id="2237" w:author="Edward Venator" w:date="2013-04-11T09:20:00Z">
        <w:r w:rsidR="006F1159">
          <w:instrText xml:space="preserve"> ADDIN ZOTERO_ITEM CSL_CITATION {"citationID":"1sn9bam90o","properties":{"formattedCitation":"[30]","plainCitation":"[30]"},"citationItems":[{"id":169,"uris":["http://zotero.org/users/1284010/items/CDIES7D5"],"uri":["http://zotero.org/users/1284010/items/CDIES7D5"],"itemData":{"id":169,"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ins>
      <w:ins w:id="2238" w:author="Ed" w:date="2013-04-08T09:52:00Z">
        <w:del w:id="2239" w:author="Edward Venator" w:date="2013-04-11T09:20:00Z">
          <w:r w:rsidR="006B59B9" w:rsidDel="006F1159">
            <w:delInstrText xml:space="preserve"> ADDIN ZOTERO_ITEM CSL_CITATION {"citationID":"1sn9bam90o","properties":{"formattedCitation":"[</w:delInstrText>
          </w:r>
        </w:del>
      </w:ins>
      <w:del w:id="2240" w:author="Edward Venator" w:date="2013-04-11T09:20:00Z">
        <w:r w:rsidR="003E136B" w:rsidDel="006F1159">
          <w:delInstrText>31</w:delInstrText>
        </w:r>
      </w:del>
      <w:ins w:id="2241" w:author="Ed" w:date="2013-04-08T09:52:00Z">
        <w:del w:id="2242" w:author="Edward Venator" w:date="2013-04-11T09:20:00Z">
          <w:r w:rsidR="006B59B9" w:rsidDel="006F1159">
            <w:delInstrText>30]","plainCitation":"[</w:delInstrText>
          </w:r>
        </w:del>
      </w:ins>
      <w:del w:id="2243" w:author="Edward Venator" w:date="2013-04-11T09:20:00Z">
        <w:r w:rsidR="003E136B" w:rsidDel="006F1159">
          <w:delInstrText>31</w:delInstrText>
        </w:r>
      </w:del>
      <w:ins w:id="2244" w:author="Ed" w:date="2013-04-08T09:52:00Z">
        <w:del w:id="2245" w:author="Edward Venator" w:date="2013-04-11T09:20:00Z">
          <w:r w:rsidR="006B59B9" w:rsidDel="006F1159">
            <w:delInstrText xml:space="preserve">30]"},"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delInstrText>
          </w:r>
        </w:del>
      </w:ins>
      <w:del w:id="2246" w:author="Edward Venator" w:date="2013-04-11T09:20:00Z">
        <w:r w:rsidR="007A0A93" w:rsidDel="006F1159">
          <w:del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delInstrText>
        </w:r>
      </w:del>
      <w:r w:rsidR="006B701A">
        <w:fldChar w:fldCharType="separate"/>
      </w:r>
      <w:ins w:id="2247" w:author="Ed" w:date="2013-04-08T09:52:00Z">
        <w:r w:rsidR="006B701A" w:rsidRPr="006B701A">
          <w:rPr>
            <w:rPrChange w:id="2248" w:author="Ed" w:date="2013-04-08T09:52:00Z">
              <w:rPr>
                <w:color w:val="000080"/>
                <w:u w:val="single"/>
              </w:rPr>
            </w:rPrChange>
          </w:rPr>
          <w:t>[</w:t>
        </w:r>
      </w:ins>
      <w:ins w:id="2249" w:author="Edward Venator" w:date="2013-04-11T09:12:00Z">
        <w:r w:rsidR="00D52129" w:rsidRPr="00D52129">
          <w:t>31</w:t>
        </w:r>
      </w:ins>
      <w:ins w:id="2250" w:author="Ed" w:date="2013-04-08T09:52:00Z">
        <w:r w:rsidR="006B701A" w:rsidRPr="006B701A">
          <w:rPr>
            <w:rPrChange w:id="2251" w:author="Ed" w:date="2013-04-08T09:52:00Z">
              <w:rPr>
                <w:color w:val="000080"/>
                <w:u w:val="single"/>
              </w:rPr>
            </w:rPrChange>
          </w:rPr>
          <w:t>30]</w:t>
        </w:r>
      </w:ins>
      <w:del w:id="2252" w:author="Ed" w:date="2013-04-03T15:41:00Z">
        <w:r w:rsidR="006B701A" w:rsidRPr="006B701A">
          <w:rPr>
            <w:rPrChange w:id="2253" w:author="Ed" w:date="2013-04-08T09:52:00Z">
              <w:rPr>
                <w:color w:val="000080"/>
                <w:u w:val="single"/>
              </w:rPr>
            </w:rPrChange>
          </w:rPr>
          <w:delText>[28]</w:delText>
        </w:r>
      </w:del>
      <w:r w:rsidR="006B701A">
        <w:fldChar w:fldCharType="end"/>
      </w:r>
      <w:ins w:id="2254" w:author="Ed" w:date="2013-04-02T10:27:00Z">
        <w:r w:rsidR="002D6416">
          <w:t>.</w:t>
        </w:r>
      </w:ins>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lastRenderedPageBreak/>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CA427F">
      <w:pPr>
        <w:rPr>
          <w:del w:id="2255" w:author="Ed" w:date="2013-04-11T09:12:00Z"/>
        </w:rPr>
      </w:pPr>
      <w:del w:id="2256" w:author="Ed" w:date="2013-04-11T09:12:00Z">
        <w:r w:rsidRPr="009531CE">
          <w:rPr>
            <w:noProof/>
            <w:lang w:bidi="ar-SA"/>
          </w:rPr>
          <w:drawing>
            <wp:inline distT="0" distB="0" distL="0" distR="0">
              <wp:extent cx="3009900" cy="2257425"/>
              <wp:effectExtent l="19050" t="0" r="0" b="0"/>
              <wp:docPr id="33"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44" cstate="print"/>
                      <a:stretch>
                        <a:fillRect/>
                      </a:stretch>
                    </pic:blipFill>
                    <pic:spPr bwMode="auto">
                      <a:xfrm>
                        <a:off x="0" y="0"/>
                        <a:ext cx="3009900" cy="2257425"/>
                      </a:xfrm>
                      <a:prstGeom prst="rect">
                        <a:avLst/>
                      </a:prstGeom>
                      <a:noFill/>
                      <a:ln w="9525">
                        <a:noFill/>
                        <a:miter lim="800000"/>
                        <a:headEnd/>
                        <a:tailEnd/>
                      </a:ln>
                      <a:effectLst/>
                    </pic:spPr>
                  </pic:pic>
                </a:graphicData>
              </a:graphic>
            </wp:inline>
          </w:drawing>
        </w:r>
      </w:del>
    </w:p>
    <w:p w:rsidR="009531CE" w:rsidRPr="009531CE" w:rsidRDefault="009531CE" w:rsidP="00CA427F">
      <w:pPr>
        <w:rPr>
          <w:ins w:id="2257" w:author="Ed" w:date="2013-04-11T09:12:00Z"/>
        </w:rPr>
      </w:pPr>
      <w:ins w:id="2258" w:author="Ed" w:date="2013-04-11T09:12:00Z">
        <w:r w:rsidRPr="009531CE">
          <w:rPr>
            <w:noProof/>
            <w:lang w:bidi="ar-SA"/>
          </w:rPr>
          <w:drawing>
            <wp:inline distT="0" distB="0" distL="0" distR="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45"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ins>
    </w:p>
    <w:p w:rsidR="0053034D" w:rsidRPr="009531CE" w:rsidRDefault="009531CE" w:rsidP="00CA427F">
      <w:pPr>
        <w:pStyle w:val="Caption"/>
      </w:pPr>
      <w:bookmarkStart w:id="2259" w:name="_Ref351966571"/>
      <w:bookmarkStart w:id="2260" w:name="_Ref351966576"/>
      <w:bookmarkStart w:id="2261" w:name="_Toc351997948"/>
      <w:bookmarkStart w:id="2262" w:name="_Toc353178063"/>
      <w:bookmarkStart w:id="2263" w:name="_Toc353435256"/>
      <w:r w:rsidRPr="009531CE">
        <w:t xml:space="preserve">Figure </w:t>
      </w:r>
      <w:ins w:id="2264" w:author="Ed" w:date="2013-04-08T09:44:00Z">
        <w:r w:rsidR="006B701A">
          <w:fldChar w:fldCharType="begin"/>
        </w:r>
        <w:r w:rsidR="00851713">
          <w:instrText xml:space="preserve"> SEQ Figure \* ARABIC </w:instrText>
        </w:r>
      </w:ins>
      <w:r w:rsidR="006B701A">
        <w:fldChar w:fldCharType="separate"/>
      </w:r>
      <w:ins w:id="2265" w:author="Edward Venator" w:date="2013-04-11T09:15:00Z">
        <w:r w:rsidR="00E141B1">
          <w:rPr>
            <w:noProof/>
          </w:rPr>
          <w:t>15</w:t>
        </w:r>
      </w:ins>
      <w:ins w:id="2266" w:author="Ed" w:date="2013-04-08T09:50:00Z">
        <w:del w:id="2267" w:author="Edward Venator" w:date="2013-04-11T09:15:00Z">
          <w:r w:rsidR="006B59B9" w:rsidDel="00E141B1">
            <w:rPr>
              <w:noProof/>
            </w:rPr>
            <w:delText>14</w:delText>
          </w:r>
        </w:del>
      </w:ins>
      <w:ins w:id="2268" w:author="Ed" w:date="2013-04-08T09:44:00Z">
        <w:r w:rsidR="006B701A">
          <w:fldChar w:fldCharType="end"/>
        </w:r>
      </w:ins>
      <w:del w:id="2269" w:author="Ed" w:date="2013-04-08T09:44:00Z">
        <w:r w:rsidR="006B701A" w:rsidDel="00851713">
          <w:fldChar w:fldCharType="begin"/>
        </w:r>
        <w:r w:rsidR="00DB619F" w:rsidDel="00851713">
          <w:delInstrText xml:space="preserve"> SEQ Figure \* ARABIC </w:delInstrText>
        </w:r>
        <w:r w:rsidR="006B701A" w:rsidDel="00851713">
          <w:fldChar w:fldCharType="separate"/>
        </w:r>
      </w:del>
      <w:del w:id="2270" w:author="Ed" w:date="2013-04-08T09:42:00Z">
        <w:r w:rsidR="008F4491" w:rsidDel="00B60E2F">
          <w:rPr>
            <w:noProof/>
          </w:rPr>
          <w:delText>14</w:delText>
        </w:r>
      </w:del>
      <w:del w:id="2271" w:author="Ed" w:date="2013-04-08T09:44:00Z">
        <w:r w:rsidR="006B701A" w:rsidDel="00851713">
          <w:rPr>
            <w:noProof/>
          </w:rPr>
          <w:fldChar w:fldCharType="end"/>
        </w:r>
      </w:del>
      <w:bookmarkEnd w:id="2259"/>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2260"/>
      <w:bookmarkEnd w:id="2261"/>
      <w:bookmarkEnd w:id="2262"/>
      <w:bookmarkEnd w:id="2263"/>
    </w:p>
    <w:p w:rsidR="0053034D" w:rsidRPr="008F2EF0" w:rsidRDefault="0053034D" w:rsidP="00CA427F">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w:t>
      </w:r>
      <w:r>
        <w:lastRenderedPageBreak/>
        <w:t xml:space="preserve">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6B701A">
        <w:rPr>
          <w:rFonts w:eastAsia="+mn-ea"/>
        </w:rPr>
        <w:fldChar w:fldCharType="begin"/>
      </w:r>
      <w:r w:rsidR="009531CE">
        <w:rPr>
          <w:rFonts w:eastAsia="+mn-ea"/>
        </w:rPr>
        <w:instrText xml:space="preserve"> REF _Ref351966571 \h </w:instrText>
      </w:r>
      <w:r w:rsidR="006B701A">
        <w:rPr>
          <w:rFonts w:eastAsia="+mn-ea"/>
        </w:rPr>
      </w:r>
      <w:r w:rsidR="006B701A">
        <w:rPr>
          <w:rFonts w:eastAsia="+mn-ea"/>
        </w:rPr>
        <w:fldChar w:fldCharType="separate"/>
      </w:r>
      <w:ins w:id="2272" w:author="Edward Venator" w:date="2013-04-11T09:15:00Z">
        <w:r w:rsidR="00E141B1" w:rsidRPr="009531CE">
          <w:t xml:space="preserve">Figure </w:t>
        </w:r>
        <w:r w:rsidR="00E141B1">
          <w:rPr>
            <w:noProof/>
          </w:rPr>
          <w:t>15</w:t>
        </w:r>
      </w:ins>
      <w:ins w:id="2273" w:author="Ed" w:date="2013-04-08T09:50:00Z">
        <w:del w:id="2274" w:author="Edward Venator" w:date="2013-04-11T09:15:00Z">
          <w:r w:rsidR="006B59B9" w:rsidRPr="009531CE" w:rsidDel="00E141B1">
            <w:delText xml:space="preserve">Figure </w:delText>
          </w:r>
          <w:r w:rsidR="006B59B9" w:rsidDel="00E141B1">
            <w:rPr>
              <w:noProof/>
            </w:rPr>
            <w:delText>14</w:delText>
          </w:r>
        </w:del>
      </w:ins>
      <w:del w:id="2275" w:author="Edward Venator" w:date="2013-04-11T09:15:00Z">
        <w:r w:rsidR="002557A2" w:rsidRPr="009531CE" w:rsidDel="00E141B1">
          <w:delText xml:space="preserve">Figure </w:delText>
        </w:r>
        <w:r w:rsidR="002557A2" w:rsidDel="00E141B1">
          <w:rPr>
            <w:noProof/>
          </w:rPr>
          <w:delText>14</w:delText>
        </w:r>
      </w:del>
      <w:r w:rsidR="006B701A">
        <w:rPr>
          <w:rFonts w:eastAsia="+mn-ea"/>
        </w:rPr>
        <w:fldChar w:fldCharType="end"/>
      </w:r>
      <w:r w:rsidR="009531CE">
        <w:rPr>
          <w:rFonts w:eastAsia="+mn-ea"/>
        </w:rPr>
        <w:t xml:space="preserve"> </w:t>
      </w:r>
      <w:r w:rsidR="006B701A">
        <w:rPr>
          <w:rFonts w:eastAsia="+mn-ea"/>
        </w:rPr>
        <w:fldChar w:fldCharType="begin"/>
      </w:r>
      <w:r w:rsidR="009531CE">
        <w:rPr>
          <w:rFonts w:eastAsia="+mn-ea"/>
        </w:rPr>
        <w:instrText xml:space="preserve"> REF _Ref351966576 \p \h </w:instrText>
      </w:r>
      <w:r w:rsidR="006B701A">
        <w:rPr>
          <w:rFonts w:eastAsia="+mn-ea"/>
        </w:rPr>
      </w:r>
      <w:r w:rsidR="006B701A">
        <w:rPr>
          <w:rFonts w:eastAsia="+mn-ea"/>
        </w:rPr>
        <w:fldChar w:fldCharType="separate"/>
      </w:r>
      <w:r w:rsidR="00E141B1">
        <w:rPr>
          <w:rFonts w:eastAsia="+mn-ea"/>
        </w:rPr>
        <w:t>above</w:t>
      </w:r>
      <w:r w:rsidR="006B701A">
        <w:rPr>
          <w:rFonts w:eastAsia="+mn-ea"/>
        </w:rPr>
        <w:fldChar w:fldCharType="end"/>
      </w:r>
      <w:r w:rsidR="009531CE">
        <w:rPr>
          <w:rFonts w:eastAsia="+mn-ea"/>
        </w:rPr>
        <w:t>.</w:t>
      </w:r>
    </w:p>
    <w:p w:rsidR="00F66CBB" w:rsidRPr="00F66CBB" w:rsidRDefault="0053034D" w:rsidP="00CA427F">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pPr>
        <w:pStyle w:val="Heading1"/>
      </w:pPr>
      <w:bookmarkStart w:id="2276" w:name="_Toc353177993"/>
      <w:bookmarkStart w:id="2277" w:name="_Toc352798814"/>
      <w:bookmarkStart w:id="2278" w:name="_Toc353435291"/>
      <w:r>
        <w:lastRenderedPageBreak/>
        <w:t>Industrial Safety</w:t>
      </w:r>
      <w:bookmarkEnd w:id="2276"/>
      <w:bookmarkEnd w:id="2277"/>
      <w:bookmarkEnd w:id="2278"/>
    </w:p>
    <w:p w:rsidR="005B23F0" w:rsidRDefault="005B23F0" w:rsidP="00CA427F">
      <w:r>
        <w:t xml:space="preserve">Mobile robots, particularly experimental platforms, require safety systems to disable them. These systems fall into two major categories. Reflexive </w:t>
      </w:r>
      <w:ins w:id="2279" w:author="Edward Venator" w:date="2013-04-11T09:44:00Z">
        <w:r w:rsidR="00F84E58">
          <w:t>collision</w:t>
        </w:r>
      </w:ins>
      <w:del w:id="2280" w:author="Edward Venator" w:date="2013-04-11T09:44:00Z">
        <w:r w:rsidDel="00F84E58">
          <w:delText>halt and speed and separation monitoring</w:delText>
        </w:r>
      </w:del>
      <w:ins w:id="2281" w:author="Ed" w:date="2013-04-01T15:18:00Z">
        <w:del w:id="2282" w:author="Edward Venator" w:date="2013-04-11T09:44:00Z">
          <w:r w:rsidR="008A123A" w:rsidDel="00F84E58">
            <w:delText>collision</w:delText>
          </w:r>
        </w:del>
        <w:r w:rsidR="008A123A">
          <w:t xml:space="preserve"> avoidance</w:t>
        </w:r>
      </w:ins>
      <w:r>
        <w:t xml:space="preserve"> systems keep robots from colliding with humans</w:t>
      </w:r>
      <w:ins w:id="2283" w:author="Edward Venator" w:date="2013-04-11T09:44:00Z">
        <w:r w:rsidR="00F84E58">
          <w:t xml:space="preserve"> </w:t>
        </w:r>
      </w:ins>
      <w:del w:id="2284" w:author="Edward Venator" w:date="2013-04-11T09:12:00Z">
        <w:r>
          <w:delText xml:space="preserve"> </w:delText>
        </w:r>
      </w:del>
      <w:del w:id="2285" w:author="Ed" w:date="2013-04-01T15:18:00Z">
        <w:r w:rsidDel="008A123A">
          <w:delText xml:space="preserve">operators and workers </w:delText>
        </w:r>
      </w:del>
      <w:r>
        <w:t xml:space="preserve">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w:t>
      </w:r>
      <w:commentRangeStart w:id="2286"/>
      <w:r>
        <w:t>robot</w:t>
      </w:r>
      <w:commentRangeEnd w:id="2286"/>
      <w:r w:rsidR="00A17829">
        <w:rPr>
          <w:rStyle w:val="CommentReference"/>
        </w:rPr>
        <w:commentReference w:id="2286"/>
      </w:r>
      <w:r>
        <w:t>.</w:t>
      </w:r>
    </w:p>
    <w:p w:rsidR="005B23F0" w:rsidRDefault="005B23F0">
      <w:pPr>
        <w:pStyle w:val="Heading2"/>
      </w:pPr>
      <w:bookmarkStart w:id="2287" w:name="_Toc353177994"/>
      <w:bookmarkStart w:id="2288" w:name="_Toc352798815"/>
      <w:bookmarkStart w:id="2289" w:name="_Toc353435292"/>
      <w:r>
        <w:t>Reflexive Speed Limiting</w:t>
      </w:r>
      <w:bookmarkEnd w:id="2287"/>
      <w:bookmarkEnd w:id="2288"/>
      <w:bookmarkEnd w:id="2289"/>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w:t>
      </w:r>
      <w:del w:id="2290" w:author="Ed" w:date="2013-04-01T14:14:00Z">
        <w:r w:rsidRPr="00241825" w:rsidDel="00C26887">
          <w:delText>ABBY</w:delText>
        </w:r>
      </w:del>
      <w:ins w:id="2291" w:author="Ed" w:date="2013-04-01T14:14:00Z">
        <w:r w:rsidR="00C26887">
          <w:t>ABBY</w:t>
        </w:r>
      </w:ins>
      <w:r w:rsidRPr="00241825">
        <w:t xml:space="preserve">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E141B1" w:rsidRDefault="005B23F0">
      <w:pPr>
        <w:pStyle w:val="Heading3"/>
        <w:pPrChange w:id="2292" w:author="Ed" w:date="2013-04-02T11:35:00Z">
          <w:pPr>
            <w:pStyle w:val="Heading2"/>
          </w:pPr>
        </w:pPrChange>
      </w:pPr>
      <w:bookmarkStart w:id="2293" w:name="_Toc351540617"/>
      <w:bookmarkStart w:id="2294" w:name="_Toc353177995"/>
      <w:bookmarkStart w:id="2295" w:name="_Toc352798816"/>
      <w:bookmarkStart w:id="2296" w:name="_Toc353435293"/>
      <w:r>
        <w:t>Reflexive Halt Methods for Mobile Bases</w:t>
      </w:r>
      <w:bookmarkEnd w:id="2293"/>
      <w:bookmarkEnd w:id="2294"/>
      <w:bookmarkEnd w:id="2295"/>
      <w:bookmarkEnd w:id="2296"/>
    </w:p>
    <w:p w:rsidR="005B23F0" w:rsidRDefault="00A17829" w:rsidP="00CA427F">
      <w:ins w:id="2297" w:author="Ed" w:date="2013-04-01T15:21:00Z">
        <w:r>
          <w:t xml:space="preserve">ABBY’s local planner will not allow for collisions with obstacles seen by the LIDAR, and it updates velocity commands at 12 Hz. Although this is sufficiently safe for testing, a more robust solution would be necessary in an industrial setting. </w:t>
        </w:r>
      </w:ins>
      <w:r w:rsidR="005B23F0">
        <w:t>Mobile robots often implement a reflexive halt as shown in</w:t>
      </w:r>
      <w:r w:rsidR="009800A1">
        <w:t xml:space="preserve"> </w:t>
      </w:r>
      <w:r w:rsidR="006B701A">
        <w:fldChar w:fldCharType="begin"/>
      </w:r>
      <w:r w:rsidR="00610622">
        <w:instrText xml:space="preserve"> REF _Ref351933155 \h </w:instrText>
      </w:r>
      <w:r w:rsidR="006B701A">
        <w:fldChar w:fldCharType="separate"/>
      </w:r>
      <w:r w:rsidR="00E141B1">
        <w:t xml:space="preserve">Algorithm </w:t>
      </w:r>
      <w:r w:rsidR="00E141B1">
        <w:rPr>
          <w:noProof/>
        </w:rPr>
        <w:t>3</w:t>
      </w:r>
      <w:r w:rsidR="006B701A">
        <w:fldChar w:fldCharType="end"/>
      </w:r>
      <w:r w:rsidR="005B23F0">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9800A1" w:rsidRDefault="009800A1" w:rsidP="00CA427F">
      <w:pPr>
        <w:pStyle w:val="Caption"/>
      </w:pPr>
      <w:bookmarkStart w:id="2298" w:name="_Ref351933155"/>
      <w:r>
        <w:t xml:space="preserve">Algorithm </w:t>
      </w:r>
      <w:r w:rsidR="006B701A">
        <w:fldChar w:fldCharType="begin"/>
      </w:r>
      <w:r w:rsidR="003E70E3">
        <w:instrText xml:space="preserve"> SEQ Algorithm \* ARABIC </w:instrText>
      </w:r>
      <w:r w:rsidR="006B701A">
        <w:fldChar w:fldCharType="separate"/>
      </w:r>
      <w:r w:rsidR="00E141B1">
        <w:rPr>
          <w:noProof/>
        </w:rPr>
        <w:t>3</w:t>
      </w:r>
      <w:r w:rsidR="006B701A">
        <w:rPr>
          <w:noProof/>
        </w:rPr>
        <w:fldChar w:fldCharType="end"/>
      </w:r>
      <w:bookmarkEnd w:id="2298"/>
      <w:r>
        <w:t>: A simple reflexive halt algorithm. If an obstacle is close to the robot, the robot is prevented from approaching closer.</w:t>
      </w:r>
    </w:p>
    <w:p w:rsidR="005B23F0" w:rsidRDefault="005B23F0" w:rsidP="00CA427F">
      <w:r>
        <w:t xml:space="preserve">Another approach to reflexive halting was described by Chad </w:t>
      </w:r>
      <w:proofErr w:type="spellStart"/>
      <w:r>
        <w:t>Rockey</w:t>
      </w:r>
      <w:proofErr w:type="spellEnd"/>
      <w:r>
        <w:t xml:space="preserve"> in his </w:t>
      </w:r>
      <w:proofErr w:type="spellStart"/>
      <w:r>
        <w:t>maste</w:t>
      </w:r>
      <w:r w:rsidR="00595217">
        <w:t>rs</w:t>
      </w:r>
      <w:proofErr w:type="spellEnd"/>
      <w:r w:rsidR="00595217">
        <w:t xml:space="preserve"> thesis</w:t>
      </w:r>
      <w:ins w:id="2299" w:author="Edward Venator" w:date="2013-04-11T09:45:00Z">
        <w:r w:rsidR="00F84E58">
          <w:fldChar w:fldCharType="begin"/>
        </w:r>
      </w:ins>
      <w:ins w:id="2300" w:author="Edward Venator" w:date="2013-04-11T09:46:00Z">
        <w:r w:rsidR="00F84E58">
          <w:instrText xml:space="preserve"> ADDIN ZOTERO_ITEM CSL_CITATION {"citationID":"1cjcfugc4k","properties":{"formattedCitation":"[31]","plainCitation":"[31]"},"citationItems":[{"id":14,"uris":["http://zotero.org/users/1284010/items/S5JG7XVB"],"uri":["http://zotero.org/users/1284010/items/S5JG7XVB"],"itemData":{"id":1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ins>
      <w:r w:rsidR="00F84E58">
        <w:fldChar w:fldCharType="separate"/>
      </w:r>
      <w:ins w:id="2301" w:author="Edward Venator" w:date="2013-04-11T09:46:00Z">
        <w:r w:rsidR="00F84E58" w:rsidRPr="00F84E58">
          <w:t>[31]</w:t>
        </w:r>
      </w:ins>
      <w:ins w:id="2302" w:author="Edward Venator" w:date="2013-04-11T09:45:00Z">
        <w:r w:rsidR="00F84E58">
          <w:fldChar w:fldCharType="end"/>
        </w:r>
      </w:ins>
      <w:del w:id="2303" w:author="Ed" w:date="2013-04-02T10:28:00Z">
        <w:r w:rsidDel="002D6416">
          <w:delText>.</w:delText>
        </w:r>
      </w:del>
      <w:del w:id="2304" w:author="Edward Venator" w:date="2013-04-11T09:45:00Z">
        <w:r w:rsidR="006B701A" w:rsidDel="00F84E58">
          <w:fldChar w:fldCharType="begin"/>
        </w:r>
      </w:del>
      <w:ins w:id="2305" w:author="Ed" w:date="2013-04-08T09:52:00Z">
        <w:del w:id="2306" w:author="Edward Venator" w:date="2013-04-11T09:20:00Z">
          <w:r w:rsidR="006B59B9" w:rsidDel="006F1159">
            <w:delInstrText xml:space="preserve"> ADDIN ZOTERO_ITEM CSL_CITATION {"citationID":"3kks8pshm","properties":{"formattedCitation":"[</w:delInstrText>
          </w:r>
        </w:del>
      </w:ins>
      <w:del w:id="2307" w:author="Edward Venator" w:date="2013-04-11T09:20:00Z">
        <w:r w:rsidR="003E136B" w:rsidDel="006F1159">
          <w:delInstrText>32</w:delInstrText>
        </w:r>
      </w:del>
      <w:ins w:id="2308" w:author="Ed" w:date="2013-04-08T09:52:00Z">
        <w:del w:id="2309" w:author="Edward Venator" w:date="2013-04-11T09:20:00Z">
          <w:r w:rsidR="006B59B9" w:rsidDel="006F1159">
            <w:delInstrText>31]","plainCitation":"[</w:delInstrText>
          </w:r>
        </w:del>
      </w:ins>
      <w:del w:id="2310" w:author="Edward Venator" w:date="2013-04-11T09:20:00Z">
        <w:r w:rsidR="003E136B" w:rsidDel="006F1159">
          <w:delInstrText>32</w:delInstrText>
        </w:r>
      </w:del>
      <w:ins w:id="2311" w:author="Ed" w:date="2013-04-08T09:52:00Z">
        <w:del w:id="2312" w:author="Edward Venator" w:date="2013-04-11T09:20:00Z">
          <w:r w:rsidR="006B59B9" w:rsidDel="006F1159">
            <w:delInstrText xml:space="preserve">31]"},"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delInstrText>
          </w:r>
        </w:del>
      </w:ins>
      <w:del w:id="2313" w:author="Edward Venator" w:date="2013-04-11T09:20:00Z">
        <w:r w:rsidR="007A0A93" w:rsidDel="006F1159">
          <w:del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delInstrText>
        </w:r>
      </w:del>
      <w:del w:id="2314" w:author="Edward Venator" w:date="2013-04-11T09:45:00Z">
        <w:r w:rsidR="006B701A" w:rsidDel="00F84E58">
          <w:fldChar w:fldCharType="separate"/>
        </w:r>
      </w:del>
      <w:ins w:id="2315" w:author="Ed" w:date="2013-04-08T09:52:00Z">
        <w:del w:id="2316" w:author="Edward Venator" w:date="2013-04-11T09:45:00Z">
          <w:r w:rsidR="006B701A" w:rsidRPr="006B701A" w:rsidDel="00F84E58">
            <w:rPr>
              <w:rPrChange w:id="2317" w:author="Ed" w:date="2013-04-08T09:52:00Z">
                <w:rPr>
                  <w:color w:val="000080"/>
                  <w:u w:val="single"/>
                </w:rPr>
              </w:rPrChange>
            </w:rPr>
            <w:delText>[31]</w:delText>
          </w:r>
        </w:del>
      </w:ins>
      <w:del w:id="2318" w:author="Edward Venator" w:date="2013-04-11T09:45:00Z">
        <w:r w:rsidR="006B701A" w:rsidRPr="006B701A" w:rsidDel="00F84E58">
          <w:rPr>
            <w:rPrChange w:id="2319" w:author="Ed" w:date="2013-04-08T09:52:00Z">
              <w:rPr>
                <w:color w:val="000080"/>
                <w:u w:val="single"/>
              </w:rPr>
            </w:rPrChange>
          </w:rPr>
          <w:delText>[29]</w:delText>
        </w:r>
        <w:r w:rsidR="006B701A" w:rsidDel="00F84E58">
          <w:fldChar w:fldCharType="end"/>
        </w:r>
      </w:del>
      <w:ins w:id="2320" w:author="Ed" w:date="2013-04-02T10:27:00Z">
        <w:r w:rsidR="002D6416">
          <w:t>.</w:t>
        </w:r>
      </w:ins>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w:t>
      </w:r>
      <w:r>
        <w:lastRenderedPageBreak/>
        <w:t>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CA427F">
      <w:r>
        <w:t xml:space="preserve">Since the Reflexive Avoidance Plus method described by </w:t>
      </w:r>
      <w:proofErr w:type="spellStart"/>
      <w:r>
        <w:t>Rockey</w:t>
      </w:r>
      <w:proofErr w:type="spellEnd"/>
      <w:r>
        <w:t xml:space="preserve"> was implemented on a robotic platform of similar size and speed to this robot, it would be a good candidate for this robot. However, there is some work still to be done to adapt the code, which was designed specifically for the wheelchair, to </w:t>
      </w:r>
      <w:del w:id="2321" w:author="Ed" w:date="2013-04-01T14:14:00Z">
        <w:r w:rsidDel="00C26887">
          <w:delText>ABBY</w:delText>
        </w:r>
      </w:del>
      <w:ins w:id="2322" w:author="Ed" w:date="2013-04-01T14:14:00Z">
        <w:r w:rsidR="00C26887">
          <w:t>ABBY</w:t>
        </w:r>
      </w:ins>
      <w:r>
        <w:t>.</w:t>
      </w:r>
    </w:p>
    <w:p w:rsidR="00E141B1" w:rsidRDefault="005B23F0">
      <w:pPr>
        <w:pStyle w:val="Heading3"/>
        <w:pPrChange w:id="2323" w:author="Ed" w:date="2013-04-02T11:35:00Z">
          <w:pPr>
            <w:pStyle w:val="Heading2"/>
          </w:pPr>
        </w:pPrChange>
      </w:pPr>
      <w:bookmarkStart w:id="2324" w:name="_Toc351540618"/>
      <w:bookmarkStart w:id="2325" w:name="_Toc353177996"/>
      <w:bookmarkStart w:id="2326" w:name="_Toc352798817"/>
      <w:bookmarkStart w:id="2327" w:name="_Toc353435294"/>
      <w:r>
        <w:t>Reflexive Halting for Manipulators</w:t>
      </w:r>
      <w:bookmarkEnd w:id="2324"/>
      <w:bookmarkEnd w:id="2325"/>
      <w:bookmarkEnd w:id="2326"/>
      <w:bookmarkEnd w:id="2327"/>
    </w:p>
    <w:p w:rsidR="005B23F0" w:rsidRDefault="005B23F0" w:rsidP="00CA427F">
      <w:r>
        <w:t xml:space="preserve">In addition to the mobile base, </w:t>
      </w:r>
      <w:ins w:id="2328" w:author="Edward Venator" w:date="2013-04-11T09:12:00Z">
        <w:r w:rsidR="00C26887">
          <w:t>ABBY</w:t>
        </w:r>
        <w:r>
          <w:t>'s</w:t>
        </w:r>
      </w:ins>
      <w:del w:id="2329" w:author="Ed" w:date="2013-04-01T14:14:00Z">
        <w:r w:rsidDel="00C26887">
          <w:delText>ABBY</w:delText>
        </w:r>
      </w:del>
      <w:ins w:id="2330" w:author="Ed" w:date="2013-04-01T14:14:00Z">
        <w:del w:id="2331" w:author="Edward Venator" w:date="2013-04-11T09:46:00Z">
          <w:r w:rsidR="00C26887" w:rsidDel="00F84E58">
            <w:delText>ABBY</w:delText>
          </w:r>
        </w:del>
      </w:ins>
      <w:del w:id="2332" w:author="Edward Venator" w:date="2013-04-11T09:12:00Z">
        <w:r>
          <w:delText>'s</w:delText>
        </w:r>
      </w:del>
      <w:r>
        <w:t xml:space="preserve">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lastRenderedPageBreak/>
        <w:t>Rethink Robo</w:t>
      </w:r>
      <w:r w:rsidR="00595217">
        <w:t>tics, with their robot Baxter</w:t>
      </w:r>
      <w:ins w:id="2333" w:author="Edward Venator" w:date="2013-04-11T09:46:00Z">
        <w:r w:rsidR="00F84E58">
          <w:fldChar w:fldCharType="begin"/>
        </w:r>
        <w:r w:rsidR="00F84E58">
          <w:instrText xml:space="preserve"> ADDIN ZOTERO_ITEM CSL_CITATION {"citationID":"v01spa55c","properties":{"formattedCitation":"[32]","plainCitation":"[32]"},"citationItems":[{"id":103,"uris":["http://zotero.org/users/1284010/items/WSIZ7GIQ"],"uri":["http://zotero.org/users/1284010/items/WSIZ7GIQ"],"itemData":{"id":103,"type":"article","title":"baxter","URL":"http://www.rethinkrobotics.com/index.php/download_file/view/44/173/","author":[{"family":"rethink robotics","given":""}]}}],"schema":"https://github.com/citation-style-language/schema/raw/master/csl-citation.json"} </w:instrText>
        </w:r>
      </w:ins>
      <w:r w:rsidR="00F84E58">
        <w:fldChar w:fldCharType="separate"/>
      </w:r>
      <w:ins w:id="2334" w:author="Edward Venator" w:date="2013-04-11T09:46:00Z">
        <w:r w:rsidR="00F84E58" w:rsidRPr="00F84E58">
          <w:t>[32]</w:t>
        </w:r>
        <w:r w:rsidR="00F84E58">
          <w:fldChar w:fldCharType="end"/>
        </w:r>
      </w:ins>
      <w:del w:id="2335" w:author="Ed" w:date="2013-04-02T10:28:00Z">
        <w:r w:rsidR="00595217" w:rsidDel="002D6416">
          <w:delText xml:space="preserve">, </w:delText>
        </w:r>
      </w:del>
      <w:del w:id="2336" w:author="Edward Venator" w:date="2013-04-11T09:46:00Z">
        <w:r w:rsidR="006B701A" w:rsidDel="00F84E58">
          <w:fldChar w:fldCharType="begin"/>
        </w:r>
      </w:del>
      <w:ins w:id="2337" w:author="Ed" w:date="2013-04-08T09:52:00Z">
        <w:del w:id="2338" w:author="Edward Venator" w:date="2013-04-11T09:20:00Z">
          <w:r w:rsidR="006B59B9" w:rsidDel="006F1159">
            <w:delInstrText xml:space="preserve"> ADDIN ZOTERO_ITEM CSL_CITATION {"citationID":"5rpcoplug","properties":{"formattedCitation":"[</w:delInstrText>
          </w:r>
        </w:del>
      </w:ins>
      <w:del w:id="2339" w:author="Edward Venator" w:date="2013-04-11T09:20:00Z">
        <w:r w:rsidR="003E136B" w:rsidDel="006F1159">
          <w:delInstrText>33</w:delInstrText>
        </w:r>
      </w:del>
      <w:ins w:id="2340" w:author="Ed" w:date="2013-04-08T09:52:00Z">
        <w:del w:id="2341" w:author="Edward Venator" w:date="2013-04-11T09:20:00Z">
          <w:r w:rsidR="006B59B9" w:rsidDel="006F1159">
            <w:delInstrText>32]","plainCitation":"[</w:delInstrText>
          </w:r>
        </w:del>
      </w:ins>
      <w:del w:id="2342" w:author="Edward Venator" w:date="2013-04-11T09:20:00Z">
        <w:r w:rsidR="003E136B" w:rsidDel="006F1159">
          <w:delInstrText>33</w:delInstrText>
        </w:r>
      </w:del>
      <w:ins w:id="2343" w:author="Ed" w:date="2013-04-08T09:52:00Z">
        <w:del w:id="2344" w:author="Edward Venator" w:date="2013-04-11T09:20:00Z">
          <w:r w:rsidR="006B59B9" w:rsidDel="006F1159">
            <w:delInstrText xml:space="preserve">32]"},"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delInstrText>
          </w:r>
        </w:del>
      </w:ins>
      <w:del w:id="2345" w:author="Edward Venator" w:date="2013-04-11T09:20:00Z">
        <w:r w:rsidR="007A0A93" w:rsidDel="006F1159">
          <w:del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delInstrText>
        </w:r>
      </w:del>
      <w:del w:id="2346" w:author="Edward Venator" w:date="2013-04-11T09:46:00Z">
        <w:r w:rsidR="006B701A" w:rsidDel="00F84E58">
          <w:fldChar w:fldCharType="separate"/>
        </w:r>
      </w:del>
      <w:ins w:id="2347" w:author="Ed" w:date="2013-04-08T09:52:00Z">
        <w:del w:id="2348" w:author="Edward Venator" w:date="2013-04-11T09:46:00Z">
          <w:r w:rsidR="006B701A" w:rsidRPr="006B701A" w:rsidDel="00F84E58">
            <w:rPr>
              <w:rPrChange w:id="2349" w:author="Ed" w:date="2013-04-08T09:52:00Z">
                <w:rPr>
                  <w:color w:val="000080"/>
                  <w:u w:val="single"/>
                </w:rPr>
              </w:rPrChange>
            </w:rPr>
            <w:delText>[32]</w:delText>
          </w:r>
        </w:del>
      </w:ins>
      <w:del w:id="2350" w:author="Edward Venator" w:date="2013-04-11T09:46:00Z">
        <w:r w:rsidR="006B701A" w:rsidRPr="006B701A" w:rsidDel="00F84E58">
          <w:rPr>
            <w:rPrChange w:id="2351" w:author="Ed" w:date="2013-04-08T09:52:00Z">
              <w:rPr>
                <w:color w:val="000080"/>
                <w:u w:val="single"/>
              </w:rPr>
            </w:rPrChange>
          </w:rPr>
          <w:delText>[30]</w:delText>
        </w:r>
        <w:r w:rsidR="006B701A" w:rsidDel="00F84E58">
          <w:fldChar w:fldCharType="end"/>
        </w:r>
      </w:del>
      <w:ins w:id="2352" w:author="Ed" w:date="2013-04-02T10:28:00Z">
        <w:r w:rsidR="002D6416">
          <w:t>,</w:t>
        </w:r>
      </w:ins>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w:t>
      </w:r>
      <w:ins w:id="2353" w:author="Edward Venator" w:date="2013-04-11T09:12:00Z">
        <w:r w:rsidR="00C26887">
          <w:t>ABBY</w:t>
        </w:r>
        <w:r>
          <w:t>'s</w:t>
        </w:r>
      </w:ins>
      <w:del w:id="2354" w:author="Ed" w:date="2013-04-01T14:14:00Z">
        <w:r w:rsidDel="00C26887">
          <w:delText>ABBY</w:delText>
        </w:r>
      </w:del>
      <w:ins w:id="2355" w:author="Ed" w:date="2013-04-01T14:14:00Z">
        <w:del w:id="2356" w:author="Edward Venator" w:date="2013-04-11T09:46:00Z">
          <w:r w:rsidR="00C26887" w:rsidDel="00F84E58">
            <w:delText>ABBY</w:delText>
          </w:r>
        </w:del>
      </w:ins>
      <w:del w:id="2357" w:author="Edward Venator" w:date="2013-04-11T09:12:00Z">
        <w:r>
          <w:delText>'s</w:delText>
        </w:r>
      </w:del>
      <w:r>
        <w:t xml:space="preserve"> robotic arm does not have serial elastic actuators or force feedback in the joints, this solution is not possible.</w:t>
      </w:r>
    </w:p>
    <w:p w:rsidR="005B23F0" w:rsidRDefault="005B23F0" w:rsidP="00CA427F">
      <w:r>
        <w:t xml:space="preserve">Using the Kinect sensor, it would be possible to implement one of several possible reflexive collision avoidance methods on </w:t>
      </w:r>
      <w:del w:id="2358" w:author="Ed" w:date="2013-04-01T14:14:00Z">
        <w:r w:rsidDel="00C26887">
          <w:delText>ABBY</w:delText>
        </w:r>
      </w:del>
      <w:ins w:id="2359" w:author="Ed" w:date="2013-04-01T14:14:00Z">
        <w:r w:rsidR="00C26887">
          <w:t>ABBY</w:t>
        </w:r>
      </w:ins>
      <w:r>
        <w:t>.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6B701A">
        <w:fldChar w:fldCharType="begin"/>
      </w:r>
      <w:r w:rsidR="00610622">
        <w:instrText xml:space="preserve"> REF _Ref351933242 \h </w:instrText>
      </w:r>
      <w:r w:rsidR="006B701A">
        <w:fldChar w:fldCharType="separate"/>
      </w:r>
      <w:r w:rsidR="00E141B1">
        <w:t xml:space="preserve">Algorithm </w:t>
      </w:r>
      <w:r w:rsidR="00E141B1">
        <w:rPr>
          <w:noProof/>
        </w:rPr>
        <w:t>4</w:t>
      </w:r>
      <w:r w:rsidR="006B701A">
        <w:fldChar w:fldCharType="end"/>
      </w:r>
      <w:r>
        <w:t>. In this algorithm, the currently planned path is repeatedly checked for dangerously close object</w:t>
      </w:r>
      <w:ins w:id="2360" w:author="Ed" w:date="2013-04-01T15:23:00Z">
        <w:r w:rsidR="00A17829">
          <w:t>s</w:t>
        </w:r>
      </w:ins>
      <w:r>
        <w:t xml:space="preserve">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for each state s in P, measurement m in M:</w:t>
      </w:r>
      <w:bookmarkStart w:id="2361" w:name="__DdeLink__2_1481220653"/>
      <w:r>
        <w:br/>
      </w:r>
      <w:r>
        <w:tab/>
      </w:r>
      <w:r>
        <w:tab/>
        <w:t>if(dangerous(m, s)):</w:t>
      </w:r>
      <w:bookmarkEnd w:id="2361"/>
      <w:r>
        <w:br/>
      </w:r>
      <w:r>
        <w:tab/>
      </w:r>
      <w:r>
        <w:tab/>
      </w:r>
      <w:r>
        <w:tab/>
        <w:t>halt</w:t>
      </w:r>
      <w:r>
        <w:br/>
      </w:r>
      <w:r>
        <w:tab/>
      </w:r>
      <w:r>
        <w:tab/>
      </w:r>
      <w:r>
        <w:tab/>
        <w:t xml:space="preserve">wait for obstacle to move or </w:t>
      </w:r>
      <w:proofErr w:type="spellStart"/>
      <w:r>
        <w:t>replan</w:t>
      </w:r>
      <w:proofErr w:type="spellEnd"/>
    </w:p>
    <w:p w:rsidR="009800A1" w:rsidRDefault="009800A1" w:rsidP="00CA427F">
      <w:pPr>
        <w:pStyle w:val="Caption"/>
      </w:pPr>
      <w:bookmarkStart w:id="2362" w:name="_Ref351933242"/>
      <w:r>
        <w:t xml:space="preserve">Algorithm </w:t>
      </w:r>
      <w:r w:rsidR="006B701A">
        <w:fldChar w:fldCharType="begin"/>
      </w:r>
      <w:r w:rsidR="003E70E3">
        <w:instrText xml:space="preserve"> SEQ Algorithm \* ARABIC </w:instrText>
      </w:r>
      <w:r w:rsidR="006B701A">
        <w:fldChar w:fldCharType="separate"/>
      </w:r>
      <w:r w:rsidR="00E141B1">
        <w:rPr>
          <w:noProof/>
        </w:rPr>
        <w:t>4</w:t>
      </w:r>
      <w:r w:rsidR="006B701A">
        <w:rPr>
          <w:noProof/>
        </w:rPr>
        <w:fldChar w:fldCharType="end"/>
      </w:r>
      <w:bookmarkEnd w:id="2362"/>
      <w:r>
        <w:t xml:space="preserve">: An algorithm for reflexive halting for a mobile manipulator. If an obstacle enters the manipulation path, the robot waits, then </w:t>
      </w:r>
      <w:proofErr w:type="spellStart"/>
      <w:r>
        <w:t>replans</w:t>
      </w:r>
      <w:proofErr w:type="spellEnd"/>
      <w:r>
        <w:t>.</w:t>
      </w:r>
    </w:p>
    <w:p w:rsidR="005B23F0" w:rsidRDefault="005B23F0" w:rsidP="00CA427F">
      <w:r>
        <w:t xml:space="preserve">The National Institute for Standards and Tests (NIST) has developed an algorithm to determine a safe separation distance S for a human to approach a robot. </w:t>
      </w:r>
      <w:del w:id="2363" w:author="Ed" w:date="2013-04-01T15:24:00Z">
        <w:r w:rsidDel="00A17829">
          <w:delText>The equation [EQUATION]</w:delText>
        </w:r>
      </w:del>
      <w:ins w:id="2364" w:author="Ed" w:date="2013-04-01T15:24:00Z">
        <w:r w:rsidR="00A17829">
          <w:t>This is described in Equation 3 below</w:t>
        </w:r>
      </w:ins>
      <w:r>
        <w:t>,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ins w:id="2365" w:author="Edward Venator" w:date="2013-04-11T09:12:00Z">
        <w:r w:rsidR="008456AF">
          <w:fldChar w:fldCharType="begin"/>
        </w:r>
      </w:ins>
      <w:ins w:id="2366" w:author="Edward Venator" w:date="2013-04-11T09:20:00Z">
        <w:r w:rsidR="006F1159">
          <w:instrText xml:space="preserve"> ADDIN ZOTERO_ITEM CSL_CITATION {"citationID":"gj1o83pi6","properties":{"formattedCitation":"[33]","plainCitation":"[33]"},"citationItems":[{"id":53,"uris":["http://zotero.org/users/1284010/items/4RV6W54G"],"uri":["http://zotero.org/users/1284010/items/4RV6W54G"],"itemData":{"id":53,"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ins>
      <w:ins w:id="2367" w:author="Edward Venator" w:date="2013-04-11T09:12:00Z">
        <w:r w:rsidR="008456AF">
          <w:fldChar w:fldCharType="separate"/>
        </w:r>
      </w:ins>
      <w:ins w:id="2368" w:author="Edward Venator" w:date="2013-04-11T09:20:00Z">
        <w:r w:rsidR="006F1159" w:rsidRPr="006F1159">
          <w:t>[33]</w:t>
        </w:r>
      </w:ins>
      <w:ins w:id="2369" w:author="Edward Venator" w:date="2013-04-11T09:12:00Z">
        <w:r w:rsidR="008456AF">
          <w:fldChar w:fldCharType="end"/>
        </w:r>
      </w:ins>
      <w:del w:id="2370" w:author="Ed" w:date="2013-04-02T10:28:00Z">
        <w:r w:rsidDel="002D6416">
          <w:delText>.</w:delText>
        </w:r>
        <w:r w:rsidRPr="00F234A5" w:rsidDel="002D6416">
          <w:delText xml:space="preserve"> </w:delText>
        </w:r>
      </w:del>
      <w:ins w:id="2371" w:author="Ed" w:date="2013-04-11T09:12:00Z">
        <w:del w:id="2372" w:author="Edward Venator" w:date="2013-04-11T09:21:00Z">
          <w:r w:rsidR="006B701A" w:rsidRPr="006B701A" w:rsidDel="006F1159">
            <w:rPr>
              <w:rPrChange w:id="2373" w:author="Ed" w:date="2013-04-08T09:52:00Z">
                <w:rPr>
                  <w:color w:val="000080"/>
                  <w:u w:val="single"/>
                </w:rPr>
              </w:rPrChange>
            </w:rPr>
            <w:delText>[33]</w:delText>
          </w:r>
          <w:r w:rsidR="006B701A" w:rsidRPr="006B701A" w:rsidDel="006F1159">
            <w:rPr>
              <w:rPrChange w:id="2374" w:author="Ed" w:date="2013-04-08T09:52:00Z">
                <w:rPr>
                  <w:color w:val="000080"/>
                  <w:u w:val="single"/>
                </w:rPr>
              </w:rPrChange>
            </w:rPr>
            <w:delText>[31]</w:delText>
          </w:r>
        </w:del>
      </w:ins>
      <w:ins w:id="2375" w:author="Ed" w:date="2013-04-02T10:28:00Z">
        <w:r w:rsidR="002D6416">
          <w:t>.</w:t>
        </w:r>
      </w:ins>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6B701A">
        <w:fldChar w:fldCharType="begin"/>
      </w:r>
      <w:r w:rsidR="00CA427F">
        <w:instrText xml:space="preserve"> SEQ Equation \* ARABIC </w:instrText>
      </w:r>
      <w:r w:rsidR="006B701A">
        <w:fldChar w:fldCharType="separate"/>
      </w:r>
      <w:r w:rsidR="00E141B1">
        <w:t>3</w:t>
      </w:r>
      <w:r w:rsidR="006B701A">
        <w:fldChar w:fldCharType="end"/>
      </w:r>
    </w:p>
    <w:p w:rsidR="005B23F0" w:rsidRDefault="005B23F0" w:rsidP="00CA427F">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r w:rsidR="006B701A">
        <w:fldChar w:fldCharType="begin"/>
      </w:r>
      <w:r w:rsidR="00610622">
        <w:instrText xml:space="preserve"> REF _Ref351933242 \h </w:instrText>
      </w:r>
      <w:r w:rsidR="006B701A">
        <w:fldChar w:fldCharType="separate"/>
      </w:r>
      <w:r w:rsidR="00E141B1">
        <w:t xml:space="preserve">Algorithm </w:t>
      </w:r>
      <w:r w:rsidR="00E141B1">
        <w:rPr>
          <w:noProof/>
        </w:rPr>
        <w:t>4</w:t>
      </w:r>
      <w:r w:rsidR="006B701A">
        <w:fldChar w:fldCharType="end"/>
      </w:r>
      <w:r>
        <w:t xml:space="preserve"> by filling in the dangerous() function. In order to implement this algorithm on </w:t>
      </w:r>
      <w:del w:id="2376" w:author="Ed" w:date="2013-04-01T14:14:00Z">
        <w:r w:rsidDel="00C26887">
          <w:delText>ABBY</w:delText>
        </w:r>
      </w:del>
      <w:ins w:id="2377" w:author="Ed" w:date="2013-04-01T14:14:00Z">
        <w:r w:rsidR="00C26887">
          <w:t>ABBY</w:t>
        </w:r>
      </w:ins>
      <w:r>
        <w:t>, parameters B and C would first have to be determined for this platform. Then, the algorithm would have to be written as a ROS node and tested on this robot.</w:t>
      </w:r>
    </w:p>
    <w:p w:rsidR="005B23F0" w:rsidRDefault="005B23F0">
      <w:pPr>
        <w:pStyle w:val="Heading2"/>
      </w:pPr>
      <w:bookmarkStart w:id="2378" w:name="_Toc351540620"/>
      <w:bookmarkStart w:id="2379" w:name="_Ref351924510"/>
      <w:bookmarkStart w:id="2380" w:name="_Toc353177997"/>
      <w:bookmarkStart w:id="2381" w:name="_Toc352798818"/>
      <w:bookmarkStart w:id="2382" w:name="_Toc353435295"/>
      <w:r>
        <w:lastRenderedPageBreak/>
        <w:t>Emergency Stop System</w:t>
      </w:r>
      <w:bookmarkEnd w:id="2378"/>
      <w:bookmarkEnd w:id="2379"/>
      <w:bookmarkEnd w:id="2380"/>
      <w:bookmarkEnd w:id="2381"/>
      <w:bookmarkEnd w:id="2382"/>
    </w:p>
    <w:p w:rsidR="00E141B1" w:rsidRDefault="005B23F0">
      <w:pPr>
        <w:pStyle w:val="Heading3"/>
        <w:pPrChange w:id="2383" w:author="Ed" w:date="2013-04-02T11:36:00Z">
          <w:pPr>
            <w:pStyle w:val="Heading2"/>
          </w:pPr>
        </w:pPrChange>
      </w:pPr>
      <w:bookmarkStart w:id="2384" w:name="_Toc351540621"/>
      <w:bookmarkStart w:id="2385" w:name="_Toc353177998"/>
      <w:bookmarkStart w:id="2386" w:name="_Toc352798819"/>
      <w:bookmarkStart w:id="2387" w:name="_Toc353435296"/>
      <w:r>
        <w:t>E-Stop Systems Used in This Lab</w:t>
      </w:r>
      <w:bookmarkEnd w:id="2384"/>
      <w:bookmarkEnd w:id="2385"/>
      <w:bookmarkEnd w:id="2386"/>
      <w:bookmarkEnd w:id="2387"/>
    </w:p>
    <w:p w:rsidR="005B23F0" w:rsidRDefault="005B23F0" w:rsidP="00CA427F">
      <w:commentRangeStart w:id="2388"/>
      <w:r>
        <w:t>The</w:t>
      </w:r>
      <w:commentRangeEnd w:id="2388"/>
      <w:r w:rsidR="007E4599">
        <w:rPr>
          <w:rStyle w:val="CommentReference"/>
        </w:rPr>
        <w:commentReference w:id="2388"/>
      </w:r>
      <w:r>
        <w:t xml:space="preserv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ins w:id="2389" w:author="Ed" w:date="2013-04-01T15:25:00Z">
        <w:r w:rsidR="007E4599">
          <w:t xml:space="preserve">could operate in either autonomous or manual control modes, and </w:t>
        </w:r>
      </w:ins>
      <w:r>
        <w:t xml:space="preserve">used a custom remote </w:t>
      </w:r>
      <w:del w:id="2390" w:author="Ed" w:date="2013-04-01T15:25:00Z">
        <w:r w:rsidDel="007E4599">
          <w:delText xml:space="preserve">mode switching </w:delText>
        </w:r>
      </w:del>
      <w:r>
        <w:t xml:space="preserve">system </w:t>
      </w:r>
      <w:ins w:id="2391" w:author="Edward Venator" w:date="2013-04-11T09:12:00Z">
        <w:r w:rsidR="007E4599">
          <w:t>to</w:t>
        </w:r>
      </w:ins>
      <w:del w:id="2392" w:author="Ed" w:date="2013-04-01T15:25:00Z">
        <w:r w:rsidDel="007E4599">
          <w:delText>designed to interface with the Arduino-based control system used to control the wheelchair drivetrain</w:delText>
        </w:r>
      </w:del>
      <w:ins w:id="2393" w:author="Ed" w:date="2013-04-01T15:25:00Z">
        <w:del w:id="2394" w:author="Edward Venator" w:date="2013-04-11T09:48:00Z">
          <w:r w:rsidR="007E4599" w:rsidDel="00F84E58">
            <w:delText>to</w:delText>
          </w:r>
        </w:del>
        <w:r w:rsidR="007E4599">
          <w:t xml:space="preserve"> enable and disable autonomous mode</w:t>
        </w:r>
      </w:ins>
      <w:r>
        <w:t xml:space="preserve">. Using </w:t>
      </w:r>
      <w:ins w:id="2395" w:author="Ed" w:date="2013-04-01T15:26:00Z">
        <w:r w:rsidR="007E4599">
          <w:t xml:space="preserve">the GPIO mirroring function of </w:t>
        </w:r>
      </w:ins>
      <w:r>
        <w:t xml:space="preserve">a pair of </w:t>
      </w:r>
      <w:del w:id="2396" w:author="Ed" w:date="2013-04-02T09:32:00Z">
        <w:r w:rsidDel="00A15744">
          <w:delText>XBee</w:delText>
        </w:r>
      </w:del>
      <w:proofErr w:type="spellStart"/>
      <w:ins w:id="2397" w:author="Ed" w:date="2013-04-02T09:32:00Z">
        <w:r w:rsidR="00A15744">
          <w:t>XBee</w:t>
        </w:r>
      </w:ins>
      <w:proofErr w:type="spellEnd"/>
      <w:r>
        <w:t xml:space="preserve"> 2 Pro wireless network modules, a </w:t>
      </w:r>
      <w:del w:id="2398" w:author="Ed" w:date="2013-04-01T15:27:00Z">
        <w:r w:rsidDel="007E4599">
          <w:delText xml:space="preserve">GPIO </w:delText>
        </w:r>
      </w:del>
      <w:ins w:id="2399" w:author="Ed" w:date="2013-04-01T15:27:00Z">
        <w:r w:rsidR="007E4599">
          <w:t xml:space="preserve">digital </w:t>
        </w:r>
      </w:ins>
      <w:r>
        <w:t xml:space="preserve">signal </w:t>
      </w:r>
      <w:del w:id="2400" w:author="Ed" w:date="2013-04-01T15:26:00Z">
        <w:r w:rsidDel="007E4599">
          <w:delText xml:space="preserve">is </w:delText>
        </w:r>
      </w:del>
      <w:ins w:id="2401" w:author="Ed" w:date="2013-04-01T15:26:00Z">
        <w:r w:rsidR="007E4599">
          <w:t xml:space="preserve">was </w:t>
        </w:r>
      </w:ins>
      <w:r>
        <w:t xml:space="preserve">transmitted from a remote control unit to the input of </w:t>
      </w:r>
      <w:del w:id="2402" w:author="Ed" w:date="2013-04-01T15:26:00Z">
        <w:r w:rsidDel="007E4599">
          <w:delText xml:space="preserve">an </w:delText>
        </w:r>
      </w:del>
      <w:ins w:id="2403" w:author="Ed" w:date="2013-04-01T15:26:00Z">
        <w:r w:rsidR="007E4599">
          <w:t xml:space="preserve">the </w:t>
        </w:r>
      </w:ins>
      <w:r>
        <w:t>Arduino</w:t>
      </w:r>
      <w:ins w:id="2404" w:author="Edward Venator" w:date="2013-04-11T09:48:00Z">
        <w:r w:rsidR="00F84E58">
          <w:t xml:space="preserve"> </w:t>
        </w:r>
      </w:ins>
      <w:del w:id="2405" w:author="Edward Venator" w:date="2013-04-11T09:12:00Z">
        <w:r>
          <w:delText xml:space="preserve"> </w:delText>
        </w:r>
      </w:del>
      <w:del w:id="2406" w:author="Ed" w:date="2013-04-01T15:26:00Z">
        <w:r w:rsidDel="007E4599">
          <w:delText xml:space="preserve">on </w:delText>
        </w:r>
      </w:del>
      <w:ins w:id="2407" w:author="Ed" w:date="2013-04-01T15:26:00Z">
        <w:r w:rsidR="007E4599">
          <w:t xml:space="preserve">controlling </w:t>
        </w:r>
      </w:ins>
      <w:r>
        <w:t>the wheelchair</w:t>
      </w:r>
      <w:ins w:id="2408" w:author="Ed" w:date="2013-04-01T15:26:00Z">
        <w:r w:rsidR="007E4599">
          <w:t>’s motor controllers</w:t>
        </w:r>
      </w:ins>
      <w:r>
        <w:t xml:space="preserve">, disabling the autonomous functions of the wheelchair when a button </w:t>
      </w:r>
      <w:del w:id="2409" w:author="Ed" w:date="2013-04-01T15:26:00Z">
        <w:r w:rsidDel="007E4599">
          <w:delText xml:space="preserve">is </w:delText>
        </w:r>
      </w:del>
      <w:ins w:id="2410" w:author="Ed" w:date="2013-04-01T15:26:00Z">
        <w:r w:rsidR="007E4599">
          <w:t xml:space="preserve">was </w:t>
        </w:r>
      </w:ins>
      <w:r>
        <w:t xml:space="preserve">pushed on the remote. Because the </w:t>
      </w:r>
      <w:proofErr w:type="spellStart"/>
      <w:ins w:id="2411" w:author="Edward Venator" w:date="2013-04-11T09:12:00Z">
        <w:r w:rsidR="00A15744">
          <w:t>XBee</w:t>
        </w:r>
      </w:ins>
      <w:proofErr w:type="spellEnd"/>
      <w:del w:id="2412" w:author="Ed" w:date="2013-04-02T09:32:00Z">
        <w:r w:rsidDel="00A15744">
          <w:delText>Xbee</w:delText>
        </w:r>
      </w:del>
      <w:ins w:id="2413" w:author="Ed" w:date="2013-04-02T09:32:00Z">
        <w:del w:id="2414" w:author="Edward Venator" w:date="2013-04-11T09:48:00Z">
          <w:r w:rsidR="00A15744" w:rsidDel="00F84E58">
            <w:delText>XBee</w:delText>
          </w:r>
        </w:del>
      </w:ins>
      <w:r>
        <w:t xml:space="preserve"> wireless modules' GPIO mirroring has a programmable timeout and default output state, this system automatically </w:t>
      </w:r>
      <w:del w:id="2415" w:author="Ed" w:date="2013-04-01T15:27:00Z">
        <w:r w:rsidDel="007E4599">
          <w:delText xml:space="preserve">disables </w:delText>
        </w:r>
      </w:del>
      <w:ins w:id="2416" w:author="Ed" w:date="2013-04-01T15:27:00Z">
        <w:r w:rsidR="007E4599">
          <w:t xml:space="preserve">disabled </w:t>
        </w:r>
      </w:ins>
      <w:r>
        <w:t xml:space="preserve">autonomous functions if communication </w:t>
      </w:r>
      <w:del w:id="2417" w:author="Ed" w:date="2013-04-01T15:27:00Z">
        <w:r w:rsidDel="007E4599">
          <w:delText xml:space="preserve">is </w:delText>
        </w:r>
      </w:del>
      <w:ins w:id="2418" w:author="Ed" w:date="2013-04-01T15:27:00Z">
        <w:r w:rsidR="007E4599">
          <w:t xml:space="preserve">was </w:t>
        </w:r>
      </w:ins>
      <w:r>
        <w:t xml:space="preserve">lost between the remote and the robot. However, this system </w:t>
      </w:r>
      <w:ins w:id="2419" w:author="Edward Venator" w:date="2013-04-11T09:12:00Z">
        <w:r w:rsidR="007E4599">
          <w:t>relied</w:t>
        </w:r>
      </w:ins>
      <w:del w:id="2420" w:author="Ed" w:date="2013-04-01T15:27:00Z">
        <w:r w:rsidDel="007E4599">
          <w:delText>does rely</w:delText>
        </w:r>
      </w:del>
      <w:ins w:id="2421" w:author="Ed" w:date="2013-04-01T15:27:00Z">
        <w:del w:id="2422" w:author="Edward Venator" w:date="2013-04-11T09:48:00Z">
          <w:r w:rsidR="007E4599" w:rsidDel="00F84E58">
            <w:delText>relied</w:delText>
          </w:r>
        </w:del>
      </w:ins>
      <w:r>
        <w:t xml:space="preserve"> on an Arduino microcontroller and was not designed </w:t>
      </w:r>
      <w:r>
        <w:lastRenderedPageBreak/>
        <w:t>as an emergency stop system, but as a switch between autonomous operation and normal (joystick) operation of a wheelchair.</w:t>
      </w:r>
    </w:p>
    <w:p w:rsidR="00E141B1" w:rsidRDefault="005B23F0">
      <w:pPr>
        <w:pStyle w:val="Heading3"/>
        <w:pPrChange w:id="2423" w:author="Ed" w:date="2013-04-02T11:36:00Z">
          <w:pPr>
            <w:pStyle w:val="Heading2"/>
          </w:pPr>
        </w:pPrChange>
      </w:pPr>
      <w:bookmarkStart w:id="2424" w:name="_Toc351540622"/>
      <w:bookmarkStart w:id="2425" w:name="_Toc353177999"/>
      <w:bookmarkStart w:id="2426" w:name="_Toc352798820"/>
      <w:bookmarkStart w:id="2427" w:name="_Toc353435297"/>
      <w:r>
        <w:t>E-Stop Requirements for This Robot</w:t>
      </w:r>
      <w:bookmarkEnd w:id="2424"/>
      <w:bookmarkEnd w:id="2425"/>
      <w:bookmarkEnd w:id="2426"/>
      <w:bookmarkEnd w:id="2427"/>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E141B1" w:rsidRDefault="005B23F0">
      <w:pPr>
        <w:pStyle w:val="ListParagraph"/>
        <w:numPr>
          <w:ilvl w:val="0"/>
          <w:numId w:val="10"/>
        </w:numPr>
        <w:pPrChange w:id="2428" w:author="Ed" w:date="2013-04-01T15:25:00Z">
          <w:pPr/>
        </w:pPrChange>
      </w:pPr>
      <w:r>
        <w:t>5 volt active-high enable signal from the cRIO, which is controlled by the ROS software</w:t>
      </w:r>
    </w:p>
    <w:p w:rsidR="00E141B1" w:rsidRDefault="005B23F0">
      <w:pPr>
        <w:pStyle w:val="ListParagraph"/>
        <w:numPr>
          <w:ilvl w:val="0"/>
          <w:numId w:val="10"/>
        </w:numPr>
        <w:pPrChange w:id="2429" w:author="Ed" w:date="2013-04-01T15:25:00Z">
          <w:pPr/>
        </w:pPrChange>
      </w:pPr>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E141B1" w:rsidRDefault="005B23F0">
      <w:pPr>
        <w:pStyle w:val="ListParagraph"/>
        <w:numPr>
          <w:ilvl w:val="0"/>
          <w:numId w:val="10"/>
        </w:numPr>
        <w:pPrChange w:id="2430" w:author="Ed" w:date="2013-04-01T15:25:00Z">
          <w:pPr/>
        </w:pPrChange>
      </w:pPr>
      <w:r>
        <w:t>Twist-lock stop switch mounted on the robot (The robot is disabled if the switch is opened or disconnected.)</w:t>
      </w:r>
    </w:p>
    <w:p w:rsidR="00E141B1" w:rsidRDefault="005B23F0">
      <w:pPr>
        <w:pStyle w:val="ListParagraph"/>
        <w:numPr>
          <w:ilvl w:val="0"/>
          <w:numId w:val="10"/>
        </w:numPr>
        <w:pPrChange w:id="2431" w:author="Ed" w:date="2013-04-01T15:25:00Z">
          <w:pPr/>
        </w:pPrChange>
      </w:pPr>
      <w:r>
        <w:t>Wireless remote control with a heartbeat signal of at least 1Hz</w:t>
      </w:r>
    </w:p>
    <w:p w:rsidR="005B23F0" w:rsidRDefault="005B23F0" w:rsidP="00CA427F">
      <w:r>
        <w:t xml:space="preserve">Fourth, the system should be implemented entirely in hardware for safety reasons. Software faults in a safety system are unacceptable and adequate testing of a software system would be too time-consuming for this project. Fifth, the remote control unit </w:t>
      </w:r>
      <w:r>
        <w:lastRenderedPageBreak/>
        <w:t>should have some feedback as to the state of the four emergency stop sources described above.</w:t>
      </w:r>
    </w:p>
    <w:p w:rsidR="00E141B1" w:rsidRDefault="005B23F0">
      <w:pPr>
        <w:pStyle w:val="Heading3"/>
        <w:pPrChange w:id="2432" w:author="Ed" w:date="2013-04-02T11:36:00Z">
          <w:pPr>
            <w:pStyle w:val="Heading2"/>
          </w:pPr>
        </w:pPrChange>
      </w:pPr>
      <w:bookmarkStart w:id="2433" w:name="_Toc351540623"/>
      <w:bookmarkStart w:id="2434" w:name="_Toc353178000"/>
      <w:bookmarkStart w:id="2435" w:name="_Toc352798821"/>
      <w:bookmarkStart w:id="2436" w:name="_Toc353435298"/>
      <w:r>
        <w:t>Version 1 Prototype</w:t>
      </w:r>
      <w:bookmarkEnd w:id="2433"/>
      <w:bookmarkEnd w:id="2434"/>
      <w:bookmarkEnd w:id="2435"/>
      <w:bookmarkEnd w:id="2436"/>
    </w:p>
    <w:p w:rsidR="005B23F0" w:rsidRDefault="005B23F0" w:rsidP="00CA427F">
      <w:r>
        <w:t xml:space="preserve">Given the requirements, an emergency stop system was designed and fabricated using printed circuit boards. The schematic of the system is shown in </w:t>
      </w:r>
      <w:r w:rsidR="006B701A">
        <w:fldChar w:fldCharType="begin"/>
      </w:r>
      <w:r w:rsidR="00610622">
        <w:instrText xml:space="preserve"> REF _Ref351933999 \h </w:instrText>
      </w:r>
      <w:r w:rsidR="006B701A">
        <w:fldChar w:fldCharType="separate"/>
      </w:r>
      <w:ins w:id="2437" w:author="Edward Venator" w:date="2013-04-11T09:15:00Z">
        <w:r w:rsidR="00E141B1">
          <w:t xml:space="preserve">Figure </w:t>
        </w:r>
        <w:r w:rsidR="00E141B1">
          <w:rPr>
            <w:noProof/>
          </w:rPr>
          <w:t>16</w:t>
        </w:r>
      </w:ins>
      <w:ins w:id="2438" w:author="Ed" w:date="2013-04-08T09:50:00Z">
        <w:del w:id="2439" w:author="Edward Venator" w:date="2013-04-11T09:15:00Z">
          <w:r w:rsidR="006B59B9" w:rsidDel="00E141B1">
            <w:delText xml:space="preserve">Figure </w:delText>
          </w:r>
          <w:r w:rsidR="006B59B9" w:rsidDel="00E141B1">
            <w:rPr>
              <w:noProof/>
            </w:rPr>
            <w:delText>15</w:delText>
          </w:r>
        </w:del>
      </w:ins>
      <w:del w:id="2440" w:author="Edward Venator" w:date="2013-04-11T09:15:00Z">
        <w:r w:rsidR="008F4491" w:rsidDel="00E141B1">
          <w:delText xml:space="preserve">Figure </w:delText>
        </w:r>
        <w:r w:rsidR="008F4491" w:rsidDel="00E141B1">
          <w:rPr>
            <w:noProof/>
          </w:rPr>
          <w:delText>15</w:delText>
        </w:r>
      </w:del>
      <w:r w:rsidR="006B701A">
        <w:fldChar w:fldCharType="end"/>
      </w:r>
      <w:r w:rsidR="00534635">
        <w:t xml:space="preserve"> and </w:t>
      </w:r>
      <w:r w:rsidR="006B701A">
        <w:fldChar w:fldCharType="begin"/>
      </w:r>
      <w:r w:rsidR="00610622">
        <w:instrText xml:space="preserve"> REF _Ref351934011 \h </w:instrText>
      </w:r>
      <w:r w:rsidR="006B701A">
        <w:fldChar w:fldCharType="separate"/>
      </w:r>
      <w:ins w:id="2441" w:author="Edward Venator" w:date="2013-04-11T09:15:00Z">
        <w:r w:rsidR="00E141B1">
          <w:t xml:space="preserve">Figure </w:t>
        </w:r>
        <w:r w:rsidR="00E141B1">
          <w:rPr>
            <w:noProof/>
          </w:rPr>
          <w:t>17</w:t>
        </w:r>
      </w:ins>
      <w:ins w:id="2442" w:author="Ed" w:date="2013-04-08T09:50:00Z">
        <w:del w:id="2443" w:author="Edward Venator" w:date="2013-04-11T09:15:00Z">
          <w:r w:rsidR="006B59B9" w:rsidDel="00E141B1">
            <w:delText xml:space="preserve">Figure </w:delText>
          </w:r>
          <w:r w:rsidR="006B59B9" w:rsidDel="00E141B1">
            <w:rPr>
              <w:noProof/>
            </w:rPr>
            <w:delText>16</w:delText>
          </w:r>
        </w:del>
      </w:ins>
      <w:del w:id="2444" w:author="Edward Venator" w:date="2013-04-11T09:15:00Z">
        <w:r w:rsidR="008F4491" w:rsidDel="00E141B1">
          <w:delText xml:space="preserve">Figure </w:delText>
        </w:r>
        <w:r w:rsidR="008F4491" w:rsidDel="00E141B1">
          <w:rPr>
            <w:noProof/>
          </w:rPr>
          <w:delText>16</w:delText>
        </w:r>
      </w:del>
      <w:r w:rsidR="006B701A">
        <w:fldChar w:fldCharType="end"/>
      </w:r>
      <w:r>
        <w:t>. The system consists of two circuits, a remote control and an emergency stop circuit on the robot.</w:t>
      </w:r>
    </w:p>
    <w:p w:rsidR="00534635" w:rsidRDefault="00534635" w:rsidP="00CA427F">
      <w:pPr>
        <w:rPr>
          <w:del w:id="2445" w:author="Ed" w:date="2013-04-11T09:12:00Z"/>
        </w:rPr>
      </w:pPr>
      <w:del w:id="2446" w:author="Ed" w:date="2013-04-11T09:12:00Z">
        <w:r>
          <w:rPr>
            <w:noProof/>
            <w:lang w:bidi="ar-SA"/>
          </w:rPr>
          <w:drawing>
            <wp:inline distT="0" distB="0" distL="0" distR="0">
              <wp:extent cx="5486400" cy="3549748"/>
              <wp:effectExtent l="0" t="0" r="0" b="0"/>
              <wp:docPr id="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del>
    </w:p>
    <w:p w:rsidR="00534635" w:rsidRDefault="00534635" w:rsidP="00CA427F">
      <w:pPr>
        <w:rPr>
          <w:ins w:id="2447" w:author="Ed" w:date="2013-04-11T09:12:00Z"/>
        </w:rPr>
      </w:pPr>
      <w:ins w:id="2448" w:author="Ed" w:date="2013-04-11T09:12:00Z">
        <w:r>
          <w:rPr>
            <w:noProof/>
            <w:lang w:bidi="ar-SA"/>
          </w:rPr>
          <w:drawing>
            <wp:inline distT="0" distB="0" distL="0" distR="0">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ins>
    </w:p>
    <w:p w:rsidR="00534635" w:rsidRDefault="00534635" w:rsidP="00CA427F">
      <w:pPr>
        <w:pStyle w:val="Caption"/>
      </w:pPr>
      <w:bookmarkStart w:id="2449" w:name="_Ref351933999"/>
      <w:bookmarkStart w:id="2450" w:name="_Toc351997949"/>
      <w:bookmarkStart w:id="2451" w:name="_Toc353178064"/>
      <w:bookmarkStart w:id="2452" w:name="_Toc353435257"/>
      <w:r>
        <w:t xml:space="preserve">Figure </w:t>
      </w:r>
      <w:ins w:id="2453" w:author="Ed" w:date="2013-04-08T09:44:00Z">
        <w:r w:rsidR="006B701A">
          <w:fldChar w:fldCharType="begin"/>
        </w:r>
        <w:r w:rsidR="00851713">
          <w:instrText xml:space="preserve"> SEQ Figure \* ARABIC </w:instrText>
        </w:r>
      </w:ins>
      <w:r w:rsidR="006B701A">
        <w:fldChar w:fldCharType="separate"/>
      </w:r>
      <w:ins w:id="2454" w:author="Edward Venator" w:date="2013-04-11T09:15:00Z">
        <w:r w:rsidR="00E141B1">
          <w:rPr>
            <w:noProof/>
          </w:rPr>
          <w:t>16</w:t>
        </w:r>
      </w:ins>
      <w:ins w:id="2455" w:author="Ed" w:date="2013-04-08T09:50:00Z">
        <w:del w:id="2456" w:author="Edward Venator" w:date="2013-04-11T09:15:00Z">
          <w:r w:rsidR="006B59B9" w:rsidDel="00E141B1">
            <w:rPr>
              <w:noProof/>
            </w:rPr>
            <w:delText>15</w:delText>
          </w:r>
        </w:del>
      </w:ins>
      <w:ins w:id="2457" w:author="Ed" w:date="2013-04-08T09:44:00Z">
        <w:r w:rsidR="006B701A">
          <w:fldChar w:fldCharType="end"/>
        </w:r>
      </w:ins>
      <w:del w:id="2458" w:author="Ed" w:date="2013-04-08T09:44:00Z">
        <w:r w:rsidR="006B701A" w:rsidDel="00851713">
          <w:fldChar w:fldCharType="begin"/>
        </w:r>
        <w:r w:rsidR="00DB619F" w:rsidDel="00851713">
          <w:delInstrText xml:space="preserve"> SEQ Figure \* ARABIC </w:delInstrText>
        </w:r>
        <w:r w:rsidR="006B701A" w:rsidDel="00851713">
          <w:fldChar w:fldCharType="separate"/>
        </w:r>
      </w:del>
      <w:del w:id="2459" w:author="Ed" w:date="2013-04-08T09:42:00Z">
        <w:r w:rsidR="008F4491" w:rsidDel="00B60E2F">
          <w:rPr>
            <w:noProof/>
          </w:rPr>
          <w:delText>15</w:delText>
        </w:r>
      </w:del>
      <w:del w:id="2460" w:author="Ed" w:date="2013-04-08T09:44:00Z">
        <w:r w:rsidR="006B701A" w:rsidDel="00851713">
          <w:rPr>
            <w:noProof/>
          </w:rPr>
          <w:fldChar w:fldCharType="end"/>
        </w:r>
      </w:del>
      <w:bookmarkEnd w:id="2449"/>
      <w:r>
        <w:t>: A design for an emergency stop remote.</w:t>
      </w:r>
      <w:bookmarkEnd w:id="2450"/>
      <w:bookmarkEnd w:id="2451"/>
      <w:bookmarkEnd w:id="2452"/>
    </w:p>
    <w:p w:rsidR="00534635" w:rsidRDefault="00534635" w:rsidP="00CA427F">
      <w:pPr>
        <w:rPr>
          <w:del w:id="2461" w:author="Ed" w:date="2013-04-11T09:12:00Z"/>
        </w:rPr>
      </w:pPr>
      <w:del w:id="2462" w:author="Ed" w:date="2013-04-11T09:12:00Z">
        <w:r>
          <w:rPr>
            <w:noProof/>
            <w:lang w:bidi="ar-SA"/>
          </w:rPr>
          <w:lastRenderedPageBreak/>
          <w:drawing>
            <wp:inline distT="0" distB="0" distL="0" distR="0">
              <wp:extent cx="5486400" cy="3549748"/>
              <wp:effectExtent l="0" t="0" r="0" b="0"/>
              <wp:docPr id="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del>
    </w:p>
    <w:p w:rsidR="00534635" w:rsidRDefault="00534635" w:rsidP="00CA427F">
      <w:pPr>
        <w:rPr>
          <w:ins w:id="2463" w:author="Ed" w:date="2013-04-11T09:12:00Z"/>
        </w:rPr>
      </w:pPr>
      <w:ins w:id="2464" w:author="Ed" w:date="2013-04-11T09:12:00Z">
        <w:r>
          <w:rPr>
            <w:noProof/>
            <w:lang w:bidi="ar-SA"/>
          </w:rPr>
          <w:drawing>
            <wp:inline distT="0" distB="0" distL="0" distR="0">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ins>
    </w:p>
    <w:p w:rsidR="00534635" w:rsidRDefault="00534635" w:rsidP="00CA427F">
      <w:pPr>
        <w:pStyle w:val="Caption"/>
      </w:pPr>
      <w:bookmarkStart w:id="2465" w:name="_Ref351934011"/>
      <w:bookmarkStart w:id="2466" w:name="_Toc351997950"/>
      <w:bookmarkStart w:id="2467" w:name="_Toc353178065"/>
      <w:r>
        <w:t xml:space="preserve">Figure </w:t>
      </w:r>
      <w:ins w:id="2468" w:author="Ed" w:date="2013-04-08T09:44:00Z">
        <w:r w:rsidR="006B701A">
          <w:fldChar w:fldCharType="begin"/>
        </w:r>
        <w:r w:rsidR="00851713">
          <w:instrText xml:space="preserve"> SEQ Figure \* ARABIC </w:instrText>
        </w:r>
      </w:ins>
      <w:r w:rsidR="006B701A">
        <w:fldChar w:fldCharType="separate"/>
      </w:r>
      <w:ins w:id="2469" w:author="Edward Venator" w:date="2013-04-11T09:15:00Z">
        <w:r w:rsidR="00E141B1">
          <w:rPr>
            <w:noProof/>
          </w:rPr>
          <w:t>17</w:t>
        </w:r>
      </w:ins>
      <w:ins w:id="2470" w:author="Ed" w:date="2013-04-08T09:50:00Z">
        <w:del w:id="2471" w:author="Edward Venator" w:date="2013-04-11T09:15:00Z">
          <w:r w:rsidR="006B59B9" w:rsidDel="00E141B1">
            <w:rPr>
              <w:noProof/>
            </w:rPr>
            <w:delText>16</w:delText>
          </w:r>
        </w:del>
      </w:ins>
      <w:ins w:id="2472" w:author="Ed" w:date="2013-04-08T09:44:00Z">
        <w:r w:rsidR="006B701A">
          <w:fldChar w:fldCharType="end"/>
        </w:r>
      </w:ins>
      <w:del w:id="2473" w:author="Ed" w:date="2013-04-08T09:44:00Z">
        <w:r w:rsidR="006B701A" w:rsidDel="00851713">
          <w:fldChar w:fldCharType="begin"/>
        </w:r>
        <w:r w:rsidR="00DB619F" w:rsidDel="00851713">
          <w:delInstrText xml:space="preserve"> SEQ Figure \* ARABIC </w:delInstrText>
        </w:r>
        <w:r w:rsidR="006B701A" w:rsidDel="00851713">
          <w:fldChar w:fldCharType="separate"/>
        </w:r>
      </w:del>
      <w:del w:id="2474" w:author="Ed" w:date="2013-04-08T09:42:00Z">
        <w:r w:rsidR="008F4491" w:rsidDel="00B60E2F">
          <w:rPr>
            <w:noProof/>
          </w:rPr>
          <w:delText>16</w:delText>
        </w:r>
      </w:del>
      <w:del w:id="2475" w:author="Ed" w:date="2013-04-08T09:44:00Z">
        <w:r w:rsidR="006B701A" w:rsidDel="00851713">
          <w:rPr>
            <w:noProof/>
          </w:rPr>
          <w:fldChar w:fldCharType="end"/>
        </w:r>
      </w:del>
      <w:bookmarkEnd w:id="2465"/>
      <w:r>
        <w:t>: A design for an emergency stop receiver and aggregator.</w:t>
      </w:r>
      <w:bookmarkEnd w:id="2466"/>
      <w:bookmarkEnd w:id="2467"/>
    </w:p>
    <w:p w:rsidR="005B23F0" w:rsidRDefault="005B23F0" w:rsidP="00CA427F">
      <w:r>
        <w:t xml:space="preserve">The remote circuit uses an </w:t>
      </w:r>
      <w:del w:id="2476" w:author="Ed" w:date="2013-04-02T09:32:00Z">
        <w:r w:rsidDel="00A15744">
          <w:delText>XBee</w:delText>
        </w:r>
      </w:del>
      <w:proofErr w:type="spellStart"/>
      <w:ins w:id="2477" w:author="Ed" w:date="2013-04-02T09:32:00Z">
        <w:r w:rsidR="00A15744">
          <w:t>XBee</w:t>
        </w:r>
      </w:ins>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w:t>
      </w:r>
      <w:del w:id="2478" w:author="Ed" w:date="2013-04-02T09:28:00Z">
        <w:r w:rsidDel="00A15744">
          <w:delText xml:space="preserve">other </w:delText>
        </w:r>
      </w:del>
      <w:ins w:id="2479" w:author="Ed" w:date="2013-04-02T09:28:00Z">
        <w:r w:rsidR="00A15744">
          <w:t xml:space="preserve">onboard </w:t>
        </w:r>
      </w:ins>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ins w:id="2480" w:author="Ed" w:date="2013-04-02T09:28:00Z">
        <w:r w:rsidR="00A15744">
          <w:t xml:space="preserve"> If communication between the </w:t>
        </w:r>
      </w:ins>
      <w:ins w:id="2481" w:author="Ed" w:date="2013-04-02T09:32:00Z">
        <w:r w:rsidR="00A15744">
          <w:t>XBEE</w:t>
        </w:r>
      </w:ins>
      <w:ins w:id="2482" w:author="Ed" w:date="2013-04-02T09:28:00Z">
        <w:r w:rsidR="00A15744">
          <w:t xml:space="preserve"> modems in interrupted for any </w:t>
        </w:r>
        <w:proofErr w:type="spellStart"/>
        <w:r w:rsidR="00A15744">
          <w:t>rason</w:t>
        </w:r>
        <w:proofErr w:type="spellEnd"/>
        <w:r w:rsidR="00A15744">
          <w:t>, DIO3 in the emergency stop circuit goes low, disabling the robot.</w:t>
        </w:r>
      </w:ins>
    </w:p>
    <w:p w:rsidR="005B23F0" w:rsidRDefault="005B23F0" w:rsidP="00CA427F">
      <w:r>
        <w:t xml:space="preserve">The emergency stop circuit on the robot has inputs for the onboard emergency stop button, the cRIO's enable signal, and the emergency stop output of the IRC5. The input </w:t>
      </w:r>
      <w:r>
        <w:lastRenderedPageBreak/>
        <w:t xml:space="preserve">from the IRC5 goes into an </w:t>
      </w:r>
      <w:proofErr w:type="spellStart"/>
      <w:r>
        <w:t>optoisolator</w:t>
      </w:r>
      <w:proofErr w:type="spellEnd"/>
      <w:r>
        <w:t xml:space="preserve"> IC because the I</w:t>
      </w:r>
      <w:ins w:id="2483" w:author="Ed" w:date="2013-04-02T09:29:00Z">
        <w:r w:rsidR="00A15744">
          <w:t>/</w:t>
        </w:r>
      </w:ins>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ins w:id="2484" w:author="Ed" w:date="2013-04-02T09:29:00Z">
        <w:r w:rsidR="00A15744">
          <w:t xml:space="preserve"> (not shown in </w:t>
        </w:r>
        <w:r w:rsidR="006B701A">
          <w:fldChar w:fldCharType="begin"/>
        </w:r>
        <w:r w:rsidR="00A15744">
          <w:instrText xml:space="preserve"> REF _Ref351934011 \h </w:instrText>
        </w:r>
      </w:ins>
      <w:r w:rsidR="006B701A">
        <w:fldChar w:fldCharType="separate"/>
      </w:r>
      <w:ins w:id="2485" w:author="Edward Venator" w:date="2013-04-11T09:15:00Z">
        <w:r w:rsidR="00E141B1">
          <w:t xml:space="preserve">Figure </w:t>
        </w:r>
        <w:r w:rsidR="00E141B1">
          <w:rPr>
            <w:noProof/>
          </w:rPr>
          <w:t>17</w:t>
        </w:r>
      </w:ins>
      <w:ins w:id="2486" w:author="Ed" w:date="2013-04-08T09:50:00Z">
        <w:del w:id="2487" w:author="Edward Venator" w:date="2013-04-11T09:15:00Z">
          <w:r w:rsidR="006B59B9" w:rsidDel="00E141B1">
            <w:delText xml:space="preserve">Figure </w:delText>
          </w:r>
          <w:r w:rsidR="006B59B9" w:rsidDel="00E141B1">
            <w:rPr>
              <w:noProof/>
            </w:rPr>
            <w:delText>16</w:delText>
          </w:r>
        </w:del>
      </w:ins>
      <w:ins w:id="2488" w:author="Ed" w:date="2013-04-02T09:29:00Z">
        <w:r w:rsidR="006B701A">
          <w:fldChar w:fldCharType="end"/>
        </w:r>
        <w:r w:rsidR="00A15744">
          <w:t xml:space="preserve">; see </w:t>
        </w:r>
        <w:r w:rsidR="006B701A">
          <w:fldChar w:fldCharType="begin"/>
        </w:r>
        <w:r w:rsidR="00A15744">
          <w:instrText xml:space="preserve"> REF _Ref351926554 \h </w:instrText>
        </w:r>
      </w:ins>
      <w:r w:rsidR="006B701A">
        <w:fldChar w:fldCharType="separate"/>
      </w:r>
      <w:ins w:id="2489" w:author="Edward Venator" w:date="2013-04-11T09:15:00Z">
        <w:r w:rsidR="00E141B1">
          <w:t xml:space="preserve">Figure </w:t>
        </w:r>
        <w:r w:rsidR="00E141B1">
          <w:rPr>
            <w:noProof/>
          </w:rPr>
          <w:t>4</w:t>
        </w:r>
      </w:ins>
      <w:ins w:id="2490" w:author="Ed" w:date="2013-04-02T09:29:00Z">
        <w:r w:rsidR="006B701A">
          <w:fldChar w:fldCharType="end"/>
        </w:r>
        <w:r w:rsidR="00A15744">
          <w:t>)</w:t>
        </w:r>
      </w:ins>
      <w:r>
        <w:t xml:space="preserve">. The IRC5 output logic signal switches the 24v General Stop input of the IRC5 using an </w:t>
      </w:r>
      <w:proofErr w:type="spellStart"/>
      <w:r>
        <w:t>optoisolator</w:t>
      </w:r>
      <w:proofErr w:type="spellEnd"/>
      <w:r>
        <w:t xml:space="preserve"> IC.</w:t>
      </w:r>
    </w:p>
    <w:p w:rsidR="005B23F0" w:rsidRDefault="005B23F0" w:rsidP="00CA427F">
      <w:r>
        <w:t xml:space="preserve">These circuits were prototyped and installed on the robot. </w:t>
      </w:r>
      <w:ins w:id="2491" w:author="Ed" w:date="2013-04-02T09:30:00Z">
        <w:r w:rsidR="00A15744">
          <w:t xml:space="preserve">Because the RAPID software running on the IRC5 was not configured to output the emergency stop state, </w:t>
        </w:r>
      </w:ins>
      <w:ins w:id="2492" w:author="Edward Venator" w:date="2013-04-11T09:12:00Z">
        <w:r w:rsidR="00A15744">
          <w:t>t</w:t>
        </w:r>
        <w:r>
          <w:t>he</w:t>
        </w:r>
      </w:ins>
      <w:ins w:id="2493" w:author="Ed" w:date="2013-04-02T09:30:00Z">
        <w:del w:id="2494" w:author="Edward Venator" w:date="2013-04-11T09:49:00Z">
          <w:r w:rsidR="00A15744" w:rsidDel="00F84E58">
            <w:delText>t</w:delText>
          </w:r>
        </w:del>
      </w:ins>
      <w:del w:id="2495" w:author="Ed" w:date="2013-04-02T09:30:00Z">
        <w:r w:rsidDel="00A15744">
          <w:delText>T</w:delText>
        </w:r>
      </w:del>
      <w:del w:id="2496" w:author="Edward Venator" w:date="2013-04-11T09:12:00Z">
        <w:r>
          <w:delText>he</w:delText>
        </w:r>
      </w:del>
      <w:r>
        <w:t xml:space="preserve"> input from the IRC5's emergency stop was defeated by installing jumper J1</w:t>
      </w:r>
      <w:del w:id="2497" w:author="Ed" w:date="2013-04-02T09:30:00Z">
        <w:r w:rsidDel="00A15744">
          <w:delText xml:space="preserve"> because the output had not been configured in RAPID software</w:delText>
        </w:r>
      </w:del>
      <w:r>
        <w:t xml:space="preserv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w:t>
      </w:r>
      <w:del w:id="2498" w:author="Ed" w:date="2013-04-02T09:30:00Z">
        <w:r w:rsidDel="00A15744">
          <w:delText>This function</w:delText>
        </w:r>
      </w:del>
      <w:ins w:id="2499" w:author="Ed" w:date="2013-04-02T09:30:00Z">
        <w:r w:rsidR="00A15744">
          <w:t>The ability to control the IRC5</w:t>
        </w:r>
      </w:ins>
      <w:ins w:id="2500" w:author="Ed" w:date="2013-04-02T09:31:00Z">
        <w:r w:rsidR="00A15744">
          <w:t>’s emergency stop state</w:t>
        </w:r>
      </w:ins>
      <w:r>
        <w:t xml:space="preserve"> was defe</w:t>
      </w:r>
      <w:r w:rsidR="00801869">
        <w:t xml:space="preserve">ated by disconnecting the IRC5 </w:t>
      </w:r>
      <w:r>
        <w:t xml:space="preserve">Stop output and shorting the General Stop input </w:t>
      </w:r>
      <w:del w:id="2501" w:author="Ed" w:date="2013-04-02T09:31:00Z">
        <w:r w:rsidDel="00A15744">
          <w:delText xml:space="preserve">of </w:delText>
        </w:r>
      </w:del>
      <w:ins w:id="2502" w:author="Ed" w:date="2013-04-02T09:31:00Z">
        <w:r w:rsidR="00A15744">
          <w:t xml:space="preserve">on </w:t>
        </w:r>
      </w:ins>
      <w:r>
        <w:t xml:space="preserve">the IRC5. These two changes completely decouple this emergency stop circuit from the IRC5, meaning it no longer meets requirements 2 and 3b described above. Furthermore, the wireless link between the </w:t>
      </w:r>
      <w:del w:id="2503" w:author="Ed" w:date="2013-04-02T09:32:00Z">
        <w:r w:rsidDel="00A15744">
          <w:delText>XBee</w:delText>
        </w:r>
      </w:del>
      <w:proofErr w:type="spellStart"/>
      <w:ins w:id="2504" w:author="Ed" w:date="2013-04-02T09:32:00Z">
        <w:r w:rsidR="00A15744">
          <w:t>XBee</w:t>
        </w:r>
      </w:ins>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del w:id="2505" w:author="Ed" w:date="2013-04-02T09:32:00Z">
        <w:r w:rsidDel="00A15744">
          <w:delText>XBee</w:delText>
        </w:r>
      </w:del>
      <w:proofErr w:type="spellStart"/>
      <w:ins w:id="2506" w:author="Ed" w:date="2013-04-02T09:32:00Z">
        <w:r w:rsidR="00A15744">
          <w:t>XBee</w:t>
        </w:r>
      </w:ins>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w:t>
      </w:r>
      <w:r>
        <w:lastRenderedPageBreak/>
        <w:t>reliably control the power to the drive base, providing a level of safety for the robot, but revisions are required to make the system function as specified.</w:t>
      </w:r>
    </w:p>
    <w:p w:rsidR="00E141B1" w:rsidRDefault="005B23F0">
      <w:pPr>
        <w:pStyle w:val="Heading3"/>
        <w:pPrChange w:id="2507" w:author="Ed" w:date="2013-04-02T11:36:00Z">
          <w:pPr>
            <w:pStyle w:val="Heading2"/>
          </w:pPr>
        </w:pPrChange>
      </w:pPr>
      <w:bookmarkStart w:id="2508" w:name="_Toc351540624"/>
      <w:bookmarkStart w:id="2509" w:name="_Toc353178001"/>
      <w:bookmarkStart w:id="2510" w:name="_Toc352798822"/>
      <w:bookmarkStart w:id="2511" w:name="_Toc353435299"/>
      <w:r>
        <w:t>Version 2 Design</w:t>
      </w:r>
      <w:bookmarkEnd w:id="2508"/>
      <w:bookmarkEnd w:id="2509"/>
      <w:bookmarkEnd w:id="2510"/>
      <w:bookmarkEnd w:id="2511"/>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pPr>
        <w:rPr>
          <w:del w:id="2512" w:author="Ed" w:date="2013-04-11T09:12:00Z"/>
        </w:rPr>
      </w:pPr>
      <w:del w:id="2513" w:author="Ed" w:date="2013-04-11T09:12:00Z">
        <w:r>
          <w:rPr>
            <w:noProof/>
            <w:lang w:bidi="ar-SA"/>
          </w:rPr>
          <w:drawing>
            <wp:inline distT="0" distB="0" distL="0" distR="0">
              <wp:extent cx="5486400" cy="3547872"/>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7872"/>
                      </a:xfrm>
                      <a:prstGeom prst="rect">
                        <a:avLst/>
                      </a:prstGeom>
                    </pic:spPr>
                  </pic:pic>
                </a:graphicData>
              </a:graphic>
            </wp:inline>
          </w:drawing>
        </w:r>
      </w:del>
    </w:p>
    <w:p w:rsidR="00F31439" w:rsidRDefault="00F31439" w:rsidP="00CA427F">
      <w:pPr>
        <w:rPr>
          <w:ins w:id="2514" w:author="Ed" w:date="2013-04-11T09:12:00Z"/>
        </w:rPr>
      </w:pPr>
      <w:ins w:id="2515" w:author="Ed" w:date="2013-04-11T09:12:00Z">
        <w:r>
          <w:rPr>
            <w:noProof/>
            <w:lang w:bidi="ar-SA"/>
          </w:rPr>
          <w:drawing>
            <wp:inline distT="0" distB="0" distL="0" distR="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7872"/>
                      </a:xfrm>
                      <a:prstGeom prst="rect">
                        <a:avLst/>
                      </a:prstGeom>
                    </pic:spPr>
                  </pic:pic>
                </a:graphicData>
              </a:graphic>
            </wp:inline>
          </w:drawing>
        </w:r>
      </w:ins>
    </w:p>
    <w:p w:rsidR="00F31439" w:rsidRDefault="00F31439" w:rsidP="00CA427F">
      <w:pPr>
        <w:pStyle w:val="Caption"/>
      </w:pPr>
      <w:bookmarkStart w:id="2516" w:name="_Toc351997951"/>
      <w:bookmarkStart w:id="2517" w:name="_Toc353178066"/>
      <w:bookmarkStart w:id="2518" w:name="_Toc353435258"/>
      <w:r>
        <w:t xml:space="preserve">Figure </w:t>
      </w:r>
      <w:ins w:id="2519" w:author="Ed" w:date="2013-04-08T09:44:00Z">
        <w:r w:rsidR="006B701A">
          <w:fldChar w:fldCharType="begin"/>
        </w:r>
        <w:r w:rsidR="00851713">
          <w:instrText xml:space="preserve"> SEQ Figure \* ARABIC </w:instrText>
        </w:r>
      </w:ins>
      <w:r w:rsidR="006B701A">
        <w:fldChar w:fldCharType="separate"/>
      </w:r>
      <w:ins w:id="2520" w:author="Edward Venator" w:date="2013-04-11T09:15:00Z">
        <w:r w:rsidR="00E141B1">
          <w:rPr>
            <w:noProof/>
          </w:rPr>
          <w:t>18</w:t>
        </w:r>
      </w:ins>
      <w:ins w:id="2521" w:author="Ed" w:date="2013-04-08T09:50:00Z">
        <w:del w:id="2522" w:author="Edward Venator" w:date="2013-04-11T09:15:00Z">
          <w:r w:rsidR="006B59B9" w:rsidDel="00E141B1">
            <w:rPr>
              <w:noProof/>
            </w:rPr>
            <w:delText>17</w:delText>
          </w:r>
        </w:del>
      </w:ins>
      <w:ins w:id="2523" w:author="Ed" w:date="2013-04-08T09:44:00Z">
        <w:r w:rsidR="006B701A">
          <w:fldChar w:fldCharType="end"/>
        </w:r>
      </w:ins>
      <w:del w:id="2524" w:author="Ed" w:date="2013-04-08T09:44:00Z">
        <w:r w:rsidR="006B701A" w:rsidDel="00851713">
          <w:fldChar w:fldCharType="begin"/>
        </w:r>
        <w:r w:rsidR="00DB619F" w:rsidDel="00851713">
          <w:delInstrText xml:space="preserve"> SEQ Figure \* ARABIC </w:delInstrText>
        </w:r>
        <w:r w:rsidR="006B701A" w:rsidDel="00851713">
          <w:fldChar w:fldCharType="separate"/>
        </w:r>
      </w:del>
      <w:del w:id="2525" w:author="Ed" w:date="2013-04-08T09:42:00Z">
        <w:r w:rsidR="008F4491" w:rsidDel="00B60E2F">
          <w:rPr>
            <w:noProof/>
          </w:rPr>
          <w:delText>17</w:delText>
        </w:r>
      </w:del>
      <w:del w:id="2526" w:author="Ed" w:date="2013-04-08T09:44:00Z">
        <w:r w:rsidR="006B701A" w:rsidDel="00851713">
          <w:rPr>
            <w:noProof/>
          </w:rPr>
          <w:fldChar w:fldCharType="end"/>
        </w:r>
      </w:del>
      <w:r>
        <w:t xml:space="preserve">: Revised emergency stop remote </w:t>
      </w:r>
      <w:proofErr w:type="spellStart"/>
      <w:r>
        <w:t>ciruit</w:t>
      </w:r>
      <w:proofErr w:type="spellEnd"/>
      <w:r>
        <w:t>.</w:t>
      </w:r>
      <w:bookmarkEnd w:id="2516"/>
      <w:bookmarkEnd w:id="2517"/>
      <w:bookmarkEnd w:id="2518"/>
    </w:p>
    <w:p w:rsidR="00F31439" w:rsidRDefault="00F31439" w:rsidP="00CA427F">
      <w:pPr>
        <w:rPr>
          <w:del w:id="2527" w:author="Ed" w:date="2013-04-11T09:12:00Z"/>
        </w:rPr>
      </w:pPr>
      <w:del w:id="2528" w:author="Ed" w:date="2013-04-11T09:12:00Z">
        <w:r>
          <w:rPr>
            <w:noProof/>
            <w:lang w:bidi="ar-SA"/>
          </w:rPr>
          <w:lastRenderedPageBreak/>
          <w:drawing>
            <wp:inline distT="0" distB="0" distL="0" distR="0">
              <wp:extent cx="5486400" cy="3549748"/>
              <wp:effectExtent l="0" t="0" r="0" b="0"/>
              <wp:docPr id="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del>
    </w:p>
    <w:p w:rsidR="00F31439" w:rsidRDefault="00F31439" w:rsidP="00CA427F">
      <w:pPr>
        <w:rPr>
          <w:ins w:id="2529" w:author="Ed" w:date="2013-04-11T09:12:00Z"/>
        </w:rPr>
      </w:pPr>
      <w:ins w:id="2530" w:author="Ed" w:date="2013-04-11T09:12:00Z">
        <w:r>
          <w:rPr>
            <w:noProof/>
            <w:lang w:bidi="ar-SA"/>
          </w:rPr>
          <w:drawing>
            <wp:inline distT="0" distB="0" distL="0" distR="0">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549748"/>
                      </a:xfrm>
                      <a:prstGeom prst="rect">
                        <a:avLst/>
                      </a:prstGeom>
                    </pic:spPr>
                  </pic:pic>
                </a:graphicData>
              </a:graphic>
            </wp:inline>
          </w:drawing>
        </w:r>
      </w:ins>
    </w:p>
    <w:p w:rsidR="005B23F0" w:rsidRDefault="00F31439" w:rsidP="00CA427F">
      <w:pPr>
        <w:pStyle w:val="Caption"/>
      </w:pPr>
      <w:bookmarkStart w:id="2531" w:name="_Toc351997952"/>
      <w:bookmarkStart w:id="2532" w:name="_Toc353178067"/>
      <w:r>
        <w:t xml:space="preserve">Figure </w:t>
      </w:r>
      <w:ins w:id="2533" w:author="Ed" w:date="2013-04-08T09:44:00Z">
        <w:r w:rsidR="006B701A">
          <w:fldChar w:fldCharType="begin"/>
        </w:r>
        <w:r w:rsidR="00851713">
          <w:instrText xml:space="preserve"> SEQ Figure \* ARABIC </w:instrText>
        </w:r>
      </w:ins>
      <w:r w:rsidR="006B701A">
        <w:fldChar w:fldCharType="separate"/>
      </w:r>
      <w:ins w:id="2534" w:author="Edward Venator" w:date="2013-04-11T09:15:00Z">
        <w:r w:rsidR="00E141B1">
          <w:rPr>
            <w:noProof/>
          </w:rPr>
          <w:t>19</w:t>
        </w:r>
      </w:ins>
      <w:ins w:id="2535" w:author="Ed" w:date="2013-04-08T09:50:00Z">
        <w:del w:id="2536" w:author="Edward Venator" w:date="2013-04-11T09:15:00Z">
          <w:r w:rsidR="006B59B9" w:rsidDel="00E141B1">
            <w:rPr>
              <w:noProof/>
            </w:rPr>
            <w:delText>18</w:delText>
          </w:r>
        </w:del>
      </w:ins>
      <w:ins w:id="2537" w:author="Ed" w:date="2013-04-08T09:44:00Z">
        <w:r w:rsidR="006B701A">
          <w:fldChar w:fldCharType="end"/>
        </w:r>
      </w:ins>
      <w:del w:id="2538" w:author="Ed" w:date="2013-04-08T09:44:00Z">
        <w:r w:rsidR="006B701A" w:rsidDel="00851713">
          <w:fldChar w:fldCharType="begin"/>
        </w:r>
        <w:r w:rsidR="00DB619F" w:rsidDel="00851713">
          <w:delInstrText xml:space="preserve"> SEQ Figure \* ARABIC </w:delInstrText>
        </w:r>
        <w:r w:rsidR="006B701A" w:rsidDel="00851713">
          <w:fldChar w:fldCharType="separate"/>
        </w:r>
      </w:del>
      <w:del w:id="2539" w:author="Ed" w:date="2013-04-08T09:42:00Z">
        <w:r w:rsidR="008F4491" w:rsidDel="00B60E2F">
          <w:rPr>
            <w:noProof/>
          </w:rPr>
          <w:delText>18</w:delText>
        </w:r>
      </w:del>
      <w:del w:id="2540" w:author="Ed" w:date="2013-04-08T09:44:00Z">
        <w:r w:rsidR="006B701A" w:rsidDel="00851713">
          <w:rPr>
            <w:noProof/>
          </w:rPr>
          <w:fldChar w:fldCharType="end"/>
        </w:r>
      </w:del>
      <w:r>
        <w:t>: Revised emergency stop receiver/aggregator circuit.</w:t>
      </w:r>
      <w:bookmarkEnd w:id="2531"/>
      <w:bookmarkEnd w:id="2532"/>
    </w:p>
    <w:p w:rsidR="005B23F0" w:rsidRDefault="005B23F0" w:rsidP="00CA427F">
      <w:ins w:id="2541" w:author="Edward Venator" w:date="2013-04-11T09:12:00Z">
        <w:r>
          <w:t xml:space="preserve">To </w:t>
        </w:r>
        <w:r w:rsidR="00A15744">
          <w:t>allow</w:t>
        </w:r>
      </w:ins>
      <w:del w:id="2542" w:author="Edward Venator" w:date="2013-04-11T09:12:00Z">
        <w:r>
          <w:delText xml:space="preserve">To </w:delText>
        </w:r>
      </w:del>
      <w:del w:id="2543" w:author="Ed" w:date="2013-04-02T09:31:00Z">
        <w:r w:rsidDel="00A15744">
          <w:delText>integrate the system with</w:delText>
        </w:r>
      </w:del>
      <w:ins w:id="2544" w:author="Ed" w:date="2013-04-02T09:31:00Z">
        <w:del w:id="2545" w:author="Edward Venator" w:date="2013-04-11T09:50:00Z">
          <w:r w:rsidR="00A15744" w:rsidDel="00F84E58">
            <w:delText>allow</w:delText>
          </w:r>
        </w:del>
        <w:del w:id="2546" w:author="Edward Venator" w:date="2013-04-11T09:51:00Z">
          <w:r w:rsidR="00A15744" w:rsidDel="00F84E58">
            <w:delText xml:space="preserve"> </w:delText>
          </w:r>
        </w:del>
      </w:ins>
      <w:ins w:id="2547" w:author="Edward Venator" w:date="2013-04-11T09:51:00Z">
        <w:r w:rsidR="00F84E58">
          <w:t xml:space="preserve"> </w:t>
        </w:r>
      </w:ins>
      <w:ins w:id="2548" w:author="Ed" w:date="2013-04-02T09:31:00Z">
        <w:r w:rsidR="00A15744">
          <w:t>the system to stop</w:t>
        </w:r>
      </w:ins>
      <w:r>
        <w:t xml:space="preserve">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w:t>
      </w:r>
      <w:del w:id="2549" w:author="Ed" w:date="2013-04-02T09:32:00Z">
        <w:r w:rsidDel="00A15744">
          <w:delText xml:space="preserve">must </w:delText>
        </w:r>
      </w:del>
      <w:ins w:id="2550" w:author="Ed" w:date="2013-04-02T09:32:00Z">
        <w:r w:rsidR="00A15744">
          <w:t xml:space="preserve">should </w:t>
        </w:r>
      </w:ins>
      <w:r>
        <w:t>be connected to the IRC5 input of the emergency stop circuit.</w:t>
      </w:r>
    </w:p>
    <w:p w:rsidR="005B23F0" w:rsidRDefault="005B23F0" w:rsidP="00CA427F">
      <w:r>
        <w:t xml:space="preserve">To solve the wireless communication issues, the power supply in the remote was replaced with a 3.3 volt </w:t>
      </w:r>
      <w:ins w:id="2551" w:author="Ed" w:date="2013-04-02T09:32:00Z">
        <w:r w:rsidR="00A15744">
          <w:t xml:space="preserve">regulated </w:t>
        </w:r>
      </w:ins>
      <w:r>
        <w:t xml:space="preserve">boost supply, which should be much more reliable, and bypass capacitors were added to the power rails of the </w:t>
      </w:r>
      <w:del w:id="2552" w:author="Ed" w:date="2013-04-02T09:32:00Z">
        <w:r w:rsidDel="00A15744">
          <w:delText>XBee</w:delText>
        </w:r>
      </w:del>
      <w:proofErr w:type="spellStart"/>
      <w:ins w:id="2553" w:author="Ed" w:date="2013-04-02T09:32:00Z">
        <w:r w:rsidR="00A15744">
          <w:t>XBee</w:t>
        </w:r>
      </w:ins>
      <w:proofErr w:type="spellEnd"/>
      <w:r>
        <w:t xml:space="preserve"> modules on both the remote and the emergency stop circuit. Testing has shown that the </w:t>
      </w:r>
      <w:del w:id="2554" w:author="Ed" w:date="2013-04-02T09:32:00Z">
        <w:r w:rsidDel="00A15744">
          <w:delText>XBee</w:delText>
        </w:r>
      </w:del>
      <w:proofErr w:type="spellStart"/>
      <w:ins w:id="2555" w:author="Ed" w:date="2013-04-02T09:32:00Z">
        <w:r w:rsidR="00A15744">
          <w:t>XBee</w:t>
        </w:r>
      </w:ins>
      <w:proofErr w:type="spellEnd"/>
      <w:r>
        <w:t xml:space="preserve"> modules are reliable when a sufficiently clean and reliable DC supply is available to power them.</w:t>
      </w:r>
    </w:p>
    <w:p w:rsidR="005B23F0" w:rsidRDefault="005B23F0" w:rsidP="00CA427F">
      <w:r>
        <w:lastRenderedPageBreak/>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4B32C0" w:rsidRDefault="005B23F0">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AF0BEB">
      <w:pPr>
        <w:pStyle w:val="Heading1"/>
      </w:pPr>
      <w:bookmarkStart w:id="2556" w:name="_Toc353178002"/>
      <w:bookmarkStart w:id="2557" w:name="_Toc352798823"/>
      <w:del w:id="2558" w:author="Ed" w:date="2013-04-08T09:54:00Z">
        <w:r w:rsidDel="006B59B9">
          <w:lastRenderedPageBreak/>
          <w:delText xml:space="preserve">Experimental </w:delText>
        </w:r>
      </w:del>
      <w:bookmarkStart w:id="2559" w:name="_Toc353435300"/>
      <w:ins w:id="2560" w:author="Ed" w:date="2013-04-08T09:54:00Z">
        <w:r w:rsidR="006B59B9">
          <w:t xml:space="preserve">Validation </w:t>
        </w:r>
      </w:ins>
      <w:r>
        <w:t>Results</w:t>
      </w:r>
      <w:bookmarkEnd w:id="2556"/>
      <w:bookmarkEnd w:id="2557"/>
      <w:bookmarkEnd w:id="2559"/>
    </w:p>
    <w:p w:rsidR="00AF0BEB" w:rsidRDefault="00AF0BEB">
      <w:pPr>
        <w:pStyle w:val="Heading2"/>
      </w:pPr>
      <w:bookmarkStart w:id="2561" w:name="_Toc353178003"/>
      <w:bookmarkStart w:id="2562" w:name="_Toc352798824"/>
      <w:bookmarkStart w:id="2563" w:name="_Toc353435301"/>
      <w:r>
        <w:t>The Validation Task</w:t>
      </w:r>
      <w:bookmarkEnd w:id="2561"/>
      <w:bookmarkEnd w:id="2562"/>
      <w:bookmarkEnd w:id="2563"/>
    </w:p>
    <w:p w:rsidR="00AF0BEB" w:rsidRDefault="00AF0BEB" w:rsidP="00CA427F">
      <w:r>
        <w:t xml:space="preserve">In order to validate the basic functionality of the robot, a simple task was devised </w:t>
      </w:r>
      <w:del w:id="2564" w:author="Ed" w:date="2013-04-08T09:54:00Z">
        <w:r w:rsidDel="008976FA">
          <w:delText xml:space="preserve">to </w:delText>
        </w:r>
      </w:del>
      <w:del w:id="2565" w:author="Ed" w:date="2013-04-11T09:12:00Z">
        <w:r>
          <w:delText>simulate</w:delText>
        </w:r>
      </w:del>
      <w:ins w:id="2566" w:author="Ed" w:date="2013-04-08T09:54:00Z">
        <w:r w:rsidR="008976FA">
          <w:t xml:space="preserve">that </w:t>
        </w:r>
      </w:ins>
      <w:ins w:id="2567" w:author="Ed" w:date="2013-04-11T09:12:00Z">
        <w:r>
          <w:t>simulate</w:t>
        </w:r>
      </w:ins>
      <w:ins w:id="2568" w:author="Ed" w:date="2013-04-08T09:55:00Z">
        <w:r w:rsidR="008976FA">
          <w:t>s</w:t>
        </w:r>
      </w:ins>
      <w:r>
        <w:t xml:space="preserve"> part of the task of retrieving an assembly kit from factory inventory. </w:t>
      </w:r>
      <w:del w:id="2569" w:author="Ed" w:date="2013-04-08T09:59:00Z">
        <w:r w:rsidDel="008976FA">
          <w:delText xml:space="preserve">The task </w:delText>
        </w:r>
      </w:del>
      <w:del w:id="2570" w:author="Ed" w:date="2013-04-08T09:56:00Z">
        <w:r w:rsidDel="008976FA">
          <w:delText>is designed to test the</w:delText>
        </w:r>
      </w:del>
      <w:del w:id="2571" w:author="Ed" w:date="2013-04-08T09:59:00Z">
        <w:r w:rsidDel="008976FA">
          <w:delText xml:space="preserve"> localization and navigation systems</w:delText>
        </w:r>
      </w:del>
      <w:del w:id="2572" w:author="Ed" w:date="2013-04-08T09:55:00Z">
        <w:r w:rsidDel="008976FA">
          <w:delText>,</w:delText>
        </w:r>
      </w:del>
      <w:del w:id="2573" w:author="Ed" w:date="2013-04-08T09:59:00Z">
        <w:r w:rsidDel="008976FA">
          <w:delText xml:space="preserve"> the arm </w:delText>
        </w:r>
      </w:del>
      <w:del w:id="2574" w:author="Ed" w:date="2013-04-08T09:56:00Z">
        <w:r w:rsidDel="008976FA">
          <w:delText>navigation</w:delText>
        </w:r>
      </w:del>
      <w:del w:id="2575" w:author="Ed" w:date="2013-04-08T09:59:00Z">
        <w:r w:rsidDel="008976FA">
          <w:delText xml:space="preserve"> system, and the object recognition and obstacle avoidance using the Kinect. </w:delText>
        </w:r>
      </w:del>
      <w:r>
        <w:t>The task is as follows</w:t>
      </w:r>
      <w:ins w:id="2576" w:author="Ed" w:date="2013-04-08T09:59:00Z">
        <w:r w:rsidR="008976FA">
          <w:t>:</w:t>
        </w:r>
      </w:ins>
    </w:p>
    <w:p w:rsidR="00AF0BEB" w:rsidRDefault="00AF0BEB" w:rsidP="00CA427F">
      <w:pPr>
        <w:pStyle w:val="ListParagraph"/>
        <w:numPr>
          <w:ilvl w:val="1"/>
          <w:numId w:val="9"/>
        </w:numPr>
      </w:pPr>
      <w:r>
        <w:t xml:space="preserve">Beginning at </w:t>
      </w:r>
      <w:del w:id="2577" w:author="Ed" w:date="2013-04-08T09:56:00Z">
        <w:r w:rsidDel="008976FA">
          <w:delText>the operator’s station</w:delText>
        </w:r>
      </w:del>
      <w:ins w:id="2578" w:author="Ed" w:date="2013-04-08T09:56:00Z">
        <w:r w:rsidR="008976FA">
          <w:t>one of two starting locations</w:t>
        </w:r>
      </w:ins>
      <w:r>
        <w:t>, drive to a predetermined location near a table a few meters away.</w:t>
      </w:r>
      <w:del w:id="2579" w:author="Ed" w:date="2013-04-08T09:57:00Z">
        <w:r w:rsidDel="008976FA">
          <w:delText xml:space="preserve"> This validates the performance of the drive base hardware and the localization and base navigation systems.</w:delText>
        </w:r>
      </w:del>
    </w:p>
    <w:p w:rsidR="00AF0BEB" w:rsidRDefault="00AF0BEB" w:rsidP="00CA427F">
      <w:pPr>
        <w:pStyle w:val="ListParagraph"/>
        <w:numPr>
          <w:ilvl w:val="1"/>
          <w:numId w:val="9"/>
        </w:numPr>
      </w:pPr>
      <w:del w:id="2580" w:author="Ed" w:date="2013-04-08T09:57:00Z">
        <w:r w:rsidDel="008976FA">
          <w:delText xml:space="preserve">Once at the table, </w:delText>
        </w:r>
      </w:del>
      <w:del w:id="2581" w:author="Ed" w:date="2013-04-11T09:12:00Z">
        <w:r>
          <w:delText>locate</w:delText>
        </w:r>
      </w:del>
      <w:del w:id="2582" w:author="Ed" w:date="2013-04-08T09:57:00Z">
        <w:r w:rsidDel="008976FA">
          <w:delText>l</w:delText>
        </w:r>
      </w:del>
      <w:ins w:id="2583" w:author="Ed" w:date="2013-04-08T09:57:00Z">
        <w:r w:rsidR="008976FA">
          <w:t>L</w:t>
        </w:r>
      </w:ins>
      <w:ins w:id="2584" w:author="Ed" w:date="2013-04-11T09:12:00Z">
        <w:r>
          <w:t>ocate</w:t>
        </w:r>
      </w:ins>
      <w:r>
        <w:t xml:space="preserve"> </w:t>
      </w:r>
      <w:ins w:id="2585" w:author="Ed" w:date="2013-04-02T09:33:00Z">
        <w:r w:rsidR="00A15744">
          <w:t xml:space="preserve">at least one of </w:t>
        </w:r>
      </w:ins>
      <w:del w:id="2586" w:author="Ed" w:date="2013-04-08T09:57:00Z">
        <w:r w:rsidDel="008976FA">
          <w:delText xml:space="preserve">the </w:delText>
        </w:r>
      </w:del>
      <w:del w:id="2587" w:author="Ed" w:date="2013-04-11T09:12:00Z">
        <w:r w:rsidR="00A15744">
          <w:delText>four</w:delText>
        </w:r>
      </w:del>
      <w:ins w:id="2588" w:author="Ed" w:date="2013-04-08T09:57:00Z">
        <w:r w:rsidR="008976FA">
          <w:t>three</w:t>
        </w:r>
      </w:ins>
      <w:ins w:id="2589" w:author="Ed" w:date="2013-04-02T09:33:00Z">
        <w:r w:rsidR="00A15744">
          <w:t xml:space="preserve"> </w:t>
        </w:r>
      </w:ins>
      <w:r>
        <w:t xml:space="preserve">small </w:t>
      </w:r>
      <w:proofErr w:type="spellStart"/>
      <w:r>
        <w:t>manipulable</w:t>
      </w:r>
      <w:proofErr w:type="spellEnd"/>
      <w:r>
        <w:t xml:space="preserve"> </w:t>
      </w:r>
      <w:del w:id="2590" w:author="Ed" w:date="2013-04-11T09:12:00Z">
        <w:r>
          <w:delText>box</w:delText>
        </w:r>
        <w:r w:rsidR="00A15744">
          <w:delText>es</w:delText>
        </w:r>
      </w:del>
      <w:del w:id="2591" w:author="Ed" w:date="2013-04-08T09:57:00Z">
        <w:r w:rsidDel="008976FA">
          <w:delText xml:space="preserve">box </w:delText>
        </w:r>
      </w:del>
      <w:ins w:id="2592" w:author="Ed" w:date="2013-04-08T09:57:00Z">
        <w:r w:rsidR="008976FA">
          <w:t xml:space="preserve">objects </w:t>
        </w:r>
      </w:ins>
      <w:r>
        <w:t>on the table</w:t>
      </w:r>
      <w:ins w:id="2593" w:author="Ed" w:date="2013-04-08T09:57:00Z">
        <w:r w:rsidR="008976FA">
          <w:t xml:space="preserve"> using the Kinect.</w:t>
        </w:r>
      </w:ins>
      <w:del w:id="2594" w:author="Ed" w:date="2013-04-08T09:57:00Z">
        <w:r w:rsidDel="008976FA">
          <w:delText>. This validates the Kinect and the tabletop object recognition system.</w:delText>
        </w:r>
      </w:del>
    </w:p>
    <w:p w:rsidR="00AF0BEB" w:rsidRDefault="00AF0BEB" w:rsidP="00CA427F">
      <w:pPr>
        <w:pStyle w:val="ListParagraph"/>
        <w:numPr>
          <w:ilvl w:val="1"/>
          <w:numId w:val="9"/>
        </w:numPr>
      </w:pPr>
      <w:del w:id="2595" w:author="Ed" w:date="2013-04-08T09:57:00Z">
        <w:r w:rsidDel="008976FA">
          <w:delText xml:space="preserve">Perform the pick() operation on the box to lift it from the table. This operation is described in </w:delText>
        </w:r>
        <w:r w:rsidR="006B701A" w:rsidRPr="006B701A" w:rsidDel="008976FA">
          <w:rPr>
            <w:i/>
            <w:rPrChange w:id="2596" w:author="Ed" w:date="2013-04-11T09:12:00Z">
              <w:rPr/>
            </w:rPrChange>
          </w:rPr>
          <w:fldChar w:fldCharType="begin"/>
        </w:r>
        <w:r w:rsidR="006B701A" w:rsidRPr="006B701A">
          <w:rPr>
            <w:i/>
            <w:rPrChange w:id="2597" w:author="Ed" w:date="2013-04-11T09:12:00Z">
              <w:rPr/>
            </w:rPrChange>
          </w:rPr>
          <w:delInstrText xml:space="preserve"> REF _Ref351934904 \h </w:delInstrText>
        </w:r>
        <w:r w:rsidR="00A15744" w:rsidDel="008976FA">
          <w:rPr>
            <w:rPrChange w:id="2598" w:author="Edward Venator" w:date="2013-04-11T09:12:00Z">
              <w:rPr>
                <w:i/>
              </w:rPr>
            </w:rPrChange>
          </w:rPr>
          <w:delInstrText xml:space="preserve"> \* MERGEFORMAT </w:delInstrText>
        </w:r>
        <w:r w:rsidR="006B701A" w:rsidRPr="006B701A" w:rsidDel="008976FA">
          <w:rPr>
            <w:i/>
            <w:rPrChange w:id="2599" w:author="Ed" w:date="2013-04-11T09:12:00Z">
              <w:rPr/>
            </w:rPrChange>
          </w:rPr>
        </w:r>
        <w:r w:rsidR="006B701A" w:rsidRPr="006B701A" w:rsidDel="008976FA">
          <w:rPr>
            <w:i/>
            <w:rPrChange w:id="2600" w:author="Ed" w:date="2013-04-11T09:12:00Z">
              <w:rPr/>
            </w:rPrChange>
          </w:rPr>
          <w:fldChar w:fldCharType="separate"/>
        </w:r>
      </w:del>
      <w:del w:id="2601" w:author="Ed" w:date="2013-04-08T02:37:00Z">
        <w:r w:rsidR="003803BC" w:rsidRPr="003803BC" w:rsidDel="008F4491">
          <w:rPr>
            <w:i/>
          </w:rPr>
          <w:delText>Tabletop Box Manipulation</w:delText>
        </w:r>
      </w:del>
      <w:del w:id="2602" w:author="Ed" w:date="2013-04-08T09:57:00Z">
        <w:r w:rsidR="006B701A" w:rsidRPr="006B701A" w:rsidDel="008976FA">
          <w:rPr>
            <w:i/>
            <w:rPrChange w:id="2603" w:author="Ed" w:date="2013-04-11T09:12:00Z">
              <w:rPr/>
            </w:rPrChange>
          </w:rPr>
          <w:fldChar w:fldCharType="end"/>
        </w:r>
        <w:r w:rsidDel="008976FA">
          <w:delText xml:space="preserve"> above. This step validates the use of the Kinect to provide target poses for the arm, the </w:delText>
        </w:r>
      </w:del>
      <w:del w:id="2604" w:author="Ed" w:date="2013-04-11T09:12:00Z">
        <w:r w:rsidR="00A15744">
          <w:delText xml:space="preserve">inverse kinematics solver, </w:delText>
        </w:r>
        <w:r>
          <w:delText xml:space="preserve">the </w:delText>
        </w:r>
      </w:del>
      <w:del w:id="2605" w:author="Ed" w:date="2013-04-08T09:57:00Z">
        <w:r w:rsidDel="008976FA">
          <w:delText>arm and gripper hardware, and the box manipulation software.</w:delText>
        </w:r>
      </w:del>
      <w:ins w:id="2606" w:author="Ed" w:date="2013-04-08T09:57:00Z">
        <w:r w:rsidR="008976FA">
          <w:t>Lift one of the target objects from the table.</w:t>
        </w:r>
      </w:ins>
    </w:p>
    <w:p w:rsidR="00AF0BEB" w:rsidRDefault="008976FA" w:rsidP="00CA427F">
      <w:pPr>
        <w:pStyle w:val="ListParagraph"/>
        <w:numPr>
          <w:ilvl w:val="1"/>
          <w:numId w:val="9"/>
        </w:numPr>
      </w:pPr>
      <w:ins w:id="2607" w:author="Ed" w:date="2013-04-08T09:58:00Z">
        <w:r>
          <w:t>Place the target object in the onboard carrier bin.</w:t>
        </w:r>
      </w:ins>
      <w:del w:id="2608" w:author="Ed" w:date="2013-04-08T09:58:00Z">
        <w:r w:rsidR="00AF0BEB" w:rsidDel="008976FA">
          <w:delText xml:space="preserve">Perform the place() operation to place it in the bin. This operation is described in </w:delText>
        </w:r>
        <w:r w:rsidR="006B701A" w:rsidDel="008976FA">
          <w:fldChar w:fldCharType="begin"/>
        </w:r>
        <w:r w:rsidR="00610622" w:rsidDel="008976FA">
          <w:delInstrText xml:space="preserve"> REF _Ref351934912 \h </w:delInstrText>
        </w:r>
        <w:r w:rsidR="006B701A" w:rsidDel="008976FA">
          <w:fldChar w:fldCharType="separate"/>
        </w:r>
        <w:r w:rsidR="006B59B9" w:rsidDel="008976FA">
          <w:delText>Tabletop Box Manipulation</w:delText>
        </w:r>
        <w:r w:rsidR="006B701A" w:rsidDel="008976FA">
          <w:fldChar w:fldCharType="end"/>
        </w:r>
        <w:r w:rsidR="00AF0BEB" w:rsidDel="008976FA">
          <w:delText xml:space="preserve"> above. This step provides further validation of the arm, gripper, and manipulation software.</w:delText>
        </w:r>
      </w:del>
    </w:p>
    <w:p w:rsidR="00AF0BEB" w:rsidRDefault="00AF0BEB" w:rsidP="00CA427F">
      <w:pPr>
        <w:pStyle w:val="ListParagraph"/>
        <w:numPr>
          <w:ilvl w:val="1"/>
          <w:numId w:val="9"/>
        </w:numPr>
      </w:pPr>
      <w:del w:id="2609" w:author="Ed" w:date="2013-04-08T09:58:00Z">
        <w:r w:rsidDel="008976FA">
          <w:delText>Drive back to the operator with the box in the bin. This provides further validation of the drive base hardware and software.</w:delText>
        </w:r>
      </w:del>
      <w:ins w:id="2610" w:author="Ed" w:date="2013-04-08T09:58:00Z">
        <w:r w:rsidR="008976FA">
          <w:t>Drive to the final destination.</w:t>
        </w:r>
      </w:ins>
    </w:p>
    <w:p w:rsidR="00AF0BEB" w:rsidRDefault="00AF0BEB" w:rsidP="00CA427F">
      <w:pPr>
        <w:rPr>
          <w:ins w:id="2611" w:author="Ed" w:date="2013-04-08T09:59:00Z"/>
        </w:rPr>
      </w:pPr>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Pr="0004189D" w:rsidRDefault="008976FA" w:rsidP="00CA427F">
      <w:pPr>
        <w:rPr>
          <w:ins w:id="2612" w:author="Ed" w:date="2013-04-11T09:12:00Z"/>
        </w:rPr>
      </w:pPr>
      <w:ins w:id="2613" w:author="Ed" w:date="2013-04-08T09:59:00Z">
        <w:r>
          <w:t xml:space="preserve">The driving portions of the task validate the drive base hardware and software, including the localization and navigation systems. The object recognition portion of the task validates the </w:t>
        </w:r>
      </w:ins>
      <w:ins w:id="2614" w:author="Ed" w:date="2013-04-08T10:01:00Z">
        <w:r w:rsidR="008C0AF2">
          <w:t>Kinect and the tabletop perception software. The manipulation portions of the task validate the</w:t>
        </w:r>
      </w:ins>
      <w:ins w:id="2615" w:author="Ed" w:date="2013-04-08T10:02:00Z">
        <w:r w:rsidR="008C0AF2">
          <w:t xml:space="preserve"> arm hardware and the</w:t>
        </w:r>
      </w:ins>
      <w:ins w:id="2616" w:author="Ed" w:date="2013-04-08T10:01:00Z">
        <w:r w:rsidR="008C0AF2">
          <w:t xml:space="preserve"> arm navigation stack, including the </w:t>
        </w:r>
      </w:ins>
      <w:ins w:id="2617" w:author="Ed" w:date="2013-04-08T10:02:00Z">
        <w:r w:rsidR="008C0AF2">
          <w:t>inverse kinematic solver, path planner, and collision environment monitor.</w:t>
        </w:r>
      </w:ins>
    </w:p>
    <w:p w:rsidR="00AF0BEB" w:rsidDel="008758EB" w:rsidRDefault="008758EB">
      <w:pPr>
        <w:pStyle w:val="Heading2"/>
        <w:rPr>
          <w:del w:id="2618" w:author="Ed" w:date="2013-04-08T10:03:00Z"/>
        </w:rPr>
      </w:pPr>
      <w:bookmarkStart w:id="2619" w:name="_Toc353178004"/>
      <w:ins w:id="2620" w:author="Ed" w:date="2013-04-08T10:03:00Z">
        <w:r w:rsidDel="008758EB">
          <w:t xml:space="preserve"> </w:t>
        </w:r>
      </w:ins>
      <w:bookmarkStart w:id="2621" w:name="_Toc352798825"/>
      <w:del w:id="2622" w:author="Ed" w:date="2013-04-08T10:03:00Z">
        <w:r w:rsidR="00AF0BEB" w:rsidDel="008758EB">
          <w:delText>Validation Results</w:delText>
        </w:r>
        <w:bookmarkEnd w:id="2619"/>
        <w:bookmarkEnd w:id="2621"/>
      </w:del>
    </w:p>
    <w:p w:rsidR="00AF0BEB" w:rsidRPr="00801869" w:rsidRDefault="00801869" w:rsidP="00CA427F">
      <w:pPr>
        <w:rPr>
          <w:highlight w:val="yellow"/>
        </w:rPr>
      </w:pPr>
      <w:r w:rsidRPr="00801869">
        <w:rPr>
          <w:highlight w:val="yellow"/>
        </w:rPr>
        <w:t xml:space="preserve">[hey write some </w:t>
      </w:r>
      <w:del w:id="2623" w:author="Ed" w:date="2013-04-08T10:03:00Z">
        <w:r w:rsidRPr="00801869" w:rsidDel="008758EB">
          <w:rPr>
            <w:highlight w:val="yellow"/>
          </w:rPr>
          <w:delText>stuff</w:delText>
        </w:r>
      </w:del>
      <w:ins w:id="2624" w:author="Ed" w:date="2013-04-08T10:03:00Z">
        <w:r w:rsidR="008758EB">
          <w:rPr>
            <w:highlight w:val="yellow"/>
          </w:rPr>
          <w:t>results</w:t>
        </w:r>
      </w:ins>
      <w:r w:rsidRPr="00801869">
        <w:rPr>
          <w:highlight w:val="yellow"/>
        </w:rPr>
        <w:t>]</w:t>
      </w:r>
    </w:p>
    <w:p w:rsidR="00AF0BEB" w:rsidRPr="0001551D" w:rsidRDefault="00AF0BEB">
      <w:pPr>
        <w:pStyle w:val="Heading2"/>
      </w:pPr>
      <w:bookmarkStart w:id="2625" w:name="_Toc353178005"/>
      <w:bookmarkStart w:id="2626" w:name="_Toc352798826"/>
      <w:bookmarkStart w:id="2627" w:name="_Toc353435302"/>
      <w:r>
        <w:lastRenderedPageBreak/>
        <w:t>Mechanical and Electri</w:t>
      </w:r>
      <w:r w:rsidRPr="0001551D">
        <w:t>cal Systems</w:t>
      </w:r>
      <w:bookmarkEnd w:id="2625"/>
      <w:bookmarkEnd w:id="2626"/>
      <w:bookmarkEnd w:id="2627"/>
    </w:p>
    <w:p w:rsidR="008758EB" w:rsidRDefault="008758EB" w:rsidP="008758EB">
      <w:pPr>
        <w:rPr>
          <w:ins w:id="2628" w:author="Ed" w:date="2013-04-08T10:04:00Z"/>
        </w:rPr>
      </w:pPr>
      <w:bookmarkStart w:id="2629" w:name="_Toc353178006"/>
      <w:ins w:id="2630" w:author="Ed" w:date="2013-04-08T10:04:00Z">
        <w:r>
          <w:t xml:space="preserve">The odometry system was characterized by operating the robot using only the relative localization system and manually driving it along simple geometric paths.  When the robot is driven along a ten meter straight line with no observed wheel slip, the odometry error is 0.26 meters in the direction of travel and 0.90 meters perpendicular to the direction of travel. When the robot is driven in a circle with radius 1m for five laps with no observed wheel slip, the average odometry error over six trials is 1 meter in displacement and 26 degrees in heading. As expected, change in heading causes a greater error in the </w:t>
        </w:r>
        <w:proofErr w:type="spellStart"/>
        <w:r>
          <w:t>odometric</w:t>
        </w:r>
        <w:proofErr w:type="spellEnd"/>
        <w:r>
          <w:t xml:space="preserve">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w:t>
        </w:r>
      </w:ins>
    </w:p>
    <w:p w:rsidR="00E141B1" w:rsidRDefault="00AF0BEB">
      <w:pPr>
        <w:pStyle w:val="Heading3"/>
        <w:rPr>
          <w:del w:id="2631" w:author="Ed" w:date="2013-04-08T10:04:00Z"/>
        </w:rPr>
        <w:pPrChange w:id="2632" w:author="Ed" w:date="2013-04-02T11:36:00Z">
          <w:pPr/>
        </w:pPrChange>
      </w:pPr>
      <w:bookmarkStart w:id="2633" w:name="_Toc352798827"/>
      <w:del w:id="2634" w:author="Ed" w:date="2013-04-08T10:04:00Z">
        <w:r w:rsidRPr="0001551D" w:rsidDel="008758EB">
          <w:delText>Wheelchair Drivebase</w:delText>
        </w:r>
        <w:bookmarkEnd w:id="2629"/>
        <w:bookmarkEnd w:id="2633"/>
      </w:del>
    </w:p>
    <w:p w:rsidR="0001551D" w:rsidRPr="0001551D" w:rsidDel="008758EB" w:rsidRDefault="0001551D" w:rsidP="00CA427F">
      <w:pPr>
        <w:rPr>
          <w:del w:id="2635" w:author="Ed" w:date="2013-04-08T10:04:00Z"/>
        </w:rPr>
      </w:pPr>
      <w:del w:id="2636" w:author="Ed" w:date="2013-04-08T10:04:00Z">
        <w:r w:rsidRPr="0001551D" w:rsidDel="008758EB">
          <w:delText>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drivebase proved problematic for precision control. The control algorithms packaged in ROS were primarily developed for a holonomic drive base, which may be the cause of some of these problems, but many researchers have bad better success with these algorithms on differential drivebases, so it is reasonable to assume that this drivebase is particularly problematic.</w:delText>
        </w:r>
      </w:del>
    </w:p>
    <w:p w:rsidR="00596370" w:rsidRDefault="00A15744" w:rsidP="00596370">
      <w:pPr>
        <w:rPr>
          <w:del w:id="2637" w:author="Ed" w:date="2013-04-11T09:12:00Z"/>
        </w:rPr>
      </w:pPr>
      <w:del w:id="2638" w:author="Ed" w:date="2013-04-11T09:12:00Z">
        <w:r>
          <w:delText>On the lowest level, the PID controllers do not regulate the robot speed well. This was evident in the robot’s inability to turn at speeds below 0.</w:delText>
        </w:r>
        <w:r w:rsidR="00596370">
          <w:delText>35</w:delText>
        </w:r>
        <w:r>
          <w:delText xml:space="preserve"> radians per second, but was also illustrated by the robot drivetrain being back-drivable</w:delText>
        </w:r>
        <w:r w:rsidR="007B43CD">
          <w:delText xml:space="preserve"> and variability in robot performance as the batteries discharged</w:delText>
        </w:r>
        <w:r>
          <w:delText xml:space="preserve">. The PID controllers were written by previous researchers in LabVIEW, and </w:delText>
        </w:r>
        <w:r w:rsidR="00596370">
          <w:delText>rewriting them was beyond the scope of this project. Attempts to retune the PID controllers quickly resulted in instability, particularly when turning.</w:delText>
        </w:r>
        <w:r w:rsidR="001D42E6">
          <w:delText xml:space="preserve"> It was possible to increase the proportional gain by a factor of two without introducing instability, and this made a minor improvement to the robot’s performance.</w:delText>
        </w:r>
      </w:del>
    </w:p>
    <w:p w:rsidR="00AF0BEB" w:rsidRPr="0001551D" w:rsidDel="008758EB" w:rsidRDefault="0001551D" w:rsidP="00CA427F">
      <w:pPr>
        <w:rPr>
          <w:del w:id="2639" w:author="Ed" w:date="2013-04-08T10:04:00Z"/>
        </w:rPr>
      </w:pPr>
      <w:del w:id="2640" w:author="Ed" w:date="2013-04-08T10:04:00Z">
        <w:r w:rsidRPr="0001551D" w:rsidDel="008758EB">
          <w:delText xml:space="preserve">The global planner works well for this drive base, generating a spline from the robot’s current position to the desired pose. </w:delText>
        </w:r>
      </w:del>
      <w:del w:id="2641" w:author="Ed" w:date="2013-04-02T09:39:00Z">
        <w:r w:rsidRPr="0001551D" w:rsidDel="00596370">
          <w:delText>However, the local planner has difficulty with the robot</w:delText>
        </w:r>
      </w:del>
      <w:del w:id="2642" w:author="Ed" w:date="2013-04-11T09:12:00Z">
        <w:r w:rsidR="00596370">
          <w:delText xml:space="preserve">. </w:delText>
        </w:r>
        <w:r w:rsidR="00F15635">
          <w:delText xml:space="preserve">On ABBY, </w:delText>
        </w:r>
        <w:r w:rsidR="00596370">
          <w:delText>trajectory</w:delText>
        </w:r>
        <w:r w:rsidR="00F15635">
          <w:delText xml:space="preserve"> rollout planning sometimes results in unintuitive behavior as the robot approaches the goal. Namely, the robot will sometimes </w:delText>
        </w:r>
        <w:r w:rsidR="00596370">
          <w:delText>overshoot in its final rotation</w:delText>
        </w:r>
        <w:r w:rsidR="00F15635">
          <w:delText>, forcing it to turn all the way around</w:delText>
        </w:r>
        <w:r w:rsidR="00596370">
          <w:delText>, sometimes more than once,</w:delText>
        </w:r>
        <w:r w:rsidR="00F15635">
          <w:delText xml:space="preserve"> to reach the proper heading.</w:delText>
        </w:r>
        <w:r w:rsidRPr="0001551D">
          <w:delText xml:space="preserve"> </w:delText>
        </w:r>
        <w:r w:rsidR="00596370">
          <w:delText xml:space="preserve">This problem is </w:delText>
        </w:r>
      </w:del>
      <w:del w:id="2643" w:author="Ed" w:date="2013-04-02T09:45:00Z">
        <w:r w:rsidRPr="0001551D" w:rsidDel="00596370">
          <w:delText xml:space="preserve">, probably due to its assumption of a circular robot, an assumption that does not hold at all for </w:delText>
        </w:r>
      </w:del>
      <w:del w:id="2644" w:author="Ed" w:date="2013-04-01T14:14:00Z">
        <w:r w:rsidRPr="0001551D" w:rsidDel="00C26887">
          <w:delText>ABBY</w:delText>
        </w:r>
      </w:del>
      <w:del w:id="2645" w:author="Ed" w:date="2013-04-02T09:45:00Z">
        <w:r w:rsidRPr="0001551D" w:rsidDel="00596370">
          <w:delText xml:space="preserve">. In fact, because </w:delText>
        </w:r>
      </w:del>
      <w:del w:id="2646" w:author="Ed" w:date="2013-04-11T09:12:00Z">
        <w:r w:rsidR="00596370">
          <w:delText xml:space="preserve">of the poor low level control, combined with the robot being a long </w:delText>
        </w:r>
        <w:r w:rsidR="00D856A0">
          <w:delText>moment arm, with the</w:delText>
        </w:r>
      </w:del>
      <w:del w:id="2647" w:author="Ed" w:date="2013-04-01T14:14:00Z">
        <w:r w:rsidRPr="0001551D" w:rsidDel="00C26887">
          <w:delText>ABBY</w:delText>
        </w:r>
      </w:del>
      <w:del w:id="2648" w:author="Ed" w:date="2013-04-02T09:45:00Z">
        <w:r w:rsidRPr="0001551D" w:rsidDel="00596370">
          <w:delText xml:space="preserve">’s drive wheels </w:delText>
        </w:r>
      </w:del>
      <w:bookmarkStart w:id="2649" w:name="_Toc353435303"/>
      <w:del w:id="2650" w:author="Edward Venator" w:date="2013-04-11T09:52:00Z">
        <w:r w:rsidRPr="0001551D" w:rsidDel="003731CE">
          <w:delText>are in the back and the manipulator is on the front</w:delText>
        </w:r>
        <w:bookmarkEnd w:id="2649"/>
        <w:r w:rsidRPr="0001551D" w:rsidDel="003731CE">
          <w:delText xml:space="preserve">, there is a long moment arm that swings around whenever </w:delText>
        </w:r>
        <w:r w:rsidRPr="0001551D" w:rsidDel="003731CE">
          <w:delText>ABBY</w:delText>
        </w:r>
        <w:r w:rsidRPr="0001551D" w:rsidDel="003731CE">
          <w:delText xml:space="preserve"> turns.</w:delText>
        </w:r>
        <w:r w:rsidRPr="0001551D" w:rsidDel="003731CE">
          <w:delText xml:space="preserve"> </w:delText>
        </w:r>
        <w:r w:rsidRPr="0001551D" w:rsidDel="003731CE">
          <w:delText>This</w:delText>
        </w:r>
        <w:r w:rsidRPr="0001551D" w:rsidDel="003731CE">
          <w:delText xml:space="preserve"> complicates planning</w:delText>
        </w:r>
        <w:r w:rsidRPr="0001551D" w:rsidDel="003731CE">
          <w:delText>,</w:delText>
        </w:r>
        <w:r w:rsidRPr="0001551D" w:rsidDel="003731CE">
          <w:delText xml:space="preserve"> because the planner must be able to maneuver through tight spaces, and the robot needs are large area in order to turn freely without hitting something with the arm. </w:delText>
        </w:r>
      </w:del>
      <w:del w:id="2651" w:author="Ed" w:date="2013-04-02T09:50:00Z">
        <w:r w:rsidRPr="0001551D" w:rsidDel="00D856A0">
          <w:delText>The long moment arm also makes turning difficult for the drive base hardware. In order to overcome friction and inertia, the minimum turn speed is 0.3 rad/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delText>
        </w:r>
      </w:del>
    </w:p>
    <w:p w:rsidR="00E141B1" w:rsidRDefault="00AF0BEB">
      <w:pPr>
        <w:pStyle w:val="Heading3"/>
        <w:pPrChange w:id="2652" w:author="Ed" w:date="2013-04-02T11:36:00Z">
          <w:pPr>
            <w:pStyle w:val="Heading2"/>
          </w:pPr>
        </w:pPrChange>
      </w:pPr>
      <w:bookmarkStart w:id="2653" w:name="_Toc353178007"/>
      <w:bookmarkStart w:id="2654" w:name="_Toc352798828"/>
      <w:bookmarkStart w:id="2655" w:name="_Toc353435304"/>
      <w:r>
        <w:t>Chassis Design</w:t>
      </w:r>
      <w:bookmarkEnd w:id="2653"/>
      <w:bookmarkEnd w:id="2654"/>
      <w:bookmarkEnd w:id="2655"/>
    </w:p>
    <w:p w:rsidR="00E141B1" w:rsidRDefault="008758EB">
      <w:ins w:id="2656" w:author="Ed" w:date="2013-04-08T10:05:00Z">
        <w:r>
          <w:t xml:space="preserve">The frame design proved to be strong and reliable. The robot has been in operation for over six months, and there have been </w:t>
        </w:r>
      </w:ins>
      <w:ins w:id="2657" w:author="Ed" w:date="2013-04-08T10:06:00Z">
        <w:r>
          <w:t>few</w:t>
        </w:r>
      </w:ins>
      <w:ins w:id="2658" w:author="Ed" w:date="2013-04-08T10:05:00Z">
        <w:r>
          <w:t xml:space="preserve"> mechanical problems. On</w:t>
        </w:r>
      </w:ins>
      <w:ins w:id="2659" w:author="Ed" w:date="2013-04-08T10:06:00Z">
        <w:r>
          <w:t>e</w:t>
        </w:r>
      </w:ins>
      <w:ins w:id="2660" w:author="Ed" w:date="2013-04-08T10:05:00Z">
        <w:r>
          <w:t xml:space="preserve"> probl</w:t>
        </w:r>
      </w:ins>
      <w:ins w:id="2661" w:author="Ed" w:date="2013-04-08T10:06:00Z">
        <w:r>
          <w:t>em is that</w:t>
        </w:r>
      </w:ins>
      <w:del w:id="2662" w:author="Ed" w:date="2013-04-08T10:05:00Z">
        <w:r w:rsidR="00AF0BEB" w:rsidDel="008758EB">
          <w:delText>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w:delText>
        </w:r>
      </w:del>
      <w:r w:rsidR="00AF0BEB">
        <w:t xml:space="preserve"> over the months that the robot was operated, </w:t>
      </w:r>
      <w:del w:id="2663" w:author="Ed" w:date="2013-04-08T10:06:00Z">
        <w:r w:rsidR="00AF0BEB" w:rsidDel="008758EB">
          <w:delText xml:space="preserve">it </w:delText>
        </w:r>
      </w:del>
      <w:ins w:id="2664" w:author="Ed" w:date="2013-04-08T10:06:00Z">
        <w:r>
          <w:t xml:space="preserve">the arm </w:t>
        </w:r>
      </w:ins>
      <w:r w:rsidR="00AF0BEB">
        <w:t xml:space="preserve">slipped down </w:t>
      </w:r>
      <w:ins w:id="2665" w:author="Ed" w:date="2013-04-08T10:06:00Z">
        <w:r>
          <w:t xml:space="preserve">the T-slot rails by </w:t>
        </w:r>
      </w:ins>
      <w:r w:rsidR="00AF0BEB">
        <w:t xml:space="preserve">a few centimeters, requiring </w:t>
      </w:r>
      <w:proofErr w:type="spellStart"/>
      <w:ins w:id="2666" w:author="Edward Venator" w:date="2013-04-11T09:12:00Z">
        <w:r w:rsidR="00B52883">
          <w:t>it</w:t>
        </w:r>
      </w:ins>
      <w:del w:id="2667" w:author="Ed" w:date="2013-04-02T09:53:00Z">
        <w:r w:rsidR="00AF0BEB" w:rsidDel="00B52883">
          <w:delText>the robot model be updated to reflect the new position</w:delText>
        </w:r>
      </w:del>
      <w:ins w:id="2668" w:author="Ed" w:date="2013-04-02T09:53:00Z">
        <w:r w:rsidR="00B52883">
          <w:t>it</w:t>
        </w:r>
        <w:proofErr w:type="spellEnd"/>
        <w:r w:rsidR="00B52883">
          <w:t xml:space="preserve"> to be raised and retightened</w:t>
        </w:r>
      </w:ins>
      <w:ins w:id="2669" w:author="Ed" w:date="2013-04-08T10:06:00Z">
        <w:r>
          <w:t>.</w:t>
        </w:r>
      </w:ins>
      <w:del w:id="2670" w:author="Ed" w:date="2013-04-08T10:06:00Z">
        <w:r w:rsidR="00AF0BEB" w:rsidDel="008758EB">
          <w:delText xml:space="preserve">. Second, the placement of the arm itself is less than ideal for the task the robot must perform. The center of the arm’s work envelope is directly in front of the center of the point where the base is mounted to the robot. Since the base is mounted at about </w:delText>
        </w:r>
        <w:commentRangeStart w:id="2671"/>
        <w:r w:rsidR="00AF0BEB" w:rsidDel="008758EB">
          <w:delText xml:space="preserve">1 meter </w:delText>
        </w:r>
        <w:commentRangeEnd w:id="2671"/>
        <w:r w:rsidR="00B52883" w:rsidDel="008758EB">
          <w:rPr>
            <w:rStyle w:val="CommentReference"/>
          </w:rPr>
          <w:commentReference w:id="2671"/>
        </w:r>
        <w:r w:rsidR="00AF0BEB" w:rsidDel="008758EB">
          <w:delText>off the ground, that puts the center of the work envelope only slightly above table height. Being able to reach under the table is useless, so much of the arm’s work space is unused. The arm should be raised higher if it is to be used for tabletop object manipulation</w:delText>
        </w:r>
      </w:del>
      <w:del w:id="2672" w:author="Ed" w:date="2013-04-11T09:12:00Z">
        <w:r w:rsidR="00B52883">
          <w:delText xml:space="preserve"> and mounted horizontally</w:delText>
        </w:r>
        <w:r w:rsidR="00AF0BEB">
          <w:delText>.</w:delText>
        </w:r>
      </w:del>
      <w:del w:id="2673" w:author="Ed" w:date="2013-04-08T10:06:00Z">
        <w:r w:rsidR="00AF0BEB" w:rsidDel="008758EB">
          <w:delText>. Last, the onboard storage bin’s location was chosen based on the available space within the reach of the arm, which was limited. A better location or a better bin design should be considered. Raising</w:delText>
        </w:r>
      </w:del>
      <w:del w:id="2674" w:author="Ed" w:date="2013-04-11T09:12:00Z">
        <w:r w:rsidR="00B52883">
          <w:delText xml:space="preserve"> or reorienting</w:delText>
        </w:r>
      </w:del>
      <w:del w:id="2675" w:author="Ed" w:date="2013-04-08T10:06:00Z">
        <w:r w:rsidR="00AF0BEB" w:rsidDel="008758EB">
          <w:delText xml:space="preserve"> the arm may open up more options as to the location of the bin.</w:delText>
        </w:r>
      </w:del>
    </w:p>
    <w:p w:rsidR="00E141B1" w:rsidRDefault="00AF0BEB">
      <w:pPr>
        <w:pStyle w:val="Heading3"/>
        <w:pPrChange w:id="2676" w:author="Ed" w:date="2013-04-02T11:37:00Z">
          <w:pPr>
            <w:pStyle w:val="Heading2"/>
          </w:pPr>
        </w:pPrChange>
      </w:pPr>
      <w:bookmarkStart w:id="2677" w:name="_Toc353178008"/>
      <w:bookmarkStart w:id="2678" w:name="_Toc352798829"/>
      <w:bookmarkStart w:id="2679" w:name="_Toc353435305"/>
      <w:r>
        <w:t>The ABB Arm System</w:t>
      </w:r>
      <w:bookmarkEnd w:id="2677"/>
      <w:bookmarkEnd w:id="2678"/>
      <w:bookmarkEnd w:id="2679"/>
    </w:p>
    <w:p w:rsidR="00AF0BEB" w:rsidRDefault="00AF0BEB" w:rsidP="00CA427F">
      <w:r>
        <w:t xml:space="preserve">This system performed well, but has a few drawbacks. </w:t>
      </w:r>
      <w:del w:id="2680" w:author="Ed" w:date="2013-04-08T10:07:00Z">
        <w:r w:rsidDel="008758EB">
          <w:delText xml:space="preserve">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w:delText>
        </w:r>
      </w:del>
      <w:del w:id="2681" w:author="Ed" w:date="2013-04-11T09:12:00Z">
        <w:r>
          <w:delText>the</w:delText>
        </w:r>
      </w:del>
      <w:del w:id="2682" w:author="Ed" w:date="2013-04-08T10:07:00Z">
        <w:r w:rsidDel="008758EB">
          <w:delText>t</w:delText>
        </w:r>
      </w:del>
      <w:ins w:id="2683" w:author="Ed" w:date="2013-04-08T10:07:00Z">
        <w:r w:rsidR="008758EB">
          <w:t>T</w:t>
        </w:r>
      </w:ins>
      <w:ins w:id="2684" w:author="Ed" w:date="2013-04-11T09:12:00Z">
        <w:r>
          <w:t>he</w:t>
        </w:r>
      </w:ins>
      <w:r>
        <w:t xml:space="preserve"> RAPID programming environment provided by ABB is antiquated, limited, and constricting. Although it performs excellently as a robot controller, it does not expose the lower level control of </w:t>
      </w:r>
      <w:r>
        <w:lastRenderedPageBreak/>
        <w:t xml:space="preserve">the arm, such as joint torques, which would be useful for performing more advanced control techniques than position control. </w:t>
      </w:r>
      <w:del w:id="2685" w:author="Ed" w:date="2013-04-08T10:07:00Z">
        <w:r w:rsidDel="008758EB">
          <w:delText>Fortunately</w:delText>
        </w:r>
      </w:del>
      <w:ins w:id="2686" w:author="Ed" w:date="2013-04-08T10:07:00Z">
        <w:r w:rsidR="008758EB">
          <w:t>Although these were major limiting factors on the project</w:t>
        </w:r>
      </w:ins>
      <w:r>
        <w:t>, this robot’s tasks are achievable using only position control, which the ABB system does very well.</w:t>
      </w:r>
    </w:p>
    <w:p w:rsidR="00E141B1" w:rsidRDefault="00AF0BEB">
      <w:pPr>
        <w:pStyle w:val="Heading3"/>
        <w:pPrChange w:id="2687" w:author="Ed" w:date="2013-04-02T11:37:00Z">
          <w:pPr>
            <w:pStyle w:val="Heading2"/>
          </w:pPr>
        </w:pPrChange>
      </w:pPr>
      <w:bookmarkStart w:id="2688" w:name="_Toc353178009"/>
      <w:bookmarkStart w:id="2689" w:name="_Toc352798830"/>
      <w:bookmarkStart w:id="2690" w:name="_Toc353435306"/>
      <w:r>
        <w:t>Gripper</w:t>
      </w:r>
      <w:bookmarkEnd w:id="2688"/>
      <w:bookmarkEnd w:id="2689"/>
      <w:bookmarkEnd w:id="2690"/>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w:t>
      </w:r>
      <w:del w:id="2691" w:author="Ed" w:date="2013-04-08T10:08:00Z">
        <w:r w:rsidDel="002E7AAE">
          <w:delText xml:space="preserve">boxes </w:delText>
        </w:r>
      </w:del>
      <w:ins w:id="2692" w:author="Ed" w:date="2013-04-08T10:08:00Z">
        <w:r w:rsidR="002E7AAE">
          <w:t xml:space="preserve">cylinders </w:t>
        </w:r>
      </w:ins>
      <w:r>
        <w:t xml:space="preserve">that were within the size range of the gripper. </w:t>
      </w:r>
      <w:del w:id="2693" w:author="Ed" w:date="2013-04-08T10:08:00Z">
        <w:r w:rsidDel="002E7AAE">
          <w:delText xml:space="preserve">Although </w:delText>
        </w:r>
      </w:del>
      <w:del w:id="2694" w:author="Ed" w:date="2013-04-11T09:12:00Z">
        <w:r>
          <w:delText>the</w:delText>
        </w:r>
      </w:del>
      <w:del w:id="2695" w:author="Ed" w:date="2013-04-08T10:08:00Z">
        <w:r w:rsidDel="002E7AAE">
          <w:delText>t</w:delText>
        </w:r>
      </w:del>
      <w:ins w:id="2696" w:author="Ed" w:date="2013-04-08T10:08:00Z">
        <w:r w:rsidR="002E7AAE">
          <w:t>T</w:t>
        </w:r>
      </w:ins>
      <w:ins w:id="2697" w:author="Ed" w:date="2013-04-11T09:12:00Z">
        <w:r>
          <w:t>he</w:t>
        </w:r>
      </w:ins>
      <w:r>
        <w:t xml:space="preserve"> </w:t>
      </w:r>
      <w:del w:id="2698" w:author="Ed" w:date="2013-04-08T10:08:00Z">
        <w:r w:rsidDel="002E7AAE">
          <w:delText xml:space="preserve">gripper’s overall size is about right for the boxes that the robot must manipulate, the </w:delText>
        </w:r>
      </w:del>
      <w:r>
        <w:t xml:space="preserve">difference between </w:t>
      </w:r>
      <w:del w:id="2699" w:author="Ed" w:date="2013-04-08T10:08:00Z">
        <w:r w:rsidDel="002E7AAE">
          <w:delText xml:space="preserve">its </w:delText>
        </w:r>
      </w:del>
      <w:ins w:id="2700" w:author="Ed" w:date="2013-04-08T10:08:00Z">
        <w:r w:rsidR="002E7AAE">
          <w:t xml:space="preserve">the gripper-s </w:t>
        </w:r>
      </w:ins>
      <w:r>
        <w:t>open size (6 cm) and its closed size (7.8 cm) is only 1.8 cm. This makes picking up objects difficult because the gripper must be very precisely placed</w:t>
      </w:r>
      <w:del w:id="2701" w:author="Ed" w:date="2013-04-08T10:08:00Z">
        <w:r w:rsidDel="002E7AAE">
          <w:delText xml:space="preserve">. Unfortunately, </w:delText>
        </w:r>
      </w:del>
      <w:del w:id="2702" w:author="Ed" w:date="2013-04-11T09:12:00Z">
        <w:r>
          <w:delText>this</w:delText>
        </w:r>
      </w:del>
      <w:del w:id="2703" w:author="Ed" w:date="2013-04-08T10:08:00Z">
        <w:r w:rsidDel="002E7AAE">
          <w:delText>t</w:delText>
        </w:r>
      </w:del>
      <w:ins w:id="2704" w:author="Ed" w:date="2013-04-08T10:08:00Z">
        <w:r w:rsidR="002E7AAE">
          <w:t>. T</w:t>
        </w:r>
      </w:ins>
      <w:ins w:id="2705" w:author="Ed" w:date="2013-04-11T09:12:00Z">
        <w:r>
          <w:t>his</w:t>
        </w:r>
      </w:ins>
      <w:r>
        <w:t xml:space="preserve"> is difficult </w:t>
      </w:r>
      <w:del w:id="2706" w:author="Ed" w:date="2013-04-08T10:09:00Z">
        <w:r w:rsidDel="002E7AAE">
          <w:delText xml:space="preserve">or impossible </w:delText>
        </w:r>
      </w:del>
      <w:ins w:id="2707" w:author="Ed" w:date="2013-04-08T10:09:00Z">
        <w:r w:rsidR="002E7AAE">
          <w:t xml:space="preserve">to achieve </w:t>
        </w:r>
      </w:ins>
      <w:r>
        <w:t>using the Kinect. A gripper with a longer throw between its open and closed positions would have been able to pick up a wider range of objects sizes and also pick up objects that are not precisely centered in the jaws</w:t>
      </w:r>
      <w:ins w:id="2708" w:author="Edward Venator" w:date="2013-04-11T09:53:00Z">
        <w:r w:rsidR="003731CE">
          <w:t>.</w:t>
        </w:r>
      </w:ins>
      <w:del w:id="2709" w:author="Ed" w:date="2013-04-08T10:09:00Z">
        <w:r w:rsidDel="002E7AAE">
          <w:delText>. Finally, the gripping force of the gripper was only somewhat adjustable. The solenoid valve used to open and close it only works at above 210 kPa of pressure, which set the</w:delText>
        </w:r>
        <w:r w:rsidR="00961E9C" w:rsidDel="002E7AAE">
          <w:delText xml:space="preserve"> lower bound for gripping force</w:delText>
        </w:r>
        <w:r w:rsidDel="002E7AAE">
          <w:delText xml:space="preserve">. This means that the robot cannot pick up delicate objects without crushing them. The </w:delText>
        </w:r>
      </w:del>
      <w:del w:id="2710" w:author="Ed" w:date="2013-04-02T09:54:00Z">
        <w:r w:rsidDel="006A20FF">
          <w:delText>corrugated cardboard</w:delText>
        </w:r>
      </w:del>
      <w:del w:id="2711" w:author="Ed" w:date="2013-04-08T10:09:00Z">
        <w:r w:rsidDel="002E7AAE">
          <w:delText xml:space="preserve"> boxes used in the validation task were only barely stiff enough to withstand this force.</w:delText>
        </w:r>
      </w:del>
    </w:p>
    <w:p w:rsidR="00E141B1" w:rsidRDefault="00AF0BEB">
      <w:pPr>
        <w:pStyle w:val="Heading3"/>
        <w:pPrChange w:id="2712" w:author="Ed" w:date="2013-04-02T11:37:00Z">
          <w:pPr>
            <w:pStyle w:val="Heading2"/>
          </w:pPr>
        </w:pPrChange>
      </w:pPr>
      <w:bookmarkStart w:id="2713" w:name="_Toc353178010"/>
      <w:bookmarkStart w:id="2714" w:name="_Toc352798831"/>
      <w:bookmarkStart w:id="2715" w:name="_Toc353435307"/>
      <w:r>
        <w:t>Battery Life</w:t>
      </w:r>
      <w:bookmarkEnd w:id="2713"/>
      <w:bookmarkEnd w:id="2714"/>
      <w:bookmarkEnd w:id="2715"/>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pPr>
        <w:rPr>
          <w:del w:id="2716" w:author="Ed" w:date="2013-04-11T09:12:00Z"/>
        </w:rPr>
      </w:pPr>
      <w:del w:id="2717" w:author="Ed" w:date="2013-04-11T09:12:00Z">
        <w:r>
          <w:rPr>
            <w:noProof/>
            <w:lang w:bidi="ar-SA"/>
          </w:rPr>
          <w:lastRenderedPageBreak/>
          <w:drawing>
            <wp:inline distT="0" distB="0" distL="0" distR="0">
              <wp:extent cx="5486400" cy="3050345"/>
              <wp:effectExtent l="0" t="0" r="0" b="0"/>
              <wp:docPr id="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345"/>
                      </a:xfrm>
                      <a:prstGeom prst="rect">
                        <a:avLst/>
                      </a:prstGeom>
                    </pic:spPr>
                  </pic:pic>
                </a:graphicData>
              </a:graphic>
            </wp:inline>
          </w:drawing>
        </w:r>
      </w:del>
    </w:p>
    <w:p w:rsidR="00961E9C" w:rsidRDefault="00961E9C" w:rsidP="00CA427F">
      <w:pPr>
        <w:rPr>
          <w:ins w:id="2718" w:author="Ed" w:date="2013-04-11T09:12:00Z"/>
        </w:rPr>
      </w:pPr>
      <w:ins w:id="2719" w:author="Ed" w:date="2013-04-11T09:12:00Z">
        <w:r>
          <w:rPr>
            <w:noProof/>
            <w:lang w:bidi="ar-SA"/>
          </w:rPr>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345"/>
                      </a:xfrm>
                      <a:prstGeom prst="rect">
                        <a:avLst/>
                      </a:prstGeom>
                    </pic:spPr>
                  </pic:pic>
                </a:graphicData>
              </a:graphic>
            </wp:inline>
          </w:drawing>
        </w:r>
      </w:ins>
    </w:p>
    <w:p w:rsidR="00961E9C" w:rsidRDefault="00961E9C" w:rsidP="00CA427F">
      <w:pPr>
        <w:pStyle w:val="Caption"/>
      </w:pPr>
      <w:bookmarkStart w:id="2720" w:name="_Toc351997953"/>
      <w:bookmarkStart w:id="2721" w:name="_Toc353178068"/>
      <w:r>
        <w:t xml:space="preserve">Figure </w:t>
      </w:r>
      <w:ins w:id="2722" w:author="Ed" w:date="2013-04-08T09:44:00Z">
        <w:r w:rsidR="006B701A">
          <w:fldChar w:fldCharType="begin"/>
        </w:r>
        <w:r w:rsidR="00851713">
          <w:instrText xml:space="preserve"> SEQ Figure \* ARABIC </w:instrText>
        </w:r>
      </w:ins>
      <w:r w:rsidR="006B701A">
        <w:fldChar w:fldCharType="separate"/>
      </w:r>
      <w:ins w:id="2723" w:author="Edward Venator" w:date="2013-04-11T09:15:00Z">
        <w:r w:rsidR="00E141B1">
          <w:rPr>
            <w:noProof/>
          </w:rPr>
          <w:t>20</w:t>
        </w:r>
      </w:ins>
      <w:ins w:id="2724" w:author="Ed" w:date="2013-04-08T09:50:00Z">
        <w:del w:id="2725" w:author="Edward Venator" w:date="2013-04-11T09:15:00Z">
          <w:r w:rsidR="006B59B9" w:rsidDel="00E141B1">
            <w:rPr>
              <w:noProof/>
            </w:rPr>
            <w:delText>19</w:delText>
          </w:r>
        </w:del>
      </w:ins>
      <w:ins w:id="2726" w:author="Ed" w:date="2013-04-08T09:44:00Z">
        <w:r w:rsidR="006B701A">
          <w:fldChar w:fldCharType="end"/>
        </w:r>
      </w:ins>
      <w:del w:id="2727" w:author="Ed" w:date="2013-04-08T09:44:00Z">
        <w:r w:rsidR="006B701A" w:rsidDel="00851713">
          <w:fldChar w:fldCharType="begin"/>
        </w:r>
        <w:r w:rsidR="00DB619F" w:rsidDel="00851713">
          <w:delInstrText xml:space="preserve"> SEQ Figure \* ARABIC </w:delInstrText>
        </w:r>
        <w:r w:rsidR="006B701A" w:rsidDel="00851713">
          <w:fldChar w:fldCharType="separate"/>
        </w:r>
      </w:del>
      <w:del w:id="2728" w:author="Ed" w:date="2013-04-08T09:42:00Z">
        <w:r w:rsidR="008F4491" w:rsidDel="00B60E2F">
          <w:rPr>
            <w:noProof/>
          </w:rPr>
          <w:delText>19</w:delText>
        </w:r>
      </w:del>
      <w:del w:id="2729" w:author="Ed" w:date="2013-04-08T09:44:00Z">
        <w:r w:rsidR="006B701A" w:rsidDel="00851713">
          <w:rPr>
            <w:noProof/>
          </w:rPr>
          <w:fldChar w:fldCharType="end"/>
        </w:r>
      </w:del>
      <w:r>
        <w:t>: Voltage curve during discharge test with actuators idle.</w:t>
      </w:r>
      <w:bookmarkEnd w:id="2720"/>
      <w:bookmarkEnd w:id="2721"/>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pPr>
        <w:rPr>
          <w:del w:id="2730" w:author="Ed" w:date="2013-04-11T09:12:00Z"/>
        </w:rPr>
      </w:pPr>
      <w:del w:id="2731" w:author="Ed" w:date="2013-04-11T09:12:00Z">
        <w:r>
          <w:rPr>
            <w:noProof/>
            <w:lang w:bidi="ar-SA"/>
          </w:rPr>
          <w:drawing>
            <wp:inline distT="0" distB="0" distL="0" distR="0">
              <wp:extent cx="5486400" cy="3050345"/>
              <wp:effectExtent l="0" t="0" r="0" b="0"/>
              <wp:docPr id="3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345"/>
                      </a:xfrm>
                      <a:prstGeom prst="rect">
                        <a:avLst/>
                      </a:prstGeom>
                    </pic:spPr>
                  </pic:pic>
                </a:graphicData>
              </a:graphic>
            </wp:inline>
          </w:drawing>
        </w:r>
      </w:del>
    </w:p>
    <w:p w:rsidR="00961E9C" w:rsidRDefault="00961E9C" w:rsidP="00CA427F">
      <w:pPr>
        <w:rPr>
          <w:ins w:id="2732" w:author="Ed" w:date="2013-04-11T09:12:00Z"/>
        </w:rPr>
      </w:pPr>
      <w:ins w:id="2733" w:author="Ed" w:date="2013-04-11T09:12:00Z">
        <w:r>
          <w:rPr>
            <w:noProof/>
            <w:lang w:bidi="ar-SA"/>
          </w:rPr>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3050345"/>
                      </a:xfrm>
                      <a:prstGeom prst="rect">
                        <a:avLst/>
                      </a:prstGeom>
                    </pic:spPr>
                  </pic:pic>
                </a:graphicData>
              </a:graphic>
            </wp:inline>
          </w:drawing>
        </w:r>
      </w:ins>
    </w:p>
    <w:p w:rsidR="00961E9C" w:rsidRDefault="00961E9C" w:rsidP="00CA427F">
      <w:pPr>
        <w:pStyle w:val="Caption"/>
      </w:pPr>
      <w:bookmarkStart w:id="2734" w:name="_Toc351997954"/>
      <w:bookmarkStart w:id="2735" w:name="_Toc353178069"/>
      <w:r>
        <w:t xml:space="preserve">Figure </w:t>
      </w:r>
      <w:ins w:id="2736" w:author="Ed" w:date="2013-04-08T09:44:00Z">
        <w:r w:rsidR="006B701A">
          <w:fldChar w:fldCharType="begin"/>
        </w:r>
        <w:r w:rsidR="00851713">
          <w:instrText xml:space="preserve"> SEQ Figure \* ARABIC </w:instrText>
        </w:r>
      </w:ins>
      <w:r w:rsidR="006B701A">
        <w:fldChar w:fldCharType="separate"/>
      </w:r>
      <w:ins w:id="2737" w:author="Edward Venator" w:date="2013-04-11T09:15:00Z">
        <w:r w:rsidR="00E141B1">
          <w:rPr>
            <w:noProof/>
          </w:rPr>
          <w:t>21</w:t>
        </w:r>
      </w:ins>
      <w:ins w:id="2738" w:author="Ed" w:date="2013-04-08T09:50:00Z">
        <w:del w:id="2739" w:author="Edward Venator" w:date="2013-04-11T09:15:00Z">
          <w:r w:rsidR="006B59B9" w:rsidDel="00E141B1">
            <w:rPr>
              <w:noProof/>
            </w:rPr>
            <w:delText>20</w:delText>
          </w:r>
        </w:del>
      </w:ins>
      <w:ins w:id="2740" w:author="Ed" w:date="2013-04-08T09:44:00Z">
        <w:r w:rsidR="006B701A">
          <w:fldChar w:fldCharType="end"/>
        </w:r>
      </w:ins>
      <w:del w:id="2741" w:author="Ed" w:date="2013-04-08T09:44:00Z">
        <w:r w:rsidR="006B701A" w:rsidDel="00851713">
          <w:fldChar w:fldCharType="begin"/>
        </w:r>
        <w:r w:rsidR="00DB619F" w:rsidDel="00851713">
          <w:delInstrText xml:space="preserve"> SEQ Figure \* ARABIC </w:delInstrText>
        </w:r>
        <w:r w:rsidR="006B701A" w:rsidDel="00851713">
          <w:fldChar w:fldCharType="separate"/>
        </w:r>
      </w:del>
      <w:del w:id="2742" w:author="Ed" w:date="2013-04-08T09:42:00Z">
        <w:r w:rsidR="008F4491" w:rsidDel="00B60E2F">
          <w:rPr>
            <w:noProof/>
          </w:rPr>
          <w:delText>20</w:delText>
        </w:r>
      </w:del>
      <w:del w:id="2743" w:author="Ed" w:date="2013-04-08T09:44:00Z">
        <w:r w:rsidR="006B701A" w:rsidDel="00851713">
          <w:rPr>
            <w:noProof/>
          </w:rPr>
          <w:fldChar w:fldCharType="end"/>
        </w:r>
      </w:del>
      <w:r>
        <w:t xml:space="preserve">: Voltage curve during discharge test with </w:t>
      </w:r>
      <w:proofErr w:type="spellStart"/>
      <w:r>
        <w:t>drivetrain</w:t>
      </w:r>
      <w:proofErr w:type="spellEnd"/>
      <w:r>
        <w:t xml:space="preserve"> exercised.</w:t>
      </w:r>
      <w:bookmarkEnd w:id="2734"/>
      <w:bookmarkEnd w:id="2735"/>
    </w:p>
    <w:p w:rsidR="00AF0BEB" w:rsidRDefault="00AF0BEB" w:rsidP="00CA427F">
      <w:r>
        <w:lastRenderedPageBreak/>
        <w:t xml:space="preserve">In the second test, the robot was strapped to a platform with rollers, and the </w:t>
      </w:r>
      <w:proofErr w:type="spellStart"/>
      <w:r>
        <w:t>drivetrain</w:t>
      </w:r>
      <w:proofErr w:type="spellEnd"/>
      <w:r>
        <w:t xml:space="preserve">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CA427F">
      <w:pPr>
        <w:rPr>
          <w:highlight w:val="yellow"/>
        </w:rPr>
      </w:pPr>
      <w:r>
        <w:rPr>
          <w:highlight w:val="yellow"/>
        </w:rPr>
        <w:t>[ARM VOLTAGE F</w:t>
      </w:r>
      <w:r w:rsidR="00AF0BEB" w:rsidRPr="00801869">
        <w:rPr>
          <w:highlight w:val="yellow"/>
        </w:rPr>
        <w:t>IGURE]</w:t>
      </w:r>
    </w:p>
    <w:p w:rsidR="00AF0BEB" w:rsidRDefault="00AF0BEB" w:rsidP="00CA427F">
      <w:r>
        <w:t xml:space="preserve">In the third test, the </w:t>
      </w:r>
      <w:proofErr w:type="spellStart"/>
      <w:r>
        <w:t>drivetrain</w:t>
      </w:r>
      <w:proofErr w:type="spellEnd"/>
      <w:r>
        <w:t xml:space="preserve"> was disabled but the arm was commanded to repeatedly execute trajectories between the stow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CA427F">
      <w:r>
        <w:t>From these tests, it appears likely that the rob</w:t>
      </w:r>
      <w:bookmarkStart w:id="2744" w:name="_GoBack"/>
      <w:bookmarkEnd w:id="2744"/>
      <w:r>
        <w:t>ot could run in typical operation for about 3 [</w:t>
      </w:r>
      <w:r w:rsidRPr="00801869">
        <w:rPr>
          <w:highlight w:val="yellow"/>
        </w:rPr>
        <w:t>CHECK THIS</w:t>
      </w:r>
      <w:r>
        <w:t>] hours before its batteries are critically low. With adequate charging facilities and redundant robots or batteries, this should be adequate for a factory environment.</w:t>
      </w:r>
    </w:p>
    <w:p w:rsidR="00AF0BEB" w:rsidRDefault="00AF0BEB">
      <w:pPr>
        <w:pStyle w:val="Heading2"/>
      </w:pPr>
      <w:bookmarkStart w:id="2745" w:name="_Toc353178011"/>
      <w:bookmarkStart w:id="2746" w:name="_Toc352798832"/>
      <w:bookmarkStart w:id="2747" w:name="_Toc353435308"/>
      <w:r>
        <w:t>The Kinect</w:t>
      </w:r>
      <w:bookmarkEnd w:id="2745"/>
      <w:bookmarkEnd w:id="2746"/>
      <w:bookmarkEnd w:id="2747"/>
    </w:p>
    <w:p w:rsidR="00E141B1" w:rsidRDefault="00AF0BEB">
      <w:pPr>
        <w:pStyle w:val="Heading3"/>
        <w:pPrChange w:id="2748" w:author="Ed" w:date="2013-04-02T11:37:00Z">
          <w:pPr>
            <w:pStyle w:val="Heading2"/>
          </w:pPr>
        </w:pPrChange>
      </w:pPr>
      <w:bookmarkStart w:id="2749" w:name="_Toc353178012"/>
      <w:bookmarkStart w:id="2750" w:name="_Toc352798833"/>
      <w:bookmarkStart w:id="2751" w:name="_Toc353435309"/>
      <w:r>
        <w:t>For Object Localization and Arm Planning</w:t>
      </w:r>
      <w:bookmarkEnd w:id="2749"/>
      <w:bookmarkEnd w:id="2750"/>
      <w:bookmarkEnd w:id="2751"/>
    </w:p>
    <w:p w:rsidR="00AF0BEB" w:rsidRDefault="00AF0BEB" w:rsidP="00CA427F">
      <w:r>
        <w:t>A major part of the validation task depended on the Kinect as a sensor for object segmentation and recognition.</w:t>
      </w:r>
      <w:del w:id="2752" w:author="Ed" w:date="2013-04-08T11:25:00Z">
        <w:r w:rsidDel="008A5227">
          <w:delText xml:space="preserve"> Unfortunately, the data from the Kinect proved to be unreliable.</w:delText>
        </w:r>
      </w:del>
      <w:del w:id="2753" w:author="Ed" w:date="2013-04-11T09:12:00Z">
        <w:r>
          <w:delText xml:space="preserve"> </w:delText>
        </w:r>
      </w:del>
      <w:ins w:id="2754" w:author="Ed" w:date="2013-04-11T09:12:00Z">
        <w:r>
          <w:t xml:space="preserve"> </w:t>
        </w:r>
      </w:ins>
      <w:ins w:id="2755" w:author="Ed" w:date="2013-04-08T11:25:00Z">
        <w:r w:rsidR="008A5227">
          <w:t xml:space="preserve">The Kinect point cloud was used as the input to segmentation and localization nodes to determine the location of </w:t>
        </w:r>
        <w:proofErr w:type="spellStart"/>
        <w:r w:rsidR="008A5227">
          <w:t>manipulable</w:t>
        </w:r>
        <w:proofErr w:type="spellEnd"/>
        <w:r w:rsidR="008A5227">
          <w:t xml:space="preserve"> objects on a table. </w:t>
        </w:r>
      </w:ins>
      <w:ins w:id="2756" w:author="Ed" w:date="2013-04-08T11:30:00Z">
        <w:r w:rsidR="008A5227">
          <w:t>The Kinect’s accuracy was the largest obstacle to successfully completing the validation task. [</w:t>
        </w:r>
        <w:r w:rsidR="006B701A" w:rsidRPr="006B701A">
          <w:rPr>
            <w:highlight w:val="yellow"/>
            <w:rPrChange w:id="2757" w:author="Ed" w:date="2013-04-08T11:31:00Z">
              <w:rPr>
                <w:color w:val="000080"/>
                <w:u w:val="single"/>
              </w:rPr>
            </w:rPrChange>
          </w:rPr>
          <w:t>MORE AS THE STORY DEVELOPS. DETAILS AT 11]</w:t>
        </w:r>
      </w:ins>
    </w:p>
    <w:p w:rsidR="00E141B1" w:rsidRDefault="00AF0BEB">
      <w:pPr>
        <w:pStyle w:val="Heading3"/>
        <w:pPrChange w:id="2758" w:author="Ed" w:date="2013-04-02T11:37:00Z">
          <w:pPr>
            <w:pStyle w:val="Heading2"/>
          </w:pPr>
        </w:pPrChange>
      </w:pPr>
      <w:bookmarkStart w:id="2759" w:name="_Toc353178013"/>
      <w:bookmarkStart w:id="2760" w:name="_Toc352798834"/>
      <w:bookmarkStart w:id="2761" w:name="_Toc353435310"/>
      <w:r>
        <w:t>For Reading QR Codes</w:t>
      </w:r>
      <w:bookmarkEnd w:id="2759"/>
      <w:bookmarkEnd w:id="2760"/>
      <w:bookmarkEnd w:id="2761"/>
    </w:p>
    <w:p w:rsidR="00AF0BEB" w:rsidDel="003731CE" w:rsidRDefault="00AF0BEB" w:rsidP="003731CE">
      <w:pPr>
        <w:rPr>
          <w:del w:id="2762" w:author="Edward Venator" w:date="2013-04-11T09:54:00Z"/>
        </w:rPr>
        <w:pPrChange w:id="2763" w:author="Edward Venator" w:date="2013-04-11T09:54:00Z">
          <w:pPr>
            <w:pStyle w:val="Heading1"/>
            <w:pageBreakBefore w:val="0"/>
            <w:numPr>
              <w:numId w:val="0"/>
            </w:numPr>
            <w:ind w:left="0" w:firstLine="0"/>
          </w:pPr>
        </w:pPrChange>
      </w:pPr>
      <w:r>
        <w:lastRenderedPageBreak/>
        <w:t xml:space="preserve">The Kinect’s RGB camera captures video at VGA resolution (640 by 480 pixels). Experiments with reading QR codes showed that a Kinect did not have sufficient resolution to read a tag, even when the tag filled the entire field of view of the Kinect. </w:t>
      </w:r>
      <w:del w:id="2764" w:author="Ed" w:date="2013-04-08T11:26:00Z">
        <w:r w:rsidDel="008A5227">
          <w:delText xml:space="preserve">Unfortunately, </w:delText>
        </w:r>
      </w:del>
      <w:del w:id="2765" w:author="Ed" w:date="2013-04-11T09:12:00Z">
        <w:r>
          <w:delText>this</w:delText>
        </w:r>
      </w:del>
      <w:del w:id="2766" w:author="Ed" w:date="2013-04-08T11:26:00Z">
        <w:r w:rsidDel="008A5227">
          <w:delText>t</w:delText>
        </w:r>
      </w:del>
      <w:ins w:id="2767" w:author="Ed" w:date="2013-04-08T11:26:00Z">
        <w:r w:rsidR="008A5227">
          <w:t>T</w:t>
        </w:r>
      </w:ins>
      <w:ins w:id="2768" w:author="Ed" w:date="2013-04-11T09:12:00Z">
        <w:r>
          <w:t>his</w:t>
        </w:r>
      </w:ins>
      <w:r>
        <w:t xml:space="preserve"> means that in order for the Kinect to be useful for recognition of tagged “smart” payloads, it must be paired with (and calibrated to) an external camera with a higher resolution sensor.</w:t>
      </w:r>
    </w:p>
    <w:p w:rsidR="003731CE" w:rsidRDefault="003731CE" w:rsidP="00CA427F">
      <w:pPr>
        <w:rPr>
          <w:ins w:id="2769" w:author="Edward Venator" w:date="2013-04-11T09:54:00Z"/>
        </w:rPr>
      </w:pPr>
    </w:p>
    <w:p w:rsidR="00AF0BEB" w:rsidDel="00F2098B" w:rsidRDefault="00AF0BEB" w:rsidP="00DE35D6">
      <w:pPr>
        <w:pStyle w:val="Heading2"/>
        <w:numPr>
          <w:ilvl w:val="0"/>
          <w:numId w:val="0"/>
        </w:numPr>
        <w:rPr>
          <w:del w:id="2770" w:author="Ed" w:date="2013-04-08T02:38:00Z"/>
        </w:rPr>
      </w:pPr>
      <w:del w:id="2771" w:author="Ed" w:date="2013-04-08T02:38:00Z">
        <w:r w:rsidDel="00F2098B">
          <w:delText>Open Source Software</w:delText>
        </w:r>
      </w:del>
    </w:p>
    <w:p w:rsidR="00E141B1" w:rsidRDefault="00AF0BEB">
      <w:pPr>
        <w:ind w:left="0"/>
        <w:rPr>
          <w:del w:id="2772" w:author="Ed" w:date="2013-04-08T02:38:00Z"/>
        </w:rPr>
        <w:pPrChange w:id="2773" w:author="Ed" w:date="2013-04-11T09:12:00Z">
          <w:pPr/>
        </w:pPrChange>
      </w:pPr>
      <w:del w:id="2774" w:author="Ed" w:date="2013-04-08T02:38:00Z">
        <w:r w:rsidDel="00F2098B">
          <w:delTex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delText>
        </w:r>
      </w:del>
    </w:p>
    <w:p w:rsidR="00E141B1" w:rsidRDefault="00AF0BEB">
      <w:pPr>
        <w:ind w:left="0"/>
        <w:rPr>
          <w:del w:id="2775" w:author="Ed" w:date="2013-04-08T02:38:00Z"/>
        </w:rPr>
        <w:pPrChange w:id="2776" w:author="Ed" w:date="2013-04-11T09:12:00Z">
          <w:pPr/>
        </w:pPrChange>
      </w:pPr>
      <w:del w:id="2777" w:author="Ed" w:date="2013-04-08T02:38:00Z">
        <w:r w:rsidDel="00F2098B">
          <w:delText>The ROS core, consisting of the ROS graph node management and message passing systems, is stable and includes many tools that facilitate rapid robot development and management of complex robot software. However, much of the open source software developed for ROS is incomplete, limited, or inadequately tested. This section describes some of the problems encountered with open source software from the ROS community.</w:delText>
        </w:r>
      </w:del>
    </w:p>
    <w:p w:rsidR="00E141B1" w:rsidRDefault="00AF0BEB">
      <w:pPr>
        <w:pStyle w:val="Heading3"/>
        <w:rPr>
          <w:del w:id="2778" w:author="Ed" w:date="2013-04-08T02:38:00Z"/>
        </w:rPr>
        <w:pPrChange w:id="2779" w:author="Ed" w:date="2013-04-08T02:38:00Z">
          <w:pPr>
            <w:pStyle w:val="Heading2"/>
          </w:pPr>
        </w:pPrChange>
      </w:pPr>
      <w:del w:id="2780" w:author="Ed" w:date="2013-04-08T02:38:00Z">
        <w:r w:rsidDel="00F2098B">
          <w:delText>API Stability</w:delText>
        </w:r>
      </w:del>
    </w:p>
    <w:p w:rsidR="00E141B1" w:rsidRDefault="00AF0BEB">
      <w:pPr>
        <w:ind w:left="0"/>
        <w:rPr>
          <w:del w:id="2781" w:author="Ed" w:date="2013-04-08T02:38:00Z"/>
        </w:rPr>
        <w:pPrChange w:id="2782" w:author="Ed" w:date="2013-04-11T09:12:00Z">
          <w:pPr/>
        </w:pPrChange>
      </w:pPr>
      <w:del w:id="2783" w:author="Ed" w:date="2013-04-08T02:38:00Z">
        <w:r w:rsidDel="00F2098B">
          <w:delTex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w:delText>
        </w:r>
      </w:del>
      <w:del w:id="2784" w:author="Ed" w:date="2013-04-01T14:14:00Z">
        <w:r w:rsidDel="00C26887">
          <w:delText>ABBY</w:delText>
        </w:r>
      </w:del>
      <w:del w:id="2785" w:author="Ed" w:date="2013-04-08T02:38:00Z">
        <w:r w:rsidDel="00F2098B">
          <w:delText xml:space="preserve"> is the first Case robot to use the Fuerte distribution of ROS, which was released in Spring 2012. At the time, </w:delText>
        </w:r>
      </w:del>
      <w:del w:id="2786" w:author="Ed" w:date="2013-04-11T09:12:00Z">
        <w:r w:rsidR="00A22D11">
          <w:delText>Fuerte</w:delText>
        </w:r>
      </w:del>
      <w:del w:id="2787" w:author="Ed" w:date="2013-04-02T09:57:00Z">
        <w:r w:rsidDel="00A22D11">
          <w:delText xml:space="preserve">it </w:delText>
        </w:r>
      </w:del>
      <w:del w:id="2788" w:author="Ed" w:date="2013-04-08T02:38:00Z">
        <w:r w:rsidDel="00F2098B">
          <w:delText>was the only ROS distribution to run on Ubuntu 12.04, which is the current Long Term Support release of Ubuntu. ROS Electric, the previous version of ROS, does not support Ubuntu 12.04. In order to port the existing CWRU ROS package to Fuerte, several changes had to be made. When the ROS Groovy distribution was released in Fall 2012, so many APIs were changed, particularly in the arm navigation stack, that the decision was made not to upgrade.</w:delText>
        </w:r>
        <w:r w:rsidRPr="007556EA" w:rsidDel="00F2098B">
          <w:delText xml:space="preserve"> </w:delText>
        </w:r>
      </w:del>
    </w:p>
    <w:p w:rsidR="00E141B1" w:rsidDel="003731CE" w:rsidRDefault="00AF0BEB">
      <w:pPr>
        <w:ind w:left="0"/>
        <w:rPr>
          <w:del w:id="2789" w:author="Edward Venator" w:date="2013-04-11T09:54:00Z"/>
        </w:rPr>
        <w:pPrChange w:id="2790" w:author="Ed" w:date="2013-04-11T09:12:00Z">
          <w:pPr/>
        </w:pPrChange>
      </w:pPr>
      <w:del w:id="2791" w:author="Edward Venator" w:date="2013-04-11T09:54:00Z">
        <w:r w:rsidDel="003731CE">
          <w:delTex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w:delText>
        </w:r>
        <w:r w:rsidDel="003731CE">
          <w:delText>ABBY</w:delText>
        </w:r>
        <w:r w:rsidDel="003731CE">
          <w:delText xml:space="preserve"> uses a custom-written fork of ROS Serial that properly supports ROS services. The Groovy release of ROS serial includes </w:delText>
        </w:r>
        <w:r w:rsidDel="003731CE">
          <w:delText xml:space="preserve">and </w:delText>
        </w:r>
        <w:r w:rsidDel="003731CE">
          <w:delText xml:space="preserve">complete rewrite of the code in question, but </w:delText>
        </w:r>
        <w:r w:rsidDel="003731CE">
          <w:delText xml:space="preserve">this was not discovered until after the changes were made, and </w:delText>
        </w:r>
        <w:r w:rsidDel="003731CE">
          <w:delText xml:space="preserve">the rewrite was not backported to </w:delText>
        </w:r>
        <w:r w:rsidR="007B1D78" w:rsidDel="003731CE">
          <w:delText>ROS F</w:delText>
        </w:r>
        <w:r w:rsidDel="003731CE">
          <w:delText>uerte.</w:delText>
        </w:r>
      </w:del>
    </w:p>
    <w:p w:rsidR="00E141B1" w:rsidDel="003731CE" w:rsidRDefault="00AF0BEB">
      <w:pPr>
        <w:pStyle w:val="Heading3"/>
        <w:rPr>
          <w:del w:id="2792" w:author="Edward Venator" w:date="2013-04-11T09:54:00Z"/>
        </w:rPr>
        <w:pPrChange w:id="2793" w:author="Ed" w:date="2013-04-08T02:38:00Z">
          <w:pPr>
            <w:pStyle w:val="Heading2"/>
          </w:pPr>
        </w:pPrChange>
      </w:pPr>
      <w:del w:id="2794" w:author="Edward Venator" w:date="2013-04-11T09:54:00Z">
        <w:r w:rsidDel="003731CE">
          <w:delText>Documentation</w:delText>
        </w:r>
      </w:del>
    </w:p>
    <w:p w:rsidR="00E141B1" w:rsidDel="003731CE" w:rsidRDefault="00AF0BEB">
      <w:pPr>
        <w:ind w:left="0"/>
        <w:rPr>
          <w:del w:id="2795" w:author="Edward Venator" w:date="2013-04-11T09:54:00Z"/>
        </w:rPr>
        <w:pPrChange w:id="2796" w:author="Ed" w:date="2013-04-11T09:12:00Z">
          <w:pPr/>
        </w:pPrChange>
      </w:pPr>
      <w:del w:id="2797" w:author="Edward Venator" w:date="2013-04-11T09:54:00Z">
        <w:r w:rsidDel="003731CE">
          <w:delText xml:space="preserve">ROS documentation is a mix of a wiki system, a question and answer forum, and autogenerated documentation </w:delText>
        </w:r>
        <w:r w:rsidDel="003731CE">
          <w:delText xml:space="preserve">for </w:delText>
        </w:r>
        <w:r w:rsidDel="003731CE">
          <w:delText xml:space="preserve">the code. Unfortunately, because the documentation is in the form of a wiki, it is often incomplete and out of date. The autogenerated documentation is up to date, but not often very helpful because the code itself is not </w:delText>
        </w:r>
        <w:r w:rsidR="00604510" w:rsidDel="003731CE">
          <w:delText>annotated with comments</w:delText>
        </w:r>
        <w:r w:rsidDel="003731CE">
          <w:delText>.</w:delText>
        </w:r>
        <w:r w:rsidDel="003731CE">
          <w:delText>documented</w:delText>
        </w:r>
        <w:r w:rsidDel="003731CE">
          <w:delText>. As a result, much of the autogenerated documentation is little more than a list of available methods and a link to the source code. The lack of documentation means that reading and understanding the source code is a must before using most ROS packages.</w:delText>
        </w:r>
      </w:del>
    </w:p>
    <w:p w:rsidR="00E141B1" w:rsidDel="003731CE" w:rsidRDefault="00AF0BEB">
      <w:pPr>
        <w:pStyle w:val="Heading3"/>
        <w:rPr>
          <w:del w:id="2798" w:author="Edward Venator" w:date="2013-04-11T09:54:00Z"/>
        </w:rPr>
        <w:pPrChange w:id="2799" w:author="Ed" w:date="2013-04-08T02:38:00Z">
          <w:pPr>
            <w:pStyle w:val="Heading2"/>
          </w:pPr>
        </w:pPrChange>
      </w:pPr>
      <w:del w:id="2800" w:author="Edward Venator" w:date="2013-04-11T09:54:00Z">
        <w:r w:rsidDel="003731CE">
          <w:delText>Reusability of PR2 Software</w:delText>
        </w:r>
      </w:del>
    </w:p>
    <w:p w:rsidR="00E141B1" w:rsidDel="003731CE" w:rsidRDefault="00AF0BEB">
      <w:pPr>
        <w:ind w:left="0"/>
        <w:rPr>
          <w:del w:id="2801" w:author="Edward Venator" w:date="2013-04-11T09:54:00Z"/>
        </w:rPr>
        <w:pPrChange w:id="2802" w:author="Ed" w:date="2013-04-11T09:12:00Z">
          <w:pPr/>
        </w:pPrChange>
      </w:pPr>
      <w:del w:id="2803" w:author="Edward Venator" w:date="2013-04-11T09:54:00Z">
        <w:r w:rsidDel="003731CE">
          <w:delText xml:space="preserve">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w:delText>
        </w:r>
        <w:r w:rsidDel="003731CE">
          <w:delText>ABBY</w:delText>
        </w:r>
        <w:r w:rsidDel="003731CE">
          <w:delText xml:space="preserve">, as it would open up a large library of abilities for </w:delText>
        </w:r>
        <w:r w:rsidDel="003731CE">
          <w:delText>ABBY</w:delText>
        </w:r>
        <w:r w:rsidDel="003731CE">
          <w:delText xml:space="preserve">.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w:delText>
        </w:r>
        <w:r w:rsidDel="003731CE">
          <w:delText>ABBY</w:delText>
        </w:r>
        <w:r w:rsidDel="003731CE">
          <w:delText xml:space="preserve"> are the tabletop object segmentation node and the object bounding box server, which are a very small part of a tabletop object manipulation pipeline written for the PR2. The rest of </w:delText>
        </w:r>
        <w:r w:rsidDel="003731CE">
          <w:delText>ABBY</w:delText>
        </w:r>
        <w:r w:rsidDel="003731CE">
          <w:delText>’s software is either from more general ROS stacks or custom-written.</w:delText>
        </w:r>
      </w:del>
    </w:p>
    <w:p w:rsidR="00E141B1" w:rsidDel="003731CE" w:rsidRDefault="00AF0BEB">
      <w:pPr>
        <w:pStyle w:val="Heading3"/>
        <w:rPr>
          <w:del w:id="2804" w:author="Edward Venator" w:date="2013-04-11T09:54:00Z"/>
        </w:rPr>
        <w:pPrChange w:id="2805" w:author="Ed" w:date="2013-04-08T02:38:00Z">
          <w:pPr>
            <w:pStyle w:val="Heading2"/>
          </w:pPr>
        </w:pPrChange>
      </w:pPr>
      <w:del w:id="2806" w:author="Edward Venator" w:date="2013-04-11T09:54:00Z">
        <w:r w:rsidDel="003731CE">
          <w:delText>Safety and Reliability</w:delText>
        </w:r>
      </w:del>
    </w:p>
    <w:p w:rsidR="00E141B1" w:rsidDel="003731CE" w:rsidRDefault="00AF0BEB">
      <w:pPr>
        <w:ind w:left="0"/>
        <w:rPr>
          <w:del w:id="2807" w:author="Edward Venator" w:date="2013-04-11T09:54:00Z"/>
        </w:rPr>
        <w:pPrChange w:id="2808" w:author="Ed" w:date="2013-04-11T09:12:00Z">
          <w:pPr/>
        </w:pPrChange>
      </w:pPr>
      <w:del w:id="2809" w:author="Edward Venator" w:date="2013-04-11T09:54:00Z">
        <w:r w:rsidDel="003731CE">
          <w:delText>There are many standards and standard practices for writing software for industrial machines. These standards were created to ensure that the software runs safely and reliably, is robust, and fails gracefully and safely. ROS does not conform to these standards.</w:delText>
        </w:r>
      </w:del>
    </w:p>
    <w:p w:rsidR="00E141B1" w:rsidDel="003731CE" w:rsidRDefault="00AF0BEB">
      <w:pPr>
        <w:ind w:left="0"/>
        <w:rPr>
          <w:del w:id="2810" w:author="Edward Venator" w:date="2013-04-11T09:54:00Z"/>
        </w:rPr>
        <w:pPrChange w:id="2811" w:author="Ed" w:date="2013-04-11T09:12:00Z">
          <w:pPr/>
        </w:pPrChange>
      </w:pPr>
      <w:del w:id="2812" w:author="Edward Venator" w:date="2013-04-11T09:54:00Z">
        <w:r w:rsidDel="003731CE">
          <w:delTex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delText>
        </w:r>
      </w:del>
    </w:p>
    <w:p w:rsidR="00E141B1" w:rsidDel="003731CE" w:rsidRDefault="00AF0BEB">
      <w:pPr>
        <w:ind w:left="0"/>
        <w:rPr>
          <w:del w:id="2813" w:author="Edward Venator" w:date="2013-04-11T09:54:00Z"/>
        </w:rPr>
        <w:pPrChange w:id="2814" w:author="Ed" w:date="2013-04-11T09:12:00Z">
          <w:pPr/>
        </w:pPrChange>
      </w:pPr>
      <w:del w:id="2815" w:author="Edward Venator" w:date="2013-04-11T09:54:00Z">
        <w:r w:rsidDel="003731CE">
          <w:delTex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delText>
        </w:r>
      </w:del>
    </w:p>
    <w:p w:rsidR="00E141B1" w:rsidRDefault="00AF0BEB">
      <w:pPr>
        <w:ind w:left="0"/>
        <w:rPr>
          <w:del w:id="2816" w:author="Ed" w:date="2013-04-08T02:38:00Z"/>
        </w:rPr>
        <w:pPrChange w:id="2817" w:author="Ed" w:date="2013-04-11T09:12:00Z">
          <w:pPr/>
        </w:pPrChange>
      </w:pPr>
      <w:del w:id="2818" w:author="Edward Venator" w:date="2013-04-11T09:54:00Z">
        <w:r w:rsidDel="003731CE">
          <w:delText xml:space="preserve">In fact, most ROS software will crash easily due to memory allocation errors when </w:delText>
        </w:r>
        <w:bookmarkStart w:id="2819" w:name="_Toc353435313"/>
        <w:r w:rsidDel="003731CE">
          <w:delText xml:space="preserve">receiving </w:delText>
        </w:r>
        <w:r w:rsidDel="003731CE">
          <w:delText xml:space="preserve">a </w:delText>
        </w:r>
      </w:del>
      <w:bookmarkEnd w:id="2819"/>
      <w:del w:id="2820" w:author="Ed" w:date="2013-04-02T09:58:00Z">
        <w:r w:rsidDel="00AC7E88">
          <w:delText>memory allocation error</w:delText>
        </w:r>
      </w:del>
      <w:del w:id="2821" w:author="Ed" w:date="2013-04-08T02:38:00Z">
        <w:r w:rsidDel="00F2098B">
          <w:delText xml:space="preserve">. This behavior was observed in the </w:delText>
        </w:r>
      </w:del>
      <w:del w:id="2822" w:author="Ed" w:date="2013-04-01T15:09:00Z">
        <w:r w:rsidDel="002A42A1">
          <w:delText xml:space="preserve">inverse </w:delText>
        </w:r>
      </w:del>
      <w:del w:id="2823" w:author="Ed" w:date="2013-04-11T09:12:00Z">
        <w:r w:rsidR="002A42A1">
          <w:delText>kinematics</w:delText>
        </w:r>
      </w:del>
      <w:del w:id="2824" w:author="Ed" w:date="2013-04-01T15:09:00Z">
        <w:r w:rsidDel="002A42A1">
          <w:delText>kinematic</w:delText>
        </w:r>
      </w:del>
      <w:del w:id="2825" w:author="Ed" w:date="2013-04-08T02:38:00Z">
        <w:r w:rsidDel="00F2098B">
          <w:delText xml:space="preserve">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itself, this exposes a large security hole in ROS. It is possible to bring down or otherwise compromise a robot simply by sending it a malformed message. Since message senders are not validated and messages are not encrypted in any way, an attacker could do this from anywhere on the robot’s subnet, provided the robot’s ROS master IP and port were known.</w:delText>
        </w:r>
      </w:del>
    </w:p>
    <w:p w:rsidR="00D23F78" w:rsidRDefault="00D23F78" w:rsidP="003731CE">
      <w:pPr>
        <w:pStyle w:val="Heading1NoNumber"/>
        <w:rPr>
          <w:ins w:id="2826" w:author="Ed" w:date="2013-04-08T02:34:00Z"/>
        </w:rPr>
        <w:pPrChange w:id="2827" w:author="Edward Venator" w:date="2013-04-11T09:54:00Z">
          <w:pPr>
            <w:pStyle w:val="Heading1"/>
            <w:numPr>
              <w:numId w:val="0"/>
            </w:numPr>
            <w:ind w:left="0" w:firstLine="0"/>
          </w:pPr>
        </w:pPrChange>
      </w:pPr>
      <w:bookmarkStart w:id="2828" w:name="_Toc353435314"/>
      <w:ins w:id="2829" w:author="Ed" w:date="2013-04-08T02:34:00Z">
        <w:r>
          <w:lastRenderedPageBreak/>
          <w:t>Discussion</w:t>
        </w:r>
        <w:bookmarkEnd w:id="2828"/>
      </w:ins>
    </w:p>
    <w:p w:rsidR="00D23F78" w:rsidRDefault="00D23F78" w:rsidP="00D23F78">
      <w:pPr>
        <w:rPr>
          <w:ins w:id="2830" w:author="Ed" w:date="2013-04-08T02:34:00Z"/>
        </w:rPr>
      </w:pPr>
      <w:ins w:id="2831" w:author="Ed" w:date="2013-04-08T02:34:00Z">
        <w:r>
          <w:t>This robot was 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ins>
    </w:p>
    <w:p w:rsidR="00D23F78" w:rsidRDefault="00D23F78" w:rsidP="00D23F78">
      <w:pPr>
        <w:rPr>
          <w:ins w:id="2832" w:author="Ed" w:date="2013-04-08T02:34:00Z"/>
        </w:rPr>
      </w:pPr>
      <w:ins w:id="2833" w:author="Ed" w:date="2013-04-08T02:34:00Z">
        <w:r>
          <w:t xml:space="preserve">This robot, with upgrades to its end </w:t>
        </w:r>
        <w:proofErr w:type="spellStart"/>
        <w:r>
          <w:t>effector</w:t>
        </w:r>
        <w:proofErr w:type="spellEnd"/>
        <w:r>
          <w:t>,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 or in space.</w:t>
        </w:r>
      </w:ins>
    </w:p>
    <w:p w:rsidR="00D23F78" w:rsidRDefault="00D23F78" w:rsidP="00D23F78">
      <w:pPr>
        <w:pStyle w:val="Heading1"/>
        <w:rPr>
          <w:ins w:id="2834" w:author="Ed" w:date="2013-04-08T02:34:00Z"/>
        </w:rPr>
      </w:pPr>
      <w:bookmarkStart w:id="2835" w:name="_Toc353435315"/>
      <w:ins w:id="2836" w:author="Ed" w:date="2013-04-08T02:34:00Z">
        <w:r>
          <w:lastRenderedPageBreak/>
          <w:t>Conclusion and Future Work</w:t>
        </w:r>
        <w:bookmarkEnd w:id="2835"/>
      </w:ins>
    </w:p>
    <w:p w:rsidR="00D23F78" w:rsidRDefault="00D23F78" w:rsidP="00D23F78">
      <w:pPr>
        <w:rPr>
          <w:ins w:id="2837" w:author="Ed" w:date="2013-04-08T02:34:00Z"/>
        </w:rPr>
      </w:pPr>
      <w:ins w:id="2838" w:author="Ed" w:date="2013-04-08T02:34:00Z">
        <w:r>
          <w:t>As demonstrated by the validation task, ABBY has proved to be a usable mobile manipulation platform. The rapid development of this platform was facilitated by leveraging the existing resources of the open source community, particularly ROS.</w:t>
        </w:r>
      </w:ins>
    </w:p>
    <w:p w:rsidR="00D23F78" w:rsidRDefault="00D23F78" w:rsidP="00D23F78">
      <w:pPr>
        <w:rPr>
          <w:ins w:id="2839" w:author="Ed" w:date="2013-04-08T02:34:00Z"/>
        </w:rPr>
      </w:pPr>
      <w:ins w:id="2840" w:author="Ed" w:date="2013-04-08T02:34:00Z">
        <w:r>
          <w:t>ABBY is both cheap and robust. With a total component cost less than $40,000, this platform is significantly cheaper than existing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ins>
    </w:p>
    <w:p w:rsidR="00D23F78" w:rsidRDefault="00D23F78" w:rsidP="00D23F78">
      <w:pPr>
        <w:rPr>
          <w:ins w:id="2841" w:author="Ed" w:date="2013-04-08T02:34:00Z"/>
        </w:rPr>
      </w:pPr>
      <w:ins w:id="2842" w:author="Ed" w:date="2013-04-08T02:34:00Z">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Using a software driver developed specifically for this project, ABBY can pick up recognized objects and store them in an onboard carrying bin. This software is modular, using existing ROS frameworks and APIs wherever possible. The use of a modular software system will enable future researchers to easily augment the system with new experimental software.</w:t>
        </w:r>
      </w:ins>
    </w:p>
    <w:p w:rsidR="00D23F78" w:rsidRDefault="00D23F78" w:rsidP="00D23F78">
      <w:pPr>
        <w:rPr>
          <w:ins w:id="2843" w:author="Ed" w:date="2013-04-08T02:34:00Z"/>
        </w:rPr>
      </w:pPr>
      <w:ins w:id="2844" w:author="Ed" w:date="2013-04-08T02:34:00Z">
        <w:r>
          <w:lastRenderedPageBreak/>
          <w:t>Although this platform is nominally functional, there are several areas in which future researchers could improve it.</w:t>
        </w:r>
      </w:ins>
    </w:p>
    <w:p w:rsidR="00E141B1" w:rsidRDefault="00D23F78">
      <w:pPr>
        <w:pStyle w:val="ListParagraph"/>
        <w:rPr>
          <w:ins w:id="2845" w:author="Ed" w:date="2013-04-08T02:34:00Z"/>
        </w:rPr>
        <w:pPrChange w:id="2846" w:author="Ed" w:date="2013-04-08T02:35:00Z">
          <w:pPr>
            <w:pStyle w:val="ListParagraph"/>
            <w:numPr>
              <w:numId w:val="20"/>
            </w:numPr>
            <w:spacing w:after="200" w:line="276" w:lineRule="auto"/>
            <w:ind w:hanging="360"/>
            <w:jc w:val="left"/>
          </w:pPr>
        </w:pPrChange>
      </w:pPr>
      <w:ins w:id="2847" w:author="Ed" w:date="2013-04-08T02:34:00Z">
        <w:r>
          <w:t xml:space="preserve">The ROS arm navigation stack will soon be deprecated in favor of the new </w:t>
        </w:r>
        <w:proofErr w:type="spellStart"/>
        <w:r>
          <w:t>MoveIt</w:t>
        </w:r>
        <w:proofErr w:type="spellEnd"/>
        <w:r>
          <w:t xml:space="preserve"> system, which promises several benefits over the older arm navigation stack. </w:t>
        </w:r>
        <w:proofErr w:type="spellStart"/>
        <w:r>
          <w:t>MoveIt</w:t>
        </w:r>
        <w:proofErr w:type="spellEnd"/>
        <w:r>
          <w:t xml:space="preserve"> was not yet stable during the development of this platform, but it shows great </w:t>
        </w:r>
        <w:r w:rsidRPr="00D23F78">
          <w:t>promise</w:t>
        </w:r>
        <w:r>
          <w:t xml:space="preserve"> for improving and simplifying the integration of the mobility and manipulation systems of the robot.</w:t>
        </w:r>
      </w:ins>
    </w:p>
    <w:p w:rsidR="00E141B1" w:rsidRDefault="00D23F78">
      <w:pPr>
        <w:pStyle w:val="ListParagraph"/>
        <w:rPr>
          <w:ins w:id="2848" w:author="Ed" w:date="2013-04-08T02:34:00Z"/>
        </w:rPr>
        <w:pPrChange w:id="2849" w:author="Ed" w:date="2013-04-08T02:37:00Z">
          <w:pPr>
            <w:pStyle w:val="ListParagraph"/>
            <w:numPr>
              <w:numId w:val="20"/>
            </w:numPr>
            <w:spacing w:after="200" w:line="276" w:lineRule="auto"/>
            <w:ind w:hanging="360"/>
            <w:jc w:val="left"/>
          </w:pPr>
        </w:pPrChange>
      </w:pPr>
      <w:ins w:id="2850" w:author="Ed" w:date="2013-04-08T02:34:00Z">
        <w:r>
          <w:t xml:space="preserve">The cRIO </w:t>
        </w:r>
        <w:r w:rsidRPr="00D23F78">
          <w:t>and auxiliary hardware used to control the mobile base (breakout boards and speed controllers) are costly. Replacing these with newer, more affordable alternatives would reduce the cost of the system and may outperform the existing hardware.</w:t>
        </w:r>
      </w:ins>
    </w:p>
    <w:p w:rsidR="00E141B1" w:rsidRDefault="00D23F78">
      <w:pPr>
        <w:pStyle w:val="ListParagraph"/>
        <w:rPr>
          <w:ins w:id="2851" w:author="Ed" w:date="2013-04-08T02:34:00Z"/>
        </w:rPr>
        <w:pPrChange w:id="2852" w:author="Ed" w:date="2013-04-08T02:37:00Z">
          <w:pPr>
            <w:pStyle w:val="ListParagraph"/>
            <w:numPr>
              <w:numId w:val="20"/>
            </w:numPr>
            <w:spacing w:after="200" w:line="276" w:lineRule="auto"/>
            <w:ind w:hanging="360"/>
            <w:jc w:val="left"/>
          </w:pPr>
        </w:pPrChange>
      </w:pPr>
      <w:ins w:id="2853" w:author="Ed" w:date="2013-04-08T02:34:00Z">
        <w:r w:rsidRPr="00D23F78">
          <w:t>The SICK LIDAR was one of the major expenses on this robot. It may be possible to replace it with a cheaper sensor without adversely affecting the performance of the platform. This would further the cost goals of the project.</w:t>
        </w:r>
      </w:ins>
    </w:p>
    <w:p w:rsidR="00E141B1" w:rsidRDefault="00D23F78">
      <w:pPr>
        <w:pStyle w:val="ListParagraph"/>
        <w:rPr>
          <w:ins w:id="2854" w:author="Ed" w:date="2013-04-08T02:34:00Z"/>
        </w:rPr>
        <w:pPrChange w:id="2855" w:author="Ed" w:date="2013-04-08T02:37:00Z">
          <w:pPr>
            <w:pStyle w:val="ListParagraph"/>
            <w:numPr>
              <w:numId w:val="20"/>
            </w:numPr>
            <w:spacing w:after="200" w:line="276" w:lineRule="auto"/>
            <w:ind w:hanging="360"/>
            <w:jc w:val="left"/>
          </w:pPr>
        </w:pPrChange>
      </w:pPr>
      <w:ins w:id="2856" w:author="Ed" w:date="2013-04-08T02:34:00Z">
        <w:r w:rsidRPr="00D23F78">
          <w:t>Adding rear-facing sensors such as a second Kinect or a second LIDAR would allow the robot to safely back up, which it currently cannot do. A rear-facing LIDAR might also solve the problems that prevented the use of SLAM for absolute localization.</w:t>
        </w:r>
      </w:ins>
    </w:p>
    <w:p w:rsidR="00E141B1" w:rsidDel="003731CE" w:rsidRDefault="00D23F78">
      <w:pPr>
        <w:pStyle w:val="ListParagraph"/>
        <w:rPr>
          <w:ins w:id="2857" w:author="Ed" w:date="2013-04-08T02:34:00Z"/>
          <w:del w:id="2858" w:author="Edward Venator" w:date="2013-04-11T09:55:00Z"/>
        </w:rPr>
        <w:pPrChange w:id="2859" w:author="Ed" w:date="2013-04-08T02:37:00Z">
          <w:pPr>
            <w:pStyle w:val="ListParagraph"/>
            <w:numPr>
              <w:numId w:val="20"/>
            </w:numPr>
            <w:spacing w:after="200" w:line="276" w:lineRule="auto"/>
            <w:ind w:hanging="360"/>
            <w:jc w:val="left"/>
          </w:pPr>
        </w:pPrChange>
      </w:pPr>
      <w:ins w:id="2860" w:author="Ed" w:date="2013-04-08T02:34:00Z">
        <w:r w:rsidRPr="00D23F78">
          <w:t>T</w:t>
        </w:r>
        <w:r w:rsidR="008F4491">
          <w:t xml:space="preserve">he Kinect </w:t>
        </w:r>
        <w:r w:rsidRPr="00D23F78">
          <w:t xml:space="preserve">is a low-resolution (VGA) camera. One of the key future goals of this project is to be able to identify </w:t>
        </w:r>
        <w:proofErr w:type="spellStart"/>
        <w:r w:rsidRPr="00D23F78">
          <w:t>manipulable</w:t>
        </w:r>
        <w:proofErr w:type="spellEnd"/>
        <w:r w:rsidRPr="00D23F78">
          <w:t xml:space="preserve"> objects from bar codes or QR codes on the objects themselves. In order to do this, a higher resolution camera (perhaps mounted on the robot's manipulator) could be used to examine objects to be picked up.</w:t>
        </w:r>
      </w:ins>
    </w:p>
    <w:p w:rsidR="003731CE" w:rsidRDefault="003731CE" w:rsidP="003731CE">
      <w:pPr>
        <w:pStyle w:val="ListParagraph"/>
        <w:rPr>
          <w:ins w:id="2861" w:author="Edward Venator" w:date="2013-04-11T09:55:00Z"/>
        </w:rPr>
        <w:pPrChange w:id="2862" w:author="Edward Venator" w:date="2013-04-11T09:55:00Z">
          <w:pPr>
            <w:pStyle w:val="Heading1"/>
          </w:pPr>
        </w:pPrChange>
      </w:pPr>
      <w:bookmarkStart w:id="2863" w:name="_Toc353435316"/>
    </w:p>
    <w:p w:rsidR="00E141B1" w:rsidRDefault="00D23F78">
      <w:pPr>
        <w:pStyle w:val="ListParagraph"/>
        <w:rPr>
          <w:ins w:id="2864" w:author="Ed" w:date="2013-04-08T02:34:00Z"/>
        </w:rPr>
        <w:pPrChange w:id="2865" w:author="Ed" w:date="2013-04-08T02:37:00Z">
          <w:pPr>
            <w:pStyle w:val="ListParagraph"/>
            <w:numPr>
              <w:numId w:val="20"/>
            </w:numPr>
            <w:spacing w:after="200" w:line="276" w:lineRule="auto"/>
            <w:ind w:hanging="360"/>
            <w:jc w:val="left"/>
          </w:pPr>
        </w:pPrChange>
      </w:pPr>
      <w:moveToRangeStart w:id="2866" w:author="Ed" w:date="2013-04-11T09:12:00Z" w:name="move353434863"/>
      <w:moveTo w:id="2867" w:author="Ed" w:date="2013-04-11T09:12:00Z">
        <w:r w:rsidRPr="00D23F78">
          <w:lastRenderedPageBreak/>
          <w:t xml:space="preserve">The two-position parallel plate gripper used for this project was simple and readily available, but it limits the robot to being able to manipulate boxes in a limited range of sizes. </w:t>
        </w:r>
      </w:moveTo>
      <w:bookmarkEnd w:id="2863"/>
      <w:moveToRangeEnd w:id="2866"/>
      <w:ins w:id="2868" w:author="Ed" w:date="2013-04-08T02:34:00Z">
        <w:r w:rsidRPr="00D23F78">
          <w:t>Replacing the gripper with a more dexterous hand</w:t>
        </w:r>
      </w:ins>
      <w:ins w:id="2869" w:author="Ed" w:date="2013-04-08T02:42:00Z">
        <w:r w:rsidR="000951D8">
          <w:t xml:space="preserve"> or a vacuum gripper</w:t>
        </w:r>
      </w:ins>
      <w:ins w:id="2870" w:author="Ed" w:date="2013-04-08T02:34:00Z">
        <w:r w:rsidRPr="00D23F78">
          <w:t xml:space="preserve"> would allow the robot to pick up a wider variety of objects and to grasp objects more securely.</w:t>
        </w:r>
      </w:ins>
    </w:p>
    <w:p w:rsidR="00E141B1" w:rsidDel="003731CE" w:rsidRDefault="00D23F78">
      <w:pPr>
        <w:pStyle w:val="ListParagraph"/>
        <w:rPr>
          <w:ins w:id="2871" w:author="Ed" w:date="2013-04-08T02:34:00Z"/>
          <w:del w:id="2872" w:author="Edward Venator" w:date="2013-04-11T09:55:00Z"/>
        </w:rPr>
        <w:pPrChange w:id="2873" w:author="Ed" w:date="2013-04-08T02:37:00Z">
          <w:pPr>
            <w:pStyle w:val="ListParagraph"/>
            <w:numPr>
              <w:numId w:val="20"/>
            </w:numPr>
            <w:spacing w:after="200" w:line="276" w:lineRule="auto"/>
            <w:ind w:hanging="360"/>
            <w:jc w:val="left"/>
          </w:pPr>
        </w:pPrChange>
      </w:pPr>
      <w:ins w:id="2874" w:author="Ed" w:date="2013-04-08T02:34:00Z">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ins>
    </w:p>
    <w:p w:rsidR="003731CE" w:rsidRDefault="003731CE" w:rsidP="003731CE">
      <w:pPr>
        <w:pStyle w:val="ListParagraph"/>
        <w:rPr>
          <w:ins w:id="2875" w:author="Edward Venator" w:date="2013-04-11T09:55:00Z"/>
        </w:rPr>
        <w:pPrChange w:id="2876" w:author="Edward Venator" w:date="2013-04-11T09:55:00Z">
          <w:pPr/>
        </w:pPrChange>
      </w:pPr>
    </w:p>
    <w:p w:rsidR="00E141B1" w:rsidDel="003731CE" w:rsidRDefault="00D23F78" w:rsidP="003731CE">
      <w:pPr>
        <w:pStyle w:val="ListParagraph"/>
        <w:rPr>
          <w:del w:id="2877" w:author="Edward Venator" w:date="2013-04-11T09:56:00Z"/>
        </w:rPr>
        <w:pPrChange w:id="2878" w:author="Edward Venator" w:date="2013-04-11T09:56:00Z">
          <w:pPr>
            <w:pStyle w:val="Heading1"/>
          </w:pPr>
        </w:pPrChange>
      </w:pPr>
      <w:ins w:id="2879" w:author="Ed" w:date="2013-04-08T02:34:00Z">
        <w:r w:rsidRPr="00DE35D6">
          <w:t>As described above, the current emergency stop system is i</w:t>
        </w:r>
        <w:r w:rsidR="006B701A" w:rsidRPr="006B701A">
          <w:rPr>
            <w:rPrChange w:id="2880" w:author="Ed" w:date="2013-04-08T02:37:00Z">
              <w:rPr>
                <w:color w:val="000080"/>
                <w:u w:val="single"/>
              </w:rPr>
            </w:rPrChange>
          </w:rPr>
          <w:t>ncomplete and relies on a tethered emergency stop button. A revised emergency stop design was cre</w:t>
        </w:r>
        <w:r>
          <w:t>ated as part of this thesis, but has not yet been constructed and installed on the platform</w:t>
        </w:r>
        <w:del w:id="2881" w:author="Edward Venator" w:date="2013-04-11T09:56:00Z">
          <w:r w:rsidDel="003731CE">
            <w:delText>.</w:delText>
          </w:r>
        </w:del>
      </w:ins>
      <w:del w:id="2882" w:author="Edward Venator" w:date="2013-04-11T09:56:00Z">
        <w:r w:rsidR="000C39CF" w:rsidDel="003731CE">
          <w:delText>Conclusions</w:delText>
        </w:r>
        <w:r w:rsidR="00021F0A" w:rsidDel="003731CE">
          <w:delText xml:space="preserve"> and Future Work</w:delText>
        </w:r>
      </w:del>
    </w:p>
    <w:p w:rsidR="00E141B1" w:rsidDel="003731CE" w:rsidRDefault="000C39CF" w:rsidP="003731CE">
      <w:pPr>
        <w:pStyle w:val="ListParagraph"/>
        <w:rPr>
          <w:del w:id="2883" w:author="Edward Venator" w:date="2013-04-11T09:56:00Z"/>
        </w:rPr>
        <w:pPrChange w:id="2884" w:author="Edward Venator" w:date="2013-04-11T09:56:00Z">
          <w:pPr>
            <w:pStyle w:val="Heading2"/>
          </w:pPr>
        </w:pPrChange>
      </w:pPr>
      <w:bookmarkStart w:id="2885" w:name="_Toc351997928"/>
      <w:del w:id="2886" w:author="Edward Venator" w:date="2013-04-11T09:56:00Z">
        <w:r w:rsidDel="003731CE">
          <w:delText>Conclusions on ROS and Open Source Software</w:delText>
        </w:r>
        <w:bookmarkEnd w:id="2885"/>
      </w:del>
    </w:p>
    <w:p w:rsidR="00E141B1" w:rsidDel="003731CE" w:rsidRDefault="000C39CF" w:rsidP="003731CE">
      <w:pPr>
        <w:pStyle w:val="ListParagraph"/>
        <w:rPr>
          <w:del w:id="2887" w:author="Edward Venator" w:date="2013-04-11T09:56:00Z"/>
        </w:rPr>
        <w:pPrChange w:id="2888" w:author="Edward Venator" w:date="2013-04-11T09:56:00Z">
          <w:pPr/>
        </w:pPrChange>
      </w:pPr>
      <w:del w:id="2889" w:author="Edward Venator" w:date="2013-04-11T09:56:00Z">
        <w:r w:rsidDel="003731CE">
          <w:delText xml:space="preserve">Although solving problems with open source software ended up taking up the majority of the time on this project, the ROS core enabled rapid development of the basic systems of the robot. In addition, ROS tools such as Rviz, rxconsole, and roslaunch enabled easy management and troubleshooting of the system. Independent development of similar GUI tools would have been a massive undertaking, beyond the scope of this project. Given the experiences described in this section, the best approach to open source software and ROS is </w:delText>
        </w:r>
        <w:r w:rsidR="00AC7E88" w:rsidDel="003731CE">
          <w:delText>to</w:delText>
        </w:r>
        <w:r w:rsidDel="003731CE">
          <w:delText xml:space="preserve"> </w:delText>
        </w:r>
        <w:r w:rsidDel="003731CE">
          <w:delText>carefully choose which software packages to use and which to develop from scratch. If a mature, well-tested package exists for a specific task, it should be used. The ROS core, for instance, is well-tested and reliable, and it fulfills a specific purpose, i.e. management of a multiprocess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w:delText>
        </w:r>
        <w:r w:rsidR="00AC7E88" w:rsidDel="003731CE">
          <w:delText xml:space="preserve"> initially</w:delText>
        </w:r>
        <w:r w:rsidDel="003731CE">
          <w:delText xml:space="preserve"> cause concern, several bugs were encountered with the arm navigation code, as described above. Most of ROS is similarly a work in progress, and should be treated as such, even the components that have been “released.” Nothing outside of the ROS core should be considered safe for production use without rigorous independent testing.</w:delText>
        </w:r>
      </w:del>
    </w:p>
    <w:p w:rsidR="00E141B1" w:rsidDel="003731CE" w:rsidRDefault="000C39CF" w:rsidP="003731CE">
      <w:pPr>
        <w:pStyle w:val="ListParagraph"/>
        <w:rPr>
          <w:del w:id="2890" w:author="Edward Venator" w:date="2013-04-11T09:56:00Z"/>
        </w:rPr>
        <w:pPrChange w:id="2891" w:author="Edward Venator" w:date="2013-04-11T09:56:00Z">
          <w:pPr>
            <w:pStyle w:val="Heading2"/>
          </w:pPr>
        </w:pPrChange>
      </w:pPr>
      <w:del w:id="2892" w:author="Edward Venator" w:date="2013-04-11T09:56:00Z">
        <w:r w:rsidDel="003731CE">
          <w:delText>Future Work</w:delText>
        </w:r>
      </w:del>
    </w:p>
    <w:p w:rsidR="00E141B1" w:rsidDel="003731CE" w:rsidRDefault="00DA4DD7" w:rsidP="003731CE">
      <w:pPr>
        <w:pStyle w:val="ListParagraph"/>
        <w:rPr>
          <w:del w:id="2893" w:author="Edward Venator" w:date="2013-04-11T09:56:00Z"/>
        </w:rPr>
        <w:pPrChange w:id="2894" w:author="Edward Venator" w:date="2013-04-11T09:56:00Z">
          <w:pPr/>
        </w:pPrChange>
      </w:pPr>
      <w:del w:id="2895" w:author="Edward Venator" w:date="2013-04-11T09:56:00Z">
        <w:r w:rsidDel="003731CE">
          <w:delText>This platform is nominally functional, but there is a lot of room for future work.</w:delText>
        </w:r>
      </w:del>
    </w:p>
    <w:p w:rsidR="00B767F7" w:rsidDel="003731CE" w:rsidRDefault="0053034D" w:rsidP="003731CE">
      <w:pPr>
        <w:pStyle w:val="ListParagraph"/>
        <w:rPr>
          <w:del w:id="2896" w:author="Edward Venator" w:date="2013-04-11T09:56:00Z"/>
        </w:rPr>
        <w:pPrChange w:id="2897" w:author="Edward Venator" w:date="2013-04-11T09:56:00Z">
          <w:pPr/>
        </w:pPrChange>
      </w:pPr>
      <w:moveFromRangeStart w:id="2898" w:author="Ed" w:date="2013-04-11T09:12:00Z" w:name="move353434859"/>
      <w:moveFrom w:id="2899" w:author="Ed" w:date="2013-04-11T09:12:00Z">
        <w:del w:id="2900" w:author="Edward Venator" w:date="2013-04-11T09:56:00Z">
          <w:r w:rsidDel="003731CE">
            <w:delText>An IMU could have made significant improvements to the relative localization by helping to counteract errors due to wheel slip.</w:delText>
          </w:r>
        </w:del>
      </w:moveFrom>
      <w:moveFromRangeEnd w:id="2898"/>
      <w:del w:id="2901" w:author="Edward Venator" w:date="2013-04-11T09:56:00Z">
        <w:r w:rsidR="00B767F7" w:rsidDel="003731CE">
          <w:delText xml:space="preserve"> Electrical problems with the yaw rate sensor made it unusable for this project, and the robot was not outfitted with accelerometers. However, the recent affordability of six degree of freedom single-chip IMUs would make this an excellent avenue of research to improve the localization system.</w:delText>
        </w:r>
      </w:del>
    </w:p>
    <w:p w:rsidR="00E141B1" w:rsidDel="003731CE" w:rsidRDefault="0053034D" w:rsidP="003731CE">
      <w:pPr>
        <w:pStyle w:val="ListParagraph"/>
        <w:rPr>
          <w:del w:id="2902" w:author="Edward Venator" w:date="2013-04-11T09:56:00Z"/>
        </w:rPr>
        <w:pPrChange w:id="2903" w:author="Edward Venator" w:date="2013-04-11T09:56:00Z">
          <w:pPr/>
        </w:pPrChange>
      </w:pPr>
      <w:moveFromRangeStart w:id="2904" w:author="Ed" w:date="2013-04-11T09:12:00Z" w:name="move353434860"/>
      <w:moveFrom w:id="2905" w:author="Ed" w:date="2013-04-11T09:12:00Z">
        <w:del w:id="2906" w:author="Edward Venator" w:date="2013-04-11T09:56:00Z">
          <w:r w:rsidDel="003731CE">
            <w:delTex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delText>
          </w:r>
          <w:r w:rsidR="0083679E" w:rsidDel="003731CE">
            <w:delText xml:space="preserve"> the existing odometry system.</w:delText>
          </w:r>
        </w:del>
      </w:moveFrom>
    </w:p>
    <w:p w:rsidR="00E141B1" w:rsidDel="003731CE" w:rsidRDefault="0053034D" w:rsidP="003731CE">
      <w:pPr>
        <w:pStyle w:val="ListParagraph"/>
        <w:rPr>
          <w:del w:id="2907" w:author="Edward Venator" w:date="2013-04-11T09:56:00Z"/>
        </w:rPr>
        <w:pPrChange w:id="2908" w:author="Edward Venator" w:date="2013-04-11T09:56:00Z">
          <w:pPr/>
        </w:pPrChange>
      </w:pPr>
      <w:moveFrom w:id="2909" w:author="Ed" w:date="2013-04-11T09:12:00Z">
        <w:del w:id="2910" w:author="Edward Venator" w:date="2013-04-11T09:56:00Z">
          <w:r w:rsidDel="003731CE">
            <w:delText xml:space="preserve">Another way to potentially improve the robot’s localization would be to use the Kinect. The Kinect’s limited range and field of view make it relatively useless for localization using building geometry such as AMCL or gmapping.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delText>
          </w:r>
          <w:r w:rsidR="008B0231" w:rsidDel="003731CE">
            <w:delText xml:space="preserve">other industrial mobile robots </w:delText>
          </w:r>
          <w:r w:rsidR="006B701A" w:rsidDel="003731CE">
            <w:fldChar w:fldCharType="begin"/>
          </w:r>
          <w:r w:rsidR="00DE7A2F" w:rsidDel="003731CE">
            <w:del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delInstrText>
          </w:r>
          <w:r w:rsidR="006B701A" w:rsidDel="003731CE">
            <w:fldChar w:fldCharType="separate"/>
          </w:r>
          <w:r w:rsidR="00DE7A2F" w:rsidRPr="00DE7A2F" w:rsidDel="003731CE">
            <w:delText>[4]</w:delText>
          </w:r>
          <w:r w:rsidR="006B701A" w:rsidDel="003731CE">
            <w:fldChar w:fldCharType="end"/>
          </w:r>
          <w:r w:rsidDel="003731CE">
            <w:delText>. A system of visual landmarks on the floor might be useful as a starting seed pose for AMCL. Currently, when the robot is started, the starting pose must be manually entered using Rviz or a launch script. With visual landmarks on the floor, the robot could be started at any arbitrary point in the environment, provided a landmark was visible to the Kinect, and the robot could generate a starting pose estimate from the landmark.</w:delText>
          </w:r>
        </w:del>
      </w:moveFrom>
    </w:p>
    <w:moveFromRangeEnd w:id="2904"/>
    <w:p w:rsidR="00E141B1" w:rsidDel="003731CE" w:rsidRDefault="005E38AC" w:rsidP="003731CE">
      <w:pPr>
        <w:pStyle w:val="ListParagraph"/>
        <w:rPr>
          <w:del w:id="2911" w:author="Edward Venator" w:date="2013-04-11T09:56:00Z"/>
        </w:rPr>
        <w:pPrChange w:id="2912" w:author="Edward Venator" w:date="2013-04-11T09:56:00Z">
          <w:pPr/>
        </w:pPrChange>
      </w:pPr>
      <w:ins w:id="2913" w:author="Ed" w:date="2013-04-03T16:51:00Z">
        <w:del w:id="2914" w:author="Edward Venator" w:date="2013-04-11T09:56:00Z">
          <w:r w:rsidDel="003731CE">
            <w:delText>Although the problems with the low-level controllers on the robot are the main obstacle to more precise navigation, the higher level planners could also be improved. The local planner was originally designed for a holonomic drive base, and the global planner makes the assumption that the robot is approximately circular. This robot, which is effectively a long moment arm, violates the circular robot assumption.</w:delText>
          </w:r>
          <w:r w:rsidDel="003731CE">
            <w:delText xml:space="preserve"> </w:delText>
          </w:r>
          <w:r w:rsidDel="003731CE">
            <w:delText>It would be useful to start examining other planning methods, perhaps building upon Eric Perko's work on precision navigation. Since most industrial environments are somewhat structured, it may be possible to use this structure to simplify the planning problem.</w:delText>
          </w:r>
        </w:del>
      </w:ins>
    </w:p>
    <w:p w:rsidR="00E141B1" w:rsidDel="003731CE" w:rsidRDefault="00DA4DD7" w:rsidP="003731CE">
      <w:pPr>
        <w:pStyle w:val="ListParagraph"/>
        <w:rPr>
          <w:del w:id="2915" w:author="Edward Venator" w:date="2013-04-11T09:56:00Z"/>
        </w:rPr>
        <w:pPrChange w:id="2916" w:author="Edward Venator" w:date="2013-04-11T09:56:00Z">
          <w:pPr/>
        </w:pPrChange>
      </w:pPr>
      <w:del w:id="2917" w:author="Edward Venator" w:date="2013-04-11T09:56:00Z">
        <w:r w:rsidDel="003731CE">
          <w:delText xml:space="preserve">As described above, the mobile base </w:delText>
        </w:r>
        <w:r w:rsidR="00750253" w:rsidDel="003731CE">
          <w:delText xml:space="preserve">is not capable of precision navigation. There are </w:delText>
        </w:r>
        <w:r w:rsidR="00750253" w:rsidDel="003731CE">
          <w:delText xml:space="preserve">several </w:delText>
        </w:r>
        <w:r w:rsidR="00750253" w:rsidDel="003731CE">
          <w:delText>ways to approach this problem.</w:delText>
        </w:r>
        <w:r w:rsidR="00750253" w:rsidDel="003731CE">
          <w:delText xml:space="preserve"> </w:delText>
        </w:r>
        <w:r w:rsidR="005E38AC" w:rsidDel="003731CE">
          <w:delText>It may be possible to retune the existing PID controllers for more precise speed control. It would also be beneficial to replace</w:delText>
        </w:r>
        <w:r w:rsidR="00750253" w:rsidDel="003731CE">
          <w:delText>As noted above, the PID controllers currently used to control the speed of the drive wheels are not optimally tuned for this robot. Retuning these PID controllers or replacing them with a different kind of controller would allow for better low speed control</w:delText>
        </w:r>
        <w:r w:rsidR="005E38AC" w:rsidDel="003731CE">
          <w:delText xml:space="preserve"> system architecture, or at least PID controllers with feedforward. The cRIO currently used for the drive base control is expensive, cumbersome to program, and overpowered for the processing it performs. It would be useful to explore possible replacements for the cRIO, perhaps also offloading some of the processing duties onto more advanced motor controllers</w:delText>
        </w:r>
        <w:r w:rsidR="00750253" w:rsidDel="003731CE">
          <w:delText>. Currently, the robot is not capable of rotating in place at speeds below 0.3 radians/second, which makes it difficult for the robot to accurately spin in place without overshooting.</w:delText>
        </w:r>
      </w:del>
    </w:p>
    <w:p w:rsidR="00E141B1" w:rsidRDefault="00DF415F" w:rsidP="003731CE">
      <w:pPr>
        <w:pStyle w:val="ListParagraph"/>
        <w:rPr>
          <w:del w:id="2918" w:author="Ed" w:date="2013-04-08T02:34:00Z"/>
        </w:rPr>
        <w:pPrChange w:id="2919" w:author="Edward Venator" w:date="2013-04-11T09:56:00Z">
          <w:pPr/>
        </w:pPrChange>
      </w:pPr>
      <w:del w:id="2920" w:author="Edward Venator" w:date="2013-04-11T09:56:00Z">
        <w:r w:rsidDel="003731CE">
          <w:delText>Although the problems with the low-level controllers on the robot are the main obstacle to more precise navigation, the higher level planners could also be improved. The local planner was originally designed for a holonomic drive base, and the global planner makes the assumption that the robot is approximately circular. This robot, which is effectively a long moment arm, violates the circular robot assumption.</w:delText>
        </w:r>
      </w:del>
      <w:ins w:id="2921" w:author="Edward Venator" w:date="2013-04-11T09:12:00Z">
        <w:r w:rsidR="005E38AC">
          <w:t>.</w:t>
        </w:r>
      </w:ins>
      <w:moveFromRangeStart w:id="2922" w:author="Ed" w:date="2013-04-11T09:12:00Z" w:name="move353434861"/>
      <w:moveFrom w:id="2923" w:author="Ed" w:date="2013-04-11T09:12:00Z">
        <w:r w:rsidR="0053034D" w:rsidDel="00A42B1C">
          <w:t xml:space="preserve"> However, Perko's ROS implementations of his algorithms do not conform to the same API as existing ROS navigation nodes, nor do they provide the same functionality. Whereas the existing ROS navigation stack takes an arbitrary Pose (x, y, theta 2D coordinate) as a goal, Perko's path planner requires that all goals be predefined points in an </w:t>
        </w:r>
        <w:r w:rsidR="006B701A" w:rsidRPr="006B701A">
          <w:rPr>
            <w:i/>
            <w:rPrChange w:id="2924" w:author="Ed" w:date="2013-04-01T14:53:00Z">
              <w:rPr>
                <w:color w:val="000080"/>
                <w:u w:val="single"/>
              </w:rPr>
            </w:rPrChange>
          </w:rPr>
          <w:t>a priori</w:t>
        </w:r>
        <w:r w:rsidR="0053034D" w:rsidDel="00A42B1C">
          <w:t xml:space="preserve">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w:t>
        </w:r>
      </w:moveFrom>
      <w:moveFromRangeEnd w:id="2922"/>
      <w:del w:id="2925" w:author="Ed" w:date="2013-04-11T09:12:00Z">
        <w:r w:rsidR="005E38AC">
          <w:delText xml:space="preserve">This closely resembles the existing paradigm for AGV navigation. </w:delText>
        </w:r>
      </w:del>
      <w:moveFromRangeStart w:id="2926" w:author="Ed" w:date="2013-04-11T09:12:00Z" w:name="move353434862"/>
      <w:moveFrom w:id="2927" w:author="Ed" w:date="2013-04-11T09:12:00Z">
        <w:r w:rsidR="0053034D" w:rsidDel="00A42B1C">
          <w:t>This set-up task would be monumental in a large factory, so Perko's global planner was not used for this project. Perko's local planner uses a combination of local path linearization and a third-order steering algorithm to generate velocity commands. Unlike base local planner, which takes in arbitrary paths composed of a series of poses, Perko's local planner requires that paths be defined as a series of line segments and constant-curvature arcs. This prevents it from being interoperable with NavFn.</w:t>
        </w:r>
      </w:moveFrom>
      <w:moveFromRangeEnd w:id="2926"/>
      <w:del w:id="2928" w:author="Ed" w:date="2013-04-03T16:51:00Z">
        <w:r w:rsidDel="00D23F78">
          <w:delText xml:space="preserve"> It would be useful to start examining other planning methods, perhaps building upon Eric Perko's work on precision navigation</w:delText>
        </w:r>
        <w:r w:rsidR="00DA4DD7" w:rsidDel="00D23F78">
          <w:delText>. Since most industrial environments are somewhat structured, it may be possible to use this structure to simplify the planning problem.</w:delText>
        </w:r>
      </w:del>
    </w:p>
    <w:p w:rsidR="00E141B1" w:rsidRDefault="00DA4DD7" w:rsidP="003731CE">
      <w:pPr>
        <w:pStyle w:val="ListParagraph"/>
        <w:rPr>
          <w:del w:id="2929" w:author="Ed" w:date="2013-04-08T02:34:00Z"/>
        </w:rPr>
        <w:pPrChange w:id="2930" w:author="Edward Venator" w:date="2013-04-11T09:56:00Z">
          <w:pPr/>
        </w:pPrChange>
      </w:pPr>
      <w:del w:id="2931" w:author="Ed" w:date="2013-04-08T02:34:00Z">
        <w:r w:rsidDel="00D23F78">
          <w:delText>Additional future work involves improving the onboard sensor suite. Adding rear-facing sensors such as a second Kinect or a second LIDAR would allow the robot to safely back up, which it currently cannot do. A rear-facing LIDAR might also solve the problems that prevented the use of SLAM for absolute localization. In addition, it would further the affordability goal of the project to replace the current LIDAR with a cheaper model, but a cheaper laser ranging sensor may not be robust or accurate enough for this task.</w:delText>
        </w:r>
      </w:del>
    </w:p>
    <w:p w:rsidR="00E141B1" w:rsidRDefault="00DA4DD7" w:rsidP="003731CE">
      <w:pPr>
        <w:pStyle w:val="ListParagraph"/>
        <w:rPr>
          <w:del w:id="2932" w:author="Ed" w:date="2013-04-08T02:34:00Z"/>
        </w:rPr>
        <w:pPrChange w:id="2933" w:author="Edward Venator" w:date="2013-04-11T09:56:00Z">
          <w:pPr/>
        </w:pPrChange>
      </w:pPr>
      <w:del w:id="2934" w:author="Ed" w:date="2013-04-08T02:34:00Z">
        <w:r w:rsidDel="00D23F78">
          <w:delText xml:space="preserve">One of the problems with the Kinect is that it is a low-resolution (VGA) camera. One of the key future goals of this project is to be able to identify manipulable objects from bar codes or QR codes on the objects themselves. Unfortunately, this is not possible using a Kinect. In order to do this, a higher resolution camera on the robot's manipulator </w:delText>
        </w:r>
        <w:r w:rsidR="00817427" w:rsidDel="00D23F78">
          <w:delText>could</w:delText>
        </w:r>
        <w:r w:rsidDel="00D23F78">
          <w:delText xml:space="preserve"> be used to examine objects to be picked up. Adding </w:delText>
        </w:r>
        <w:r w:rsidR="00817427" w:rsidDel="00D23F78">
          <w:delText>such a</w:delText>
        </w:r>
        <w:r w:rsidDel="00D23F78">
          <w:delText xml:space="preserve"> camera </w:delText>
        </w:r>
        <w:r w:rsidR="00817427" w:rsidDel="00D23F78">
          <w:delText>would</w:delText>
        </w:r>
        <w:r w:rsidDel="00D23F78">
          <w:delText xml:space="preserve"> open many avenues for research and software development; the robot will have to identify objects to examine and determine how to position the manipulator to examine the objects with its high resolution camera.</w:delText>
        </w:r>
      </w:del>
    </w:p>
    <w:p w:rsidR="00E141B1" w:rsidRDefault="00D23F78" w:rsidP="003731CE">
      <w:pPr>
        <w:pStyle w:val="ListParagraph"/>
        <w:rPr>
          <w:del w:id="2935" w:author="Ed" w:date="2013-04-08T02:34:00Z"/>
        </w:rPr>
        <w:pPrChange w:id="2936" w:author="Edward Venator" w:date="2013-04-11T09:56:00Z">
          <w:pPr/>
        </w:pPrChange>
      </w:pPr>
      <w:moveFromRangeStart w:id="2937" w:author="Ed" w:date="2013-04-11T09:12:00Z" w:name="move353434863"/>
      <w:moveFrom w:id="2938" w:author="Ed" w:date="2013-04-11T09:12:00Z">
        <w:ins w:id="2939" w:author="Ed" w:date="2013-04-08T02:34:00Z">
          <w:r w:rsidRPr="00D23F78">
            <w:t xml:space="preserve">The two-position parallel plate gripper used for this project was simple and readily available, but it limits the robot to being able to manipulate boxes in a limited range of sizes. </w:t>
          </w:r>
        </w:ins>
      </w:moveFrom>
      <w:moveFromRangeEnd w:id="2937"/>
      <w:del w:id="2940" w:author="Ed" w:date="2013-04-08T02:34:00Z">
        <w:r w:rsidR="00817427" w:rsidDel="00D23F78">
          <w:delText>The two-position parallel plate gripper</w:delText>
        </w:r>
      </w:del>
      <w:del w:id="2941" w:author="Ed" w:date="2013-04-02T10:11:00Z">
        <w:r w:rsidR="00817427" w:rsidDel="009E09EB">
          <w:delText>s</w:delText>
        </w:r>
      </w:del>
      <w:del w:id="2942" w:author="Ed" w:date="2013-04-08T02:34:00Z">
        <w:r w:rsidR="00817427" w:rsidDel="00D23F78">
          <w:delText xml:space="preserve"> used for this project was </w:delText>
        </w:r>
        <w:r w:rsidR="00DA4DD7" w:rsidDel="00D23F78">
          <w:delText xml:space="preserve">simple and readily available, but it limits the robot to being able to manipulate boxes in a limited range of sizes. Replacing the gripper with a more </w:delText>
        </w:r>
        <w:r w:rsidR="00F422CA" w:rsidDel="00D23F78">
          <w:delText>dexterous</w:delText>
        </w:r>
        <w:r w:rsidR="00DA4DD7" w:rsidDel="00D23F78">
          <w:delText xml:space="preserve"> hand would allow the robot to pick up a wider variety of objects and to grasp objects more securely.</w:delText>
        </w:r>
      </w:del>
    </w:p>
    <w:p w:rsidR="00E141B1" w:rsidRDefault="008E25F2" w:rsidP="003731CE">
      <w:pPr>
        <w:pStyle w:val="ListParagraph"/>
        <w:rPr>
          <w:del w:id="2943" w:author="Ed" w:date="2013-04-08T02:34:00Z"/>
        </w:rPr>
        <w:pPrChange w:id="2944" w:author="Edward Venator" w:date="2013-04-11T09:56:00Z">
          <w:pPr/>
        </w:pPrChange>
      </w:pPr>
      <w:del w:id="2945" w:author="Ed" w:date="2013-04-08T02:34:00Z">
        <w:r w:rsidDel="00D23F78">
          <w:delText>A major undertaking would be to do a full stability analysis of all ROS software used on this robot. Over the course of the project, several problems were identified with ROS stability, a few of which are described above.</w:delText>
        </w:r>
        <w:r w:rsidR="00121178" w:rsidDel="00D23F78">
          <w:delText xml:space="preserve"> For ROS software to be a viable option in an industrial environment, it must be meticulously tested and shown to be robust, secure, and safe. Currently, most software outside of the ROS core does not meet these requirements. Testing more ROS packages </w:delText>
        </w:r>
        <w:r w:rsidR="000476E8" w:rsidDel="00D23F78">
          <w:delText>and improving their stability would be a boon to the open source robotics community and to the industrial robotics industry.</w:delText>
        </w:r>
      </w:del>
    </w:p>
    <w:p w:rsidR="00E141B1" w:rsidRDefault="0088127F" w:rsidP="003731CE">
      <w:pPr>
        <w:pStyle w:val="ListParagraph"/>
        <w:rPr>
          <w:del w:id="2946" w:author="Ed" w:date="2013-04-08T02:34:00Z"/>
        </w:rPr>
        <w:pPrChange w:id="2947" w:author="Edward Venator" w:date="2013-04-11T09:56:00Z">
          <w:pPr/>
        </w:pPrChange>
      </w:pPr>
      <w:del w:id="2948" w:author="Ed" w:date="2013-04-08T02:34:00Z">
        <w:r w:rsidDel="00D23F78">
          <w:delText>B</w:delText>
        </w:r>
        <w:r w:rsidR="00DA4DD7" w:rsidDel="00D23F78">
          <w:delText xml:space="preserve">efore the robot can safely operate alongside humans, the </w:delText>
        </w:r>
        <w:r w:rsidR="00750253" w:rsidDel="00D23F78">
          <w:delText>safety</w:delText>
        </w:r>
        <w:r w:rsidR="00DA4DD7" w:rsidDel="00D23F78">
          <w:delText xml:space="preserve"> features, both hardware and software, must be improved. </w:delText>
        </w:r>
        <w:r w:rsidR="000476E8" w:rsidDel="00D23F78">
          <w:delText xml:space="preserve">As described above, the current emergency stop system is incomplete and relies on a tethered emergency stop button. The tether is inconvenient for testing and would be impossible to use in industry. The second </w:delText>
        </w:r>
        <w:r w:rsidR="008B75AF" w:rsidDel="00D23F78">
          <w:delText xml:space="preserve">iteration of the emergency stop, as described above, solves this problem and also adds several safety features, also described above. </w:delText>
        </w:r>
        <w:r w:rsidR="00DA4DD7" w:rsidDel="00D23F78">
          <w:delText xml:space="preserve">In addition to this hardware stop, </w:delText>
        </w:r>
        <w:r w:rsidR="008B75AF" w:rsidDel="00D23F78">
          <w:delText>the robot requires the reflexive stopping abilities described above</w:delText>
        </w:r>
        <w:r w:rsidR="00DA4DD7" w:rsidDel="00D23F78">
          <w:delText xml:space="preserve">. </w:delText>
        </w:r>
        <w:r w:rsidR="008B75AF" w:rsidDel="00D23F78">
          <w:delText>These safety features will be a necessary prerequisite for the robot to be usable in an industrial setting</w:delText>
        </w:r>
        <w:r w:rsidR="00DA4DD7" w:rsidDel="00D23F78">
          <w:delText>.</w:delText>
        </w:r>
      </w:del>
    </w:p>
    <w:p w:rsidR="00E141B1" w:rsidRDefault="000C39CF" w:rsidP="003731CE">
      <w:pPr>
        <w:pStyle w:val="ListParagraph"/>
        <w:rPr>
          <w:del w:id="2949" w:author="Ed" w:date="2013-04-08T02:34:00Z"/>
        </w:rPr>
        <w:pPrChange w:id="2950" w:author="Edward Venator" w:date="2013-04-11T09:56:00Z">
          <w:pPr>
            <w:pStyle w:val="Heading2"/>
          </w:pPr>
        </w:pPrChange>
      </w:pPr>
      <w:bookmarkStart w:id="2951" w:name="_Toc351997929"/>
      <w:del w:id="2952" w:author="Ed" w:date="2013-04-08T02:34:00Z">
        <w:r w:rsidRPr="000C39CF" w:rsidDel="00D23F78">
          <w:delText xml:space="preserve">Applications </w:delText>
        </w:r>
        <w:bookmarkEnd w:id="2951"/>
        <w:r w:rsidRPr="000C39CF" w:rsidDel="00D23F78">
          <w:delText>of this Robot</w:delText>
        </w:r>
      </w:del>
    </w:p>
    <w:p w:rsidR="00E141B1" w:rsidRDefault="000C39CF" w:rsidP="003731CE">
      <w:pPr>
        <w:pStyle w:val="ListParagraph"/>
        <w:rPr>
          <w:del w:id="2953" w:author="Ed" w:date="2013-04-08T02:34:00Z"/>
        </w:rPr>
        <w:pPrChange w:id="2954" w:author="Edward Venator" w:date="2013-04-11T09:56:00Z">
          <w:pPr/>
        </w:pPrChange>
      </w:pPr>
      <w:del w:id="2955" w:author="Ed" w:date="2013-04-08T02:34:00Z">
        <w:r w:rsidDel="00D23F78">
          <w:delText xml:space="preserve">This robot was </w:delText>
        </w:r>
        <w:r w:rsidR="00156DEB" w:rsidDel="00D23F78">
          <w:delText>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delText>
        </w:r>
      </w:del>
    </w:p>
    <w:p w:rsidR="00E141B1" w:rsidRDefault="00156DEB" w:rsidP="003731CE">
      <w:pPr>
        <w:pStyle w:val="ListParagraph"/>
        <w:rPr>
          <w:del w:id="2956" w:author="Ed" w:date="2013-04-08T02:34:00Z"/>
        </w:rPr>
        <w:pPrChange w:id="2957" w:author="Edward Venator" w:date="2013-04-11T09:56:00Z">
          <w:pPr/>
        </w:pPrChange>
      </w:pPr>
      <w:del w:id="2958" w:author="Ed" w:date="2013-04-08T02:34:00Z">
        <w:r w:rsidDel="00D23F78">
          <w:delTex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w:delText>
        </w:r>
      </w:del>
      <w:del w:id="2959" w:author="Ed" w:date="2013-04-11T09:12:00Z">
        <w:r w:rsidR="009E09EB">
          <w:delText xml:space="preserve"> or in space</w:delText>
        </w:r>
      </w:del>
      <w:del w:id="2960" w:author="Ed" w:date="2013-04-08T02:34:00Z">
        <w:r w:rsidDel="00D23F78">
          <w:delText>.</w:delText>
        </w:r>
      </w:del>
    </w:p>
    <w:p w:rsidR="00E141B1" w:rsidRDefault="00156DEB" w:rsidP="003731CE">
      <w:pPr>
        <w:pStyle w:val="ListParagraph"/>
        <w:rPr>
          <w:del w:id="2961" w:author="Ed" w:date="2013-04-08T02:34:00Z"/>
        </w:rPr>
        <w:pPrChange w:id="2962" w:author="Edward Venator" w:date="2013-04-11T09:56:00Z">
          <w:pPr>
            <w:pStyle w:val="Heading2"/>
          </w:pPr>
        </w:pPrChange>
      </w:pPr>
      <w:bookmarkStart w:id="2963" w:name="_Toc351997930"/>
      <w:del w:id="2964" w:author="Ed" w:date="2013-04-08T02:34:00Z">
        <w:r w:rsidDel="00D23F78">
          <w:delText>Conclusion</w:delText>
        </w:r>
        <w:bookmarkEnd w:id="2963"/>
      </w:del>
    </w:p>
    <w:p w:rsidR="00E141B1" w:rsidRDefault="001B6819" w:rsidP="003731CE">
      <w:pPr>
        <w:pStyle w:val="ListParagraph"/>
        <w:pPrChange w:id="2965" w:author="Edward Venator" w:date="2013-04-11T09:56:00Z">
          <w:pPr/>
        </w:pPrChange>
      </w:pPr>
      <w:del w:id="2966" w:author="Ed" w:date="2013-04-08T02:34:00Z">
        <w:r w:rsidDel="00D23F78">
          <w:delText xml:space="preserve">This thesis describes a mobile industrial manipulator designed and built from commercially available parts at minimal cost. Open source software was used to facilitate rapid implementation of advanced perception and motion planning </w:delText>
        </w:r>
        <w:r w:rsidR="00B326C5" w:rsidDel="00D23F78">
          <w:delText>capabilities</w:delText>
        </w:r>
        <w:r w:rsidDel="00D23F78">
          <w:delText xml:space="preserve">. </w:delText>
        </w:r>
        <w:r w:rsidR="00B326C5" w:rsidDel="00D23F78">
          <w:delText xml:space="preserve">The capabilities of the off the shelf hardware and open source software were tested with a simple validation task, and recommendations were made for future work. </w:delText>
        </w:r>
        <w:r w:rsidDel="00D23F78">
          <w:delText xml:space="preserve">Although this </w:delText>
        </w:r>
        <w:r w:rsidR="00B326C5" w:rsidDel="00D23F78">
          <w:delText>platform was designed specifically for kitting operations, other applications of the robot were discussed.</w:delText>
        </w:r>
      </w:del>
    </w:p>
    <w:p w:rsidR="00697DB7" w:rsidRPr="00697DB7" w:rsidRDefault="00697DB7">
      <w:pPr>
        <w:pStyle w:val="Heading1"/>
      </w:pPr>
      <w:bookmarkStart w:id="2967" w:name="_Toc351997931"/>
      <w:bookmarkStart w:id="2968" w:name="_Toc353435317"/>
      <w:r>
        <w:lastRenderedPageBreak/>
        <w:t>Bibliography</w:t>
      </w:r>
      <w:bookmarkEnd w:id="2967"/>
      <w:bookmarkEnd w:id="2968"/>
    </w:p>
    <w:p w:rsidR="00F84E58" w:rsidRDefault="006B701A" w:rsidP="00F84E58">
      <w:pPr>
        <w:pStyle w:val="Bibliography"/>
        <w:rPr>
          <w:ins w:id="2969" w:author="Edward Venator" w:date="2013-04-11T09:46:00Z"/>
          <w:szCs w:val="24"/>
        </w:rPr>
        <w:pPrChange w:id="2970" w:author="Edward Venator" w:date="2013-04-11T09:46:00Z">
          <w:pPr>
            <w:widowControl w:val="0"/>
            <w:autoSpaceDE w:val="0"/>
            <w:autoSpaceDN w:val="0"/>
            <w:adjustRightInd w:val="0"/>
            <w:spacing w:after="0" w:line="240" w:lineRule="auto"/>
          </w:pPr>
        </w:pPrChange>
      </w:pPr>
      <w:r w:rsidRPr="006B701A">
        <w:rPr>
          <w:rFonts w:ascii="Calibri" w:hAnsi="Calibri"/>
          <w:sz w:val="22"/>
        </w:rPr>
        <w:fldChar w:fldCharType="begin"/>
      </w:r>
      <w:ins w:id="2971" w:author="Edward Venator" w:date="2013-04-11T09:20:00Z">
        <w:r w:rsidR="006F1159">
          <w:instrText xml:space="preserve"> ADDIN ZOTERO_BIBL {"custom":[]} CSL_BIBLIOGRAPHY </w:instrText>
        </w:r>
      </w:ins>
      <w:ins w:id="2972" w:author="Ed" w:date="2013-04-03T15:41:00Z">
        <w:del w:id="2973" w:author="Edward Venator" w:date="2013-04-11T09:20:00Z">
          <w:r w:rsidR="00C23EE7" w:rsidDel="006F1159">
            <w:delInstrText xml:space="preserve"> ADDIN ZOTERO_BIBL {"custom":[]} CSL_BIBLIOGRAPHY </w:delInstrText>
          </w:r>
        </w:del>
      </w:ins>
      <w:del w:id="2974" w:author="Edward Venator" w:date="2013-04-11T09:20:00Z">
        <w:r w:rsidR="00697DB7" w:rsidDel="006F1159">
          <w:delInstrText xml:space="preserve"> ADDIN ZOTERO_BIBL {"custom":[]} CSL_BIBLIOGRAPHY </w:delInstrText>
        </w:r>
      </w:del>
      <w:r w:rsidRPr="006B701A">
        <w:rPr>
          <w:rFonts w:ascii="Calibri" w:hAnsi="Calibri"/>
          <w:sz w:val="22"/>
        </w:rPr>
        <w:fldChar w:fldCharType="separate"/>
      </w:r>
      <w:ins w:id="2975" w:author="Edward Venator" w:date="2013-04-11T09:46:00Z">
        <w:r w:rsidR="00F84E58">
          <w:rPr>
            <w:szCs w:val="24"/>
          </w:rPr>
          <w:t>[1]</w:t>
        </w:r>
        <w:r w:rsidR="00F84E58">
          <w:rPr>
            <w:szCs w:val="24"/>
          </w:rPr>
          <w:tab/>
          <w:t xml:space="preserve">H. M. </w:t>
        </w:r>
        <w:proofErr w:type="spellStart"/>
        <w:r w:rsidR="00F84E58">
          <w:rPr>
            <w:szCs w:val="24"/>
          </w:rPr>
          <w:t>Barbera</w:t>
        </w:r>
        <w:proofErr w:type="spellEnd"/>
        <w:r w:rsidR="00F84E58">
          <w:rPr>
            <w:szCs w:val="24"/>
          </w:rPr>
          <w:t xml:space="preserve">, J. P. C. </w:t>
        </w:r>
        <w:proofErr w:type="spellStart"/>
        <w:r w:rsidR="00F84E58">
          <w:rPr>
            <w:szCs w:val="24"/>
          </w:rPr>
          <w:t>Quinonero</w:t>
        </w:r>
        <w:proofErr w:type="spellEnd"/>
        <w:r w:rsidR="00F84E58">
          <w:rPr>
            <w:szCs w:val="24"/>
          </w:rPr>
          <w:t xml:space="preserve">, M. A. Z. </w:t>
        </w:r>
        <w:proofErr w:type="spellStart"/>
        <w:r w:rsidR="00F84E58">
          <w:rPr>
            <w:szCs w:val="24"/>
          </w:rPr>
          <w:t>Izquierdo</w:t>
        </w:r>
        <w:proofErr w:type="spellEnd"/>
        <w:r w:rsidR="00F84E58">
          <w:rPr>
            <w:szCs w:val="24"/>
          </w:rPr>
          <w:t xml:space="preserve">, and A. G. </w:t>
        </w:r>
        <w:proofErr w:type="spellStart"/>
        <w:r w:rsidR="00F84E58">
          <w:rPr>
            <w:szCs w:val="24"/>
          </w:rPr>
          <w:t>Skarmeta</w:t>
        </w:r>
        <w:proofErr w:type="spellEnd"/>
        <w:r w:rsidR="00F84E58">
          <w:rPr>
            <w:szCs w:val="24"/>
          </w:rPr>
          <w:t>, “</w:t>
        </w:r>
        <w:proofErr w:type="spellStart"/>
        <w:r w:rsidR="00F84E58">
          <w:rPr>
            <w:szCs w:val="24"/>
          </w:rPr>
          <w:t>i</w:t>
        </w:r>
        <w:proofErr w:type="spellEnd"/>
        <w:r w:rsidR="00F84E58">
          <w:rPr>
            <w:szCs w:val="24"/>
          </w:rPr>
          <w:t xml:space="preserve">-Fork: a flexible AGV system using topological and grid maps,” in </w:t>
        </w:r>
        <w:r w:rsidR="00F84E58">
          <w:rPr>
            <w:i/>
            <w:iCs/>
            <w:szCs w:val="24"/>
          </w:rPr>
          <w:t>IEEE International Conference on Robotics and Automation (ICRA)</w:t>
        </w:r>
        <w:r w:rsidR="00F84E58">
          <w:rPr>
            <w:szCs w:val="24"/>
          </w:rPr>
          <w:t>, 2003, vol. 2, pp. 2147–2152 vol.2.</w:t>
        </w:r>
      </w:ins>
    </w:p>
    <w:p w:rsidR="00F84E58" w:rsidRDefault="00F84E58" w:rsidP="00F84E58">
      <w:pPr>
        <w:pStyle w:val="Bibliography"/>
        <w:rPr>
          <w:ins w:id="2976" w:author="Edward Venator" w:date="2013-04-11T09:46:00Z"/>
          <w:szCs w:val="24"/>
        </w:rPr>
        <w:pPrChange w:id="2977" w:author="Edward Venator" w:date="2013-04-11T09:46:00Z">
          <w:pPr>
            <w:widowControl w:val="0"/>
            <w:autoSpaceDE w:val="0"/>
            <w:autoSpaceDN w:val="0"/>
            <w:adjustRightInd w:val="0"/>
            <w:spacing w:after="0" w:line="240" w:lineRule="auto"/>
          </w:pPr>
        </w:pPrChange>
      </w:pPr>
      <w:ins w:id="2978" w:author="Edward Venator" w:date="2013-04-11T09:46:00Z">
        <w:r>
          <w:rPr>
            <w:szCs w:val="24"/>
          </w:rPr>
          <w:t>[2]</w:t>
        </w:r>
        <w:r>
          <w:rPr>
            <w:szCs w:val="24"/>
          </w:rPr>
          <w:tab/>
          <w:t xml:space="preserve">K. C. T. </w:t>
        </w:r>
        <w:proofErr w:type="spellStart"/>
        <w:r>
          <w:rPr>
            <w:szCs w:val="24"/>
          </w:rPr>
          <w:t>Vivaldini</w:t>
        </w:r>
        <w:proofErr w:type="spellEnd"/>
        <w:r>
          <w:rPr>
            <w:szCs w:val="24"/>
          </w:rPr>
          <w:t xml:space="preserve">, J. P. M. </w:t>
        </w:r>
        <w:proofErr w:type="spellStart"/>
        <w:r>
          <w:rPr>
            <w:szCs w:val="24"/>
          </w:rPr>
          <w:t>Galdames</w:t>
        </w:r>
        <w:proofErr w:type="spellEnd"/>
        <w:r>
          <w:rPr>
            <w:szCs w:val="24"/>
          </w:rPr>
          <w:t xml:space="preserve">, T. S. </w:t>
        </w:r>
        <w:proofErr w:type="spellStart"/>
        <w:r>
          <w:rPr>
            <w:szCs w:val="24"/>
          </w:rPr>
          <w:t>Bueno</w:t>
        </w:r>
        <w:proofErr w:type="spellEnd"/>
        <w:r>
          <w:rPr>
            <w:szCs w:val="24"/>
          </w:rPr>
          <w:t xml:space="preserve">, R. C. </w:t>
        </w:r>
        <w:proofErr w:type="spellStart"/>
        <w:r>
          <w:rPr>
            <w:szCs w:val="24"/>
          </w:rPr>
          <w:t>Araújo</w:t>
        </w:r>
        <w:proofErr w:type="spellEnd"/>
        <w:r>
          <w:rPr>
            <w:szCs w:val="24"/>
          </w:rPr>
          <w:t xml:space="preserve">, R. M. </w:t>
        </w:r>
        <w:proofErr w:type="spellStart"/>
        <w:r>
          <w:rPr>
            <w:szCs w:val="24"/>
          </w:rPr>
          <w:t>Sobral</w:t>
        </w:r>
        <w:proofErr w:type="spellEnd"/>
        <w:r>
          <w:rPr>
            <w:szCs w:val="24"/>
          </w:rPr>
          <w:t xml:space="preserve">, M. Becker, and G. A. P. </w:t>
        </w:r>
        <w:proofErr w:type="spellStart"/>
        <w:r>
          <w:rPr>
            <w:szCs w:val="24"/>
          </w:rPr>
          <w:t>Caurin</w:t>
        </w:r>
        <w:proofErr w:type="spellEnd"/>
        <w:r>
          <w:rPr>
            <w:szCs w:val="24"/>
          </w:rPr>
          <w:t xml:space="preserve">, “Robotic forklifts for intelligent warehouses: Routing, path planning, and auto-localization,” in </w:t>
        </w:r>
        <w:r>
          <w:rPr>
            <w:i/>
            <w:iCs/>
            <w:szCs w:val="24"/>
          </w:rPr>
          <w:t>2010 IEEE International Conference on Industrial Technology (ICIT)</w:t>
        </w:r>
        <w:r>
          <w:rPr>
            <w:szCs w:val="24"/>
          </w:rPr>
          <w:t>, 2010, pp. 1463–1468.</w:t>
        </w:r>
      </w:ins>
    </w:p>
    <w:p w:rsidR="00F84E58" w:rsidRDefault="00F84E58" w:rsidP="00F84E58">
      <w:pPr>
        <w:pStyle w:val="Bibliography"/>
        <w:rPr>
          <w:ins w:id="2979" w:author="Edward Venator" w:date="2013-04-11T09:46:00Z"/>
          <w:szCs w:val="24"/>
        </w:rPr>
        <w:pPrChange w:id="2980" w:author="Edward Venator" w:date="2013-04-11T09:46:00Z">
          <w:pPr>
            <w:widowControl w:val="0"/>
            <w:autoSpaceDE w:val="0"/>
            <w:autoSpaceDN w:val="0"/>
            <w:adjustRightInd w:val="0"/>
            <w:spacing w:after="0" w:line="240" w:lineRule="auto"/>
          </w:pPr>
        </w:pPrChange>
      </w:pPr>
      <w:ins w:id="2981" w:author="Edward Venator" w:date="2013-04-11T09:46:00Z">
        <w:r>
          <w:rPr>
            <w:szCs w:val="24"/>
          </w:rPr>
          <w:t>[3]</w:t>
        </w:r>
        <w:r>
          <w:rPr>
            <w:szCs w:val="24"/>
          </w:rPr>
          <w:tab/>
          <w:t xml:space="preserve">G. </w:t>
        </w:r>
        <w:proofErr w:type="spellStart"/>
        <w:r>
          <w:rPr>
            <w:szCs w:val="24"/>
          </w:rPr>
          <w:t>Garibotto</w:t>
        </w:r>
        <w:proofErr w:type="spellEnd"/>
        <w:r>
          <w:rPr>
            <w:szCs w:val="24"/>
          </w:rPr>
          <w:t xml:space="preserve">, S. </w:t>
        </w:r>
        <w:proofErr w:type="spellStart"/>
        <w:r>
          <w:rPr>
            <w:szCs w:val="24"/>
          </w:rPr>
          <w:t>Masciangelo</w:t>
        </w:r>
        <w:proofErr w:type="spellEnd"/>
        <w:r>
          <w:rPr>
            <w:szCs w:val="24"/>
          </w:rPr>
          <w:t xml:space="preserve">, P. </w:t>
        </w:r>
        <w:proofErr w:type="spellStart"/>
        <w:r>
          <w:rPr>
            <w:szCs w:val="24"/>
          </w:rPr>
          <w:t>Bassino</w:t>
        </w:r>
        <w:proofErr w:type="spellEnd"/>
        <w:r>
          <w:rPr>
            <w:szCs w:val="24"/>
          </w:rPr>
          <w:t xml:space="preserve">, C. Coelho, A. </w:t>
        </w:r>
        <w:proofErr w:type="spellStart"/>
        <w:r>
          <w:rPr>
            <w:szCs w:val="24"/>
          </w:rPr>
          <w:t>Pavan</w:t>
        </w:r>
        <w:proofErr w:type="spellEnd"/>
        <w:r>
          <w:rPr>
            <w:szCs w:val="24"/>
          </w:rPr>
          <w:t xml:space="preserve">, and M. </w:t>
        </w:r>
        <w:proofErr w:type="spellStart"/>
        <w:r>
          <w:rPr>
            <w:szCs w:val="24"/>
          </w:rPr>
          <w:t>Marson</w:t>
        </w:r>
        <w:proofErr w:type="spellEnd"/>
        <w:r>
          <w:rPr>
            <w:szCs w:val="24"/>
          </w:rPr>
          <w:t xml:space="preserve">, “Industrial exploitation of computer vision in logistic automation: autonomous control of an intelligent forklift truck,” in </w:t>
        </w:r>
        <w:r>
          <w:rPr>
            <w:i/>
            <w:iCs/>
            <w:szCs w:val="24"/>
          </w:rPr>
          <w:t>1998 IEEE International Conference on Robotics and Automation</w:t>
        </w:r>
        <w:r>
          <w:rPr>
            <w:szCs w:val="24"/>
          </w:rPr>
          <w:t>, 1998, vol. 2, pp. 1459–1464 vol.2.</w:t>
        </w:r>
      </w:ins>
    </w:p>
    <w:p w:rsidR="00F84E58" w:rsidRDefault="00F84E58" w:rsidP="00F84E58">
      <w:pPr>
        <w:pStyle w:val="Bibliography"/>
        <w:rPr>
          <w:ins w:id="2982" w:author="Edward Venator" w:date="2013-04-11T09:46:00Z"/>
          <w:szCs w:val="24"/>
        </w:rPr>
        <w:pPrChange w:id="2983" w:author="Edward Venator" w:date="2013-04-11T09:46:00Z">
          <w:pPr>
            <w:widowControl w:val="0"/>
            <w:autoSpaceDE w:val="0"/>
            <w:autoSpaceDN w:val="0"/>
            <w:adjustRightInd w:val="0"/>
            <w:spacing w:after="0" w:line="240" w:lineRule="auto"/>
          </w:pPr>
        </w:pPrChange>
      </w:pPr>
      <w:ins w:id="2984" w:author="Edward Venator" w:date="2013-04-11T09:46:00Z">
        <w:r>
          <w:rPr>
            <w:szCs w:val="24"/>
          </w:rPr>
          <w:t>[4]</w:t>
        </w:r>
        <w:r>
          <w:rPr>
            <w:szCs w:val="24"/>
          </w:rPr>
          <w:tab/>
          <w:t>“</w:t>
        </w:r>
        <w:proofErr w:type="spellStart"/>
        <w:r>
          <w:rPr>
            <w:szCs w:val="24"/>
          </w:rPr>
          <w:t>Kiva</w:t>
        </w:r>
        <w:proofErr w:type="spellEnd"/>
        <w:r>
          <w:rPr>
            <w:szCs w:val="24"/>
          </w:rPr>
          <w:t xml:space="preserve"> vs. Automated Guided Vehicles.” [Online]. Available: http://www.kivasystems.com/solutions/kiva-vs-traditional/solutionskiva-vs-traditionalkiva-vs-agvs/. [Accessed: 22-Mar-2013].</w:t>
        </w:r>
      </w:ins>
    </w:p>
    <w:p w:rsidR="00F84E58" w:rsidRDefault="00F84E58" w:rsidP="00F84E58">
      <w:pPr>
        <w:pStyle w:val="Bibliography"/>
        <w:rPr>
          <w:ins w:id="2985" w:author="Edward Venator" w:date="2013-04-11T09:46:00Z"/>
          <w:szCs w:val="24"/>
        </w:rPr>
        <w:pPrChange w:id="2986" w:author="Edward Venator" w:date="2013-04-11T09:46:00Z">
          <w:pPr>
            <w:widowControl w:val="0"/>
            <w:autoSpaceDE w:val="0"/>
            <w:autoSpaceDN w:val="0"/>
            <w:adjustRightInd w:val="0"/>
            <w:spacing w:after="0" w:line="240" w:lineRule="auto"/>
          </w:pPr>
        </w:pPrChange>
      </w:pPr>
      <w:ins w:id="2987" w:author="Edward Venator" w:date="2013-04-11T09:46:00Z">
        <w:r>
          <w:rPr>
            <w:szCs w:val="24"/>
          </w:rPr>
          <w:t>[5]</w:t>
        </w:r>
        <w:r>
          <w:rPr>
            <w:szCs w:val="24"/>
          </w:rPr>
          <w:tab/>
          <w:t xml:space="preserve">R. </w:t>
        </w:r>
        <w:proofErr w:type="spellStart"/>
        <w:r>
          <w:rPr>
            <w:szCs w:val="24"/>
          </w:rPr>
          <w:t>D’Andrea</w:t>
        </w:r>
        <w:proofErr w:type="spellEnd"/>
        <w:r>
          <w:rPr>
            <w:szCs w:val="24"/>
          </w:rPr>
          <w:t xml:space="preserve"> and P. </w:t>
        </w:r>
        <w:proofErr w:type="spellStart"/>
        <w:r>
          <w:rPr>
            <w:szCs w:val="24"/>
          </w:rPr>
          <w:t>Wurman</w:t>
        </w:r>
        <w:proofErr w:type="spellEnd"/>
        <w:r>
          <w:rPr>
            <w:szCs w:val="24"/>
          </w:rPr>
          <w:t xml:space="preserve">, “Future challenges of coordinating hundreds of autonomous vehicles in distribution facilities,” in </w:t>
        </w:r>
        <w:r>
          <w:rPr>
            <w:i/>
            <w:iCs/>
            <w:szCs w:val="24"/>
          </w:rPr>
          <w:t>IEEE International Conference on Technologies for Practical Robot Applications (</w:t>
        </w:r>
        <w:proofErr w:type="spellStart"/>
        <w:r>
          <w:rPr>
            <w:i/>
            <w:iCs/>
            <w:szCs w:val="24"/>
          </w:rPr>
          <w:t>TePRA</w:t>
        </w:r>
        <w:proofErr w:type="spellEnd"/>
        <w:r>
          <w:rPr>
            <w:i/>
            <w:iCs/>
            <w:szCs w:val="24"/>
          </w:rPr>
          <w:t>)</w:t>
        </w:r>
        <w:r>
          <w:rPr>
            <w:szCs w:val="24"/>
          </w:rPr>
          <w:t>, Nov., pp. 80–83.</w:t>
        </w:r>
      </w:ins>
    </w:p>
    <w:p w:rsidR="00F84E58" w:rsidRDefault="00F84E58" w:rsidP="00F84E58">
      <w:pPr>
        <w:pStyle w:val="Bibliography"/>
        <w:rPr>
          <w:ins w:id="2988" w:author="Edward Venator" w:date="2013-04-11T09:46:00Z"/>
          <w:szCs w:val="24"/>
        </w:rPr>
        <w:pPrChange w:id="2989" w:author="Edward Venator" w:date="2013-04-11T09:46:00Z">
          <w:pPr>
            <w:widowControl w:val="0"/>
            <w:autoSpaceDE w:val="0"/>
            <w:autoSpaceDN w:val="0"/>
            <w:adjustRightInd w:val="0"/>
            <w:spacing w:after="0" w:line="240" w:lineRule="auto"/>
          </w:pPr>
        </w:pPrChange>
      </w:pPr>
      <w:ins w:id="2990" w:author="Edward Venator" w:date="2013-04-11T09:46:00Z">
        <w:r>
          <w:rPr>
            <w:szCs w:val="24"/>
          </w:rPr>
          <w:t>[6]</w:t>
        </w:r>
        <w:r>
          <w:rPr>
            <w:szCs w:val="24"/>
          </w:rPr>
          <w:tab/>
          <w:t xml:space="preserve">R. Bischoff, U. </w:t>
        </w:r>
        <w:proofErr w:type="spellStart"/>
        <w:r>
          <w:rPr>
            <w:szCs w:val="24"/>
          </w:rPr>
          <w:t>Huggenberger</w:t>
        </w:r>
        <w:proofErr w:type="spellEnd"/>
        <w:r>
          <w:rPr>
            <w:szCs w:val="24"/>
          </w:rPr>
          <w:t xml:space="preserve">, and E. </w:t>
        </w:r>
        <w:proofErr w:type="spellStart"/>
        <w:r>
          <w:rPr>
            <w:szCs w:val="24"/>
          </w:rPr>
          <w:t>Prassler</w:t>
        </w:r>
        <w:proofErr w:type="spellEnd"/>
        <w:r>
          <w:rPr>
            <w:szCs w:val="24"/>
          </w:rPr>
          <w:t xml:space="preserve">, “KUKA </w:t>
        </w:r>
        <w:proofErr w:type="spellStart"/>
        <w:r>
          <w:rPr>
            <w:szCs w:val="24"/>
          </w:rPr>
          <w:t>youBot</w:t>
        </w:r>
        <w:proofErr w:type="spellEnd"/>
        <w:r>
          <w:rPr>
            <w:szCs w:val="24"/>
          </w:rPr>
          <w:t xml:space="preserve"> - a mobile manipulator for research and education,” in </w:t>
        </w:r>
        <w:r>
          <w:rPr>
            <w:i/>
            <w:iCs/>
            <w:szCs w:val="24"/>
          </w:rPr>
          <w:t>2011 IEEE International Conference on Robotics and Automation (ICRA)</w:t>
        </w:r>
        <w:r>
          <w:rPr>
            <w:szCs w:val="24"/>
          </w:rPr>
          <w:t>, May, pp. 1–4.</w:t>
        </w:r>
      </w:ins>
    </w:p>
    <w:p w:rsidR="00F84E58" w:rsidRDefault="00F84E58" w:rsidP="00F84E58">
      <w:pPr>
        <w:pStyle w:val="Bibliography"/>
        <w:rPr>
          <w:ins w:id="2991" w:author="Edward Venator" w:date="2013-04-11T09:46:00Z"/>
          <w:szCs w:val="24"/>
        </w:rPr>
        <w:pPrChange w:id="2992" w:author="Edward Venator" w:date="2013-04-11T09:46:00Z">
          <w:pPr>
            <w:widowControl w:val="0"/>
            <w:autoSpaceDE w:val="0"/>
            <w:autoSpaceDN w:val="0"/>
            <w:adjustRightInd w:val="0"/>
            <w:spacing w:after="0" w:line="240" w:lineRule="auto"/>
          </w:pPr>
        </w:pPrChange>
      </w:pPr>
      <w:ins w:id="2993" w:author="Edward Venator" w:date="2013-04-11T09:46:00Z">
        <w:r>
          <w:rPr>
            <w:szCs w:val="24"/>
          </w:rPr>
          <w:t>[7]</w:t>
        </w:r>
        <w:r>
          <w:rPr>
            <w:szCs w:val="24"/>
          </w:rPr>
          <w:tab/>
          <w:t xml:space="preserve">C. </w:t>
        </w:r>
        <w:proofErr w:type="spellStart"/>
        <w:r>
          <w:rPr>
            <w:szCs w:val="24"/>
          </w:rPr>
          <w:t>Cosma</w:t>
        </w:r>
        <w:proofErr w:type="spellEnd"/>
        <w:r>
          <w:rPr>
            <w:szCs w:val="24"/>
          </w:rPr>
          <w:t xml:space="preserve">, M. </w:t>
        </w:r>
        <w:proofErr w:type="spellStart"/>
        <w:r>
          <w:rPr>
            <w:szCs w:val="24"/>
          </w:rPr>
          <w:t>Confente</w:t>
        </w:r>
        <w:proofErr w:type="spellEnd"/>
        <w:r>
          <w:rPr>
            <w:szCs w:val="24"/>
          </w:rPr>
          <w:t xml:space="preserve">, M. </w:t>
        </w:r>
        <w:proofErr w:type="spellStart"/>
        <w:r>
          <w:rPr>
            <w:szCs w:val="24"/>
          </w:rPr>
          <w:t>Governo</w:t>
        </w:r>
        <w:proofErr w:type="spellEnd"/>
        <w:r>
          <w:rPr>
            <w:szCs w:val="24"/>
          </w:rPr>
          <w:t xml:space="preserve">, and P. </w:t>
        </w:r>
        <w:proofErr w:type="spellStart"/>
        <w:r>
          <w:rPr>
            <w:szCs w:val="24"/>
          </w:rPr>
          <w:t>Fiorini</w:t>
        </w:r>
        <w:proofErr w:type="spellEnd"/>
        <w:r>
          <w:rPr>
            <w:szCs w:val="24"/>
          </w:rPr>
          <w:t xml:space="preserve">, “An autonomous robot for indoor light logistics,” in </w:t>
        </w:r>
        <w:r>
          <w:rPr>
            <w:i/>
            <w:iCs/>
            <w:szCs w:val="24"/>
          </w:rPr>
          <w:t>2004 IEEE/RSJ International Conference on Intelligent Robots and Systems, 2004. (IROS 2004). Proceedings</w:t>
        </w:r>
        <w:r>
          <w:rPr>
            <w:szCs w:val="24"/>
          </w:rPr>
          <w:t>, Sept.-2 Oct., vol. 3, pp. 3003–3008 vol.3.</w:t>
        </w:r>
      </w:ins>
    </w:p>
    <w:p w:rsidR="00F84E58" w:rsidRDefault="00F84E58" w:rsidP="00F84E58">
      <w:pPr>
        <w:pStyle w:val="Bibliography"/>
        <w:rPr>
          <w:ins w:id="2994" w:author="Edward Venator" w:date="2013-04-11T09:46:00Z"/>
          <w:szCs w:val="24"/>
        </w:rPr>
        <w:pPrChange w:id="2995" w:author="Edward Venator" w:date="2013-04-11T09:46:00Z">
          <w:pPr>
            <w:widowControl w:val="0"/>
            <w:autoSpaceDE w:val="0"/>
            <w:autoSpaceDN w:val="0"/>
            <w:adjustRightInd w:val="0"/>
            <w:spacing w:after="0" w:line="240" w:lineRule="auto"/>
          </w:pPr>
        </w:pPrChange>
      </w:pPr>
      <w:ins w:id="2996" w:author="Edward Venator" w:date="2013-04-11T09:46:00Z">
        <w:r>
          <w:rPr>
            <w:szCs w:val="24"/>
          </w:rPr>
          <w:t>[8]</w:t>
        </w:r>
        <w:r>
          <w:rPr>
            <w:szCs w:val="24"/>
          </w:rPr>
          <w:tab/>
          <w:t xml:space="preserve">A. Hermann, Z. </w:t>
        </w:r>
        <w:proofErr w:type="spellStart"/>
        <w:r>
          <w:rPr>
            <w:szCs w:val="24"/>
          </w:rPr>
          <w:t>Xue</w:t>
        </w:r>
        <w:proofErr w:type="spellEnd"/>
        <w:r>
          <w:rPr>
            <w:szCs w:val="24"/>
          </w:rPr>
          <w:t xml:space="preserve">, S. W. </w:t>
        </w:r>
        <w:proofErr w:type="spellStart"/>
        <w:r>
          <w:rPr>
            <w:szCs w:val="24"/>
          </w:rPr>
          <w:t>Ruhl</w:t>
        </w:r>
        <w:proofErr w:type="spellEnd"/>
        <w:r>
          <w:rPr>
            <w:szCs w:val="24"/>
          </w:rPr>
          <w:t xml:space="preserve">, and R. </w:t>
        </w:r>
        <w:proofErr w:type="spellStart"/>
        <w:r>
          <w:rPr>
            <w:szCs w:val="24"/>
          </w:rPr>
          <w:t>Dillmann</w:t>
        </w:r>
        <w:proofErr w:type="spellEnd"/>
        <w:r>
          <w:rPr>
            <w:szCs w:val="24"/>
          </w:rPr>
          <w:t xml:space="preserve">, “Hardware and software architecture of a bimanual mobile manipulator for industrial application,” in </w:t>
        </w:r>
        <w:r>
          <w:rPr>
            <w:i/>
            <w:iCs/>
            <w:szCs w:val="24"/>
          </w:rPr>
          <w:t xml:space="preserve">2011 IEEE International Conference on Robotics and </w:t>
        </w:r>
        <w:proofErr w:type="spellStart"/>
        <w:r>
          <w:rPr>
            <w:i/>
            <w:iCs/>
            <w:szCs w:val="24"/>
          </w:rPr>
          <w:t>Biomimetics</w:t>
        </w:r>
        <w:proofErr w:type="spellEnd"/>
        <w:r>
          <w:rPr>
            <w:i/>
            <w:iCs/>
            <w:szCs w:val="24"/>
          </w:rPr>
          <w:t xml:space="preserve"> (ROBIO)</w:t>
        </w:r>
        <w:r>
          <w:rPr>
            <w:szCs w:val="24"/>
          </w:rPr>
          <w:t>, Dec., pp. 2282–2288.</w:t>
        </w:r>
      </w:ins>
    </w:p>
    <w:p w:rsidR="00F84E58" w:rsidRDefault="00F84E58" w:rsidP="00F84E58">
      <w:pPr>
        <w:pStyle w:val="Bibliography"/>
        <w:rPr>
          <w:ins w:id="2997" w:author="Edward Venator" w:date="2013-04-11T09:46:00Z"/>
          <w:szCs w:val="24"/>
        </w:rPr>
        <w:pPrChange w:id="2998" w:author="Edward Venator" w:date="2013-04-11T09:46:00Z">
          <w:pPr>
            <w:widowControl w:val="0"/>
            <w:autoSpaceDE w:val="0"/>
            <w:autoSpaceDN w:val="0"/>
            <w:adjustRightInd w:val="0"/>
            <w:spacing w:after="0" w:line="240" w:lineRule="auto"/>
          </w:pPr>
        </w:pPrChange>
      </w:pPr>
      <w:ins w:id="2999" w:author="Edward Venator" w:date="2013-04-11T09:46:00Z">
        <w:r>
          <w:rPr>
            <w:szCs w:val="24"/>
          </w:rPr>
          <w:t>[9]</w:t>
        </w:r>
        <w:r>
          <w:rPr>
            <w:szCs w:val="24"/>
          </w:rPr>
          <w:tab/>
          <w:t xml:space="preserve">C. </w:t>
        </w:r>
        <w:proofErr w:type="spellStart"/>
        <w:r>
          <w:rPr>
            <w:szCs w:val="24"/>
          </w:rPr>
          <w:t>Rockey</w:t>
        </w:r>
        <w:proofErr w:type="spellEnd"/>
        <w:r>
          <w:rPr>
            <w:szCs w:val="24"/>
          </w:rPr>
          <w:t xml:space="preserve">, E. </w:t>
        </w:r>
        <w:proofErr w:type="spellStart"/>
        <w:r>
          <w:rPr>
            <w:szCs w:val="24"/>
          </w:rPr>
          <w:t>Perko</w:t>
        </w:r>
        <w:proofErr w:type="spellEnd"/>
        <w:r>
          <w:rPr>
            <w:szCs w:val="24"/>
          </w:rPr>
          <w:t>, and Ben Ballard, “HARLIE,” IGVC, May 2010.</w:t>
        </w:r>
      </w:ins>
    </w:p>
    <w:p w:rsidR="00F84E58" w:rsidRDefault="00F84E58" w:rsidP="00F84E58">
      <w:pPr>
        <w:pStyle w:val="Bibliography"/>
        <w:rPr>
          <w:ins w:id="3000" w:author="Edward Venator" w:date="2013-04-11T09:46:00Z"/>
          <w:szCs w:val="24"/>
        </w:rPr>
        <w:pPrChange w:id="3001" w:author="Edward Venator" w:date="2013-04-11T09:46:00Z">
          <w:pPr>
            <w:widowControl w:val="0"/>
            <w:autoSpaceDE w:val="0"/>
            <w:autoSpaceDN w:val="0"/>
            <w:adjustRightInd w:val="0"/>
            <w:spacing w:after="0" w:line="240" w:lineRule="auto"/>
          </w:pPr>
        </w:pPrChange>
      </w:pPr>
      <w:ins w:id="3002" w:author="Edward Venator" w:date="2013-04-11T09:46:00Z">
        <w:r>
          <w:rPr>
            <w:szCs w:val="24"/>
          </w:rPr>
          <w:t>[10]</w:t>
        </w:r>
        <w:r>
          <w:rPr>
            <w:szCs w:val="24"/>
          </w:rPr>
          <w:tab/>
        </w:r>
        <w:proofErr w:type="spellStart"/>
        <w:r>
          <w:rPr>
            <w:szCs w:val="24"/>
          </w:rPr>
          <w:t>Samlex</w:t>
        </w:r>
        <w:proofErr w:type="spellEnd"/>
        <w:r>
          <w:rPr>
            <w:szCs w:val="24"/>
          </w:rPr>
          <w:t xml:space="preserve"> America, “DC-DC Step Down Converters Model SDC-15.” </w:t>
        </w:r>
        <w:proofErr w:type="spellStart"/>
        <w:r>
          <w:rPr>
            <w:szCs w:val="24"/>
          </w:rPr>
          <w:t>Samlex</w:t>
        </w:r>
        <w:proofErr w:type="spellEnd"/>
        <w:r>
          <w:rPr>
            <w:szCs w:val="24"/>
          </w:rPr>
          <w:t xml:space="preserve"> America.</w:t>
        </w:r>
      </w:ins>
    </w:p>
    <w:p w:rsidR="00F84E58" w:rsidRDefault="00F84E58" w:rsidP="00F84E58">
      <w:pPr>
        <w:pStyle w:val="Bibliography"/>
        <w:rPr>
          <w:ins w:id="3003" w:author="Edward Venator" w:date="2013-04-11T09:46:00Z"/>
          <w:szCs w:val="24"/>
        </w:rPr>
        <w:pPrChange w:id="3004" w:author="Edward Venator" w:date="2013-04-11T09:46:00Z">
          <w:pPr>
            <w:widowControl w:val="0"/>
            <w:autoSpaceDE w:val="0"/>
            <w:autoSpaceDN w:val="0"/>
            <w:adjustRightInd w:val="0"/>
            <w:spacing w:after="0" w:line="240" w:lineRule="auto"/>
          </w:pPr>
        </w:pPrChange>
      </w:pPr>
      <w:ins w:id="3005" w:author="Edward Venator" w:date="2013-04-11T09:46:00Z">
        <w:r>
          <w:rPr>
            <w:szCs w:val="24"/>
          </w:rPr>
          <w:t>[11]</w:t>
        </w:r>
        <w:r>
          <w:rPr>
            <w:szCs w:val="24"/>
          </w:rPr>
          <w:tab/>
          <w:t xml:space="preserve">Eric </w:t>
        </w:r>
        <w:proofErr w:type="spellStart"/>
        <w:r>
          <w:rPr>
            <w:szCs w:val="24"/>
          </w:rPr>
          <w:t>Perko</w:t>
        </w:r>
        <w:proofErr w:type="spellEnd"/>
        <w:r>
          <w:rPr>
            <w:szCs w:val="24"/>
          </w:rPr>
          <w:t>, “Precision Navigation for Indoor Mobile Robots,” Masters, Case Western Reserve University, Cleveland, OH, 2013.</w:t>
        </w:r>
      </w:ins>
    </w:p>
    <w:p w:rsidR="00F84E58" w:rsidRDefault="00F84E58" w:rsidP="00F84E58">
      <w:pPr>
        <w:pStyle w:val="Bibliography"/>
        <w:rPr>
          <w:ins w:id="3006" w:author="Edward Venator" w:date="2013-04-11T09:46:00Z"/>
          <w:szCs w:val="24"/>
        </w:rPr>
        <w:pPrChange w:id="3007" w:author="Edward Venator" w:date="2013-04-11T09:46:00Z">
          <w:pPr>
            <w:widowControl w:val="0"/>
            <w:autoSpaceDE w:val="0"/>
            <w:autoSpaceDN w:val="0"/>
            <w:adjustRightInd w:val="0"/>
            <w:spacing w:after="0" w:line="240" w:lineRule="auto"/>
          </w:pPr>
        </w:pPrChange>
      </w:pPr>
      <w:ins w:id="3008" w:author="Edward Venator" w:date="2013-04-11T09:46:00Z">
        <w:r>
          <w:rPr>
            <w:szCs w:val="24"/>
          </w:rPr>
          <w:t>[12]</w:t>
        </w:r>
        <w:r>
          <w:rPr>
            <w:szCs w:val="24"/>
          </w:rPr>
          <w:tab/>
          <w:t>“ROS/Concepts - ROS Wiki.” [Online]. Available: http://www.ros.org/wiki/ROS/Concepts. [Accessed: 22-Mar-2013].</w:t>
        </w:r>
      </w:ins>
    </w:p>
    <w:p w:rsidR="00F84E58" w:rsidRDefault="00F84E58" w:rsidP="00F84E58">
      <w:pPr>
        <w:pStyle w:val="Bibliography"/>
        <w:rPr>
          <w:ins w:id="3009" w:author="Edward Venator" w:date="2013-04-11T09:46:00Z"/>
          <w:szCs w:val="24"/>
        </w:rPr>
        <w:pPrChange w:id="3010" w:author="Edward Venator" w:date="2013-04-11T09:46:00Z">
          <w:pPr>
            <w:widowControl w:val="0"/>
            <w:autoSpaceDE w:val="0"/>
            <w:autoSpaceDN w:val="0"/>
            <w:adjustRightInd w:val="0"/>
            <w:spacing w:after="0" w:line="240" w:lineRule="auto"/>
          </w:pPr>
        </w:pPrChange>
      </w:pPr>
      <w:ins w:id="3011" w:author="Edward Venator" w:date="2013-04-11T09:46:00Z">
        <w:r>
          <w:rPr>
            <w:szCs w:val="24"/>
          </w:rPr>
          <w:lastRenderedPageBreak/>
          <w:t>[13]</w:t>
        </w:r>
        <w:r>
          <w:rPr>
            <w:szCs w:val="24"/>
          </w:rPr>
          <w:tab/>
          <w:t>“</w:t>
        </w:r>
        <w:proofErr w:type="spellStart"/>
        <w:r>
          <w:rPr>
            <w:szCs w:val="24"/>
          </w:rPr>
          <w:t>actionlib</w:t>
        </w:r>
        <w:proofErr w:type="spellEnd"/>
        <w:r>
          <w:rPr>
            <w:szCs w:val="24"/>
          </w:rPr>
          <w:t xml:space="preserve"> - ROS Wiki.” [Online]. Available: http://www.ros.org/wiki/actionlib. [Accessed: 22-Mar-2013].</w:t>
        </w:r>
      </w:ins>
    </w:p>
    <w:p w:rsidR="00F84E58" w:rsidRDefault="00F84E58" w:rsidP="00F84E58">
      <w:pPr>
        <w:pStyle w:val="Bibliography"/>
        <w:rPr>
          <w:ins w:id="3012" w:author="Edward Venator" w:date="2013-04-11T09:46:00Z"/>
          <w:szCs w:val="24"/>
        </w:rPr>
        <w:pPrChange w:id="3013" w:author="Edward Venator" w:date="2013-04-11T09:46:00Z">
          <w:pPr>
            <w:widowControl w:val="0"/>
            <w:autoSpaceDE w:val="0"/>
            <w:autoSpaceDN w:val="0"/>
            <w:adjustRightInd w:val="0"/>
            <w:spacing w:after="0" w:line="240" w:lineRule="auto"/>
          </w:pPr>
        </w:pPrChange>
      </w:pPr>
      <w:ins w:id="3014" w:author="Edward Venator" w:date="2013-04-11T09:46:00Z">
        <w:r>
          <w:rPr>
            <w:szCs w:val="24"/>
          </w:rPr>
          <w:t>[14]</w:t>
        </w:r>
        <w:r>
          <w:rPr>
            <w:szCs w:val="24"/>
          </w:rPr>
          <w:tab/>
          <w:t>“</w:t>
        </w:r>
        <w:proofErr w:type="spellStart"/>
        <w:r>
          <w:rPr>
            <w:szCs w:val="24"/>
          </w:rPr>
          <w:t>openni_kinect</w:t>
        </w:r>
        <w:proofErr w:type="spellEnd"/>
        <w:r>
          <w:rPr>
            <w:szCs w:val="24"/>
          </w:rPr>
          <w:t xml:space="preserve"> - ROS Wiki.” [Online]. Available: http://www.ros.org/wiki/openni_kinect. [Accessed: 03-Apr-2013].</w:t>
        </w:r>
      </w:ins>
    </w:p>
    <w:p w:rsidR="00F84E58" w:rsidRDefault="00F84E58" w:rsidP="00F84E58">
      <w:pPr>
        <w:pStyle w:val="Bibliography"/>
        <w:rPr>
          <w:ins w:id="3015" w:author="Edward Venator" w:date="2013-04-11T09:46:00Z"/>
          <w:szCs w:val="24"/>
        </w:rPr>
        <w:pPrChange w:id="3016" w:author="Edward Venator" w:date="2013-04-11T09:46:00Z">
          <w:pPr>
            <w:widowControl w:val="0"/>
            <w:autoSpaceDE w:val="0"/>
            <w:autoSpaceDN w:val="0"/>
            <w:adjustRightInd w:val="0"/>
            <w:spacing w:after="0" w:line="240" w:lineRule="auto"/>
          </w:pPr>
        </w:pPrChange>
      </w:pPr>
      <w:ins w:id="3017" w:author="Edward Venator" w:date="2013-04-11T09:46:00Z">
        <w:r>
          <w:rPr>
            <w:szCs w:val="24"/>
          </w:rPr>
          <w:t>[15]</w:t>
        </w:r>
        <w:r>
          <w:rPr>
            <w:szCs w:val="24"/>
          </w:rPr>
          <w:tab/>
          <w:t>“</w:t>
        </w:r>
        <w:proofErr w:type="spellStart"/>
        <w:r>
          <w:rPr>
            <w:szCs w:val="24"/>
          </w:rPr>
          <w:t>laser_drivers</w:t>
        </w:r>
        <w:proofErr w:type="spellEnd"/>
        <w:r>
          <w:rPr>
            <w:szCs w:val="24"/>
          </w:rPr>
          <w:t xml:space="preserve"> - ROS Wiki.” [Online]. Available: http://www.ros.org/wiki/laser_drivers?distro=fuerte. [Accessed: 03-Apr-2013].</w:t>
        </w:r>
      </w:ins>
    </w:p>
    <w:p w:rsidR="00F84E58" w:rsidRDefault="00F84E58" w:rsidP="00F84E58">
      <w:pPr>
        <w:pStyle w:val="Bibliography"/>
        <w:rPr>
          <w:ins w:id="3018" w:author="Edward Venator" w:date="2013-04-11T09:46:00Z"/>
          <w:szCs w:val="24"/>
        </w:rPr>
        <w:pPrChange w:id="3019" w:author="Edward Venator" w:date="2013-04-11T09:46:00Z">
          <w:pPr>
            <w:widowControl w:val="0"/>
            <w:autoSpaceDE w:val="0"/>
            <w:autoSpaceDN w:val="0"/>
            <w:adjustRightInd w:val="0"/>
            <w:spacing w:after="0" w:line="240" w:lineRule="auto"/>
          </w:pPr>
        </w:pPrChange>
      </w:pPr>
      <w:ins w:id="3020" w:author="Edward Venator" w:date="2013-04-11T09:46:00Z">
        <w:r>
          <w:rPr>
            <w:szCs w:val="24"/>
          </w:rPr>
          <w:t>[16]</w:t>
        </w:r>
        <w:r>
          <w:rPr>
            <w:szCs w:val="24"/>
          </w:rPr>
          <w:tab/>
          <w:t>E. Venator, “</w:t>
        </w:r>
        <w:proofErr w:type="spellStart"/>
        <w:r>
          <w:rPr>
            <w:szCs w:val="24"/>
          </w:rPr>
          <w:t>Rosserial</w:t>
        </w:r>
        <w:proofErr w:type="spellEnd"/>
        <w:r>
          <w:rPr>
            <w:szCs w:val="24"/>
          </w:rPr>
          <w:t xml:space="preserve"> Service ‘Failed to parse subscriber’ - ROS Answers,” </w:t>
        </w:r>
        <w:r>
          <w:rPr>
            <w:i/>
            <w:iCs/>
            <w:szCs w:val="24"/>
          </w:rPr>
          <w:t>ROS Answers</w:t>
        </w:r>
        <w:r>
          <w:rPr>
            <w:szCs w:val="24"/>
          </w:rPr>
          <w:t>. [Online]. Available: http://answers.ros.org/question/48548/rosserial-service-failed-to-parse-subscriber/. [Accessed: 22-Mar-2013].</w:t>
        </w:r>
      </w:ins>
    </w:p>
    <w:p w:rsidR="00F84E58" w:rsidRDefault="00F84E58" w:rsidP="00F84E58">
      <w:pPr>
        <w:pStyle w:val="Bibliography"/>
        <w:rPr>
          <w:ins w:id="3021" w:author="Edward Venator" w:date="2013-04-11T09:46:00Z"/>
          <w:szCs w:val="24"/>
        </w:rPr>
        <w:pPrChange w:id="3022" w:author="Edward Venator" w:date="2013-04-11T09:46:00Z">
          <w:pPr>
            <w:widowControl w:val="0"/>
            <w:autoSpaceDE w:val="0"/>
            <w:autoSpaceDN w:val="0"/>
            <w:adjustRightInd w:val="0"/>
            <w:spacing w:after="0" w:line="240" w:lineRule="auto"/>
          </w:pPr>
        </w:pPrChange>
      </w:pPr>
      <w:ins w:id="3023" w:author="Edward Venator" w:date="2013-04-11T09:46:00Z">
        <w:r>
          <w:rPr>
            <w:szCs w:val="24"/>
          </w:rPr>
          <w:t>[17]</w:t>
        </w:r>
        <w:r>
          <w:rPr>
            <w:szCs w:val="24"/>
          </w:rPr>
          <w:tab/>
          <w:t>E. Venator, “</w:t>
        </w:r>
        <w:proofErr w:type="spellStart"/>
        <w:r>
          <w:rPr>
            <w:szCs w:val="24"/>
          </w:rPr>
          <w:t>rosserial</w:t>
        </w:r>
        <w:proofErr w:type="spellEnd"/>
        <w:r>
          <w:rPr>
            <w:szCs w:val="24"/>
          </w:rPr>
          <w:t xml:space="preserve">,” </w:t>
        </w:r>
        <w:proofErr w:type="spellStart"/>
        <w:r>
          <w:rPr>
            <w:i/>
            <w:iCs/>
            <w:szCs w:val="24"/>
          </w:rPr>
          <w:t>GitHub</w:t>
        </w:r>
        <w:proofErr w:type="spellEnd"/>
        <w:r>
          <w:rPr>
            <w:szCs w:val="24"/>
          </w:rPr>
          <w:t>. [Online]. Available: https://github.com/evenator/rosserial. [Accessed: 22-Mar-2013].</w:t>
        </w:r>
      </w:ins>
    </w:p>
    <w:p w:rsidR="00F84E58" w:rsidRDefault="00F84E58" w:rsidP="00F84E58">
      <w:pPr>
        <w:pStyle w:val="Bibliography"/>
        <w:rPr>
          <w:ins w:id="3024" w:author="Edward Venator" w:date="2013-04-11T09:46:00Z"/>
          <w:szCs w:val="24"/>
        </w:rPr>
        <w:pPrChange w:id="3025" w:author="Edward Venator" w:date="2013-04-11T09:46:00Z">
          <w:pPr>
            <w:widowControl w:val="0"/>
            <w:autoSpaceDE w:val="0"/>
            <w:autoSpaceDN w:val="0"/>
            <w:adjustRightInd w:val="0"/>
            <w:spacing w:after="0" w:line="240" w:lineRule="auto"/>
          </w:pPr>
        </w:pPrChange>
      </w:pPr>
      <w:ins w:id="3026" w:author="Edward Venator" w:date="2013-04-11T09:46:00Z">
        <w:r>
          <w:rPr>
            <w:szCs w:val="24"/>
          </w:rPr>
          <w:t>[18]</w:t>
        </w:r>
        <w:r>
          <w:rPr>
            <w:szCs w:val="24"/>
          </w:rPr>
          <w:tab/>
          <w:t>Shaun Edwards and Chris Lewis, “ROS-Industrial – Applying the Robot Operating System (ROS) to Industrial Applications,” presented at the ICRA ECHORD Workshop, St. Paul, Minnesota, USA, 2012.</w:t>
        </w:r>
      </w:ins>
    </w:p>
    <w:p w:rsidR="00F84E58" w:rsidRDefault="00F84E58" w:rsidP="00F84E58">
      <w:pPr>
        <w:pStyle w:val="Bibliography"/>
        <w:rPr>
          <w:ins w:id="3027" w:author="Edward Venator" w:date="2013-04-11T09:46:00Z"/>
          <w:szCs w:val="24"/>
        </w:rPr>
        <w:pPrChange w:id="3028" w:author="Edward Venator" w:date="2013-04-11T09:46:00Z">
          <w:pPr>
            <w:widowControl w:val="0"/>
            <w:autoSpaceDE w:val="0"/>
            <w:autoSpaceDN w:val="0"/>
            <w:adjustRightInd w:val="0"/>
            <w:spacing w:after="0" w:line="240" w:lineRule="auto"/>
          </w:pPr>
        </w:pPrChange>
      </w:pPr>
      <w:ins w:id="3029" w:author="Edward Venator" w:date="2013-04-11T09:46:00Z">
        <w:r>
          <w:rPr>
            <w:szCs w:val="24"/>
          </w:rPr>
          <w:t>[19]</w:t>
        </w:r>
        <w:r>
          <w:rPr>
            <w:szCs w:val="24"/>
          </w:rPr>
          <w:tab/>
          <w:t>E. Venator, Gregory Lee, and W. Newman, “Hardware and Software Architecture of ABBY: An Industrial Mobile Manipulator,” presented at the IEEE International Conference on Automation Science and Engineering (Submitted), Madison, WI, USA, 2013.</w:t>
        </w:r>
      </w:ins>
    </w:p>
    <w:p w:rsidR="00F84E58" w:rsidRDefault="00F84E58" w:rsidP="00F84E58">
      <w:pPr>
        <w:pStyle w:val="Bibliography"/>
        <w:rPr>
          <w:ins w:id="3030" w:author="Edward Venator" w:date="2013-04-11T09:46:00Z"/>
          <w:szCs w:val="24"/>
        </w:rPr>
        <w:pPrChange w:id="3031" w:author="Edward Venator" w:date="2013-04-11T09:46:00Z">
          <w:pPr>
            <w:widowControl w:val="0"/>
            <w:autoSpaceDE w:val="0"/>
            <w:autoSpaceDN w:val="0"/>
            <w:adjustRightInd w:val="0"/>
            <w:spacing w:after="0" w:line="240" w:lineRule="auto"/>
          </w:pPr>
        </w:pPrChange>
      </w:pPr>
      <w:ins w:id="3032" w:author="Edward Venator" w:date="2013-04-11T09:46:00Z">
        <w:r>
          <w:rPr>
            <w:szCs w:val="24"/>
          </w:rPr>
          <w:t>[20]</w:t>
        </w:r>
        <w:r>
          <w:rPr>
            <w:szCs w:val="24"/>
          </w:rPr>
          <w:tab/>
          <w:t xml:space="preserve">S. </w:t>
        </w:r>
        <w:proofErr w:type="spellStart"/>
        <w:r>
          <w:rPr>
            <w:szCs w:val="24"/>
          </w:rPr>
          <w:t>Thrun</w:t>
        </w:r>
        <w:proofErr w:type="spellEnd"/>
        <w:r>
          <w:rPr>
            <w:szCs w:val="24"/>
          </w:rPr>
          <w:t xml:space="preserve">, W. </w:t>
        </w:r>
        <w:proofErr w:type="spellStart"/>
        <w:r>
          <w:rPr>
            <w:szCs w:val="24"/>
          </w:rPr>
          <w:t>Burgard</w:t>
        </w:r>
        <w:proofErr w:type="spellEnd"/>
        <w:r>
          <w:rPr>
            <w:szCs w:val="24"/>
          </w:rPr>
          <w:t xml:space="preserve">, and D. Fox, </w:t>
        </w:r>
        <w:r>
          <w:rPr>
            <w:i/>
            <w:iCs/>
            <w:szCs w:val="24"/>
          </w:rPr>
          <w:t>Probabilistic Robotics</w:t>
        </w:r>
        <w:r>
          <w:rPr>
            <w:szCs w:val="24"/>
          </w:rPr>
          <w:t>. The MIT Press, 2005.</w:t>
        </w:r>
      </w:ins>
    </w:p>
    <w:p w:rsidR="00F84E58" w:rsidRDefault="00F84E58" w:rsidP="00F84E58">
      <w:pPr>
        <w:pStyle w:val="Bibliography"/>
        <w:rPr>
          <w:ins w:id="3033" w:author="Edward Venator" w:date="2013-04-11T09:46:00Z"/>
          <w:szCs w:val="24"/>
        </w:rPr>
        <w:pPrChange w:id="3034" w:author="Edward Venator" w:date="2013-04-11T09:46:00Z">
          <w:pPr>
            <w:widowControl w:val="0"/>
            <w:autoSpaceDE w:val="0"/>
            <w:autoSpaceDN w:val="0"/>
            <w:adjustRightInd w:val="0"/>
            <w:spacing w:after="0" w:line="240" w:lineRule="auto"/>
          </w:pPr>
        </w:pPrChange>
      </w:pPr>
      <w:ins w:id="3035" w:author="Edward Venator" w:date="2013-04-11T09:46:00Z">
        <w:r>
          <w:rPr>
            <w:szCs w:val="24"/>
          </w:rPr>
          <w:t>[21]</w:t>
        </w:r>
        <w:r>
          <w:rPr>
            <w:szCs w:val="24"/>
          </w:rPr>
          <w:tab/>
          <w:t xml:space="preserve">Giorgio </w:t>
        </w:r>
        <w:proofErr w:type="spellStart"/>
        <w:r>
          <w:rPr>
            <w:szCs w:val="24"/>
          </w:rPr>
          <w:t>Grisetti</w:t>
        </w:r>
        <w:proofErr w:type="spellEnd"/>
        <w:r>
          <w:rPr>
            <w:szCs w:val="24"/>
          </w:rPr>
          <w:t xml:space="preserve">, </w:t>
        </w:r>
        <w:proofErr w:type="spellStart"/>
        <w:r>
          <w:rPr>
            <w:szCs w:val="24"/>
          </w:rPr>
          <w:t>Cyrill</w:t>
        </w:r>
        <w:proofErr w:type="spellEnd"/>
        <w:r>
          <w:rPr>
            <w:szCs w:val="24"/>
          </w:rPr>
          <w:t xml:space="preserve"> </w:t>
        </w:r>
        <w:proofErr w:type="spellStart"/>
        <w:r>
          <w:rPr>
            <w:szCs w:val="24"/>
          </w:rPr>
          <w:t>Stachness</w:t>
        </w:r>
        <w:proofErr w:type="spellEnd"/>
        <w:r>
          <w:rPr>
            <w:szCs w:val="24"/>
          </w:rPr>
          <w:t xml:space="preserve">, and Wolfram </w:t>
        </w:r>
        <w:proofErr w:type="spellStart"/>
        <w:r>
          <w:rPr>
            <w:szCs w:val="24"/>
          </w:rPr>
          <w:t>Burgard</w:t>
        </w:r>
        <w:proofErr w:type="spellEnd"/>
        <w:r>
          <w:rPr>
            <w:szCs w:val="24"/>
          </w:rPr>
          <w:t>, “</w:t>
        </w:r>
        <w:proofErr w:type="spellStart"/>
        <w:r>
          <w:rPr>
            <w:szCs w:val="24"/>
          </w:rPr>
          <w:t>GMapping</w:t>
        </w:r>
        <w:proofErr w:type="spellEnd"/>
        <w:r>
          <w:rPr>
            <w:szCs w:val="24"/>
          </w:rPr>
          <w:t>.” [Online]. Available: http://www.openslam.org/gmapping.html. [Accessed: 17-Feb-2013].</w:t>
        </w:r>
      </w:ins>
    </w:p>
    <w:p w:rsidR="00F84E58" w:rsidRDefault="00F84E58" w:rsidP="00F84E58">
      <w:pPr>
        <w:pStyle w:val="Bibliography"/>
        <w:rPr>
          <w:ins w:id="3036" w:author="Edward Venator" w:date="2013-04-11T09:46:00Z"/>
          <w:szCs w:val="24"/>
        </w:rPr>
        <w:pPrChange w:id="3037" w:author="Edward Venator" w:date="2013-04-11T09:46:00Z">
          <w:pPr>
            <w:widowControl w:val="0"/>
            <w:autoSpaceDE w:val="0"/>
            <w:autoSpaceDN w:val="0"/>
            <w:adjustRightInd w:val="0"/>
            <w:spacing w:after="0" w:line="240" w:lineRule="auto"/>
          </w:pPr>
        </w:pPrChange>
      </w:pPr>
      <w:ins w:id="3038" w:author="Edward Venator" w:date="2013-04-11T09:46:00Z">
        <w:r>
          <w:rPr>
            <w:szCs w:val="24"/>
          </w:rPr>
          <w:t>[22]</w:t>
        </w:r>
        <w:r>
          <w:rPr>
            <w:szCs w:val="24"/>
          </w:rPr>
          <w:tab/>
          <w:t xml:space="preserve">Tony </w:t>
        </w:r>
        <w:proofErr w:type="spellStart"/>
        <w:r>
          <w:rPr>
            <w:szCs w:val="24"/>
          </w:rPr>
          <w:t>Yanick</w:t>
        </w:r>
        <w:proofErr w:type="spellEnd"/>
        <w:r>
          <w:rPr>
            <w:szCs w:val="24"/>
          </w:rPr>
          <w:t xml:space="preserve">, Chase Nemeth, </w:t>
        </w:r>
        <w:proofErr w:type="spellStart"/>
        <w:r>
          <w:rPr>
            <w:szCs w:val="24"/>
          </w:rPr>
          <w:t>Beom</w:t>
        </w:r>
        <w:proofErr w:type="spellEnd"/>
        <w:r>
          <w:rPr>
            <w:szCs w:val="24"/>
          </w:rPr>
          <w:t xml:space="preserve"> </w:t>
        </w:r>
        <w:proofErr w:type="spellStart"/>
        <w:r>
          <w:rPr>
            <w:szCs w:val="24"/>
          </w:rPr>
          <w:t>Koh</w:t>
        </w:r>
        <w:proofErr w:type="spellEnd"/>
        <w:r>
          <w:rPr>
            <w:szCs w:val="24"/>
          </w:rPr>
          <w:t xml:space="preserve">, and </w:t>
        </w:r>
        <w:proofErr w:type="spellStart"/>
        <w:r>
          <w:rPr>
            <w:szCs w:val="24"/>
          </w:rPr>
          <w:t>Avinash</w:t>
        </w:r>
        <w:proofErr w:type="spellEnd"/>
        <w:r>
          <w:rPr>
            <w:szCs w:val="24"/>
          </w:rPr>
          <w:t xml:space="preserve"> </w:t>
        </w:r>
        <w:proofErr w:type="spellStart"/>
        <w:r>
          <w:rPr>
            <w:szCs w:val="24"/>
          </w:rPr>
          <w:t>Karamchandani</w:t>
        </w:r>
        <w:proofErr w:type="spellEnd"/>
        <w:r>
          <w:rPr>
            <w:szCs w:val="24"/>
          </w:rPr>
          <w:t>, “ALEN,” IGVC, 2009.</w:t>
        </w:r>
      </w:ins>
    </w:p>
    <w:p w:rsidR="00F84E58" w:rsidRDefault="00F84E58" w:rsidP="00F84E58">
      <w:pPr>
        <w:pStyle w:val="Bibliography"/>
        <w:rPr>
          <w:ins w:id="3039" w:author="Edward Venator" w:date="2013-04-11T09:46:00Z"/>
          <w:szCs w:val="24"/>
        </w:rPr>
        <w:pPrChange w:id="3040" w:author="Edward Venator" w:date="2013-04-11T09:46:00Z">
          <w:pPr>
            <w:widowControl w:val="0"/>
            <w:autoSpaceDE w:val="0"/>
            <w:autoSpaceDN w:val="0"/>
            <w:adjustRightInd w:val="0"/>
            <w:spacing w:after="0" w:line="240" w:lineRule="auto"/>
          </w:pPr>
        </w:pPrChange>
      </w:pPr>
      <w:ins w:id="3041" w:author="Edward Venator" w:date="2013-04-11T09:46:00Z">
        <w:r>
          <w:rPr>
            <w:szCs w:val="24"/>
          </w:rPr>
          <w:t>[23]</w:t>
        </w:r>
        <w:r>
          <w:rPr>
            <w:szCs w:val="24"/>
          </w:rPr>
          <w:tab/>
          <w:t>“</w:t>
        </w:r>
        <w:proofErr w:type="spellStart"/>
        <w:r>
          <w:rPr>
            <w:szCs w:val="24"/>
          </w:rPr>
          <w:t>navfn</w:t>
        </w:r>
        <w:proofErr w:type="spellEnd"/>
        <w:r>
          <w:rPr>
            <w:szCs w:val="24"/>
          </w:rPr>
          <w:t xml:space="preserve"> - ROS Wiki.” [Online]. Available: http://www.ros.org/wiki/navfn. [Accessed: 13-Feb-2013].</w:t>
        </w:r>
      </w:ins>
    </w:p>
    <w:p w:rsidR="00F84E58" w:rsidRDefault="00F84E58" w:rsidP="00F84E58">
      <w:pPr>
        <w:pStyle w:val="Bibliography"/>
        <w:rPr>
          <w:ins w:id="3042" w:author="Edward Venator" w:date="2013-04-11T09:46:00Z"/>
          <w:szCs w:val="24"/>
        </w:rPr>
        <w:pPrChange w:id="3043" w:author="Edward Venator" w:date="2013-04-11T09:46:00Z">
          <w:pPr>
            <w:widowControl w:val="0"/>
            <w:autoSpaceDE w:val="0"/>
            <w:autoSpaceDN w:val="0"/>
            <w:adjustRightInd w:val="0"/>
            <w:spacing w:after="0" w:line="240" w:lineRule="auto"/>
          </w:pPr>
        </w:pPrChange>
      </w:pPr>
      <w:ins w:id="3044" w:author="Edward Venator" w:date="2013-04-11T09:46:00Z">
        <w:r>
          <w:rPr>
            <w:szCs w:val="24"/>
          </w:rPr>
          <w:t>[24]</w:t>
        </w:r>
        <w:r>
          <w:rPr>
            <w:szCs w:val="24"/>
          </w:rPr>
          <w:tab/>
          <w:t xml:space="preserve">E. W. </w:t>
        </w:r>
        <w:proofErr w:type="spellStart"/>
        <w:r>
          <w:rPr>
            <w:szCs w:val="24"/>
          </w:rPr>
          <w:t>Dijkstra</w:t>
        </w:r>
        <w:proofErr w:type="spellEnd"/>
        <w:r>
          <w:rPr>
            <w:szCs w:val="24"/>
          </w:rPr>
          <w:t xml:space="preserve">, “A note on two problems in </w:t>
        </w:r>
        <w:proofErr w:type="spellStart"/>
        <w:r>
          <w:rPr>
            <w:szCs w:val="24"/>
          </w:rPr>
          <w:t>connexion</w:t>
        </w:r>
        <w:proofErr w:type="spellEnd"/>
        <w:r>
          <w:rPr>
            <w:szCs w:val="24"/>
          </w:rPr>
          <w:t xml:space="preserve"> with graphs,” </w:t>
        </w:r>
        <w:proofErr w:type="spellStart"/>
        <w:r>
          <w:rPr>
            <w:i/>
            <w:iCs/>
            <w:szCs w:val="24"/>
          </w:rPr>
          <w:t>Numer</w:t>
        </w:r>
        <w:proofErr w:type="spellEnd"/>
        <w:r>
          <w:rPr>
            <w:i/>
            <w:iCs/>
            <w:szCs w:val="24"/>
          </w:rPr>
          <w:t>. Math.</w:t>
        </w:r>
        <w:r>
          <w:rPr>
            <w:szCs w:val="24"/>
          </w:rPr>
          <w:t>, vol. 1, no. 1, pp. 269–271, Dec. 1959.</w:t>
        </w:r>
      </w:ins>
    </w:p>
    <w:p w:rsidR="00F84E58" w:rsidRDefault="00F84E58" w:rsidP="00F84E58">
      <w:pPr>
        <w:pStyle w:val="Bibliography"/>
        <w:rPr>
          <w:ins w:id="3045" w:author="Edward Venator" w:date="2013-04-11T09:46:00Z"/>
          <w:szCs w:val="24"/>
        </w:rPr>
        <w:pPrChange w:id="3046" w:author="Edward Venator" w:date="2013-04-11T09:46:00Z">
          <w:pPr>
            <w:widowControl w:val="0"/>
            <w:autoSpaceDE w:val="0"/>
            <w:autoSpaceDN w:val="0"/>
            <w:adjustRightInd w:val="0"/>
            <w:spacing w:after="0" w:line="240" w:lineRule="auto"/>
          </w:pPr>
        </w:pPrChange>
      </w:pPr>
      <w:ins w:id="3047" w:author="Edward Venator" w:date="2013-04-11T09:46:00Z">
        <w:r>
          <w:rPr>
            <w:szCs w:val="24"/>
          </w:rPr>
          <w:t>[25]</w:t>
        </w:r>
        <w:r>
          <w:rPr>
            <w:szCs w:val="24"/>
          </w:rPr>
          <w:tab/>
          <w:t xml:space="preserve">“Kinematic and Dynamic Solvers | The </w:t>
        </w:r>
        <w:proofErr w:type="spellStart"/>
        <w:r>
          <w:rPr>
            <w:szCs w:val="24"/>
          </w:rPr>
          <w:t>Orocos</w:t>
        </w:r>
        <w:proofErr w:type="spellEnd"/>
        <w:r>
          <w:rPr>
            <w:szCs w:val="24"/>
          </w:rPr>
          <w:t xml:space="preserve"> Project.” [Online]. Available: http://www.orocos.org/kdl/UserManual/kinematic_solvers. [Accessed: 20-Mar-2013].</w:t>
        </w:r>
      </w:ins>
    </w:p>
    <w:p w:rsidR="00F84E58" w:rsidRDefault="00F84E58" w:rsidP="00F84E58">
      <w:pPr>
        <w:pStyle w:val="Bibliography"/>
        <w:rPr>
          <w:ins w:id="3048" w:author="Edward Venator" w:date="2013-04-11T09:46:00Z"/>
          <w:szCs w:val="24"/>
        </w:rPr>
        <w:pPrChange w:id="3049" w:author="Edward Venator" w:date="2013-04-11T09:46:00Z">
          <w:pPr>
            <w:widowControl w:val="0"/>
            <w:autoSpaceDE w:val="0"/>
            <w:autoSpaceDN w:val="0"/>
            <w:adjustRightInd w:val="0"/>
            <w:spacing w:after="0" w:line="240" w:lineRule="auto"/>
          </w:pPr>
        </w:pPrChange>
      </w:pPr>
      <w:ins w:id="3050" w:author="Edward Venator" w:date="2013-04-11T09:46:00Z">
        <w:r>
          <w:rPr>
            <w:szCs w:val="24"/>
          </w:rPr>
          <w:t>[26]</w:t>
        </w:r>
        <w:r>
          <w:rPr>
            <w:szCs w:val="24"/>
          </w:rPr>
          <w:tab/>
          <w:t>“</w:t>
        </w:r>
        <w:proofErr w:type="spellStart"/>
        <w:r>
          <w:rPr>
            <w:szCs w:val="24"/>
          </w:rPr>
          <w:t>OpenRAVE</w:t>
        </w:r>
        <w:proofErr w:type="spellEnd"/>
        <w:r>
          <w:rPr>
            <w:szCs w:val="24"/>
          </w:rPr>
          <w:t xml:space="preserve"> | </w:t>
        </w:r>
        <w:proofErr w:type="spellStart"/>
        <w:r>
          <w:rPr>
            <w:szCs w:val="24"/>
          </w:rPr>
          <w:t>ikfast</w:t>
        </w:r>
        <w:proofErr w:type="spellEnd"/>
        <w:r>
          <w:rPr>
            <w:szCs w:val="24"/>
          </w:rPr>
          <w:t xml:space="preserve"> Module | </w:t>
        </w:r>
        <w:proofErr w:type="spellStart"/>
        <w:r>
          <w:rPr>
            <w:szCs w:val="24"/>
          </w:rPr>
          <w:t>OpenRAVE</w:t>
        </w:r>
        <w:proofErr w:type="spellEnd"/>
        <w:r>
          <w:rPr>
            <w:szCs w:val="24"/>
          </w:rPr>
          <w:t xml:space="preserve"> Documentation.” [Online]. Available: http://openrave.org/docs/latest_stable/openravepy/ikfast/#ikfast-the-robot-kinematics-compiler. [Accessed: 20-Mar-2013].</w:t>
        </w:r>
      </w:ins>
    </w:p>
    <w:p w:rsidR="00F84E58" w:rsidRDefault="00F84E58" w:rsidP="00F84E58">
      <w:pPr>
        <w:pStyle w:val="Bibliography"/>
        <w:rPr>
          <w:ins w:id="3051" w:author="Edward Venator" w:date="2013-04-11T09:46:00Z"/>
          <w:szCs w:val="24"/>
        </w:rPr>
        <w:pPrChange w:id="3052" w:author="Edward Venator" w:date="2013-04-11T09:46:00Z">
          <w:pPr>
            <w:widowControl w:val="0"/>
            <w:autoSpaceDE w:val="0"/>
            <w:autoSpaceDN w:val="0"/>
            <w:adjustRightInd w:val="0"/>
            <w:spacing w:after="0" w:line="240" w:lineRule="auto"/>
          </w:pPr>
        </w:pPrChange>
      </w:pPr>
      <w:ins w:id="3053" w:author="Edward Venator" w:date="2013-04-11T09:46:00Z">
        <w:r>
          <w:rPr>
            <w:szCs w:val="24"/>
          </w:rPr>
          <w:t>[27]</w:t>
        </w:r>
        <w:r>
          <w:rPr>
            <w:szCs w:val="24"/>
          </w:rPr>
          <w:tab/>
          <w:t xml:space="preserve">G. </w:t>
        </w:r>
        <w:proofErr w:type="spellStart"/>
        <w:r>
          <w:rPr>
            <w:szCs w:val="24"/>
          </w:rPr>
          <w:t>Sánchez</w:t>
        </w:r>
        <w:proofErr w:type="spellEnd"/>
        <w:r>
          <w:rPr>
            <w:szCs w:val="24"/>
          </w:rPr>
          <w:t xml:space="preserve"> and J.-C. </w:t>
        </w:r>
        <w:proofErr w:type="spellStart"/>
        <w:r>
          <w:rPr>
            <w:szCs w:val="24"/>
          </w:rPr>
          <w:t>Latombe</w:t>
        </w:r>
        <w:proofErr w:type="spellEnd"/>
        <w:r>
          <w:rPr>
            <w:szCs w:val="24"/>
          </w:rPr>
          <w:t xml:space="preserve">, “A Single-Query Bi-Directional Probabilistic Roadmap Planner with Lazy Collision Checking,” in </w:t>
        </w:r>
        <w:r>
          <w:rPr>
            <w:i/>
            <w:iCs/>
            <w:szCs w:val="24"/>
          </w:rPr>
          <w:t>Robotics Research</w:t>
        </w:r>
        <w:r>
          <w:rPr>
            <w:szCs w:val="24"/>
          </w:rPr>
          <w:t xml:space="preserve">, P. R. A. Jarvis and P. A. </w:t>
        </w:r>
        <w:proofErr w:type="spellStart"/>
        <w:r>
          <w:rPr>
            <w:szCs w:val="24"/>
          </w:rPr>
          <w:t>Zelinsky</w:t>
        </w:r>
        <w:proofErr w:type="spellEnd"/>
        <w:r>
          <w:rPr>
            <w:szCs w:val="24"/>
          </w:rPr>
          <w:t>, Eds. Springer Berlin Heidelberg, 2003, pp. 403–417.</w:t>
        </w:r>
      </w:ins>
    </w:p>
    <w:p w:rsidR="00F84E58" w:rsidRDefault="00F84E58" w:rsidP="00F84E58">
      <w:pPr>
        <w:pStyle w:val="Bibliography"/>
        <w:rPr>
          <w:ins w:id="3054" w:author="Edward Venator" w:date="2013-04-11T09:46:00Z"/>
          <w:szCs w:val="24"/>
        </w:rPr>
        <w:pPrChange w:id="3055" w:author="Edward Venator" w:date="2013-04-11T09:46:00Z">
          <w:pPr>
            <w:widowControl w:val="0"/>
            <w:autoSpaceDE w:val="0"/>
            <w:autoSpaceDN w:val="0"/>
            <w:adjustRightInd w:val="0"/>
            <w:spacing w:after="0" w:line="240" w:lineRule="auto"/>
          </w:pPr>
        </w:pPrChange>
      </w:pPr>
      <w:ins w:id="3056" w:author="Edward Venator" w:date="2013-04-11T09:46:00Z">
        <w:r>
          <w:rPr>
            <w:szCs w:val="24"/>
          </w:rPr>
          <w:t>[28]</w:t>
        </w:r>
        <w:r>
          <w:rPr>
            <w:szCs w:val="24"/>
          </w:rPr>
          <w:tab/>
          <w:t>“</w:t>
        </w:r>
        <w:proofErr w:type="spellStart"/>
        <w:r>
          <w:rPr>
            <w:szCs w:val="24"/>
          </w:rPr>
          <w:t>tabletop_object_detector</w:t>
        </w:r>
        <w:proofErr w:type="spellEnd"/>
        <w:r>
          <w:rPr>
            <w:szCs w:val="24"/>
          </w:rPr>
          <w:t xml:space="preserve"> - ROS Wiki.” [Online]. Available: http://www.ros.org/wiki/tabletop_object_detector. [Accessed: 17-Feb-2013].</w:t>
        </w:r>
      </w:ins>
    </w:p>
    <w:p w:rsidR="00F84E58" w:rsidRDefault="00F84E58" w:rsidP="00F84E58">
      <w:pPr>
        <w:pStyle w:val="Bibliography"/>
        <w:rPr>
          <w:ins w:id="3057" w:author="Edward Venator" w:date="2013-04-11T09:46:00Z"/>
          <w:szCs w:val="24"/>
        </w:rPr>
        <w:pPrChange w:id="3058" w:author="Edward Venator" w:date="2013-04-11T09:46:00Z">
          <w:pPr>
            <w:widowControl w:val="0"/>
            <w:autoSpaceDE w:val="0"/>
            <w:autoSpaceDN w:val="0"/>
            <w:adjustRightInd w:val="0"/>
            <w:spacing w:after="0" w:line="240" w:lineRule="auto"/>
          </w:pPr>
        </w:pPrChange>
      </w:pPr>
      <w:ins w:id="3059" w:author="Edward Venator" w:date="2013-04-11T09:46:00Z">
        <w:r>
          <w:rPr>
            <w:szCs w:val="24"/>
          </w:rPr>
          <w:lastRenderedPageBreak/>
          <w:t>[29]</w:t>
        </w:r>
        <w:r>
          <w:rPr>
            <w:szCs w:val="24"/>
          </w:rPr>
          <w:tab/>
          <w:t xml:space="preserve">M. A. </w:t>
        </w:r>
        <w:proofErr w:type="spellStart"/>
        <w:r>
          <w:rPr>
            <w:szCs w:val="24"/>
          </w:rPr>
          <w:t>Fischler</w:t>
        </w:r>
        <w:proofErr w:type="spellEnd"/>
        <w:r>
          <w:rPr>
            <w:szCs w:val="24"/>
          </w:rPr>
          <w:t xml:space="preserve"> and R. C. </w:t>
        </w:r>
        <w:proofErr w:type="spellStart"/>
        <w:r>
          <w:rPr>
            <w:szCs w:val="24"/>
          </w:rPr>
          <w:t>Bolles</w:t>
        </w:r>
        <w:proofErr w:type="spellEnd"/>
        <w:r>
          <w:rPr>
            <w:szCs w:val="24"/>
          </w:rPr>
          <w:t>, “Random Sample Consensus: A Paradigm for Model Fitting with Applications to Image Analysis and Automated Cartography,” AI Center, SRI International, 333 Ravenswood Ave., Menlo Park, CA 94025, 213, Mar. 1980.</w:t>
        </w:r>
      </w:ins>
    </w:p>
    <w:p w:rsidR="00F84E58" w:rsidRDefault="00F84E58" w:rsidP="00F84E58">
      <w:pPr>
        <w:pStyle w:val="Bibliography"/>
        <w:rPr>
          <w:ins w:id="3060" w:author="Edward Venator" w:date="2013-04-11T09:46:00Z"/>
          <w:szCs w:val="24"/>
        </w:rPr>
        <w:pPrChange w:id="3061" w:author="Edward Venator" w:date="2013-04-11T09:46:00Z">
          <w:pPr>
            <w:widowControl w:val="0"/>
            <w:autoSpaceDE w:val="0"/>
            <w:autoSpaceDN w:val="0"/>
            <w:adjustRightInd w:val="0"/>
            <w:spacing w:after="0" w:line="240" w:lineRule="auto"/>
          </w:pPr>
        </w:pPrChange>
      </w:pPr>
      <w:ins w:id="3062" w:author="Edward Venator" w:date="2013-04-11T09:46:00Z">
        <w:r>
          <w:rPr>
            <w:szCs w:val="24"/>
          </w:rPr>
          <w:t>[30]</w:t>
        </w:r>
        <w:r>
          <w:rPr>
            <w:szCs w:val="24"/>
          </w:rPr>
          <w:tab/>
          <w:t xml:space="preserve">“QR code,” </w:t>
        </w:r>
        <w:r>
          <w:rPr>
            <w:i/>
            <w:iCs/>
            <w:szCs w:val="24"/>
          </w:rPr>
          <w:t>Wikipedia, the free encyclopedia</w:t>
        </w:r>
        <w:r>
          <w:rPr>
            <w:szCs w:val="24"/>
          </w:rPr>
          <w:t>. 21-Mar-2013.</w:t>
        </w:r>
      </w:ins>
    </w:p>
    <w:p w:rsidR="00F84E58" w:rsidRDefault="00F84E58" w:rsidP="00F84E58">
      <w:pPr>
        <w:pStyle w:val="Bibliography"/>
        <w:rPr>
          <w:ins w:id="3063" w:author="Edward Venator" w:date="2013-04-11T09:46:00Z"/>
          <w:szCs w:val="24"/>
        </w:rPr>
        <w:pPrChange w:id="3064" w:author="Edward Venator" w:date="2013-04-11T09:46:00Z">
          <w:pPr>
            <w:widowControl w:val="0"/>
            <w:autoSpaceDE w:val="0"/>
            <w:autoSpaceDN w:val="0"/>
            <w:adjustRightInd w:val="0"/>
            <w:spacing w:after="0" w:line="240" w:lineRule="auto"/>
          </w:pPr>
        </w:pPrChange>
      </w:pPr>
      <w:ins w:id="3065" w:author="Edward Venator" w:date="2013-04-11T09:46:00Z">
        <w:r>
          <w:rPr>
            <w:szCs w:val="24"/>
          </w:rPr>
          <w:t>[31]</w:t>
        </w:r>
        <w:r>
          <w:rPr>
            <w:szCs w:val="24"/>
          </w:rPr>
          <w:tab/>
          <w:t xml:space="preserve">Chad </w:t>
        </w:r>
        <w:proofErr w:type="spellStart"/>
        <w:r>
          <w:rPr>
            <w:szCs w:val="24"/>
          </w:rPr>
          <w:t>Rockey</w:t>
        </w:r>
        <w:proofErr w:type="spellEnd"/>
        <w:r>
          <w:rPr>
            <w:szCs w:val="24"/>
          </w:rPr>
          <w:t>, “Low-Cost Sensor Package for Smart Wheelchair Obstacle Avoidance,” Masters, Case Western Reserve University, Cleveland, OH, 2012.</w:t>
        </w:r>
      </w:ins>
    </w:p>
    <w:p w:rsidR="00F84E58" w:rsidRDefault="00F84E58" w:rsidP="00F84E58">
      <w:pPr>
        <w:pStyle w:val="Bibliography"/>
        <w:rPr>
          <w:ins w:id="3066" w:author="Edward Venator" w:date="2013-04-11T09:46:00Z"/>
          <w:szCs w:val="24"/>
        </w:rPr>
        <w:pPrChange w:id="3067" w:author="Edward Venator" w:date="2013-04-11T09:46:00Z">
          <w:pPr>
            <w:widowControl w:val="0"/>
            <w:autoSpaceDE w:val="0"/>
            <w:autoSpaceDN w:val="0"/>
            <w:adjustRightInd w:val="0"/>
            <w:spacing w:after="0" w:line="240" w:lineRule="auto"/>
          </w:pPr>
        </w:pPrChange>
      </w:pPr>
      <w:ins w:id="3068" w:author="Edward Venator" w:date="2013-04-11T09:46:00Z">
        <w:r>
          <w:rPr>
            <w:szCs w:val="24"/>
          </w:rPr>
          <w:t>[32]</w:t>
        </w:r>
        <w:r>
          <w:rPr>
            <w:szCs w:val="24"/>
          </w:rPr>
          <w:tab/>
          <w:t>rethink robotics, “</w:t>
        </w:r>
        <w:proofErr w:type="spellStart"/>
        <w:r>
          <w:rPr>
            <w:szCs w:val="24"/>
          </w:rPr>
          <w:t>baxter</w:t>
        </w:r>
        <w:proofErr w:type="spellEnd"/>
        <w:r>
          <w:rPr>
            <w:szCs w:val="24"/>
          </w:rPr>
          <w:t>.” .</w:t>
        </w:r>
      </w:ins>
    </w:p>
    <w:p w:rsidR="00F84E58" w:rsidRDefault="00F84E58" w:rsidP="00F84E58">
      <w:pPr>
        <w:pStyle w:val="Bibliography"/>
        <w:rPr>
          <w:ins w:id="3069" w:author="Edward Venator" w:date="2013-04-11T09:46:00Z"/>
          <w:szCs w:val="24"/>
        </w:rPr>
        <w:pPrChange w:id="3070" w:author="Edward Venator" w:date="2013-04-11T09:46:00Z">
          <w:pPr>
            <w:widowControl w:val="0"/>
            <w:autoSpaceDE w:val="0"/>
            <w:autoSpaceDN w:val="0"/>
            <w:adjustRightInd w:val="0"/>
            <w:spacing w:after="0" w:line="240" w:lineRule="auto"/>
          </w:pPr>
        </w:pPrChange>
      </w:pPr>
      <w:ins w:id="3071" w:author="Edward Venator" w:date="2013-04-11T09:46:00Z">
        <w:r>
          <w:rPr>
            <w:szCs w:val="24"/>
          </w:rPr>
          <w:t>[33]</w:t>
        </w:r>
        <w:r>
          <w:rPr>
            <w:szCs w:val="24"/>
          </w:rPr>
          <w:tab/>
          <w:t xml:space="preserve">W. </w:t>
        </w:r>
        <w:proofErr w:type="spellStart"/>
        <w:r>
          <w:rPr>
            <w:szCs w:val="24"/>
          </w:rPr>
          <w:t>Shackleford</w:t>
        </w:r>
        <w:proofErr w:type="spellEnd"/>
        <w:r>
          <w:rPr>
            <w:szCs w:val="24"/>
          </w:rPr>
          <w:t xml:space="preserve">, R. Norcross, J. Marvel, and S. </w:t>
        </w:r>
        <w:proofErr w:type="spellStart"/>
        <w:r>
          <w:rPr>
            <w:szCs w:val="24"/>
          </w:rPr>
          <w:t>Szabo</w:t>
        </w:r>
        <w:proofErr w:type="spellEnd"/>
        <w:r>
          <w:rPr>
            <w:szCs w:val="24"/>
          </w:rPr>
          <w:t xml:space="preserve">, “Integrating occlusion monitoring into human tracking for robot speed and separation monitoring,” in </w:t>
        </w:r>
        <w:r>
          <w:rPr>
            <w:i/>
            <w:iCs/>
            <w:szCs w:val="24"/>
          </w:rPr>
          <w:t>Proceedings of the Workshop on Performance Metrics for Intelligent Systems</w:t>
        </w:r>
        <w:r>
          <w:rPr>
            <w:szCs w:val="24"/>
          </w:rPr>
          <w:t>, New York, NY, USA, 2012, pp. 168–173.</w:t>
        </w:r>
      </w:ins>
    </w:p>
    <w:p w:rsidR="00E141B1" w:rsidDel="006F1159" w:rsidRDefault="003E136B" w:rsidP="00F84E58">
      <w:pPr>
        <w:pStyle w:val="Bibliography"/>
        <w:rPr>
          <w:ins w:id="3072" w:author="Ed" w:date="2013-04-03T16:24:00Z"/>
          <w:del w:id="3073" w:author="Edward Venator" w:date="2013-04-11T09:20:00Z"/>
        </w:rPr>
        <w:pPrChange w:id="3074" w:author="Edward Venator" w:date="2013-04-11T09:46:00Z">
          <w:pPr>
            <w:widowControl w:val="0"/>
            <w:autoSpaceDE w:val="0"/>
            <w:autoSpaceDN w:val="0"/>
            <w:adjustRightInd w:val="0"/>
            <w:spacing w:after="0" w:line="240" w:lineRule="auto"/>
          </w:pPr>
        </w:pPrChange>
      </w:pPr>
      <w:ins w:id="3075" w:author="Ed" w:date="2013-04-03T16:24:00Z">
        <w:del w:id="3076" w:author="Edward Venator" w:date="2013-04-11T09:20:00Z">
          <w:r w:rsidDel="006F1159">
            <w:delText>[1]</w:delText>
          </w:r>
          <w:r w:rsidDel="006F1159">
            <w:tab/>
            <w:delText xml:space="preserve">H. M. Barbera, J. P. C. Quinonero, M. A. Z. Izquierdo, and A. G. Skarmeta, “i-Fork: a flexible AGV system using topological and grid maps,” in </w:delText>
          </w:r>
          <w:r w:rsidDel="006F1159">
            <w:rPr>
              <w:i/>
              <w:iCs/>
            </w:rPr>
            <w:delText>IEEE International Conference on Robotics and Automation (ICRA)</w:delText>
          </w:r>
          <w:r w:rsidDel="006F1159">
            <w:delText>, 2003, vol. 2, pp. 2147–2152 vol.2.</w:delText>
          </w:r>
        </w:del>
      </w:ins>
    </w:p>
    <w:p w:rsidR="00E141B1" w:rsidDel="006F1159" w:rsidRDefault="003E136B" w:rsidP="00F84E58">
      <w:pPr>
        <w:pStyle w:val="Bibliography"/>
        <w:rPr>
          <w:ins w:id="3077" w:author="Ed" w:date="2013-04-03T16:24:00Z"/>
          <w:del w:id="3078" w:author="Edward Venator" w:date="2013-04-11T09:20:00Z"/>
        </w:rPr>
        <w:pPrChange w:id="3079" w:author="Edward Venator" w:date="2013-04-11T09:46:00Z">
          <w:pPr>
            <w:widowControl w:val="0"/>
            <w:autoSpaceDE w:val="0"/>
            <w:autoSpaceDN w:val="0"/>
            <w:adjustRightInd w:val="0"/>
            <w:spacing w:after="0" w:line="240" w:lineRule="auto"/>
          </w:pPr>
        </w:pPrChange>
      </w:pPr>
      <w:ins w:id="3080" w:author="Ed" w:date="2013-04-03T16:24:00Z">
        <w:del w:id="3081" w:author="Edward Venator" w:date="2013-04-11T09:20:00Z">
          <w:r w:rsidDel="006F1159">
            <w:delText>[2]</w:delText>
          </w:r>
          <w:r w:rsidDel="006F1159">
            <w:tab/>
            <w:delText xml:space="preserve">K. C. T. Vivaldini, J. P. M. Galdames, T. S. Bueno, R. C. Araújo, R. M. Sobral, M. Becker, and G. A. P. Caurin, “Robotic forklifts for intelligent warehouses: Routing, path planning, and auto-localization,” in </w:delText>
          </w:r>
          <w:r w:rsidDel="006F1159">
            <w:rPr>
              <w:i/>
              <w:iCs/>
            </w:rPr>
            <w:delText>2010 IEEE International Conference on Industrial Technology (ICIT)</w:delText>
          </w:r>
          <w:r w:rsidDel="006F1159">
            <w:delText>, 2010, pp. 1463–1468.</w:delText>
          </w:r>
        </w:del>
      </w:ins>
    </w:p>
    <w:p w:rsidR="00E141B1" w:rsidDel="006F1159" w:rsidRDefault="003E136B" w:rsidP="00F84E58">
      <w:pPr>
        <w:pStyle w:val="Bibliography"/>
        <w:rPr>
          <w:ins w:id="3082" w:author="Ed" w:date="2013-04-03T16:24:00Z"/>
          <w:del w:id="3083" w:author="Edward Venator" w:date="2013-04-11T09:20:00Z"/>
        </w:rPr>
        <w:pPrChange w:id="3084" w:author="Edward Venator" w:date="2013-04-11T09:46:00Z">
          <w:pPr>
            <w:widowControl w:val="0"/>
            <w:autoSpaceDE w:val="0"/>
            <w:autoSpaceDN w:val="0"/>
            <w:adjustRightInd w:val="0"/>
            <w:spacing w:after="0" w:line="240" w:lineRule="auto"/>
          </w:pPr>
        </w:pPrChange>
      </w:pPr>
      <w:ins w:id="3085" w:author="Ed" w:date="2013-04-03T16:24:00Z">
        <w:del w:id="3086" w:author="Edward Venator" w:date="2013-04-11T09:20:00Z">
          <w:r w:rsidDel="006F1159">
            <w:delText>[3]</w:delText>
          </w:r>
          <w:r w:rsidDel="006F1159">
            <w:tab/>
            <w:delText xml:space="preserve">G. Garibotto, S. Masciangelo, P. Bassino, C. Coelho, A. Pavan, and M. Marson, “Industrial exploitation of computer vision in logistic automation: autonomous control of an intelligent forklift truck,” in </w:delText>
          </w:r>
          <w:r w:rsidDel="006F1159">
            <w:rPr>
              <w:i/>
              <w:iCs/>
            </w:rPr>
            <w:delText>1998 IEEE International Conference on Robotics and Automation</w:delText>
          </w:r>
          <w:r w:rsidDel="006F1159">
            <w:delText>, 1998, vol. 2, pp. 1459–1464 vol.2.</w:delText>
          </w:r>
        </w:del>
      </w:ins>
    </w:p>
    <w:p w:rsidR="00E141B1" w:rsidDel="006F1159" w:rsidRDefault="003E136B" w:rsidP="00F84E58">
      <w:pPr>
        <w:pStyle w:val="Bibliography"/>
        <w:rPr>
          <w:ins w:id="3087" w:author="Ed" w:date="2013-04-03T16:24:00Z"/>
          <w:del w:id="3088" w:author="Edward Venator" w:date="2013-04-11T09:20:00Z"/>
        </w:rPr>
        <w:pPrChange w:id="3089" w:author="Edward Venator" w:date="2013-04-11T09:46:00Z">
          <w:pPr>
            <w:widowControl w:val="0"/>
            <w:autoSpaceDE w:val="0"/>
            <w:autoSpaceDN w:val="0"/>
            <w:adjustRightInd w:val="0"/>
            <w:spacing w:after="0" w:line="240" w:lineRule="auto"/>
          </w:pPr>
        </w:pPrChange>
      </w:pPr>
      <w:ins w:id="3090" w:author="Ed" w:date="2013-04-03T16:24:00Z">
        <w:del w:id="3091" w:author="Edward Venator" w:date="2013-04-11T09:20:00Z">
          <w:r w:rsidDel="006F1159">
            <w:delText>[4]</w:delText>
          </w:r>
          <w:r w:rsidDel="006F1159">
            <w:tab/>
            <w:delText>“Kiva vs. Automated Guided Vehicles.” [Online]. Available: http://www.kivasystems.com/solutions/kiva-vs-traditional/solutionskiva-vs-traditionalkiva-vs-agvs/. [Accessed: 22-Mar-2013].</w:delText>
          </w:r>
        </w:del>
      </w:ins>
    </w:p>
    <w:p w:rsidR="00E141B1" w:rsidDel="006F1159" w:rsidRDefault="003E136B" w:rsidP="00F84E58">
      <w:pPr>
        <w:pStyle w:val="Bibliography"/>
        <w:rPr>
          <w:ins w:id="3092" w:author="Ed" w:date="2013-04-03T16:24:00Z"/>
          <w:del w:id="3093" w:author="Edward Venator" w:date="2013-04-11T09:20:00Z"/>
        </w:rPr>
        <w:pPrChange w:id="3094" w:author="Edward Venator" w:date="2013-04-11T09:46:00Z">
          <w:pPr>
            <w:widowControl w:val="0"/>
            <w:autoSpaceDE w:val="0"/>
            <w:autoSpaceDN w:val="0"/>
            <w:adjustRightInd w:val="0"/>
            <w:spacing w:after="0" w:line="240" w:lineRule="auto"/>
          </w:pPr>
        </w:pPrChange>
      </w:pPr>
      <w:ins w:id="3095" w:author="Ed" w:date="2013-04-03T16:24:00Z">
        <w:del w:id="3096" w:author="Edward Venator" w:date="2013-04-11T09:20:00Z">
          <w:r w:rsidDel="006F1159">
            <w:delText>[5]</w:delText>
          </w:r>
          <w:r w:rsidDel="006F1159">
            <w:tab/>
            <w:delText xml:space="preserve">R. D’Andrea and P. Wurman, “Future challenges of coordinating hundreds of autonomous vehicles in distribution facilities,” in </w:delText>
          </w:r>
          <w:r w:rsidDel="006F1159">
            <w:rPr>
              <w:i/>
              <w:iCs/>
            </w:rPr>
            <w:delText>IEEE International Conference on Technologies for Practical Robot Applications (TePRA)</w:delText>
          </w:r>
          <w:r w:rsidDel="006F1159">
            <w:delText>, Nov., pp. 80–83.</w:delText>
          </w:r>
        </w:del>
      </w:ins>
    </w:p>
    <w:p w:rsidR="00E141B1" w:rsidDel="006F1159" w:rsidRDefault="003E136B" w:rsidP="00F84E58">
      <w:pPr>
        <w:pStyle w:val="Bibliography"/>
        <w:rPr>
          <w:ins w:id="3097" w:author="Ed" w:date="2013-04-03T16:24:00Z"/>
          <w:del w:id="3098" w:author="Edward Venator" w:date="2013-04-11T09:20:00Z"/>
        </w:rPr>
        <w:pPrChange w:id="3099" w:author="Edward Venator" w:date="2013-04-11T09:46:00Z">
          <w:pPr>
            <w:widowControl w:val="0"/>
            <w:autoSpaceDE w:val="0"/>
            <w:autoSpaceDN w:val="0"/>
            <w:adjustRightInd w:val="0"/>
            <w:spacing w:after="0" w:line="240" w:lineRule="auto"/>
          </w:pPr>
        </w:pPrChange>
      </w:pPr>
      <w:ins w:id="3100" w:author="Ed" w:date="2013-04-03T16:24:00Z">
        <w:del w:id="3101" w:author="Edward Venator" w:date="2013-04-11T09:20:00Z">
          <w:r w:rsidDel="006F1159">
            <w:delText>[6]</w:delText>
          </w:r>
          <w:r w:rsidDel="006F1159">
            <w:tab/>
            <w:delText xml:space="preserve">R. Bischoff, U. Huggenberger, and E. Prassler, “KUKA youBot - a mobile manipulator for research and education,” in </w:delText>
          </w:r>
          <w:r w:rsidDel="006F1159">
            <w:rPr>
              <w:i/>
              <w:iCs/>
            </w:rPr>
            <w:delText>2011 IEEE International Conference on Robotics and Automation (ICRA)</w:delText>
          </w:r>
          <w:r w:rsidDel="006F1159">
            <w:delText>, May, pp. 1–4.</w:delText>
          </w:r>
        </w:del>
      </w:ins>
    </w:p>
    <w:p w:rsidR="00E141B1" w:rsidDel="006F1159" w:rsidRDefault="003E136B" w:rsidP="00F84E58">
      <w:pPr>
        <w:pStyle w:val="Bibliography"/>
        <w:rPr>
          <w:ins w:id="3102" w:author="Ed" w:date="2013-04-03T16:24:00Z"/>
          <w:del w:id="3103" w:author="Edward Venator" w:date="2013-04-11T09:20:00Z"/>
        </w:rPr>
        <w:pPrChange w:id="3104" w:author="Edward Venator" w:date="2013-04-11T09:46:00Z">
          <w:pPr>
            <w:widowControl w:val="0"/>
            <w:autoSpaceDE w:val="0"/>
            <w:autoSpaceDN w:val="0"/>
            <w:adjustRightInd w:val="0"/>
            <w:spacing w:after="0" w:line="240" w:lineRule="auto"/>
          </w:pPr>
        </w:pPrChange>
      </w:pPr>
      <w:ins w:id="3105" w:author="Ed" w:date="2013-04-03T16:24:00Z">
        <w:del w:id="3106" w:author="Edward Venator" w:date="2013-04-11T09:20:00Z">
          <w:r w:rsidDel="006F1159">
            <w:delText>[7]</w:delText>
          </w:r>
          <w:r w:rsidDel="006F1159">
            <w:tab/>
            <w:delText xml:space="preserve">C. Cosma, M. Confente, M. Governo, and P. Fiorini, “An autonomous robot for indoor light logistics,” in </w:delText>
          </w:r>
          <w:r w:rsidDel="006F1159">
            <w:rPr>
              <w:i/>
              <w:iCs/>
            </w:rPr>
            <w:delText>2004 IEEE/RSJ International Conference on Intelligent Robots and Systems, 2004. (IROS 2004). Proceedings</w:delText>
          </w:r>
          <w:r w:rsidDel="006F1159">
            <w:delText>, Sept.-2 Oct., vol. 3, pp. 3003–3008 vol.3.</w:delText>
          </w:r>
        </w:del>
      </w:ins>
    </w:p>
    <w:p w:rsidR="00E141B1" w:rsidDel="006F1159" w:rsidRDefault="003E136B" w:rsidP="00F84E58">
      <w:pPr>
        <w:pStyle w:val="Bibliography"/>
        <w:rPr>
          <w:ins w:id="3107" w:author="Ed" w:date="2013-04-03T16:24:00Z"/>
          <w:del w:id="3108" w:author="Edward Venator" w:date="2013-04-11T09:20:00Z"/>
        </w:rPr>
        <w:pPrChange w:id="3109" w:author="Edward Venator" w:date="2013-04-11T09:46:00Z">
          <w:pPr>
            <w:widowControl w:val="0"/>
            <w:autoSpaceDE w:val="0"/>
            <w:autoSpaceDN w:val="0"/>
            <w:adjustRightInd w:val="0"/>
            <w:spacing w:after="0" w:line="240" w:lineRule="auto"/>
          </w:pPr>
        </w:pPrChange>
      </w:pPr>
      <w:ins w:id="3110" w:author="Ed" w:date="2013-04-03T16:24:00Z">
        <w:del w:id="3111" w:author="Edward Venator" w:date="2013-04-11T09:20:00Z">
          <w:r w:rsidDel="006F1159">
            <w:delText>[8]</w:delText>
          </w:r>
          <w:r w:rsidDel="006F1159">
            <w:tab/>
            <w:delText xml:space="preserve">A. Hermann, Z. Xue, S. W. Ruhl, and R. Dillmann, “Hardware and software architecture of a bimanual mobile manipulator for industrial application,” in </w:delText>
          </w:r>
          <w:r w:rsidDel="006F1159">
            <w:rPr>
              <w:i/>
              <w:iCs/>
            </w:rPr>
            <w:delText>2011 IEEE International Conference on Robotics and Biomimetics (ROBIO)</w:delText>
          </w:r>
          <w:r w:rsidDel="006F1159">
            <w:delText>, Dec., pp. 2282–2288.</w:delText>
          </w:r>
        </w:del>
      </w:ins>
    </w:p>
    <w:p w:rsidR="00E141B1" w:rsidDel="006F1159" w:rsidRDefault="003E136B" w:rsidP="00F84E58">
      <w:pPr>
        <w:pStyle w:val="Bibliography"/>
        <w:rPr>
          <w:ins w:id="3112" w:author="Ed" w:date="2013-04-03T16:24:00Z"/>
          <w:del w:id="3113" w:author="Edward Venator" w:date="2013-04-11T09:20:00Z"/>
        </w:rPr>
        <w:pPrChange w:id="3114" w:author="Edward Venator" w:date="2013-04-11T09:46:00Z">
          <w:pPr>
            <w:widowControl w:val="0"/>
            <w:autoSpaceDE w:val="0"/>
            <w:autoSpaceDN w:val="0"/>
            <w:adjustRightInd w:val="0"/>
            <w:spacing w:after="0" w:line="240" w:lineRule="auto"/>
          </w:pPr>
        </w:pPrChange>
      </w:pPr>
      <w:ins w:id="3115" w:author="Ed" w:date="2013-04-03T16:24:00Z">
        <w:del w:id="3116" w:author="Edward Venator" w:date="2013-04-11T09:20:00Z">
          <w:r w:rsidDel="006F1159">
            <w:delText>[9]</w:delText>
          </w:r>
          <w:r w:rsidDel="006F1159">
            <w:tab/>
            <w:delText>C. Rockey, E. Perko, and Ben Ballard, “HARLIE,” IGVC, May 2010.</w:delText>
          </w:r>
        </w:del>
      </w:ins>
    </w:p>
    <w:p w:rsidR="00E141B1" w:rsidDel="006F1159" w:rsidRDefault="003E136B" w:rsidP="00F84E58">
      <w:pPr>
        <w:pStyle w:val="Bibliography"/>
        <w:rPr>
          <w:ins w:id="3117" w:author="Ed" w:date="2013-04-03T16:24:00Z"/>
          <w:del w:id="3118" w:author="Edward Venator" w:date="2013-04-11T09:20:00Z"/>
        </w:rPr>
        <w:pPrChange w:id="3119" w:author="Edward Venator" w:date="2013-04-11T09:46:00Z">
          <w:pPr>
            <w:widowControl w:val="0"/>
            <w:autoSpaceDE w:val="0"/>
            <w:autoSpaceDN w:val="0"/>
            <w:adjustRightInd w:val="0"/>
            <w:spacing w:after="0" w:line="240" w:lineRule="auto"/>
          </w:pPr>
        </w:pPrChange>
      </w:pPr>
      <w:ins w:id="3120" w:author="Ed" w:date="2013-04-03T16:24:00Z">
        <w:del w:id="3121" w:author="Edward Venator" w:date="2013-04-11T09:20:00Z">
          <w:r w:rsidDel="006F1159">
            <w:delText>[10]</w:delText>
          </w:r>
          <w:r w:rsidDel="006F1159">
            <w:tab/>
            <w:delText>Samlex America, “DC-DC Step Down Converters Model SDC-15.” Samlex America.</w:delText>
          </w:r>
        </w:del>
      </w:ins>
    </w:p>
    <w:p w:rsidR="00E141B1" w:rsidDel="006F1159" w:rsidRDefault="003E136B" w:rsidP="00F84E58">
      <w:pPr>
        <w:pStyle w:val="Bibliography"/>
        <w:rPr>
          <w:ins w:id="3122" w:author="Ed" w:date="2013-04-03T16:24:00Z"/>
          <w:del w:id="3123" w:author="Edward Venator" w:date="2013-04-11T09:20:00Z"/>
        </w:rPr>
        <w:pPrChange w:id="3124" w:author="Edward Venator" w:date="2013-04-11T09:46:00Z">
          <w:pPr>
            <w:widowControl w:val="0"/>
            <w:autoSpaceDE w:val="0"/>
            <w:autoSpaceDN w:val="0"/>
            <w:adjustRightInd w:val="0"/>
            <w:spacing w:after="0" w:line="240" w:lineRule="auto"/>
          </w:pPr>
        </w:pPrChange>
      </w:pPr>
      <w:ins w:id="3125" w:author="Ed" w:date="2013-04-03T16:24:00Z">
        <w:del w:id="3126" w:author="Edward Venator" w:date="2013-04-11T09:20:00Z">
          <w:r w:rsidDel="006F1159">
            <w:delText>[11]</w:delText>
          </w:r>
          <w:r w:rsidDel="006F1159">
            <w:tab/>
            <w:delText>Eric Perko, “Precision Navigation for Indoor Mobile Robots,” Masters, Case Western Reserve University, Cleveland, OH, 2013.</w:delText>
          </w:r>
        </w:del>
      </w:ins>
    </w:p>
    <w:p w:rsidR="00E141B1" w:rsidDel="006F1159" w:rsidRDefault="003E136B" w:rsidP="00F84E58">
      <w:pPr>
        <w:pStyle w:val="Bibliography"/>
        <w:rPr>
          <w:ins w:id="3127" w:author="Ed" w:date="2013-04-03T16:24:00Z"/>
          <w:del w:id="3128" w:author="Edward Venator" w:date="2013-04-11T09:20:00Z"/>
        </w:rPr>
        <w:pPrChange w:id="3129" w:author="Edward Venator" w:date="2013-04-11T09:46:00Z">
          <w:pPr>
            <w:widowControl w:val="0"/>
            <w:autoSpaceDE w:val="0"/>
            <w:autoSpaceDN w:val="0"/>
            <w:adjustRightInd w:val="0"/>
            <w:spacing w:after="0" w:line="240" w:lineRule="auto"/>
          </w:pPr>
        </w:pPrChange>
      </w:pPr>
      <w:ins w:id="3130" w:author="Ed" w:date="2013-04-03T16:24:00Z">
        <w:del w:id="3131" w:author="Edward Venator" w:date="2013-04-11T09:20:00Z">
          <w:r w:rsidDel="006F1159">
            <w:delText>[12]</w:delText>
          </w:r>
          <w:r w:rsidDel="006F1159">
            <w:tab/>
            <w:delText>“ROS/Concepts - ROS Wiki.” [Online]. Available: http://www.ros.org/wiki/ROS/Concepts. [Accessed: 22-Mar-2013].</w:delText>
          </w:r>
        </w:del>
      </w:ins>
    </w:p>
    <w:p w:rsidR="00E141B1" w:rsidDel="006F1159" w:rsidRDefault="003E136B" w:rsidP="00F84E58">
      <w:pPr>
        <w:pStyle w:val="Bibliography"/>
        <w:rPr>
          <w:ins w:id="3132" w:author="Ed" w:date="2013-04-03T16:24:00Z"/>
          <w:del w:id="3133" w:author="Edward Venator" w:date="2013-04-11T09:20:00Z"/>
        </w:rPr>
        <w:pPrChange w:id="3134" w:author="Edward Venator" w:date="2013-04-11T09:46:00Z">
          <w:pPr>
            <w:widowControl w:val="0"/>
            <w:autoSpaceDE w:val="0"/>
            <w:autoSpaceDN w:val="0"/>
            <w:adjustRightInd w:val="0"/>
            <w:spacing w:after="0" w:line="240" w:lineRule="auto"/>
          </w:pPr>
        </w:pPrChange>
      </w:pPr>
      <w:ins w:id="3135" w:author="Ed" w:date="2013-04-03T16:24:00Z">
        <w:del w:id="3136" w:author="Edward Venator" w:date="2013-04-11T09:20:00Z">
          <w:r w:rsidDel="006F1159">
            <w:delText>[13]</w:delText>
          </w:r>
          <w:r w:rsidDel="006F1159">
            <w:tab/>
            <w:delText>“actionlib - ROS Wiki.” [Online]. Available: http://www.ros.org/wiki/actionlib. [Accessed: 22-Mar-2013].</w:delText>
          </w:r>
        </w:del>
      </w:ins>
    </w:p>
    <w:p w:rsidR="00E141B1" w:rsidDel="006F1159" w:rsidRDefault="003E136B" w:rsidP="00F84E58">
      <w:pPr>
        <w:pStyle w:val="Bibliography"/>
        <w:rPr>
          <w:ins w:id="3137" w:author="Ed" w:date="2013-04-03T16:24:00Z"/>
          <w:del w:id="3138" w:author="Edward Venator" w:date="2013-04-11T09:20:00Z"/>
        </w:rPr>
        <w:pPrChange w:id="3139" w:author="Edward Venator" w:date="2013-04-11T09:46:00Z">
          <w:pPr>
            <w:widowControl w:val="0"/>
            <w:autoSpaceDE w:val="0"/>
            <w:autoSpaceDN w:val="0"/>
            <w:adjustRightInd w:val="0"/>
            <w:spacing w:after="0" w:line="240" w:lineRule="auto"/>
          </w:pPr>
        </w:pPrChange>
      </w:pPr>
      <w:ins w:id="3140" w:author="Ed" w:date="2013-04-03T16:24:00Z">
        <w:del w:id="3141" w:author="Edward Venator" w:date="2013-04-11T09:20:00Z">
          <w:r w:rsidDel="006F1159">
            <w:delText>[14]</w:delText>
          </w:r>
          <w:r w:rsidDel="006F1159">
            <w:tab/>
            <w:delText>“openni_kinect - ROS Wiki.” [Online]. Available: http://www.ros.org/wiki/openni_kinect. [Accessed: 03-Apr-2013].</w:delText>
          </w:r>
        </w:del>
      </w:ins>
    </w:p>
    <w:p w:rsidR="00E141B1" w:rsidDel="006F1159" w:rsidRDefault="003E136B" w:rsidP="00F84E58">
      <w:pPr>
        <w:pStyle w:val="Bibliography"/>
        <w:rPr>
          <w:ins w:id="3142" w:author="Ed" w:date="2013-04-03T16:24:00Z"/>
          <w:del w:id="3143" w:author="Edward Venator" w:date="2013-04-11T09:20:00Z"/>
        </w:rPr>
        <w:pPrChange w:id="3144" w:author="Edward Venator" w:date="2013-04-11T09:46:00Z">
          <w:pPr>
            <w:widowControl w:val="0"/>
            <w:autoSpaceDE w:val="0"/>
            <w:autoSpaceDN w:val="0"/>
            <w:adjustRightInd w:val="0"/>
            <w:spacing w:after="0" w:line="240" w:lineRule="auto"/>
          </w:pPr>
        </w:pPrChange>
      </w:pPr>
      <w:ins w:id="3145" w:author="Ed" w:date="2013-04-03T16:24:00Z">
        <w:del w:id="3146" w:author="Edward Venator" w:date="2013-04-11T09:20:00Z">
          <w:r w:rsidDel="006F1159">
            <w:delText>[15]</w:delText>
          </w:r>
          <w:r w:rsidDel="006F1159">
            <w:tab/>
            <w:delText>“laser_drivers - ROS Wiki.” [Online]. Available: http://www.ros.org/wiki/laser_drivers?distro=fuerte. [Accessed: 03-Apr-2013].</w:delText>
          </w:r>
        </w:del>
      </w:ins>
    </w:p>
    <w:p w:rsidR="00E141B1" w:rsidDel="006F1159" w:rsidRDefault="003E136B" w:rsidP="00F84E58">
      <w:pPr>
        <w:pStyle w:val="Bibliography"/>
        <w:rPr>
          <w:ins w:id="3147" w:author="Ed" w:date="2013-04-03T16:24:00Z"/>
          <w:del w:id="3148" w:author="Edward Venator" w:date="2013-04-11T09:20:00Z"/>
        </w:rPr>
        <w:pPrChange w:id="3149" w:author="Edward Venator" w:date="2013-04-11T09:46:00Z">
          <w:pPr>
            <w:widowControl w:val="0"/>
            <w:autoSpaceDE w:val="0"/>
            <w:autoSpaceDN w:val="0"/>
            <w:adjustRightInd w:val="0"/>
            <w:spacing w:after="0" w:line="240" w:lineRule="auto"/>
          </w:pPr>
        </w:pPrChange>
      </w:pPr>
      <w:ins w:id="3150" w:author="Ed" w:date="2013-04-03T16:24:00Z">
        <w:del w:id="3151" w:author="Edward Venator" w:date="2013-04-11T09:20:00Z">
          <w:r w:rsidDel="006F1159">
            <w:delText>[16]</w:delText>
          </w:r>
          <w:r w:rsidDel="006F1159">
            <w:tab/>
            <w:delText xml:space="preserve">E. Venator, “Rosserial Service ‘Failed to parse subscriber’ - ROS Answers,” </w:delText>
          </w:r>
          <w:r w:rsidDel="006F1159">
            <w:rPr>
              <w:i/>
              <w:iCs/>
            </w:rPr>
            <w:delText>ROS Answers</w:delText>
          </w:r>
          <w:r w:rsidDel="006F1159">
            <w:delText>. [Online]. Available: http://answers.ros.org/question/48548/rosserial-service-failed-to-parse-subscriber/. [Accessed: 22-Mar-2013].</w:delText>
          </w:r>
        </w:del>
      </w:ins>
    </w:p>
    <w:p w:rsidR="00E141B1" w:rsidDel="006F1159" w:rsidRDefault="003E136B" w:rsidP="00F84E58">
      <w:pPr>
        <w:pStyle w:val="Bibliography"/>
        <w:rPr>
          <w:ins w:id="3152" w:author="Ed" w:date="2013-04-03T16:24:00Z"/>
          <w:del w:id="3153" w:author="Edward Venator" w:date="2013-04-11T09:20:00Z"/>
        </w:rPr>
        <w:pPrChange w:id="3154" w:author="Edward Venator" w:date="2013-04-11T09:46:00Z">
          <w:pPr>
            <w:widowControl w:val="0"/>
            <w:autoSpaceDE w:val="0"/>
            <w:autoSpaceDN w:val="0"/>
            <w:adjustRightInd w:val="0"/>
            <w:spacing w:after="0" w:line="240" w:lineRule="auto"/>
          </w:pPr>
        </w:pPrChange>
      </w:pPr>
      <w:ins w:id="3155" w:author="Ed" w:date="2013-04-03T16:24:00Z">
        <w:del w:id="3156" w:author="Edward Venator" w:date="2013-04-11T09:20:00Z">
          <w:r w:rsidDel="006F1159">
            <w:delText>[17]</w:delText>
          </w:r>
          <w:r w:rsidDel="006F1159">
            <w:tab/>
            <w:delText xml:space="preserve">E. Venator, “rosserial,” </w:delText>
          </w:r>
          <w:r w:rsidDel="006F1159">
            <w:rPr>
              <w:i/>
              <w:iCs/>
            </w:rPr>
            <w:delText>GitHub</w:delText>
          </w:r>
          <w:r w:rsidDel="006F1159">
            <w:delText>. [Online]. Available: https://github.com/evenator/rosserial. [Accessed: 22-Mar-2013].</w:delText>
          </w:r>
        </w:del>
      </w:ins>
    </w:p>
    <w:p w:rsidR="00E141B1" w:rsidDel="006F1159" w:rsidRDefault="003E136B" w:rsidP="00F84E58">
      <w:pPr>
        <w:pStyle w:val="Bibliography"/>
        <w:rPr>
          <w:ins w:id="3157" w:author="Ed" w:date="2013-04-03T16:24:00Z"/>
          <w:del w:id="3158" w:author="Edward Venator" w:date="2013-04-11T09:20:00Z"/>
        </w:rPr>
        <w:pPrChange w:id="3159" w:author="Edward Venator" w:date="2013-04-11T09:46:00Z">
          <w:pPr>
            <w:widowControl w:val="0"/>
            <w:autoSpaceDE w:val="0"/>
            <w:autoSpaceDN w:val="0"/>
            <w:adjustRightInd w:val="0"/>
            <w:spacing w:after="0" w:line="240" w:lineRule="auto"/>
          </w:pPr>
        </w:pPrChange>
      </w:pPr>
      <w:ins w:id="3160" w:author="Ed" w:date="2013-04-03T16:24:00Z">
        <w:del w:id="3161" w:author="Edward Venator" w:date="2013-04-11T09:20:00Z">
          <w:r w:rsidDel="006F1159">
            <w:delText>[18]</w:delText>
          </w:r>
          <w:r w:rsidDel="006F1159">
            <w:tab/>
            <w:delText>Shaun Edwards and Chris Lewis, “ROS-Industrial – Applying the Robot Operating System (ROS) to Industrial Applications,” presented at the ICRA ECHORD Workshop, St. Paul, Minnesota, USA, 2012.</w:delText>
          </w:r>
        </w:del>
      </w:ins>
    </w:p>
    <w:p w:rsidR="00E141B1" w:rsidDel="006F1159" w:rsidRDefault="003E136B" w:rsidP="00F84E58">
      <w:pPr>
        <w:pStyle w:val="Bibliography"/>
        <w:rPr>
          <w:ins w:id="3162" w:author="Ed" w:date="2013-04-03T16:24:00Z"/>
          <w:del w:id="3163" w:author="Edward Venator" w:date="2013-04-11T09:20:00Z"/>
        </w:rPr>
        <w:pPrChange w:id="3164" w:author="Edward Venator" w:date="2013-04-11T09:46:00Z">
          <w:pPr>
            <w:widowControl w:val="0"/>
            <w:autoSpaceDE w:val="0"/>
            <w:autoSpaceDN w:val="0"/>
            <w:adjustRightInd w:val="0"/>
            <w:spacing w:after="0" w:line="240" w:lineRule="auto"/>
          </w:pPr>
        </w:pPrChange>
      </w:pPr>
      <w:ins w:id="3165" w:author="Ed" w:date="2013-04-03T16:24:00Z">
        <w:del w:id="3166" w:author="Edward Venator" w:date="2013-04-11T09:20:00Z">
          <w:r w:rsidDel="006F1159">
            <w:delText>[19]</w:delText>
          </w:r>
          <w:r w:rsidDel="006F1159">
            <w:tab/>
            <w:delText>E. Venator, Gregory Lee, and W. Newman, “Hardware and Software Architecture of ABBY: An Industrial Mobile Manipulator,” presented at the IEEE International Conference on Automation Science and Engineering (Submitted), Madison, WI, USA, 2013.</w:delText>
          </w:r>
        </w:del>
      </w:ins>
    </w:p>
    <w:p w:rsidR="00E141B1" w:rsidDel="006F1159" w:rsidRDefault="003E136B" w:rsidP="00F84E58">
      <w:pPr>
        <w:pStyle w:val="Bibliography"/>
        <w:rPr>
          <w:ins w:id="3167" w:author="Ed" w:date="2013-04-03T16:24:00Z"/>
          <w:del w:id="3168" w:author="Edward Venator" w:date="2013-04-11T09:20:00Z"/>
        </w:rPr>
        <w:pPrChange w:id="3169" w:author="Edward Venator" w:date="2013-04-11T09:46:00Z">
          <w:pPr>
            <w:widowControl w:val="0"/>
            <w:autoSpaceDE w:val="0"/>
            <w:autoSpaceDN w:val="0"/>
            <w:adjustRightInd w:val="0"/>
            <w:spacing w:after="0" w:line="240" w:lineRule="auto"/>
          </w:pPr>
        </w:pPrChange>
      </w:pPr>
      <w:ins w:id="3170" w:author="Ed" w:date="2013-04-03T16:24:00Z">
        <w:del w:id="3171" w:author="Edward Venator" w:date="2013-04-11T09:20:00Z">
          <w:r w:rsidDel="006F1159">
            <w:delText>[20]</w:delText>
          </w:r>
          <w:r w:rsidDel="006F1159">
            <w:tab/>
            <w:delText xml:space="preserve">S. Thrun, W. Burgard, and D. Fox, </w:delText>
          </w:r>
          <w:r w:rsidDel="006F1159">
            <w:rPr>
              <w:i/>
              <w:iCs/>
            </w:rPr>
            <w:delText>Probabilistic Robotics</w:delText>
          </w:r>
          <w:r w:rsidDel="006F1159">
            <w:delText>. The MIT Press, 2005.</w:delText>
          </w:r>
        </w:del>
      </w:ins>
    </w:p>
    <w:p w:rsidR="00E141B1" w:rsidDel="006F1159" w:rsidRDefault="003E136B" w:rsidP="00F84E58">
      <w:pPr>
        <w:pStyle w:val="Bibliography"/>
        <w:rPr>
          <w:ins w:id="3172" w:author="Ed" w:date="2013-04-03T16:24:00Z"/>
          <w:del w:id="3173" w:author="Edward Venator" w:date="2013-04-11T09:20:00Z"/>
        </w:rPr>
        <w:pPrChange w:id="3174" w:author="Edward Venator" w:date="2013-04-11T09:46:00Z">
          <w:pPr>
            <w:widowControl w:val="0"/>
            <w:autoSpaceDE w:val="0"/>
            <w:autoSpaceDN w:val="0"/>
            <w:adjustRightInd w:val="0"/>
            <w:spacing w:after="0" w:line="240" w:lineRule="auto"/>
          </w:pPr>
        </w:pPrChange>
      </w:pPr>
      <w:ins w:id="3175" w:author="Ed" w:date="2013-04-03T16:24:00Z">
        <w:del w:id="3176" w:author="Edward Venator" w:date="2013-04-11T09:20:00Z">
          <w:r w:rsidDel="006F1159">
            <w:delText>[21]</w:delText>
          </w:r>
          <w:r w:rsidDel="006F1159">
            <w:tab/>
            <w:delText>Giorgio Grisetti, Cyrill Stachness, and Wolfram Burgard, “GMapping.” [Online]. Available: http://www.openslam.org/gmapping.html. [Accessed: 17-Feb-2013].</w:delText>
          </w:r>
        </w:del>
      </w:ins>
    </w:p>
    <w:p w:rsidR="00E141B1" w:rsidDel="006F1159" w:rsidRDefault="003E136B" w:rsidP="00F84E58">
      <w:pPr>
        <w:pStyle w:val="Bibliography"/>
        <w:rPr>
          <w:ins w:id="3177" w:author="Ed" w:date="2013-04-03T16:24:00Z"/>
          <w:del w:id="3178" w:author="Edward Venator" w:date="2013-04-11T09:20:00Z"/>
        </w:rPr>
        <w:pPrChange w:id="3179" w:author="Edward Venator" w:date="2013-04-11T09:46:00Z">
          <w:pPr>
            <w:widowControl w:val="0"/>
            <w:autoSpaceDE w:val="0"/>
            <w:autoSpaceDN w:val="0"/>
            <w:adjustRightInd w:val="0"/>
            <w:spacing w:after="0" w:line="240" w:lineRule="auto"/>
          </w:pPr>
        </w:pPrChange>
      </w:pPr>
      <w:ins w:id="3180" w:author="Ed" w:date="2013-04-03T16:24:00Z">
        <w:del w:id="3181" w:author="Edward Venator" w:date="2013-04-11T09:20:00Z">
          <w:r w:rsidDel="006F1159">
            <w:delText>[22]</w:delText>
          </w:r>
          <w:r w:rsidDel="006F1159">
            <w:tab/>
            <w:delText>Tony Yanick, Chase Nemeth, Beom Koh, and Avinash Karamchandani, “ALEN,” IGVC, 2009.</w:delText>
          </w:r>
        </w:del>
      </w:ins>
    </w:p>
    <w:p w:rsidR="00E141B1" w:rsidDel="006F1159" w:rsidRDefault="003E136B" w:rsidP="00F84E58">
      <w:pPr>
        <w:pStyle w:val="Bibliography"/>
        <w:rPr>
          <w:ins w:id="3182" w:author="Ed" w:date="2013-04-03T16:24:00Z"/>
          <w:del w:id="3183" w:author="Edward Venator" w:date="2013-04-11T09:20:00Z"/>
        </w:rPr>
        <w:pPrChange w:id="3184" w:author="Edward Venator" w:date="2013-04-11T09:46:00Z">
          <w:pPr>
            <w:widowControl w:val="0"/>
            <w:autoSpaceDE w:val="0"/>
            <w:autoSpaceDN w:val="0"/>
            <w:adjustRightInd w:val="0"/>
            <w:spacing w:after="0" w:line="240" w:lineRule="auto"/>
          </w:pPr>
        </w:pPrChange>
      </w:pPr>
      <w:ins w:id="3185" w:author="Ed" w:date="2013-04-03T16:24:00Z">
        <w:del w:id="3186" w:author="Edward Venator" w:date="2013-04-11T09:20:00Z">
          <w:r w:rsidDel="006F1159">
            <w:delText>[23]</w:delText>
          </w:r>
          <w:r w:rsidDel="006F1159">
            <w:tab/>
            <w:delText>“navfn - ROS Wiki.” [Online]. Available: http://www.ros.org/wiki/navfn. [Accessed: 13-Feb-2013].</w:delText>
          </w:r>
        </w:del>
      </w:ins>
    </w:p>
    <w:p w:rsidR="00E141B1" w:rsidDel="006F1159" w:rsidRDefault="003E136B" w:rsidP="00F84E58">
      <w:pPr>
        <w:pStyle w:val="Bibliography"/>
        <w:rPr>
          <w:ins w:id="3187" w:author="Ed" w:date="2013-04-03T16:24:00Z"/>
          <w:del w:id="3188" w:author="Edward Venator" w:date="2013-04-11T09:20:00Z"/>
        </w:rPr>
        <w:pPrChange w:id="3189" w:author="Edward Venator" w:date="2013-04-11T09:46:00Z">
          <w:pPr>
            <w:widowControl w:val="0"/>
            <w:autoSpaceDE w:val="0"/>
            <w:autoSpaceDN w:val="0"/>
            <w:adjustRightInd w:val="0"/>
            <w:spacing w:after="0" w:line="240" w:lineRule="auto"/>
          </w:pPr>
        </w:pPrChange>
      </w:pPr>
      <w:ins w:id="3190" w:author="Ed" w:date="2013-04-03T16:24:00Z">
        <w:del w:id="3191" w:author="Edward Venator" w:date="2013-04-11T09:20:00Z">
          <w:r w:rsidDel="006F1159">
            <w:delText>[24]</w:delText>
          </w:r>
          <w:r w:rsidDel="006F1159">
            <w:tab/>
            <w:delText xml:space="preserve">E. W. Dijkstra, “A note on two problems in connexion with graphs,” </w:delText>
          </w:r>
          <w:r w:rsidDel="006F1159">
            <w:rPr>
              <w:i/>
              <w:iCs/>
            </w:rPr>
            <w:delText>Numer. Math.</w:delText>
          </w:r>
          <w:r w:rsidDel="006F1159">
            <w:delText>, vol. 1, no. 1, pp. 269–271, Dec. 1959.</w:delText>
          </w:r>
        </w:del>
      </w:ins>
    </w:p>
    <w:p w:rsidR="00E141B1" w:rsidDel="006F1159" w:rsidRDefault="003E136B" w:rsidP="00F84E58">
      <w:pPr>
        <w:pStyle w:val="Bibliography"/>
        <w:rPr>
          <w:ins w:id="3192" w:author="Ed" w:date="2013-04-03T16:24:00Z"/>
          <w:del w:id="3193" w:author="Edward Venator" w:date="2013-04-11T09:20:00Z"/>
        </w:rPr>
        <w:pPrChange w:id="3194" w:author="Edward Venator" w:date="2013-04-11T09:46:00Z">
          <w:pPr>
            <w:widowControl w:val="0"/>
            <w:autoSpaceDE w:val="0"/>
            <w:autoSpaceDN w:val="0"/>
            <w:adjustRightInd w:val="0"/>
            <w:spacing w:after="0" w:line="240" w:lineRule="auto"/>
          </w:pPr>
        </w:pPrChange>
      </w:pPr>
      <w:ins w:id="3195" w:author="Ed" w:date="2013-04-03T16:24:00Z">
        <w:del w:id="3196" w:author="Edward Venator" w:date="2013-04-11T09:20:00Z">
          <w:r w:rsidDel="006F1159">
            <w:delText>[25]</w:delText>
          </w:r>
          <w:r w:rsidDel="006F1159">
            <w:tab/>
            <w:delText>“carrot_planner - ROS Wiki.” [Online]. Available: http://www.ros.org/wiki/carrot_planner. [Accessed: 22-Mar-2013].</w:delText>
          </w:r>
        </w:del>
      </w:ins>
    </w:p>
    <w:p w:rsidR="00E141B1" w:rsidDel="006F1159" w:rsidRDefault="003E136B" w:rsidP="00F84E58">
      <w:pPr>
        <w:pStyle w:val="Bibliography"/>
        <w:rPr>
          <w:ins w:id="3197" w:author="Ed" w:date="2013-04-03T16:24:00Z"/>
          <w:del w:id="3198" w:author="Edward Venator" w:date="2013-04-11T09:20:00Z"/>
        </w:rPr>
        <w:pPrChange w:id="3199" w:author="Edward Venator" w:date="2013-04-11T09:46:00Z">
          <w:pPr>
            <w:widowControl w:val="0"/>
            <w:autoSpaceDE w:val="0"/>
            <w:autoSpaceDN w:val="0"/>
            <w:adjustRightInd w:val="0"/>
            <w:spacing w:after="0" w:line="240" w:lineRule="auto"/>
          </w:pPr>
        </w:pPrChange>
      </w:pPr>
      <w:ins w:id="3200" w:author="Ed" w:date="2013-04-03T16:24:00Z">
        <w:del w:id="3201" w:author="Edward Venator" w:date="2013-04-11T09:20:00Z">
          <w:r w:rsidDel="006F1159">
            <w:delText>[26]</w:delText>
          </w:r>
          <w:r w:rsidDel="006F1159">
            <w:tab/>
            <w:delText>“Kinematic and Dynamic Solvers | The Orocos Project.” [Online]. Available: http://www.orocos.org/kdl/UserManual/kinematic_solvers. [Accessed: 20-Mar-2013].</w:delText>
          </w:r>
        </w:del>
      </w:ins>
    </w:p>
    <w:p w:rsidR="00E141B1" w:rsidDel="006F1159" w:rsidRDefault="003E136B" w:rsidP="00F84E58">
      <w:pPr>
        <w:pStyle w:val="Bibliography"/>
        <w:rPr>
          <w:ins w:id="3202" w:author="Ed" w:date="2013-04-03T16:24:00Z"/>
          <w:del w:id="3203" w:author="Edward Venator" w:date="2013-04-11T09:20:00Z"/>
        </w:rPr>
        <w:pPrChange w:id="3204" w:author="Edward Venator" w:date="2013-04-11T09:46:00Z">
          <w:pPr>
            <w:widowControl w:val="0"/>
            <w:autoSpaceDE w:val="0"/>
            <w:autoSpaceDN w:val="0"/>
            <w:adjustRightInd w:val="0"/>
            <w:spacing w:after="0" w:line="240" w:lineRule="auto"/>
          </w:pPr>
        </w:pPrChange>
      </w:pPr>
      <w:ins w:id="3205" w:author="Ed" w:date="2013-04-03T16:24:00Z">
        <w:del w:id="3206" w:author="Edward Venator" w:date="2013-04-11T09:20:00Z">
          <w:r w:rsidDel="006F1159">
            <w:delText>[27]</w:delText>
          </w:r>
          <w:r w:rsidDel="006F1159">
            <w:tab/>
            <w:delText>“OpenRAVE | ikfast Module | OpenRAVE Documentation.” [Online]. Available: http://openrave.org/docs/latest_stable/openravepy/ikfast/#ikfast-the-robot-kinematics-compiler. [Accessed: 20-Mar-2013].</w:delText>
          </w:r>
        </w:del>
      </w:ins>
    </w:p>
    <w:p w:rsidR="00E141B1" w:rsidDel="006F1159" w:rsidRDefault="003E136B" w:rsidP="00F84E58">
      <w:pPr>
        <w:pStyle w:val="Bibliography"/>
        <w:rPr>
          <w:ins w:id="3207" w:author="Ed" w:date="2013-04-03T16:24:00Z"/>
          <w:del w:id="3208" w:author="Edward Venator" w:date="2013-04-11T09:20:00Z"/>
        </w:rPr>
        <w:pPrChange w:id="3209" w:author="Edward Venator" w:date="2013-04-11T09:46:00Z">
          <w:pPr>
            <w:widowControl w:val="0"/>
            <w:autoSpaceDE w:val="0"/>
            <w:autoSpaceDN w:val="0"/>
            <w:adjustRightInd w:val="0"/>
            <w:spacing w:after="0" w:line="240" w:lineRule="auto"/>
          </w:pPr>
        </w:pPrChange>
      </w:pPr>
      <w:ins w:id="3210" w:author="Ed" w:date="2013-04-03T16:24:00Z">
        <w:del w:id="3211" w:author="Edward Venator" w:date="2013-04-11T09:20:00Z">
          <w:r w:rsidDel="006F1159">
            <w:delText>[28]</w:delText>
          </w:r>
          <w:r w:rsidDel="006F1159">
            <w:tab/>
            <w:delText xml:space="preserve">G. Sánchez and J.-C. Latombe, “A Single-Query Bi-Directional Probabilistic Roadmap Planner with Lazy Collision Checking,” in </w:delText>
          </w:r>
          <w:r w:rsidDel="006F1159">
            <w:rPr>
              <w:i/>
              <w:iCs/>
            </w:rPr>
            <w:delText>Robotics Research</w:delText>
          </w:r>
          <w:r w:rsidDel="006F1159">
            <w:delText>, P. R. A. Jarvis and P. A. Zelinsky, Eds. Springer Berlin Heidelberg, 2003, pp. 403–417.</w:delText>
          </w:r>
        </w:del>
      </w:ins>
    </w:p>
    <w:p w:rsidR="00E141B1" w:rsidDel="006F1159" w:rsidRDefault="003E136B" w:rsidP="00F84E58">
      <w:pPr>
        <w:pStyle w:val="Bibliography"/>
        <w:rPr>
          <w:ins w:id="3212" w:author="Ed" w:date="2013-04-03T16:24:00Z"/>
          <w:del w:id="3213" w:author="Edward Venator" w:date="2013-04-11T09:20:00Z"/>
        </w:rPr>
        <w:pPrChange w:id="3214" w:author="Edward Venator" w:date="2013-04-11T09:46:00Z">
          <w:pPr>
            <w:widowControl w:val="0"/>
            <w:autoSpaceDE w:val="0"/>
            <w:autoSpaceDN w:val="0"/>
            <w:adjustRightInd w:val="0"/>
            <w:spacing w:after="0" w:line="240" w:lineRule="auto"/>
          </w:pPr>
        </w:pPrChange>
      </w:pPr>
      <w:ins w:id="3215" w:author="Ed" w:date="2013-04-03T16:24:00Z">
        <w:del w:id="3216" w:author="Edward Venator" w:date="2013-04-11T09:20:00Z">
          <w:r w:rsidDel="006F1159">
            <w:delText>[29]</w:delText>
          </w:r>
          <w:r w:rsidDel="006F1159">
            <w:tab/>
            <w:delText>“tabletop_object_detector - ROS Wiki.” [Online]. Available: http://www.ros.org/wiki/tabletop_object_detector. [Accessed: 17-Feb-2013].</w:delText>
          </w:r>
        </w:del>
      </w:ins>
    </w:p>
    <w:p w:rsidR="00E141B1" w:rsidDel="006F1159" w:rsidRDefault="003E136B" w:rsidP="00F84E58">
      <w:pPr>
        <w:pStyle w:val="Bibliography"/>
        <w:rPr>
          <w:ins w:id="3217" w:author="Ed" w:date="2013-04-03T16:24:00Z"/>
          <w:del w:id="3218" w:author="Edward Venator" w:date="2013-04-11T09:20:00Z"/>
        </w:rPr>
        <w:pPrChange w:id="3219" w:author="Edward Venator" w:date="2013-04-11T09:46:00Z">
          <w:pPr>
            <w:widowControl w:val="0"/>
            <w:autoSpaceDE w:val="0"/>
            <w:autoSpaceDN w:val="0"/>
            <w:adjustRightInd w:val="0"/>
            <w:spacing w:after="0" w:line="240" w:lineRule="auto"/>
          </w:pPr>
        </w:pPrChange>
      </w:pPr>
      <w:ins w:id="3220" w:author="Ed" w:date="2013-04-03T16:24:00Z">
        <w:del w:id="3221" w:author="Edward Venator" w:date="2013-04-11T09:20:00Z">
          <w:r w:rsidDel="006F1159">
            <w:delText>[30]</w:delText>
          </w:r>
          <w:r w:rsidDel="006F1159">
            <w:tab/>
            <w:delText>M. A. Fischler and R. C. Bolles, “Random Sample Consensus: A Paradigm for Model Fitting with Applications to Image Analysis and Automated Cartography,” AI Center, SRI International, 333 Ravenswood Ave., Menlo Park, CA 94025, 213, Mar. 1980.</w:delText>
          </w:r>
        </w:del>
      </w:ins>
    </w:p>
    <w:p w:rsidR="00E141B1" w:rsidDel="006F1159" w:rsidRDefault="003E136B" w:rsidP="00F84E58">
      <w:pPr>
        <w:pStyle w:val="Bibliography"/>
        <w:rPr>
          <w:ins w:id="3222" w:author="Ed" w:date="2013-04-03T16:24:00Z"/>
          <w:del w:id="3223" w:author="Edward Venator" w:date="2013-04-11T09:20:00Z"/>
        </w:rPr>
        <w:pPrChange w:id="3224" w:author="Edward Venator" w:date="2013-04-11T09:46:00Z">
          <w:pPr>
            <w:widowControl w:val="0"/>
            <w:autoSpaceDE w:val="0"/>
            <w:autoSpaceDN w:val="0"/>
            <w:adjustRightInd w:val="0"/>
            <w:spacing w:after="0" w:line="240" w:lineRule="auto"/>
          </w:pPr>
        </w:pPrChange>
      </w:pPr>
      <w:ins w:id="3225" w:author="Ed" w:date="2013-04-03T16:24:00Z">
        <w:del w:id="3226" w:author="Edward Venator" w:date="2013-04-11T09:20:00Z">
          <w:r w:rsidDel="006F1159">
            <w:delText>[31]</w:delText>
          </w:r>
          <w:r w:rsidDel="006F1159">
            <w:tab/>
            <w:delText xml:space="preserve">“QR code,” </w:delText>
          </w:r>
          <w:r w:rsidDel="006F1159">
            <w:rPr>
              <w:i/>
              <w:iCs/>
            </w:rPr>
            <w:delText>Wikipedia, the free encyclopedia</w:delText>
          </w:r>
          <w:r w:rsidDel="006F1159">
            <w:delText>. 21-Mar-2013.</w:delText>
          </w:r>
        </w:del>
      </w:ins>
    </w:p>
    <w:p w:rsidR="00E141B1" w:rsidDel="006F1159" w:rsidRDefault="003E136B" w:rsidP="00F84E58">
      <w:pPr>
        <w:pStyle w:val="Bibliography"/>
        <w:rPr>
          <w:ins w:id="3227" w:author="Ed" w:date="2013-04-03T16:24:00Z"/>
          <w:del w:id="3228" w:author="Edward Venator" w:date="2013-04-11T09:20:00Z"/>
        </w:rPr>
        <w:pPrChange w:id="3229" w:author="Edward Venator" w:date="2013-04-11T09:46:00Z">
          <w:pPr>
            <w:widowControl w:val="0"/>
            <w:autoSpaceDE w:val="0"/>
            <w:autoSpaceDN w:val="0"/>
            <w:adjustRightInd w:val="0"/>
            <w:spacing w:after="0" w:line="240" w:lineRule="auto"/>
          </w:pPr>
        </w:pPrChange>
      </w:pPr>
      <w:ins w:id="3230" w:author="Ed" w:date="2013-04-03T16:24:00Z">
        <w:del w:id="3231" w:author="Edward Venator" w:date="2013-04-11T09:20:00Z">
          <w:r w:rsidDel="006F1159">
            <w:delText>[32]</w:delText>
          </w:r>
          <w:r w:rsidDel="006F1159">
            <w:tab/>
            <w:delText>Chad Rockey, “Low-Cost Sensor Package for Smart Wheelchair Obstacle Avoidance,” Masters, Case Western Reserve University, Cleveland, OH, 2012.</w:delText>
          </w:r>
        </w:del>
      </w:ins>
    </w:p>
    <w:p w:rsidR="00E141B1" w:rsidDel="006F1159" w:rsidRDefault="003E136B" w:rsidP="00F84E58">
      <w:pPr>
        <w:pStyle w:val="Bibliography"/>
        <w:rPr>
          <w:ins w:id="3232" w:author="Ed" w:date="2013-04-03T16:24:00Z"/>
          <w:del w:id="3233" w:author="Edward Venator" w:date="2013-04-11T09:20:00Z"/>
        </w:rPr>
        <w:pPrChange w:id="3234" w:author="Edward Venator" w:date="2013-04-11T09:46:00Z">
          <w:pPr>
            <w:widowControl w:val="0"/>
            <w:autoSpaceDE w:val="0"/>
            <w:autoSpaceDN w:val="0"/>
            <w:adjustRightInd w:val="0"/>
            <w:spacing w:after="0" w:line="240" w:lineRule="auto"/>
          </w:pPr>
        </w:pPrChange>
      </w:pPr>
      <w:ins w:id="3235" w:author="Ed" w:date="2013-04-03T16:24:00Z">
        <w:del w:id="3236" w:author="Edward Venator" w:date="2013-04-11T09:20:00Z">
          <w:r w:rsidDel="006F1159">
            <w:delText>[33]</w:delText>
          </w:r>
          <w:r w:rsidDel="006F1159">
            <w:tab/>
            <w:delText>rethink robotics, “baxter.” .</w:delText>
          </w:r>
        </w:del>
      </w:ins>
    </w:p>
    <w:p w:rsidR="00E141B1" w:rsidDel="006F1159" w:rsidRDefault="003E136B" w:rsidP="00F84E58">
      <w:pPr>
        <w:pStyle w:val="Bibliography"/>
        <w:rPr>
          <w:ins w:id="3237" w:author="Ed" w:date="2013-04-03T16:24:00Z"/>
          <w:del w:id="3238" w:author="Edward Venator" w:date="2013-04-11T09:20:00Z"/>
        </w:rPr>
        <w:pPrChange w:id="3239" w:author="Edward Venator" w:date="2013-04-11T09:46:00Z">
          <w:pPr>
            <w:widowControl w:val="0"/>
            <w:autoSpaceDE w:val="0"/>
            <w:autoSpaceDN w:val="0"/>
            <w:adjustRightInd w:val="0"/>
            <w:spacing w:after="0" w:line="240" w:lineRule="auto"/>
          </w:pPr>
        </w:pPrChange>
      </w:pPr>
      <w:ins w:id="3240" w:author="Ed" w:date="2013-04-03T16:24:00Z">
        <w:del w:id="3241" w:author="Edward Venator" w:date="2013-04-11T09:20:00Z">
          <w:r w:rsidDel="006F1159">
            <w:delText>[34]</w:delText>
          </w:r>
          <w:r w:rsidDel="006F1159">
            <w:tab/>
            <w:delText xml:space="preserve">W. Shackleford, R. Norcross, J. Marvel, and S. Szabo, “Integrating occlusion monitoring into human tracking for robot speed and separation monitoring,” in </w:delText>
          </w:r>
          <w:r w:rsidDel="006F1159">
            <w:rPr>
              <w:i/>
              <w:iCs/>
            </w:rPr>
            <w:delText>Proceedings of the Workshop on Performance Metrics for Intelligent Systems</w:delText>
          </w:r>
          <w:r w:rsidDel="006F1159">
            <w:delText>, New York, NY, USA, 2012, pp. 168–173.</w:delText>
          </w:r>
        </w:del>
      </w:ins>
    </w:p>
    <w:p w:rsidR="00697DB7" w:rsidRPr="008E6F27" w:rsidDel="006F1159" w:rsidRDefault="00697DB7" w:rsidP="00F84E58">
      <w:pPr>
        <w:pStyle w:val="Bibliography"/>
        <w:rPr>
          <w:del w:id="3242" w:author="Edward Venator" w:date="2013-04-11T09:20:00Z"/>
        </w:rPr>
        <w:pPrChange w:id="3243" w:author="Edward Venator" w:date="2013-04-11T09:46:00Z">
          <w:pPr>
            <w:pStyle w:val="Bibliography"/>
          </w:pPr>
        </w:pPrChange>
      </w:pPr>
      <w:del w:id="3244" w:author="Edward Venator" w:date="2013-04-11T09:20:00Z">
        <w:r w:rsidRPr="008E6F27" w:rsidDel="006F1159">
          <w:delText>[1]</w:delText>
        </w:r>
        <w:r w:rsidRPr="008E6F27" w:rsidDel="006F1159">
          <w:tab/>
          <w:delText xml:space="preserve">H. M. Barbera, J. P. C. Quinonero, M. A. Z. Izquierdo, and A. G. Skarmeta, “i-Fork: a flexible AGV system using topological and grid maps,” in </w:delText>
        </w:r>
        <w:r w:rsidRPr="008E6F27" w:rsidDel="006F1159">
          <w:rPr>
            <w:i/>
            <w:iCs/>
          </w:rPr>
          <w:delText>IEEE International Conference on Robotics and Automation, 2003. Proceedings. ICRA  ’03</w:delText>
        </w:r>
        <w:r w:rsidRPr="008E6F27" w:rsidDel="006F1159">
          <w:delText>, 2003, vol. 2, pp. 2147–2152 vol.2.</w:delText>
        </w:r>
        <w:bookmarkStart w:id="3245" w:name="_Toc352766573"/>
        <w:bookmarkStart w:id="3246" w:name="_Toc352766675"/>
        <w:bookmarkStart w:id="3247" w:name="_Toc352766777"/>
        <w:bookmarkStart w:id="3248" w:name="_Toc353152063"/>
        <w:bookmarkStart w:id="3249" w:name="_Toc353177747"/>
        <w:bookmarkStart w:id="3250" w:name="_Toc353178017"/>
        <w:bookmarkStart w:id="3251" w:name="_Toc353435107"/>
        <w:bookmarkStart w:id="3252" w:name="_Toc353435215"/>
        <w:bookmarkStart w:id="3253" w:name="_Toc353435318"/>
        <w:bookmarkEnd w:id="3245"/>
        <w:bookmarkEnd w:id="3246"/>
        <w:bookmarkEnd w:id="3247"/>
        <w:bookmarkEnd w:id="3248"/>
        <w:bookmarkEnd w:id="3249"/>
        <w:bookmarkEnd w:id="3250"/>
        <w:bookmarkEnd w:id="3251"/>
        <w:bookmarkEnd w:id="3252"/>
        <w:bookmarkEnd w:id="3253"/>
      </w:del>
    </w:p>
    <w:p w:rsidR="00697DB7" w:rsidRPr="008E6F27" w:rsidDel="006F1159" w:rsidRDefault="00697DB7" w:rsidP="00F84E58">
      <w:pPr>
        <w:pStyle w:val="Bibliography"/>
        <w:rPr>
          <w:del w:id="3254" w:author="Edward Venator" w:date="2013-04-11T09:20:00Z"/>
        </w:rPr>
        <w:pPrChange w:id="3255" w:author="Edward Venator" w:date="2013-04-11T09:46:00Z">
          <w:pPr>
            <w:pStyle w:val="Bibliography"/>
          </w:pPr>
        </w:pPrChange>
      </w:pPr>
      <w:del w:id="3256" w:author="Edward Venator" w:date="2013-04-11T09:20:00Z">
        <w:r w:rsidRPr="008E6F27" w:rsidDel="006F1159">
          <w:delText>[2]</w:delText>
        </w:r>
        <w:r w:rsidRPr="008E6F27" w:rsidDel="006F1159">
          <w:tab/>
          <w:delText xml:space="preserve">K. C. T. Vivaldini, J. P. M. Galdames, T. S. Bueno, R. C. Araújo, R. M. Sobral, M. Becker, and G. A. P. Caurin, “Robotic forklifts for intelligent warehouses: Routing, path planning, and auto-localization,” in </w:delText>
        </w:r>
        <w:r w:rsidRPr="008E6F27" w:rsidDel="006F1159">
          <w:rPr>
            <w:i/>
            <w:iCs/>
          </w:rPr>
          <w:delText>2010 IEEE International Conference on Industrial Technology (ICIT)</w:delText>
        </w:r>
        <w:r w:rsidRPr="008E6F27" w:rsidDel="006F1159">
          <w:delText>, 2010, pp. 1463–1468.</w:delText>
        </w:r>
        <w:bookmarkStart w:id="3257" w:name="_Toc352766574"/>
        <w:bookmarkStart w:id="3258" w:name="_Toc352766676"/>
        <w:bookmarkStart w:id="3259" w:name="_Toc352766778"/>
        <w:bookmarkStart w:id="3260" w:name="_Toc353152064"/>
        <w:bookmarkStart w:id="3261" w:name="_Toc353177748"/>
        <w:bookmarkStart w:id="3262" w:name="_Toc353178018"/>
        <w:bookmarkStart w:id="3263" w:name="_Toc353435108"/>
        <w:bookmarkStart w:id="3264" w:name="_Toc353435216"/>
        <w:bookmarkStart w:id="3265" w:name="_Toc353435319"/>
        <w:bookmarkEnd w:id="3257"/>
        <w:bookmarkEnd w:id="3258"/>
        <w:bookmarkEnd w:id="3259"/>
        <w:bookmarkEnd w:id="3260"/>
        <w:bookmarkEnd w:id="3261"/>
        <w:bookmarkEnd w:id="3262"/>
        <w:bookmarkEnd w:id="3263"/>
        <w:bookmarkEnd w:id="3264"/>
        <w:bookmarkEnd w:id="3265"/>
      </w:del>
    </w:p>
    <w:p w:rsidR="00697DB7" w:rsidRPr="008E6F27" w:rsidDel="006F1159" w:rsidRDefault="00697DB7" w:rsidP="00F84E58">
      <w:pPr>
        <w:pStyle w:val="Bibliography"/>
        <w:rPr>
          <w:del w:id="3266" w:author="Edward Venator" w:date="2013-04-11T09:20:00Z"/>
        </w:rPr>
        <w:pPrChange w:id="3267" w:author="Edward Venator" w:date="2013-04-11T09:46:00Z">
          <w:pPr>
            <w:pStyle w:val="Bibliography"/>
          </w:pPr>
        </w:pPrChange>
      </w:pPr>
      <w:del w:id="3268" w:author="Edward Venator" w:date="2013-04-11T09:20:00Z">
        <w:r w:rsidRPr="008E6F27" w:rsidDel="006F1159">
          <w:delText>[3]</w:delText>
        </w:r>
        <w:r w:rsidRPr="008E6F27" w:rsidDel="006F1159">
          <w:tab/>
          <w:delText xml:space="preserve">G. Garibotto, S. Masciangelo, P. Bassino, C. Coelho, A. Pavan, and M. Marson, “Industrial exploitation of computer vision in logistic automation: autonomous control of an intelligent forklift truck,” in </w:delText>
        </w:r>
        <w:r w:rsidRPr="008E6F27" w:rsidDel="006F1159">
          <w:rPr>
            <w:i/>
            <w:iCs/>
          </w:rPr>
          <w:delText>1998 IEEE International Conference on Robotics and Automation, 1998. Proceedings</w:delText>
        </w:r>
        <w:r w:rsidRPr="008E6F27" w:rsidDel="006F1159">
          <w:delText>, 1998, vol. 2, pp. 1459–1464 vol.2.</w:delText>
        </w:r>
        <w:bookmarkStart w:id="3269" w:name="_Toc352766575"/>
        <w:bookmarkStart w:id="3270" w:name="_Toc352766677"/>
        <w:bookmarkStart w:id="3271" w:name="_Toc352766779"/>
        <w:bookmarkStart w:id="3272" w:name="_Toc353152065"/>
        <w:bookmarkStart w:id="3273" w:name="_Toc353177749"/>
        <w:bookmarkStart w:id="3274" w:name="_Toc353178019"/>
        <w:bookmarkStart w:id="3275" w:name="_Toc353435109"/>
        <w:bookmarkStart w:id="3276" w:name="_Toc353435217"/>
        <w:bookmarkStart w:id="3277" w:name="_Toc353435320"/>
        <w:bookmarkEnd w:id="3269"/>
        <w:bookmarkEnd w:id="3270"/>
        <w:bookmarkEnd w:id="3271"/>
        <w:bookmarkEnd w:id="3272"/>
        <w:bookmarkEnd w:id="3273"/>
        <w:bookmarkEnd w:id="3274"/>
        <w:bookmarkEnd w:id="3275"/>
        <w:bookmarkEnd w:id="3276"/>
        <w:bookmarkEnd w:id="3277"/>
      </w:del>
    </w:p>
    <w:p w:rsidR="00697DB7" w:rsidRPr="008E6F27" w:rsidDel="006F1159" w:rsidRDefault="00697DB7" w:rsidP="00F84E58">
      <w:pPr>
        <w:pStyle w:val="Bibliography"/>
        <w:rPr>
          <w:del w:id="3278" w:author="Edward Venator" w:date="2013-04-11T09:20:00Z"/>
        </w:rPr>
        <w:pPrChange w:id="3279" w:author="Edward Venator" w:date="2013-04-11T09:46:00Z">
          <w:pPr>
            <w:pStyle w:val="Bibliography"/>
          </w:pPr>
        </w:pPrChange>
      </w:pPr>
      <w:del w:id="3280" w:author="Edward Venator" w:date="2013-04-11T09:20:00Z">
        <w:r w:rsidRPr="008E6F27" w:rsidDel="006F1159">
          <w:delText>[4]</w:delText>
        </w:r>
        <w:r w:rsidRPr="008E6F27" w:rsidDel="006F1159">
          <w:tab/>
          <w:delText>“Kiva vs. Automated Guided Vehicles.” [Online]. Available: http://www.kivasystems.com/solutions/kiva-vs-traditional/solutionskiva-vs-traditionalkiva-vs-agvs/. [Accessed: 22-Mar-2013].</w:delText>
        </w:r>
        <w:bookmarkStart w:id="3281" w:name="_Toc352766576"/>
        <w:bookmarkStart w:id="3282" w:name="_Toc352766678"/>
        <w:bookmarkStart w:id="3283" w:name="_Toc352766780"/>
        <w:bookmarkStart w:id="3284" w:name="_Toc353152066"/>
        <w:bookmarkStart w:id="3285" w:name="_Toc353177750"/>
        <w:bookmarkStart w:id="3286" w:name="_Toc353178020"/>
        <w:bookmarkStart w:id="3287" w:name="_Toc353435110"/>
        <w:bookmarkStart w:id="3288" w:name="_Toc353435218"/>
        <w:bookmarkStart w:id="3289" w:name="_Toc353435321"/>
        <w:bookmarkEnd w:id="3281"/>
        <w:bookmarkEnd w:id="3282"/>
        <w:bookmarkEnd w:id="3283"/>
        <w:bookmarkEnd w:id="3284"/>
        <w:bookmarkEnd w:id="3285"/>
        <w:bookmarkEnd w:id="3286"/>
        <w:bookmarkEnd w:id="3287"/>
        <w:bookmarkEnd w:id="3288"/>
        <w:bookmarkEnd w:id="3289"/>
      </w:del>
    </w:p>
    <w:p w:rsidR="00697DB7" w:rsidRPr="008E6F27" w:rsidDel="006F1159" w:rsidRDefault="00697DB7" w:rsidP="00F84E58">
      <w:pPr>
        <w:pStyle w:val="Bibliography"/>
        <w:rPr>
          <w:del w:id="3290" w:author="Edward Venator" w:date="2013-04-11T09:20:00Z"/>
        </w:rPr>
        <w:pPrChange w:id="3291" w:author="Edward Venator" w:date="2013-04-11T09:46:00Z">
          <w:pPr>
            <w:pStyle w:val="Bibliography"/>
          </w:pPr>
        </w:pPrChange>
      </w:pPr>
      <w:del w:id="3292" w:author="Edward Venator" w:date="2013-04-11T09:20:00Z">
        <w:r w:rsidRPr="008E6F27" w:rsidDel="006F1159">
          <w:delText>[5]</w:delText>
        </w:r>
        <w:r w:rsidRPr="008E6F27" w:rsidDel="006F1159">
          <w:tab/>
          <w:delText xml:space="preserve">R. D”Andrea and P. Wurman, “Future challenges of coordinating hundreds of autonomous vehicles in distribution facilities,” in </w:delText>
        </w:r>
        <w:r w:rsidRPr="008E6F27" w:rsidDel="006F1159">
          <w:rPr>
            <w:i/>
            <w:iCs/>
          </w:rPr>
          <w:delText>IEEE International Conference on Technologies for Practical Robot Applications, 2008. TePRA 2008</w:delText>
        </w:r>
        <w:r w:rsidRPr="008E6F27" w:rsidDel="006F1159">
          <w:delText>, Nov., pp. 80–83.</w:delText>
        </w:r>
        <w:bookmarkStart w:id="3293" w:name="_Toc352766577"/>
        <w:bookmarkStart w:id="3294" w:name="_Toc352766679"/>
        <w:bookmarkStart w:id="3295" w:name="_Toc352766781"/>
        <w:bookmarkStart w:id="3296" w:name="_Toc353152067"/>
        <w:bookmarkStart w:id="3297" w:name="_Toc353177751"/>
        <w:bookmarkStart w:id="3298" w:name="_Toc353178021"/>
        <w:bookmarkStart w:id="3299" w:name="_Toc353435111"/>
        <w:bookmarkStart w:id="3300" w:name="_Toc353435219"/>
        <w:bookmarkStart w:id="3301" w:name="_Toc353435322"/>
        <w:bookmarkEnd w:id="3293"/>
        <w:bookmarkEnd w:id="3294"/>
        <w:bookmarkEnd w:id="3295"/>
        <w:bookmarkEnd w:id="3296"/>
        <w:bookmarkEnd w:id="3297"/>
        <w:bookmarkEnd w:id="3298"/>
        <w:bookmarkEnd w:id="3299"/>
        <w:bookmarkEnd w:id="3300"/>
        <w:bookmarkEnd w:id="3301"/>
      </w:del>
    </w:p>
    <w:p w:rsidR="00697DB7" w:rsidRPr="008E6F27" w:rsidDel="006F1159" w:rsidRDefault="00697DB7" w:rsidP="00F84E58">
      <w:pPr>
        <w:pStyle w:val="Bibliography"/>
        <w:rPr>
          <w:del w:id="3302" w:author="Edward Venator" w:date="2013-04-11T09:20:00Z"/>
        </w:rPr>
        <w:pPrChange w:id="3303" w:author="Edward Venator" w:date="2013-04-11T09:46:00Z">
          <w:pPr>
            <w:pStyle w:val="Bibliography"/>
          </w:pPr>
        </w:pPrChange>
      </w:pPr>
      <w:del w:id="3304" w:author="Edward Venator" w:date="2013-04-11T09:20:00Z">
        <w:r w:rsidRPr="008E6F27" w:rsidDel="006F1159">
          <w:delText>[6]</w:delText>
        </w:r>
        <w:r w:rsidRPr="008E6F27" w:rsidDel="006F1159">
          <w:tab/>
          <w:delText xml:space="preserve">R. Bischoff, U. Huggenberger, and E. Prassler, “KUKA youBot - a mobile manipulator for research and education,” in </w:delText>
        </w:r>
        <w:r w:rsidRPr="008E6F27" w:rsidDel="006F1159">
          <w:rPr>
            <w:i/>
            <w:iCs/>
          </w:rPr>
          <w:delText>2011 IEEE International Conference on Robotics and Automation (ICRA)</w:delText>
        </w:r>
        <w:r w:rsidRPr="008E6F27" w:rsidDel="006F1159">
          <w:delText>, May, pp. 1–4.</w:delText>
        </w:r>
        <w:bookmarkStart w:id="3305" w:name="_Toc352766578"/>
        <w:bookmarkStart w:id="3306" w:name="_Toc352766680"/>
        <w:bookmarkStart w:id="3307" w:name="_Toc352766782"/>
        <w:bookmarkStart w:id="3308" w:name="_Toc353152068"/>
        <w:bookmarkStart w:id="3309" w:name="_Toc353177752"/>
        <w:bookmarkStart w:id="3310" w:name="_Toc353178022"/>
        <w:bookmarkStart w:id="3311" w:name="_Toc353435112"/>
        <w:bookmarkStart w:id="3312" w:name="_Toc353435220"/>
        <w:bookmarkStart w:id="3313" w:name="_Toc353435323"/>
        <w:bookmarkEnd w:id="3305"/>
        <w:bookmarkEnd w:id="3306"/>
        <w:bookmarkEnd w:id="3307"/>
        <w:bookmarkEnd w:id="3308"/>
        <w:bookmarkEnd w:id="3309"/>
        <w:bookmarkEnd w:id="3310"/>
        <w:bookmarkEnd w:id="3311"/>
        <w:bookmarkEnd w:id="3312"/>
        <w:bookmarkEnd w:id="3313"/>
      </w:del>
    </w:p>
    <w:p w:rsidR="00697DB7" w:rsidRPr="008E6F27" w:rsidDel="006F1159" w:rsidRDefault="00697DB7" w:rsidP="00F84E58">
      <w:pPr>
        <w:pStyle w:val="Bibliography"/>
        <w:rPr>
          <w:del w:id="3314" w:author="Edward Venator" w:date="2013-04-11T09:20:00Z"/>
        </w:rPr>
        <w:pPrChange w:id="3315" w:author="Edward Venator" w:date="2013-04-11T09:46:00Z">
          <w:pPr>
            <w:pStyle w:val="Bibliography"/>
          </w:pPr>
        </w:pPrChange>
      </w:pPr>
      <w:del w:id="3316" w:author="Edward Venator" w:date="2013-04-11T09:20:00Z">
        <w:r w:rsidRPr="008E6F27" w:rsidDel="006F1159">
          <w:delText>[7]</w:delText>
        </w:r>
        <w:r w:rsidRPr="008E6F27" w:rsidDel="006F1159">
          <w:tab/>
          <w:delText xml:space="preserve">C. Cosma, M. Confente, M. Governo, and P. Fiorini, “An autonomous robot for indoor light logistics,” in </w:delText>
        </w:r>
        <w:r w:rsidRPr="008E6F27" w:rsidDel="006F1159">
          <w:rPr>
            <w:i/>
            <w:iCs/>
          </w:rPr>
          <w:delText>2004 IEEE/RSJ International Conference on Intelligent Robots and Systems, 2004. (IROS 2004). Proceedings</w:delText>
        </w:r>
        <w:r w:rsidRPr="008E6F27" w:rsidDel="006F1159">
          <w:delText>, Sept.-2 Oct., vol. 3, pp. 3003–3008 vol.3.</w:delText>
        </w:r>
        <w:bookmarkStart w:id="3317" w:name="_Toc352766579"/>
        <w:bookmarkStart w:id="3318" w:name="_Toc352766681"/>
        <w:bookmarkStart w:id="3319" w:name="_Toc352766783"/>
        <w:bookmarkStart w:id="3320" w:name="_Toc353152069"/>
        <w:bookmarkStart w:id="3321" w:name="_Toc353177753"/>
        <w:bookmarkStart w:id="3322" w:name="_Toc353178023"/>
        <w:bookmarkStart w:id="3323" w:name="_Toc353435113"/>
        <w:bookmarkStart w:id="3324" w:name="_Toc353435221"/>
        <w:bookmarkStart w:id="3325" w:name="_Toc353435324"/>
        <w:bookmarkEnd w:id="3317"/>
        <w:bookmarkEnd w:id="3318"/>
        <w:bookmarkEnd w:id="3319"/>
        <w:bookmarkEnd w:id="3320"/>
        <w:bookmarkEnd w:id="3321"/>
        <w:bookmarkEnd w:id="3322"/>
        <w:bookmarkEnd w:id="3323"/>
        <w:bookmarkEnd w:id="3324"/>
        <w:bookmarkEnd w:id="3325"/>
      </w:del>
    </w:p>
    <w:p w:rsidR="00697DB7" w:rsidRPr="008E6F27" w:rsidDel="006F1159" w:rsidRDefault="00697DB7" w:rsidP="00F84E58">
      <w:pPr>
        <w:pStyle w:val="Bibliography"/>
        <w:rPr>
          <w:del w:id="3326" w:author="Edward Venator" w:date="2013-04-11T09:20:00Z"/>
        </w:rPr>
        <w:pPrChange w:id="3327" w:author="Edward Venator" w:date="2013-04-11T09:46:00Z">
          <w:pPr>
            <w:pStyle w:val="Bibliography"/>
          </w:pPr>
        </w:pPrChange>
      </w:pPr>
      <w:del w:id="3328" w:author="Edward Venator" w:date="2013-04-11T09:20:00Z">
        <w:r w:rsidRPr="008E6F27" w:rsidDel="006F1159">
          <w:delText>[8]</w:delText>
        </w:r>
        <w:r w:rsidRPr="008E6F27" w:rsidDel="006F1159">
          <w:tab/>
          <w:delText xml:space="preserve">A. Hermann, Z. Xue, S. W. Ruhl, and R. Dillmann, “Hardware and software architecture of a bimanual mobile manipulator for industrial application,” in </w:delText>
        </w:r>
        <w:r w:rsidRPr="008E6F27" w:rsidDel="006F1159">
          <w:rPr>
            <w:i/>
            <w:iCs/>
          </w:rPr>
          <w:delText>2011 IEEE International Conference on Robotics and Biomimetics (ROBIO)</w:delText>
        </w:r>
        <w:r w:rsidRPr="008E6F27" w:rsidDel="006F1159">
          <w:delText>, Dec., pp. 2282–2288.</w:delText>
        </w:r>
        <w:bookmarkStart w:id="3329" w:name="_Toc352766580"/>
        <w:bookmarkStart w:id="3330" w:name="_Toc352766682"/>
        <w:bookmarkStart w:id="3331" w:name="_Toc352766784"/>
        <w:bookmarkStart w:id="3332" w:name="_Toc353152070"/>
        <w:bookmarkStart w:id="3333" w:name="_Toc353177754"/>
        <w:bookmarkStart w:id="3334" w:name="_Toc353178024"/>
        <w:bookmarkStart w:id="3335" w:name="_Toc353435114"/>
        <w:bookmarkStart w:id="3336" w:name="_Toc353435222"/>
        <w:bookmarkStart w:id="3337" w:name="_Toc353435325"/>
        <w:bookmarkEnd w:id="3329"/>
        <w:bookmarkEnd w:id="3330"/>
        <w:bookmarkEnd w:id="3331"/>
        <w:bookmarkEnd w:id="3332"/>
        <w:bookmarkEnd w:id="3333"/>
        <w:bookmarkEnd w:id="3334"/>
        <w:bookmarkEnd w:id="3335"/>
        <w:bookmarkEnd w:id="3336"/>
        <w:bookmarkEnd w:id="3337"/>
      </w:del>
    </w:p>
    <w:p w:rsidR="00697DB7" w:rsidRPr="008E6F27" w:rsidDel="006F1159" w:rsidRDefault="00697DB7" w:rsidP="00F84E58">
      <w:pPr>
        <w:pStyle w:val="Bibliography"/>
        <w:rPr>
          <w:del w:id="3338" w:author="Edward Venator" w:date="2013-04-11T09:20:00Z"/>
        </w:rPr>
        <w:pPrChange w:id="3339" w:author="Edward Venator" w:date="2013-04-11T09:46:00Z">
          <w:pPr>
            <w:pStyle w:val="Bibliography"/>
          </w:pPr>
        </w:pPrChange>
      </w:pPr>
      <w:del w:id="3340" w:author="Edward Venator" w:date="2013-04-11T09:20:00Z">
        <w:r w:rsidRPr="008E6F27" w:rsidDel="006F1159">
          <w:delText>[9]</w:delText>
        </w:r>
        <w:r w:rsidRPr="008E6F27" w:rsidDel="006F1159">
          <w:tab/>
          <w:delText>Samlex America, “DC-DC Step Down Converters Model SDC-15.” .</w:delText>
        </w:r>
        <w:bookmarkStart w:id="3341" w:name="_Toc352766581"/>
        <w:bookmarkStart w:id="3342" w:name="_Toc352766683"/>
        <w:bookmarkStart w:id="3343" w:name="_Toc352766785"/>
        <w:bookmarkStart w:id="3344" w:name="_Toc353152071"/>
        <w:bookmarkStart w:id="3345" w:name="_Toc353177755"/>
        <w:bookmarkStart w:id="3346" w:name="_Toc353178025"/>
        <w:bookmarkStart w:id="3347" w:name="_Toc353435115"/>
        <w:bookmarkStart w:id="3348" w:name="_Toc353435223"/>
        <w:bookmarkStart w:id="3349" w:name="_Toc353435326"/>
        <w:bookmarkEnd w:id="3341"/>
        <w:bookmarkEnd w:id="3342"/>
        <w:bookmarkEnd w:id="3343"/>
        <w:bookmarkEnd w:id="3344"/>
        <w:bookmarkEnd w:id="3345"/>
        <w:bookmarkEnd w:id="3346"/>
        <w:bookmarkEnd w:id="3347"/>
        <w:bookmarkEnd w:id="3348"/>
        <w:bookmarkEnd w:id="3349"/>
      </w:del>
    </w:p>
    <w:p w:rsidR="00697DB7" w:rsidRPr="008E6F27" w:rsidDel="006F1159" w:rsidRDefault="00697DB7" w:rsidP="00F84E58">
      <w:pPr>
        <w:pStyle w:val="Bibliography"/>
        <w:rPr>
          <w:del w:id="3350" w:author="Edward Venator" w:date="2013-04-11T09:20:00Z"/>
        </w:rPr>
        <w:pPrChange w:id="3351" w:author="Edward Venator" w:date="2013-04-11T09:46:00Z">
          <w:pPr>
            <w:pStyle w:val="Bibliography"/>
          </w:pPr>
        </w:pPrChange>
      </w:pPr>
      <w:del w:id="3352" w:author="Edward Venator" w:date="2013-04-11T09:20:00Z">
        <w:r w:rsidRPr="008E6F27" w:rsidDel="006F1159">
          <w:delText>[10]</w:delText>
        </w:r>
        <w:r w:rsidRPr="008E6F27" w:rsidDel="006F1159">
          <w:tab/>
          <w:delText>Eric Perko, “Precision Navigation for Indoor Mobile Robots,” Masters, Case Western Reserve University, Cleveland, OH, 2013.</w:delText>
        </w:r>
        <w:bookmarkStart w:id="3353" w:name="_Toc352766582"/>
        <w:bookmarkStart w:id="3354" w:name="_Toc352766684"/>
        <w:bookmarkStart w:id="3355" w:name="_Toc352766786"/>
        <w:bookmarkStart w:id="3356" w:name="_Toc353152072"/>
        <w:bookmarkStart w:id="3357" w:name="_Toc353177756"/>
        <w:bookmarkStart w:id="3358" w:name="_Toc353178026"/>
        <w:bookmarkStart w:id="3359" w:name="_Toc353435116"/>
        <w:bookmarkStart w:id="3360" w:name="_Toc353435224"/>
        <w:bookmarkStart w:id="3361" w:name="_Toc353435327"/>
        <w:bookmarkEnd w:id="3353"/>
        <w:bookmarkEnd w:id="3354"/>
        <w:bookmarkEnd w:id="3355"/>
        <w:bookmarkEnd w:id="3356"/>
        <w:bookmarkEnd w:id="3357"/>
        <w:bookmarkEnd w:id="3358"/>
        <w:bookmarkEnd w:id="3359"/>
        <w:bookmarkEnd w:id="3360"/>
        <w:bookmarkEnd w:id="3361"/>
      </w:del>
    </w:p>
    <w:p w:rsidR="00697DB7" w:rsidRPr="008E6F27" w:rsidDel="006F1159" w:rsidRDefault="00697DB7" w:rsidP="00F84E58">
      <w:pPr>
        <w:pStyle w:val="Bibliography"/>
        <w:rPr>
          <w:del w:id="3362" w:author="Edward Venator" w:date="2013-04-11T09:20:00Z"/>
        </w:rPr>
        <w:pPrChange w:id="3363" w:author="Edward Venator" w:date="2013-04-11T09:46:00Z">
          <w:pPr>
            <w:pStyle w:val="Bibliography"/>
          </w:pPr>
        </w:pPrChange>
      </w:pPr>
      <w:del w:id="3364" w:author="Edward Venator" w:date="2013-04-11T09:20:00Z">
        <w:r w:rsidRPr="008E6F27" w:rsidDel="006F1159">
          <w:delText>[11]</w:delText>
        </w:r>
        <w:r w:rsidRPr="008E6F27" w:rsidDel="006F1159">
          <w:tab/>
          <w:delText>“ROS/Concepts - ROS Wiki.” [Online]. Available: http://www.ros.org/wiki/ROS/Concepts. [Accessed: 22-Mar-2013].</w:delText>
        </w:r>
        <w:bookmarkStart w:id="3365" w:name="_Toc352766583"/>
        <w:bookmarkStart w:id="3366" w:name="_Toc352766685"/>
        <w:bookmarkStart w:id="3367" w:name="_Toc352766787"/>
        <w:bookmarkStart w:id="3368" w:name="_Toc353152073"/>
        <w:bookmarkStart w:id="3369" w:name="_Toc353177757"/>
        <w:bookmarkStart w:id="3370" w:name="_Toc353178027"/>
        <w:bookmarkStart w:id="3371" w:name="_Toc353435117"/>
        <w:bookmarkStart w:id="3372" w:name="_Toc353435225"/>
        <w:bookmarkStart w:id="3373" w:name="_Toc353435328"/>
        <w:bookmarkEnd w:id="3365"/>
        <w:bookmarkEnd w:id="3366"/>
        <w:bookmarkEnd w:id="3367"/>
        <w:bookmarkEnd w:id="3368"/>
        <w:bookmarkEnd w:id="3369"/>
        <w:bookmarkEnd w:id="3370"/>
        <w:bookmarkEnd w:id="3371"/>
        <w:bookmarkEnd w:id="3372"/>
        <w:bookmarkEnd w:id="3373"/>
      </w:del>
    </w:p>
    <w:p w:rsidR="00697DB7" w:rsidRPr="008E6F27" w:rsidDel="006F1159" w:rsidRDefault="00697DB7" w:rsidP="00F84E58">
      <w:pPr>
        <w:pStyle w:val="Bibliography"/>
        <w:rPr>
          <w:del w:id="3374" w:author="Edward Venator" w:date="2013-04-11T09:20:00Z"/>
        </w:rPr>
        <w:pPrChange w:id="3375" w:author="Edward Venator" w:date="2013-04-11T09:46:00Z">
          <w:pPr>
            <w:pStyle w:val="Bibliography"/>
          </w:pPr>
        </w:pPrChange>
      </w:pPr>
      <w:del w:id="3376" w:author="Edward Venator" w:date="2013-04-11T09:20:00Z">
        <w:r w:rsidRPr="008E6F27" w:rsidDel="006F1159">
          <w:delText>[12]</w:delText>
        </w:r>
        <w:r w:rsidRPr="008E6F27" w:rsidDel="006F1159">
          <w:tab/>
          <w:delText>“actionlib - ROS Wiki.” [Online]. Available: http://www.ros.org/wiki/actionlib. [Accessed: 22-Mar-2013].</w:delText>
        </w:r>
        <w:bookmarkStart w:id="3377" w:name="_Toc352766584"/>
        <w:bookmarkStart w:id="3378" w:name="_Toc352766686"/>
        <w:bookmarkStart w:id="3379" w:name="_Toc352766788"/>
        <w:bookmarkStart w:id="3380" w:name="_Toc353152074"/>
        <w:bookmarkStart w:id="3381" w:name="_Toc353177758"/>
        <w:bookmarkStart w:id="3382" w:name="_Toc353178028"/>
        <w:bookmarkStart w:id="3383" w:name="_Toc353435118"/>
        <w:bookmarkStart w:id="3384" w:name="_Toc353435226"/>
        <w:bookmarkStart w:id="3385" w:name="_Toc353435329"/>
        <w:bookmarkEnd w:id="3377"/>
        <w:bookmarkEnd w:id="3378"/>
        <w:bookmarkEnd w:id="3379"/>
        <w:bookmarkEnd w:id="3380"/>
        <w:bookmarkEnd w:id="3381"/>
        <w:bookmarkEnd w:id="3382"/>
        <w:bookmarkEnd w:id="3383"/>
        <w:bookmarkEnd w:id="3384"/>
        <w:bookmarkEnd w:id="3385"/>
      </w:del>
    </w:p>
    <w:p w:rsidR="00697DB7" w:rsidRPr="008E6F27" w:rsidDel="006F1159" w:rsidRDefault="00697DB7" w:rsidP="00F84E58">
      <w:pPr>
        <w:pStyle w:val="Bibliography"/>
        <w:rPr>
          <w:del w:id="3386" w:author="Edward Venator" w:date="2013-04-11T09:20:00Z"/>
        </w:rPr>
        <w:pPrChange w:id="3387" w:author="Edward Venator" w:date="2013-04-11T09:46:00Z">
          <w:pPr>
            <w:pStyle w:val="Bibliography"/>
          </w:pPr>
        </w:pPrChange>
      </w:pPr>
      <w:del w:id="3388" w:author="Edward Venator" w:date="2013-04-11T09:20:00Z">
        <w:r w:rsidRPr="008E6F27" w:rsidDel="006F1159">
          <w:delText>[13]</w:delText>
        </w:r>
        <w:r w:rsidRPr="008E6F27" w:rsidDel="006F1159">
          <w:tab/>
          <w:delText>C. Rockey, E. Perko, and Ben Ballard, “HARLIE,” IGVC, May 2010.</w:delText>
        </w:r>
        <w:bookmarkStart w:id="3389" w:name="_Toc352766585"/>
        <w:bookmarkStart w:id="3390" w:name="_Toc352766687"/>
        <w:bookmarkStart w:id="3391" w:name="_Toc352766789"/>
        <w:bookmarkStart w:id="3392" w:name="_Toc353152075"/>
        <w:bookmarkStart w:id="3393" w:name="_Toc353177759"/>
        <w:bookmarkStart w:id="3394" w:name="_Toc353178029"/>
        <w:bookmarkStart w:id="3395" w:name="_Toc353435119"/>
        <w:bookmarkStart w:id="3396" w:name="_Toc353435227"/>
        <w:bookmarkStart w:id="3397" w:name="_Toc353435330"/>
        <w:bookmarkEnd w:id="3389"/>
        <w:bookmarkEnd w:id="3390"/>
        <w:bookmarkEnd w:id="3391"/>
        <w:bookmarkEnd w:id="3392"/>
        <w:bookmarkEnd w:id="3393"/>
        <w:bookmarkEnd w:id="3394"/>
        <w:bookmarkEnd w:id="3395"/>
        <w:bookmarkEnd w:id="3396"/>
        <w:bookmarkEnd w:id="3397"/>
      </w:del>
    </w:p>
    <w:p w:rsidR="00697DB7" w:rsidRPr="008E6F27" w:rsidDel="006F1159" w:rsidRDefault="00697DB7" w:rsidP="00F84E58">
      <w:pPr>
        <w:pStyle w:val="Bibliography"/>
        <w:rPr>
          <w:del w:id="3398" w:author="Edward Venator" w:date="2013-04-11T09:20:00Z"/>
        </w:rPr>
        <w:pPrChange w:id="3399" w:author="Edward Venator" w:date="2013-04-11T09:46:00Z">
          <w:pPr>
            <w:pStyle w:val="Bibliography"/>
          </w:pPr>
        </w:pPrChange>
      </w:pPr>
      <w:del w:id="3400" w:author="Edward Venator" w:date="2013-04-11T09:20:00Z">
        <w:r w:rsidRPr="008E6F27" w:rsidDel="006F1159">
          <w:delText>[14]</w:delText>
        </w:r>
        <w:r w:rsidRPr="008E6F27" w:rsidDel="006F1159">
          <w:tab/>
          <w:delText>Shaun Edwards and Chris Lewis, “ROS-Industrial – Applying the Robot Operating System (ROS) to Industrial Applications,” presented at the ICRA ECHORD Workshop, St. Paul, Minnesota, USA, 2012.</w:delText>
        </w:r>
        <w:bookmarkStart w:id="3401" w:name="_Toc352766586"/>
        <w:bookmarkStart w:id="3402" w:name="_Toc352766688"/>
        <w:bookmarkStart w:id="3403" w:name="_Toc352766790"/>
        <w:bookmarkStart w:id="3404" w:name="_Toc353152076"/>
        <w:bookmarkStart w:id="3405" w:name="_Toc353177760"/>
        <w:bookmarkStart w:id="3406" w:name="_Toc353178030"/>
        <w:bookmarkStart w:id="3407" w:name="_Toc353435120"/>
        <w:bookmarkStart w:id="3408" w:name="_Toc353435228"/>
        <w:bookmarkStart w:id="3409" w:name="_Toc353435331"/>
        <w:bookmarkEnd w:id="3401"/>
        <w:bookmarkEnd w:id="3402"/>
        <w:bookmarkEnd w:id="3403"/>
        <w:bookmarkEnd w:id="3404"/>
        <w:bookmarkEnd w:id="3405"/>
        <w:bookmarkEnd w:id="3406"/>
        <w:bookmarkEnd w:id="3407"/>
        <w:bookmarkEnd w:id="3408"/>
        <w:bookmarkEnd w:id="3409"/>
      </w:del>
    </w:p>
    <w:p w:rsidR="00697DB7" w:rsidRPr="008E6F27" w:rsidDel="006F1159" w:rsidRDefault="00697DB7" w:rsidP="00F84E58">
      <w:pPr>
        <w:pStyle w:val="Bibliography"/>
        <w:rPr>
          <w:del w:id="3410" w:author="Edward Venator" w:date="2013-04-11T09:20:00Z"/>
        </w:rPr>
        <w:pPrChange w:id="3411" w:author="Edward Venator" w:date="2013-04-11T09:46:00Z">
          <w:pPr>
            <w:pStyle w:val="Bibliography"/>
          </w:pPr>
        </w:pPrChange>
      </w:pPr>
      <w:del w:id="3412" w:author="Edward Venator" w:date="2013-04-11T09:20:00Z">
        <w:r w:rsidRPr="008E6F27" w:rsidDel="006F1159">
          <w:delText>[15]</w:delText>
        </w:r>
        <w:r w:rsidRPr="008E6F27" w:rsidDel="006F1159">
          <w:tab/>
          <w:delText xml:space="preserve">E. Venator, Gregory Lee, and W. Newman, “Hardware and Software Architecture of </w:delText>
        </w:r>
        <w:r w:rsidRPr="008E6F27" w:rsidDel="006F1159">
          <w:delText>ABBY</w:delText>
        </w:r>
        <w:r w:rsidRPr="008E6F27" w:rsidDel="006F1159">
          <w:delText>: An Industrial Mobile Manipulator,” presented at the IEEE International Conference on Automation Science and Engineering (Submitted), Madison, WI, USA, 2013.</w:delText>
        </w:r>
        <w:bookmarkStart w:id="3413" w:name="_Toc352766587"/>
        <w:bookmarkStart w:id="3414" w:name="_Toc352766689"/>
        <w:bookmarkStart w:id="3415" w:name="_Toc352766791"/>
        <w:bookmarkStart w:id="3416" w:name="_Toc353152077"/>
        <w:bookmarkStart w:id="3417" w:name="_Toc353177761"/>
        <w:bookmarkStart w:id="3418" w:name="_Toc353178031"/>
        <w:bookmarkStart w:id="3419" w:name="_Toc353435121"/>
        <w:bookmarkStart w:id="3420" w:name="_Toc353435229"/>
        <w:bookmarkStart w:id="3421" w:name="_Toc353435332"/>
        <w:bookmarkEnd w:id="3413"/>
        <w:bookmarkEnd w:id="3414"/>
        <w:bookmarkEnd w:id="3415"/>
        <w:bookmarkEnd w:id="3416"/>
        <w:bookmarkEnd w:id="3417"/>
        <w:bookmarkEnd w:id="3418"/>
        <w:bookmarkEnd w:id="3419"/>
        <w:bookmarkEnd w:id="3420"/>
        <w:bookmarkEnd w:id="3421"/>
      </w:del>
    </w:p>
    <w:p w:rsidR="00697DB7" w:rsidRPr="008E6F27" w:rsidDel="006F1159" w:rsidRDefault="00697DB7" w:rsidP="00F84E58">
      <w:pPr>
        <w:pStyle w:val="Bibliography"/>
        <w:rPr>
          <w:del w:id="3422" w:author="Edward Venator" w:date="2013-04-11T09:20:00Z"/>
        </w:rPr>
        <w:pPrChange w:id="3423" w:author="Edward Venator" w:date="2013-04-11T09:46:00Z">
          <w:pPr>
            <w:pStyle w:val="Bibliography"/>
          </w:pPr>
        </w:pPrChange>
      </w:pPr>
      <w:del w:id="3424" w:author="Edward Venator" w:date="2013-04-11T09:20:00Z">
        <w:r w:rsidRPr="008E6F27" w:rsidDel="006F1159">
          <w:delText>[16]</w:delText>
        </w:r>
        <w:r w:rsidRPr="008E6F27" w:rsidDel="006F1159">
          <w:tab/>
          <w:delText xml:space="preserve">E. Venator, “Rosserial Service ‘Failed to parse subscriber’ - ROS Answers,” </w:delText>
        </w:r>
        <w:r w:rsidRPr="008E6F27" w:rsidDel="006F1159">
          <w:rPr>
            <w:i/>
            <w:iCs/>
          </w:rPr>
          <w:delText>ROS Answers</w:delText>
        </w:r>
        <w:r w:rsidRPr="008E6F27" w:rsidDel="006F1159">
          <w:delText>. [Online]. Available: http://answers.ros.org/question/48548/rosserial-service-failed-to-parse-subscriber/. [Accessed: 22-Mar-2013].</w:delText>
        </w:r>
        <w:bookmarkStart w:id="3425" w:name="_Toc352766588"/>
        <w:bookmarkStart w:id="3426" w:name="_Toc352766690"/>
        <w:bookmarkStart w:id="3427" w:name="_Toc352766792"/>
        <w:bookmarkStart w:id="3428" w:name="_Toc353152078"/>
        <w:bookmarkStart w:id="3429" w:name="_Toc353177762"/>
        <w:bookmarkStart w:id="3430" w:name="_Toc353178032"/>
        <w:bookmarkStart w:id="3431" w:name="_Toc353435122"/>
        <w:bookmarkStart w:id="3432" w:name="_Toc353435230"/>
        <w:bookmarkStart w:id="3433" w:name="_Toc353435333"/>
        <w:bookmarkEnd w:id="3425"/>
        <w:bookmarkEnd w:id="3426"/>
        <w:bookmarkEnd w:id="3427"/>
        <w:bookmarkEnd w:id="3428"/>
        <w:bookmarkEnd w:id="3429"/>
        <w:bookmarkEnd w:id="3430"/>
        <w:bookmarkEnd w:id="3431"/>
        <w:bookmarkEnd w:id="3432"/>
        <w:bookmarkEnd w:id="3433"/>
      </w:del>
    </w:p>
    <w:p w:rsidR="00697DB7" w:rsidRPr="008E6F27" w:rsidDel="006F1159" w:rsidRDefault="00697DB7" w:rsidP="00F84E58">
      <w:pPr>
        <w:pStyle w:val="Bibliography"/>
        <w:rPr>
          <w:del w:id="3434" w:author="Edward Venator" w:date="2013-04-11T09:20:00Z"/>
        </w:rPr>
        <w:pPrChange w:id="3435" w:author="Edward Venator" w:date="2013-04-11T09:46:00Z">
          <w:pPr>
            <w:pStyle w:val="Bibliography"/>
          </w:pPr>
        </w:pPrChange>
      </w:pPr>
      <w:del w:id="3436" w:author="Edward Venator" w:date="2013-04-11T09:20:00Z">
        <w:r w:rsidRPr="008E6F27" w:rsidDel="006F1159">
          <w:delText>[17]</w:delText>
        </w:r>
        <w:r w:rsidRPr="008E6F27" w:rsidDel="006F1159">
          <w:tab/>
          <w:delText xml:space="preserve">E. Venator, “rosserial,” </w:delText>
        </w:r>
        <w:r w:rsidRPr="008E6F27" w:rsidDel="006F1159">
          <w:rPr>
            <w:i/>
            <w:iCs/>
          </w:rPr>
          <w:delText>GitHub</w:delText>
        </w:r>
        <w:r w:rsidRPr="008E6F27" w:rsidDel="006F1159">
          <w:delText>. [Online]. Available: https://github.com/evenator/rosserial. [Accessed: 22-Mar-2013].</w:delText>
        </w:r>
        <w:bookmarkStart w:id="3437" w:name="_Toc352766589"/>
        <w:bookmarkStart w:id="3438" w:name="_Toc352766691"/>
        <w:bookmarkStart w:id="3439" w:name="_Toc352766793"/>
        <w:bookmarkStart w:id="3440" w:name="_Toc353152079"/>
        <w:bookmarkStart w:id="3441" w:name="_Toc353177763"/>
        <w:bookmarkStart w:id="3442" w:name="_Toc353178033"/>
        <w:bookmarkStart w:id="3443" w:name="_Toc353435123"/>
        <w:bookmarkStart w:id="3444" w:name="_Toc353435231"/>
        <w:bookmarkStart w:id="3445" w:name="_Toc353435334"/>
        <w:bookmarkEnd w:id="3437"/>
        <w:bookmarkEnd w:id="3438"/>
        <w:bookmarkEnd w:id="3439"/>
        <w:bookmarkEnd w:id="3440"/>
        <w:bookmarkEnd w:id="3441"/>
        <w:bookmarkEnd w:id="3442"/>
        <w:bookmarkEnd w:id="3443"/>
        <w:bookmarkEnd w:id="3444"/>
        <w:bookmarkEnd w:id="3445"/>
      </w:del>
    </w:p>
    <w:p w:rsidR="00697DB7" w:rsidRPr="008E6F27" w:rsidDel="006F1159" w:rsidRDefault="00697DB7" w:rsidP="00F84E58">
      <w:pPr>
        <w:pStyle w:val="Bibliography"/>
        <w:rPr>
          <w:del w:id="3446" w:author="Edward Venator" w:date="2013-04-11T09:20:00Z"/>
        </w:rPr>
        <w:pPrChange w:id="3447" w:author="Edward Venator" w:date="2013-04-11T09:46:00Z">
          <w:pPr>
            <w:pStyle w:val="Bibliography"/>
          </w:pPr>
        </w:pPrChange>
      </w:pPr>
      <w:del w:id="3448" w:author="Edward Venator" w:date="2013-04-11T09:20:00Z">
        <w:r w:rsidRPr="008E6F27" w:rsidDel="006F1159">
          <w:delText>[18]</w:delText>
        </w:r>
        <w:r w:rsidRPr="008E6F27" w:rsidDel="006F1159">
          <w:tab/>
          <w:delText xml:space="preserve">S. Thrun, W. Burgard, and D. Fox, </w:delText>
        </w:r>
        <w:r w:rsidRPr="008E6F27" w:rsidDel="006F1159">
          <w:rPr>
            <w:i/>
            <w:iCs/>
          </w:rPr>
          <w:delText>Probabilistic Robotics</w:delText>
        </w:r>
        <w:r w:rsidRPr="008E6F27" w:rsidDel="006F1159">
          <w:delText>. The MIT Press, 2005.</w:delText>
        </w:r>
        <w:bookmarkStart w:id="3449" w:name="_Toc352766590"/>
        <w:bookmarkStart w:id="3450" w:name="_Toc352766692"/>
        <w:bookmarkStart w:id="3451" w:name="_Toc352766794"/>
        <w:bookmarkStart w:id="3452" w:name="_Toc353152080"/>
        <w:bookmarkStart w:id="3453" w:name="_Toc353177764"/>
        <w:bookmarkStart w:id="3454" w:name="_Toc353178034"/>
        <w:bookmarkStart w:id="3455" w:name="_Toc353435124"/>
        <w:bookmarkStart w:id="3456" w:name="_Toc353435232"/>
        <w:bookmarkStart w:id="3457" w:name="_Toc353435335"/>
        <w:bookmarkEnd w:id="3449"/>
        <w:bookmarkEnd w:id="3450"/>
        <w:bookmarkEnd w:id="3451"/>
        <w:bookmarkEnd w:id="3452"/>
        <w:bookmarkEnd w:id="3453"/>
        <w:bookmarkEnd w:id="3454"/>
        <w:bookmarkEnd w:id="3455"/>
        <w:bookmarkEnd w:id="3456"/>
        <w:bookmarkEnd w:id="3457"/>
      </w:del>
    </w:p>
    <w:p w:rsidR="00697DB7" w:rsidRPr="008E6F27" w:rsidDel="006F1159" w:rsidRDefault="00697DB7" w:rsidP="00F84E58">
      <w:pPr>
        <w:pStyle w:val="Bibliography"/>
        <w:rPr>
          <w:del w:id="3458" w:author="Edward Venator" w:date="2013-04-11T09:20:00Z"/>
        </w:rPr>
        <w:pPrChange w:id="3459" w:author="Edward Venator" w:date="2013-04-11T09:46:00Z">
          <w:pPr>
            <w:pStyle w:val="Bibliography"/>
          </w:pPr>
        </w:pPrChange>
      </w:pPr>
      <w:del w:id="3460" w:author="Edward Venator" w:date="2013-04-11T09:20:00Z">
        <w:r w:rsidRPr="008E6F27" w:rsidDel="006F1159">
          <w:delText>[19]</w:delText>
        </w:r>
        <w:r w:rsidRPr="008E6F27" w:rsidDel="006F1159">
          <w:tab/>
          <w:delText>Tony Yanick, Chase Nemeth, Beom Koh, and Avinash Karamchandani, “ALEN,” 20009.</w:delText>
        </w:r>
        <w:bookmarkStart w:id="3461" w:name="_Toc352766591"/>
        <w:bookmarkStart w:id="3462" w:name="_Toc352766693"/>
        <w:bookmarkStart w:id="3463" w:name="_Toc352766795"/>
        <w:bookmarkStart w:id="3464" w:name="_Toc353152081"/>
        <w:bookmarkStart w:id="3465" w:name="_Toc353177765"/>
        <w:bookmarkStart w:id="3466" w:name="_Toc353178035"/>
        <w:bookmarkStart w:id="3467" w:name="_Toc353435125"/>
        <w:bookmarkStart w:id="3468" w:name="_Toc353435233"/>
        <w:bookmarkStart w:id="3469" w:name="_Toc353435336"/>
        <w:bookmarkEnd w:id="3461"/>
        <w:bookmarkEnd w:id="3462"/>
        <w:bookmarkEnd w:id="3463"/>
        <w:bookmarkEnd w:id="3464"/>
        <w:bookmarkEnd w:id="3465"/>
        <w:bookmarkEnd w:id="3466"/>
        <w:bookmarkEnd w:id="3467"/>
        <w:bookmarkEnd w:id="3468"/>
        <w:bookmarkEnd w:id="3469"/>
      </w:del>
    </w:p>
    <w:p w:rsidR="00697DB7" w:rsidRPr="008E6F27" w:rsidDel="006F1159" w:rsidRDefault="00697DB7" w:rsidP="00F84E58">
      <w:pPr>
        <w:pStyle w:val="Bibliography"/>
        <w:rPr>
          <w:del w:id="3470" w:author="Edward Venator" w:date="2013-04-11T09:20:00Z"/>
        </w:rPr>
        <w:pPrChange w:id="3471" w:author="Edward Venator" w:date="2013-04-11T09:46:00Z">
          <w:pPr>
            <w:pStyle w:val="Bibliography"/>
          </w:pPr>
        </w:pPrChange>
      </w:pPr>
      <w:del w:id="3472" w:author="Edward Venator" w:date="2013-04-11T09:20:00Z">
        <w:r w:rsidRPr="008E6F27" w:rsidDel="006F1159">
          <w:delText>[20]</w:delText>
        </w:r>
        <w:r w:rsidRPr="008E6F27" w:rsidDel="006F1159">
          <w:tab/>
          <w:delText>“navfn - ROS Wiki.” [Online]. Available: http://www.ros.org/wiki/navfn. [Accessed: 13-Feb-2013].</w:delText>
        </w:r>
        <w:bookmarkStart w:id="3473" w:name="_Toc352766592"/>
        <w:bookmarkStart w:id="3474" w:name="_Toc352766694"/>
        <w:bookmarkStart w:id="3475" w:name="_Toc352766796"/>
        <w:bookmarkStart w:id="3476" w:name="_Toc353152082"/>
        <w:bookmarkStart w:id="3477" w:name="_Toc353177766"/>
        <w:bookmarkStart w:id="3478" w:name="_Toc353178036"/>
        <w:bookmarkStart w:id="3479" w:name="_Toc353435126"/>
        <w:bookmarkStart w:id="3480" w:name="_Toc353435234"/>
        <w:bookmarkStart w:id="3481" w:name="_Toc353435337"/>
        <w:bookmarkEnd w:id="3473"/>
        <w:bookmarkEnd w:id="3474"/>
        <w:bookmarkEnd w:id="3475"/>
        <w:bookmarkEnd w:id="3476"/>
        <w:bookmarkEnd w:id="3477"/>
        <w:bookmarkEnd w:id="3478"/>
        <w:bookmarkEnd w:id="3479"/>
        <w:bookmarkEnd w:id="3480"/>
        <w:bookmarkEnd w:id="3481"/>
      </w:del>
    </w:p>
    <w:p w:rsidR="00697DB7" w:rsidRPr="008E6F27" w:rsidDel="006F1159" w:rsidRDefault="00697DB7" w:rsidP="00F84E58">
      <w:pPr>
        <w:pStyle w:val="Bibliography"/>
        <w:rPr>
          <w:del w:id="3482" w:author="Edward Venator" w:date="2013-04-11T09:20:00Z"/>
        </w:rPr>
        <w:pPrChange w:id="3483" w:author="Edward Venator" w:date="2013-04-11T09:46:00Z">
          <w:pPr>
            <w:pStyle w:val="Bibliography"/>
          </w:pPr>
        </w:pPrChange>
      </w:pPr>
      <w:del w:id="3484" w:author="Edward Venator" w:date="2013-04-11T09:20:00Z">
        <w:r w:rsidRPr="008E6F27" w:rsidDel="006F1159">
          <w:delText>[21]</w:delText>
        </w:r>
        <w:r w:rsidRPr="008E6F27" w:rsidDel="006F1159">
          <w:tab/>
          <w:delText xml:space="preserve">E. W. Dijkstra, “A note on two problems in connexion with graphs,” </w:delText>
        </w:r>
        <w:r w:rsidRPr="008E6F27" w:rsidDel="006F1159">
          <w:rPr>
            <w:i/>
            <w:iCs/>
          </w:rPr>
          <w:delText>Numer. Math.</w:delText>
        </w:r>
        <w:r w:rsidRPr="008E6F27" w:rsidDel="006F1159">
          <w:delText>, vol. 1, no. 1, pp. 269–271, Dec. 1959.</w:delText>
        </w:r>
        <w:bookmarkStart w:id="3485" w:name="_Toc352766593"/>
        <w:bookmarkStart w:id="3486" w:name="_Toc352766695"/>
        <w:bookmarkStart w:id="3487" w:name="_Toc352766797"/>
        <w:bookmarkStart w:id="3488" w:name="_Toc353152083"/>
        <w:bookmarkStart w:id="3489" w:name="_Toc353177767"/>
        <w:bookmarkStart w:id="3490" w:name="_Toc353178037"/>
        <w:bookmarkStart w:id="3491" w:name="_Toc353435127"/>
        <w:bookmarkStart w:id="3492" w:name="_Toc353435235"/>
        <w:bookmarkStart w:id="3493" w:name="_Toc353435338"/>
        <w:bookmarkEnd w:id="3485"/>
        <w:bookmarkEnd w:id="3486"/>
        <w:bookmarkEnd w:id="3487"/>
        <w:bookmarkEnd w:id="3488"/>
        <w:bookmarkEnd w:id="3489"/>
        <w:bookmarkEnd w:id="3490"/>
        <w:bookmarkEnd w:id="3491"/>
        <w:bookmarkEnd w:id="3492"/>
        <w:bookmarkEnd w:id="3493"/>
      </w:del>
    </w:p>
    <w:p w:rsidR="00697DB7" w:rsidRPr="008E6F27" w:rsidDel="006F1159" w:rsidRDefault="00697DB7" w:rsidP="00F84E58">
      <w:pPr>
        <w:pStyle w:val="Bibliography"/>
        <w:rPr>
          <w:del w:id="3494" w:author="Edward Venator" w:date="2013-04-11T09:20:00Z"/>
        </w:rPr>
        <w:pPrChange w:id="3495" w:author="Edward Venator" w:date="2013-04-11T09:46:00Z">
          <w:pPr>
            <w:pStyle w:val="Bibliography"/>
          </w:pPr>
        </w:pPrChange>
      </w:pPr>
      <w:del w:id="3496" w:author="Edward Venator" w:date="2013-04-11T09:20:00Z">
        <w:r w:rsidRPr="008E6F27" w:rsidDel="006F1159">
          <w:delText>[22]</w:delText>
        </w:r>
        <w:r w:rsidRPr="008E6F27" w:rsidDel="006F1159">
          <w:tab/>
          <w:delText>“carrot_planner - ROS Wiki.” [Online]. Available: http://www.ros.org/wiki/carrot_planner. [Accessed: 22-Mar-2013].</w:delText>
        </w:r>
        <w:bookmarkStart w:id="3497" w:name="_Toc352766594"/>
        <w:bookmarkStart w:id="3498" w:name="_Toc352766696"/>
        <w:bookmarkStart w:id="3499" w:name="_Toc352766798"/>
        <w:bookmarkStart w:id="3500" w:name="_Toc353152084"/>
        <w:bookmarkStart w:id="3501" w:name="_Toc353177768"/>
        <w:bookmarkStart w:id="3502" w:name="_Toc353178038"/>
        <w:bookmarkStart w:id="3503" w:name="_Toc353435128"/>
        <w:bookmarkStart w:id="3504" w:name="_Toc353435236"/>
        <w:bookmarkStart w:id="3505" w:name="_Toc353435339"/>
        <w:bookmarkEnd w:id="3497"/>
        <w:bookmarkEnd w:id="3498"/>
        <w:bookmarkEnd w:id="3499"/>
        <w:bookmarkEnd w:id="3500"/>
        <w:bookmarkEnd w:id="3501"/>
        <w:bookmarkEnd w:id="3502"/>
        <w:bookmarkEnd w:id="3503"/>
        <w:bookmarkEnd w:id="3504"/>
        <w:bookmarkEnd w:id="3505"/>
      </w:del>
    </w:p>
    <w:p w:rsidR="00697DB7" w:rsidRPr="008E6F27" w:rsidDel="006F1159" w:rsidRDefault="00697DB7" w:rsidP="00F84E58">
      <w:pPr>
        <w:pStyle w:val="Bibliography"/>
        <w:rPr>
          <w:del w:id="3506" w:author="Edward Venator" w:date="2013-04-11T09:20:00Z"/>
        </w:rPr>
        <w:pPrChange w:id="3507" w:author="Edward Venator" w:date="2013-04-11T09:46:00Z">
          <w:pPr>
            <w:pStyle w:val="Bibliography"/>
          </w:pPr>
        </w:pPrChange>
      </w:pPr>
      <w:del w:id="3508" w:author="Edward Venator" w:date="2013-04-11T09:20:00Z">
        <w:r w:rsidRPr="008E6F27" w:rsidDel="006F1159">
          <w:delText>[23]</w:delText>
        </w:r>
        <w:r w:rsidRPr="008E6F27" w:rsidDel="006F1159">
          <w:tab/>
          <w:delText>“Kinematic and Dynamic Solvers | The Orocos Project.” [Online]. Available: http://www.orocos.org/kdl/UserManual/kinematic_solvers. [Accessed: 20-Mar-2013].</w:delText>
        </w:r>
        <w:bookmarkStart w:id="3509" w:name="_Toc352766595"/>
        <w:bookmarkStart w:id="3510" w:name="_Toc352766697"/>
        <w:bookmarkStart w:id="3511" w:name="_Toc352766799"/>
        <w:bookmarkStart w:id="3512" w:name="_Toc353152085"/>
        <w:bookmarkStart w:id="3513" w:name="_Toc353177769"/>
        <w:bookmarkStart w:id="3514" w:name="_Toc353178039"/>
        <w:bookmarkStart w:id="3515" w:name="_Toc353435129"/>
        <w:bookmarkStart w:id="3516" w:name="_Toc353435237"/>
        <w:bookmarkStart w:id="3517" w:name="_Toc353435340"/>
        <w:bookmarkEnd w:id="3509"/>
        <w:bookmarkEnd w:id="3510"/>
        <w:bookmarkEnd w:id="3511"/>
        <w:bookmarkEnd w:id="3512"/>
        <w:bookmarkEnd w:id="3513"/>
        <w:bookmarkEnd w:id="3514"/>
        <w:bookmarkEnd w:id="3515"/>
        <w:bookmarkEnd w:id="3516"/>
        <w:bookmarkEnd w:id="3517"/>
      </w:del>
    </w:p>
    <w:p w:rsidR="00697DB7" w:rsidRPr="008E6F27" w:rsidDel="006F1159" w:rsidRDefault="00697DB7" w:rsidP="00F84E58">
      <w:pPr>
        <w:pStyle w:val="Bibliography"/>
        <w:rPr>
          <w:del w:id="3518" w:author="Edward Venator" w:date="2013-04-11T09:20:00Z"/>
        </w:rPr>
        <w:pPrChange w:id="3519" w:author="Edward Venator" w:date="2013-04-11T09:46:00Z">
          <w:pPr>
            <w:pStyle w:val="Bibliography"/>
          </w:pPr>
        </w:pPrChange>
      </w:pPr>
      <w:del w:id="3520" w:author="Edward Venator" w:date="2013-04-11T09:20:00Z">
        <w:r w:rsidRPr="008E6F27" w:rsidDel="006F1159">
          <w:delText>[24]</w:delText>
        </w:r>
        <w:r w:rsidRPr="008E6F27" w:rsidDel="006F1159">
          <w:tab/>
          <w:delText>“OpenRAVE | ikfast Module | OpenRAVE Documentation.” [Online]. Available: http://openrave.org/docs/latest_stable/openravepy/ikfast/#ikfast-the-robot-kinematics-compiler. [Accessed: 20-Mar-2013].</w:delText>
        </w:r>
        <w:bookmarkStart w:id="3521" w:name="_Toc352766596"/>
        <w:bookmarkStart w:id="3522" w:name="_Toc352766698"/>
        <w:bookmarkStart w:id="3523" w:name="_Toc352766800"/>
        <w:bookmarkStart w:id="3524" w:name="_Toc353152086"/>
        <w:bookmarkStart w:id="3525" w:name="_Toc353177770"/>
        <w:bookmarkStart w:id="3526" w:name="_Toc353178040"/>
        <w:bookmarkStart w:id="3527" w:name="_Toc353435130"/>
        <w:bookmarkStart w:id="3528" w:name="_Toc353435238"/>
        <w:bookmarkStart w:id="3529" w:name="_Toc353435341"/>
        <w:bookmarkEnd w:id="3521"/>
        <w:bookmarkEnd w:id="3522"/>
        <w:bookmarkEnd w:id="3523"/>
        <w:bookmarkEnd w:id="3524"/>
        <w:bookmarkEnd w:id="3525"/>
        <w:bookmarkEnd w:id="3526"/>
        <w:bookmarkEnd w:id="3527"/>
        <w:bookmarkEnd w:id="3528"/>
        <w:bookmarkEnd w:id="3529"/>
      </w:del>
    </w:p>
    <w:p w:rsidR="00697DB7" w:rsidRPr="008E6F27" w:rsidDel="006F1159" w:rsidRDefault="00697DB7" w:rsidP="00F84E58">
      <w:pPr>
        <w:pStyle w:val="Bibliography"/>
        <w:rPr>
          <w:del w:id="3530" w:author="Edward Venator" w:date="2013-04-11T09:20:00Z"/>
        </w:rPr>
        <w:pPrChange w:id="3531" w:author="Edward Venator" w:date="2013-04-11T09:46:00Z">
          <w:pPr>
            <w:pStyle w:val="Bibliography"/>
          </w:pPr>
        </w:pPrChange>
      </w:pPr>
      <w:del w:id="3532" w:author="Edward Venator" w:date="2013-04-11T09:20:00Z">
        <w:r w:rsidRPr="008E6F27" w:rsidDel="006F1159">
          <w:delText>[25]</w:delText>
        </w:r>
        <w:r w:rsidRPr="008E6F27" w:rsidDel="006F1159">
          <w:tab/>
          <w:delText xml:space="preserve">G. Sánchez and J.-C. Latombe, “A Single-Query Bi-Directional Probabilistic Roadmap Planner with Lazy Collision Checking,” in </w:delText>
        </w:r>
        <w:r w:rsidRPr="008E6F27" w:rsidDel="006F1159">
          <w:rPr>
            <w:i/>
            <w:iCs/>
          </w:rPr>
          <w:delText>Robotics Research</w:delText>
        </w:r>
        <w:r w:rsidRPr="008E6F27" w:rsidDel="006F1159">
          <w:delText>, P. R. A. Jarvis and P. A. Zelinsky, Eds. Springer Berlin Heidelberg, 2003, pp. 403–417.</w:delText>
        </w:r>
        <w:bookmarkStart w:id="3533" w:name="_Toc352766597"/>
        <w:bookmarkStart w:id="3534" w:name="_Toc352766699"/>
        <w:bookmarkStart w:id="3535" w:name="_Toc352766801"/>
        <w:bookmarkStart w:id="3536" w:name="_Toc353152087"/>
        <w:bookmarkStart w:id="3537" w:name="_Toc353177771"/>
        <w:bookmarkStart w:id="3538" w:name="_Toc353178041"/>
        <w:bookmarkStart w:id="3539" w:name="_Toc353435131"/>
        <w:bookmarkStart w:id="3540" w:name="_Toc353435239"/>
        <w:bookmarkStart w:id="3541" w:name="_Toc353435342"/>
        <w:bookmarkEnd w:id="3533"/>
        <w:bookmarkEnd w:id="3534"/>
        <w:bookmarkEnd w:id="3535"/>
        <w:bookmarkEnd w:id="3536"/>
        <w:bookmarkEnd w:id="3537"/>
        <w:bookmarkEnd w:id="3538"/>
        <w:bookmarkEnd w:id="3539"/>
        <w:bookmarkEnd w:id="3540"/>
        <w:bookmarkEnd w:id="3541"/>
      </w:del>
    </w:p>
    <w:p w:rsidR="00697DB7" w:rsidRPr="008E6F27" w:rsidDel="006F1159" w:rsidRDefault="00697DB7" w:rsidP="00F84E58">
      <w:pPr>
        <w:pStyle w:val="Bibliography"/>
        <w:rPr>
          <w:del w:id="3542" w:author="Edward Venator" w:date="2013-04-11T09:20:00Z"/>
        </w:rPr>
        <w:pPrChange w:id="3543" w:author="Edward Venator" w:date="2013-04-11T09:46:00Z">
          <w:pPr>
            <w:pStyle w:val="Bibliography"/>
          </w:pPr>
        </w:pPrChange>
      </w:pPr>
      <w:del w:id="3544" w:author="Edward Venator" w:date="2013-04-11T09:20:00Z">
        <w:r w:rsidRPr="008E6F27" w:rsidDel="006F1159">
          <w:delText>[26]</w:delText>
        </w:r>
        <w:r w:rsidRPr="008E6F27" w:rsidDel="006F1159">
          <w:tab/>
          <w:delText>“tabletop_object_detector - ROS Wiki.” [Online]. Available: http://www.ros.org/wiki/tabletop_object_detector. [Accessed: 17-Feb-2013].</w:delText>
        </w:r>
        <w:bookmarkStart w:id="3545" w:name="_Toc352766598"/>
        <w:bookmarkStart w:id="3546" w:name="_Toc352766700"/>
        <w:bookmarkStart w:id="3547" w:name="_Toc352766802"/>
        <w:bookmarkStart w:id="3548" w:name="_Toc353152088"/>
        <w:bookmarkStart w:id="3549" w:name="_Toc353177772"/>
        <w:bookmarkStart w:id="3550" w:name="_Toc353178042"/>
        <w:bookmarkStart w:id="3551" w:name="_Toc353435132"/>
        <w:bookmarkStart w:id="3552" w:name="_Toc353435240"/>
        <w:bookmarkStart w:id="3553" w:name="_Toc353435343"/>
        <w:bookmarkEnd w:id="3545"/>
        <w:bookmarkEnd w:id="3546"/>
        <w:bookmarkEnd w:id="3547"/>
        <w:bookmarkEnd w:id="3548"/>
        <w:bookmarkEnd w:id="3549"/>
        <w:bookmarkEnd w:id="3550"/>
        <w:bookmarkEnd w:id="3551"/>
        <w:bookmarkEnd w:id="3552"/>
        <w:bookmarkEnd w:id="3553"/>
      </w:del>
    </w:p>
    <w:p w:rsidR="00697DB7" w:rsidRPr="008E6F27" w:rsidDel="006F1159" w:rsidRDefault="00697DB7" w:rsidP="00F84E58">
      <w:pPr>
        <w:pStyle w:val="Bibliography"/>
        <w:rPr>
          <w:del w:id="3554" w:author="Edward Venator" w:date="2013-04-11T09:20:00Z"/>
        </w:rPr>
        <w:pPrChange w:id="3555" w:author="Edward Venator" w:date="2013-04-11T09:46:00Z">
          <w:pPr>
            <w:pStyle w:val="Bibliography"/>
          </w:pPr>
        </w:pPrChange>
      </w:pPr>
      <w:del w:id="3556" w:author="Edward Venator" w:date="2013-04-11T09:20:00Z">
        <w:r w:rsidRPr="008E6F27" w:rsidDel="006F1159">
          <w:delText>[27]</w:delText>
        </w:r>
        <w:r w:rsidRPr="008E6F27" w:rsidDel="006F1159">
          <w:tab/>
          <w:delText>M. A. Fischler and R. C. Bolles, “Random Sample Consensus: A Paradigm for Model Fitting with Applications to Image Analysis and Automated Cartography,” AI Center, SRI International, 333 Ravenswood Ave., Menlo Park, CA 94025, 213, Mar. 1980.</w:delText>
        </w:r>
        <w:bookmarkStart w:id="3557" w:name="_Toc352766599"/>
        <w:bookmarkStart w:id="3558" w:name="_Toc352766701"/>
        <w:bookmarkStart w:id="3559" w:name="_Toc352766803"/>
        <w:bookmarkStart w:id="3560" w:name="_Toc353152089"/>
        <w:bookmarkStart w:id="3561" w:name="_Toc353177773"/>
        <w:bookmarkStart w:id="3562" w:name="_Toc353178043"/>
        <w:bookmarkStart w:id="3563" w:name="_Toc353435133"/>
        <w:bookmarkStart w:id="3564" w:name="_Toc353435241"/>
        <w:bookmarkStart w:id="3565" w:name="_Toc353435344"/>
        <w:bookmarkEnd w:id="3557"/>
        <w:bookmarkEnd w:id="3558"/>
        <w:bookmarkEnd w:id="3559"/>
        <w:bookmarkEnd w:id="3560"/>
        <w:bookmarkEnd w:id="3561"/>
        <w:bookmarkEnd w:id="3562"/>
        <w:bookmarkEnd w:id="3563"/>
        <w:bookmarkEnd w:id="3564"/>
        <w:bookmarkEnd w:id="3565"/>
      </w:del>
    </w:p>
    <w:p w:rsidR="00697DB7" w:rsidRPr="008E6F27" w:rsidDel="006F1159" w:rsidRDefault="00697DB7" w:rsidP="00F84E58">
      <w:pPr>
        <w:pStyle w:val="Bibliography"/>
        <w:rPr>
          <w:del w:id="3566" w:author="Edward Venator" w:date="2013-04-11T09:20:00Z"/>
        </w:rPr>
        <w:pPrChange w:id="3567" w:author="Edward Venator" w:date="2013-04-11T09:46:00Z">
          <w:pPr>
            <w:pStyle w:val="Bibliography"/>
          </w:pPr>
        </w:pPrChange>
      </w:pPr>
      <w:del w:id="3568" w:author="Edward Venator" w:date="2013-04-11T09:20:00Z">
        <w:r w:rsidRPr="008E6F27" w:rsidDel="006F1159">
          <w:delText>[28]</w:delText>
        </w:r>
        <w:r w:rsidRPr="008E6F27" w:rsidDel="006F1159">
          <w:tab/>
          <w:delText>“QR code,” Wikipedia, the free encyclopedia. 21-Mar-2013.</w:delText>
        </w:r>
        <w:bookmarkStart w:id="3569" w:name="_Toc352766600"/>
        <w:bookmarkStart w:id="3570" w:name="_Toc352766702"/>
        <w:bookmarkStart w:id="3571" w:name="_Toc352766804"/>
        <w:bookmarkStart w:id="3572" w:name="_Toc353152090"/>
        <w:bookmarkStart w:id="3573" w:name="_Toc353177774"/>
        <w:bookmarkStart w:id="3574" w:name="_Toc353178044"/>
        <w:bookmarkStart w:id="3575" w:name="_Toc353435134"/>
        <w:bookmarkStart w:id="3576" w:name="_Toc353435242"/>
        <w:bookmarkStart w:id="3577" w:name="_Toc353435345"/>
        <w:bookmarkEnd w:id="3569"/>
        <w:bookmarkEnd w:id="3570"/>
        <w:bookmarkEnd w:id="3571"/>
        <w:bookmarkEnd w:id="3572"/>
        <w:bookmarkEnd w:id="3573"/>
        <w:bookmarkEnd w:id="3574"/>
        <w:bookmarkEnd w:id="3575"/>
        <w:bookmarkEnd w:id="3576"/>
        <w:bookmarkEnd w:id="3577"/>
      </w:del>
    </w:p>
    <w:p w:rsidR="00697DB7" w:rsidRPr="008E6F27" w:rsidDel="006F1159" w:rsidRDefault="00697DB7" w:rsidP="00F84E58">
      <w:pPr>
        <w:pStyle w:val="Bibliography"/>
        <w:rPr>
          <w:del w:id="3578" w:author="Edward Venator" w:date="2013-04-11T09:20:00Z"/>
        </w:rPr>
        <w:pPrChange w:id="3579" w:author="Edward Venator" w:date="2013-04-11T09:46:00Z">
          <w:pPr>
            <w:pStyle w:val="Bibliography"/>
          </w:pPr>
        </w:pPrChange>
      </w:pPr>
      <w:del w:id="3580" w:author="Edward Venator" w:date="2013-04-11T09:20:00Z">
        <w:r w:rsidRPr="008E6F27" w:rsidDel="006F1159">
          <w:delText>[29]</w:delText>
        </w:r>
        <w:r w:rsidRPr="008E6F27" w:rsidDel="006F1159">
          <w:tab/>
          <w:delText>Chad Rockey, “LOW-COST SENSOR PACKAGE FOR SMART WHEELCHAIR OBSTACLE AVOIDANCE,” Masters, Case Western Reserve University, Cleveland, OH, 2012.</w:delText>
        </w:r>
        <w:bookmarkStart w:id="3581" w:name="_Toc352766601"/>
        <w:bookmarkStart w:id="3582" w:name="_Toc352766703"/>
        <w:bookmarkStart w:id="3583" w:name="_Toc352766805"/>
        <w:bookmarkStart w:id="3584" w:name="_Toc353152091"/>
        <w:bookmarkStart w:id="3585" w:name="_Toc353177775"/>
        <w:bookmarkStart w:id="3586" w:name="_Toc353178045"/>
        <w:bookmarkStart w:id="3587" w:name="_Toc353435135"/>
        <w:bookmarkStart w:id="3588" w:name="_Toc353435243"/>
        <w:bookmarkStart w:id="3589" w:name="_Toc353435346"/>
        <w:bookmarkEnd w:id="3581"/>
        <w:bookmarkEnd w:id="3582"/>
        <w:bookmarkEnd w:id="3583"/>
        <w:bookmarkEnd w:id="3584"/>
        <w:bookmarkEnd w:id="3585"/>
        <w:bookmarkEnd w:id="3586"/>
        <w:bookmarkEnd w:id="3587"/>
        <w:bookmarkEnd w:id="3588"/>
        <w:bookmarkEnd w:id="3589"/>
      </w:del>
    </w:p>
    <w:p w:rsidR="00697DB7" w:rsidRPr="008E6F27" w:rsidDel="006F1159" w:rsidRDefault="00697DB7" w:rsidP="00F84E58">
      <w:pPr>
        <w:pStyle w:val="Bibliography"/>
        <w:rPr>
          <w:del w:id="3590" w:author="Edward Venator" w:date="2013-04-11T09:20:00Z"/>
        </w:rPr>
        <w:pPrChange w:id="3591" w:author="Edward Venator" w:date="2013-04-11T09:46:00Z">
          <w:pPr>
            <w:pStyle w:val="Bibliography"/>
          </w:pPr>
        </w:pPrChange>
      </w:pPr>
      <w:del w:id="3592" w:author="Edward Venator" w:date="2013-04-11T09:20:00Z">
        <w:r w:rsidRPr="008E6F27" w:rsidDel="006F1159">
          <w:delText>[30]</w:delText>
        </w:r>
        <w:r w:rsidRPr="008E6F27" w:rsidDel="006F1159">
          <w:tab/>
          <w:delText>rethink robotics, “baxter.” .</w:delText>
        </w:r>
        <w:bookmarkStart w:id="3593" w:name="_Toc352766602"/>
        <w:bookmarkStart w:id="3594" w:name="_Toc352766704"/>
        <w:bookmarkStart w:id="3595" w:name="_Toc352766806"/>
        <w:bookmarkStart w:id="3596" w:name="_Toc353152092"/>
        <w:bookmarkStart w:id="3597" w:name="_Toc353177776"/>
        <w:bookmarkStart w:id="3598" w:name="_Toc353178046"/>
        <w:bookmarkStart w:id="3599" w:name="_Toc353435136"/>
        <w:bookmarkStart w:id="3600" w:name="_Toc353435244"/>
        <w:bookmarkStart w:id="3601" w:name="_Toc353435347"/>
        <w:bookmarkEnd w:id="3593"/>
        <w:bookmarkEnd w:id="3594"/>
        <w:bookmarkEnd w:id="3595"/>
        <w:bookmarkEnd w:id="3596"/>
        <w:bookmarkEnd w:id="3597"/>
        <w:bookmarkEnd w:id="3598"/>
        <w:bookmarkEnd w:id="3599"/>
        <w:bookmarkEnd w:id="3600"/>
        <w:bookmarkEnd w:id="3601"/>
      </w:del>
    </w:p>
    <w:p w:rsidR="00697DB7" w:rsidRPr="008E6F27" w:rsidDel="006F1159" w:rsidRDefault="00697DB7" w:rsidP="00F84E58">
      <w:pPr>
        <w:pStyle w:val="Bibliography"/>
        <w:rPr>
          <w:del w:id="3602" w:author="Edward Venator" w:date="2013-04-11T09:20:00Z"/>
        </w:rPr>
        <w:pPrChange w:id="3603" w:author="Edward Venator" w:date="2013-04-11T09:46:00Z">
          <w:pPr>
            <w:pStyle w:val="Bibliography"/>
          </w:pPr>
        </w:pPrChange>
      </w:pPr>
      <w:del w:id="3604" w:author="Edward Venator" w:date="2013-04-11T09:20:00Z">
        <w:r w:rsidRPr="008E6F27" w:rsidDel="006F1159">
          <w:delText>[31]</w:delText>
        </w:r>
        <w:r w:rsidRPr="008E6F27" w:rsidDel="006F1159">
          <w:tab/>
          <w:delText xml:space="preserve">W. Shackleford, R. Norcross, J. Marvel, and S. Szabo, “Integrating occlusion monitoring into human tracking for robot speed and separation monitoring,” in </w:delText>
        </w:r>
        <w:r w:rsidRPr="008E6F27" w:rsidDel="006F1159">
          <w:rPr>
            <w:i/>
            <w:iCs/>
          </w:rPr>
          <w:delText>Proceedings of the Workshop on Performance Metrics for Intelligent Systems</w:delText>
        </w:r>
        <w:r w:rsidRPr="008E6F27" w:rsidDel="006F1159">
          <w:delText>, New York, NY, USA, 2012, pp. 168–173.</w:delText>
        </w:r>
        <w:bookmarkStart w:id="3605" w:name="_Toc352766603"/>
        <w:bookmarkStart w:id="3606" w:name="_Toc352766705"/>
        <w:bookmarkStart w:id="3607" w:name="_Toc352766807"/>
        <w:bookmarkStart w:id="3608" w:name="_Toc353152093"/>
        <w:bookmarkStart w:id="3609" w:name="_Toc353177777"/>
        <w:bookmarkStart w:id="3610" w:name="_Toc353178047"/>
        <w:bookmarkStart w:id="3611" w:name="_Toc353435137"/>
        <w:bookmarkStart w:id="3612" w:name="_Toc353435245"/>
        <w:bookmarkStart w:id="3613" w:name="_Toc353435348"/>
        <w:bookmarkEnd w:id="3605"/>
        <w:bookmarkEnd w:id="3606"/>
        <w:bookmarkEnd w:id="3607"/>
        <w:bookmarkEnd w:id="3608"/>
        <w:bookmarkEnd w:id="3609"/>
        <w:bookmarkEnd w:id="3610"/>
        <w:bookmarkEnd w:id="3611"/>
        <w:bookmarkEnd w:id="3612"/>
        <w:bookmarkEnd w:id="3613"/>
      </w:del>
    </w:p>
    <w:bookmarkStart w:id="3614" w:name="_Toc352795648"/>
    <w:bookmarkStart w:id="3615" w:name="_Toc352798846"/>
    <w:bookmarkStart w:id="3616" w:name="_Toc352795649"/>
    <w:bookmarkStart w:id="3617" w:name="_Toc352798847"/>
    <w:bookmarkStart w:id="3618" w:name="_Toc352795650"/>
    <w:bookmarkStart w:id="3619" w:name="_Toc352798848"/>
    <w:bookmarkStart w:id="3620" w:name="_Toc352795651"/>
    <w:bookmarkStart w:id="3621" w:name="_Toc352798849"/>
    <w:bookmarkStart w:id="3622" w:name="_Toc352795652"/>
    <w:bookmarkStart w:id="3623" w:name="_Toc352798850"/>
    <w:bookmarkStart w:id="3624" w:name="_Toc352795653"/>
    <w:bookmarkStart w:id="3625" w:name="_Toc352798851"/>
    <w:bookmarkStart w:id="3626" w:name="_Toc352795654"/>
    <w:bookmarkStart w:id="3627" w:name="_Toc352798852"/>
    <w:bookmarkStart w:id="3628" w:name="_Toc352795655"/>
    <w:bookmarkStart w:id="3629" w:name="_Toc352798853"/>
    <w:bookmarkStart w:id="3630" w:name="_Toc352795656"/>
    <w:bookmarkStart w:id="3631" w:name="_Toc352798854"/>
    <w:bookmarkStart w:id="3632" w:name="_Toc352795657"/>
    <w:bookmarkStart w:id="3633" w:name="_Toc352798855"/>
    <w:bookmarkStart w:id="3634" w:name="_Toc352795658"/>
    <w:bookmarkStart w:id="3635" w:name="_Toc352798856"/>
    <w:bookmarkStart w:id="3636" w:name="_Toc352795659"/>
    <w:bookmarkStart w:id="3637" w:name="_Toc352798857"/>
    <w:bookmarkStart w:id="3638" w:name="_Toc352795660"/>
    <w:bookmarkStart w:id="3639" w:name="_Toc352798858"/>
    <w:bookmarkStart w:id="3640" w:name="_Toc352795661"/>
    <w:bookmarkStart w:id="3641" w:name="_Toc352798859"/>
    <w:bookmarkStart w:id="3642" w:name="_Toc352795662"/>
    <w:bookmarkStart w:id="3643" w:name="_Toc352798860"/>
    <w:bookmarkStart w:id="3644" w:name="_Toc352795663"/>
    <w:bookmarkStart w:id="3645" w:name="_Toc352798861"/>
    <w:bookmarkStart w:id="3646" w:name="_Toc352795664"/>
    <w:bookmarkStart w:id="3647" w:name="_Toc352798862"/>
    <w:bookmarkStart w:id="3648" w:name="_Toc352795665"/>
    <w:bookmarkStart w:id="3649" w:name="_Toc352798863"/>
    <w:bookmarkStart w:id="3650" w:name="_Toc352795666"/>
    <w:bookmarkStart w:id="3651" w:name="_Toc352798864"/>
    <w:bookmarkStart w:id="3652" w:name="_Toc352795667"/>
    <w:bookmarkStart w:id="3653" w:name="_Toc352798865"/>
    <w:bookmarkStart w:id="3654" w:name="_Toc352795668"/>
    <w:bookmarkStart w:id="3655" w:name="_Toc352798866"/>
    <w:bookmarkStart w:id="3656" w:name="_Toc352795669"/>
    <w:bookmarkStart w:id="3657" w:name="_Toc352798867"/>
    <w:bookmarkStart w:id="3658" w:name="_Toc352795670"/>
    <w:bookmarkStart w:id="3659" w:name="_Toc352798868"/>
    <w:bookmarkStart w:id="3660" w:name="_Toc352795671"/>
    <w:bookmarkStart w:id="3661" w:name="_Toc352798869"/>
    <w:bookmarkStart w:id="3662" w:name="_Toc352795672"/>
    <w:bookmarkStart w:id="3663" w:name="_Toc352798870"/>
    <w:bookmarkStart w:id="3664" w:name="_Toc352795673"/>
    <w:bookmarkStart w:id="3665" w:name="_Toc352798871"/>
    <w:bookmarkStart w:id="3666" w:name="_Toc352795674"/>
    <w:bookmarkStart w:id="3667" w:name="_Toc352798872"/>
    <w:bookmarkStart w:id="3668" w:name="_Toc352795675"/>
    <w:bookmarkStart w:id="3669" w:name="_Toc352798873"/>
    <w:bookmarkStart w:id="3670" w:name="_Toc352795676"/>
    <w:bookmarkStart w:id="3671" w:name="_Toc352798874"/>
    <w:bookmarkStart w:id="3672" w:name="_Toc352795677"/>
    <w:bookmarkStart w:id="3673" w:name="_Toc352798875"/>
    <w:bookmarkStart w:id="3674" w:name="_Toc352795678"/>
    <w:bookmarkStart w:id="3675" w:name="_Toc352798876"/>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bookmarkEnd w:id="3628"/>
    <w:bookmarkEnd w:id="3629"/>
    <w:bookmarkEnd w:id="3630"/>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bookmarkEnd w:id="3664"/>
    <w:bookmarkEnd w:id="3665"/>
    <w:bookmarkEnd w:id="3666"/>
    <w:bookmarkEnd w:id="3667"/>
    <w:bookmarkEnd w:id="3668"/>
    <w:bookmarkEnd w:id="3669"/>
    <w:bookmarkEnd w:id="3670"/>
    <w:bookmarkEnd w:id="3671"/>
    <w:bookmarkEnd w:id="3672"/>
    <w:bookmarkEnd w:id="3673"/>
    <w:bookmarkEnd w:id="3674"/>
    <w:bookmarkEnd w:id="3675"/>
    <w:p w:rsidR="001047D9" w:rsidRDefault="006B701A" w:rsidP="00F84E58">
      <w:pPr>
        <w:pStyle w:val="Bibliography"/>
        <w:rPr>
          <w:ins w:id="3676" w:author="Ed" w:date="2013-04-03T11:52:00Z"/>
        </w:rPr>
        <w:pPrChange w:id="3677" w:author="Edward Venator" w:date="2013-04-11T09:46:00Z">
          <w:pPr>
            <w:pStyle w:val="Heading1"/>
          </w:pPr>
        </w:pPrChange>
      </w:pPr>
      <w:r>
        <w:fldChar w:fldCharType="end"/>
      </w:r>
      <w:bookmarkStart w:id="3678" w:name="_Ref352755563"/>
      <w:bookmarkStart w:id="3679" w:name="_Toc351997932"/>
      <w:bookmarkStart w:id="3680" w:name="_Toc353435349"/>
      <w:ins w:id="3681" w:author="Ed" w:date="2013-04-03T11:52:00Z">
        <w:r w:rsidR="001047D9">
          <w:t>Appendix 1: Bill of Materials</w:t>
        </w:r>
        <w:bookmarkEnd w:id="3678"/>
        <w:bookmarkEnd w:id="3680"/>
      </w:ins>
    </w:p>
    <w:tbl>
      <w:tblPr>
        <w:tblStyle w:val="TableGrid"/>
        <w:tblW w:w="0" w:type="auto"/>
        <w:tblInd w:w="14" w:type="dxa"/>
        <w:tblLook w:val="04A0"/>
        <w:tblPrChange w:id="3682" w:author="Ed" w:date="2013-04-03T12:27:00Z">
          <w:tblPr>
            <w:tblStyle w:val="TableGrid"/>
            <w:tblW w:w="0" w:type="auto"/>
            <w:tblInd w:w="14" w:type="dxa"/>
            <w:tblLook w:val="04A0"/>
          </w:tblPr>
        </w:tblPrChange>
      </w:tblPr>
      <w:tblGrid>
        <w:gridCol w:w="4864"/>
        <w:gridCol w:w="2879"/>
        <w:tblGridChange w:id="3683">
          <w:tblGrid>
            <w:gridCol w:w="14"/>
            <w:gridCol w:w="3070"/>
            <w:gridCol w:w="1794"/>
            <w:gridCol w:w="1085"/>
            <w:gridCol w:w="1794"/>
          </w:tblGrid>
        </w:tblGridChange>
      </w:tblGrid>
      <w:tr w:rsidR="00B161FC" w:rsidTr="00CA19BC">
        <w:trPr>
          <w:ins w:id="3684" w:author="Ed" w:date="2013-04-03T11:54:00Z"/>
          <w:trPrChange w:id="3685" w:author="Ed" w:date="2013-04-03T12:27:00Z">
            <w:trPr>
              <w:gridAfter w:val="0"/>
            </w:trPr>
          </w:trPrChange>
        </w:trPr>
        <w:tc>
          <w:tcPr>
            <w:tcW w:w="4864" w:type="dxa"/>
            <w:tcPrChange w:id="3686" w:author="Ed" w:date="2013-04-03T12:27:00Z">
              <w:tcPr>
                <w:tcW w:w="3084" w:type="dxa"/>
                <w:gridSpan w:val="2"/>
              </w:tcPr>
            </w:tcPrChange>
          </w:tcPr>
          <w:p w:rsidR="00E141B1" w:rsidRDefault="00CA19BC">
            <w:pPr>
              <w:pStyle w:val="NoSpacing"/>
              <w:jc w:val="left"/>
              <w:rPr>
                <w:ins w:id="3687" w:author="Ed" w:date="2013-04-03T11:54:00Z"/>
              </w:rPr>
              <w:pPrChange w:id="3688" w:author="Ed" w:date="2013-04-03T12:08:00Z">
                <w:pPr>
                  <w:pStyle w:val="NoSpacing"/>
                </w:pPr>
              </w:pPrChange>
            </w:pPr>
            <w:ins w:id="3689" w:author="Ed" w:date="2013-04-03T12:26:00Z">
              <w:r>
                <w:t>Item</w:t>
              </w:r>
            </w:ins>
          </w:p>
        </w:tc>
        <w:tc>
          <w:tcPr>
            <w:tcW w:w="2879" w:type="dxa"/>
            <w:tcPrChange w:id="3690" w:author="Ed" w:date="2013-04-03T12:27:00Z">
              <w:tcPr>
                <w:tcW w:w="2879" w:type="dxa"/>
                <w:gridSpan w:val="2"/>
              </w:tcPr>
            </w:tcPrChange>
          </w:tcPr>
          <w:p w:rsidR="00B161FC" w:rsidRDefault="00CA19BC" w:rsidP="001047D9">
            <w:pPr>
              <w:pStyle w:val="NoSpacing"/>
              <w:rPr>
                <w:ins w:id="3691" w:author="Ed" w:date="2013-04-03T11:54:00Z"/>
              </w:rPr>
            </w:pPr>
            <w:ins w:id="3692" w:author="Ed" w:date="2013-04-03T12:26:00Z">
              <w:r>
                <w:t>Cost</w:t>
              </w:r>
            </w:ins>
          </w:p>
        </w:tc>
      </w:tr>
      <w:tr w:rsidR="00B161FC" w:rsidTr="00CA19BC">
        <w:trPr>
          <w:ins w:id="3693" w:author="Ed" w:date="2013-04-03T11:53:00Z"/>
          <w:trPrChange w:id="3694" w:author="Ed" w:date="2013-04-03T12:27:00Z">
            <w:trPr>
              <w:gridAfter w:val="0"/>
            </w:trPr>
          </w:trPrChange>
        </w:trPr>
        <w:tc>
          <w:tcPr>
            <w:tcW w:w="4864" w:type="dxa"/>
            <w:tcPrChange w:id="3695" w:author="Ed" w:date="2013-04-03T12:27:00Z">
              <w:tcPr>
                <w:tcW w:w="3084" w:type="dxa"/>
                <w:gridSpan w:val="2"/>
              </w:tcPr>
            </w:tcPrChange>
          </w:tcPr>
          <w:p w:rsidR="00E141B1" w:rsidRDefault="00B161FC">
            <w:pPr>
              <w:pStyle w:val="NoSpacing"/>
              <w:jc w:val="left"/>
              <w:rPr>
                <w:ins w:id="3696" w:author="Ed" w:date="2013-04-03T11:53:00Z"/>
              </w:rPr>
              <w:pPrChange w:id="3697" w:author="Ed" w:date="2013-04-03T12:12:00Z">
                <w:pPr>
                  <w:ind w:left="0"/>
                </w:pPr>
              </w:pPrChange>
            </w:pPr>
            <w:ins w:id="3698" w:author="Ed" w:date="2013-04-03T12:12:00Z">
              <w:r>
                <w:t>Wheelchair</w:t>
              </w:r>
            </w:ins>
            <w:ins w:id="3699" w:author="Ed" w:date="2013-04-03T11:53:00Z">
              <w:r>
                <w:t xml:space="preserve"> Base</w:t>
              </w:r>
            </w:ins>
          </w:p>
        </w:tc>
        <w:tc>
          <w:tcPr>
            <w:tcW w:w="2879" w:type="dxa"/>
            <w:tcPrChange w:id="3700" w:author="Ed" w:date="2013-04-03T12:27:00Z">
              <w:tcPr>
                <w:tcW w:w="2879" w:type="dxa"/>
                <w:gridSpan w:val="2"/>
              </w:tcPr>
            </w:tcPrChange>
          </w:tcPr>
          <w:p w:rsidR="00E141B1" w:rsidRDefault="00B161FC">
            <w:pPr>
              <w:pStyle w:val="NoSpacing"/>
              <w:jc w:val="right"/>
              <w:rPr>
                <w:ins w:id="3701" w:author="Ed" w:date="2013-04-03T11:53:00Z"/>
                <w:rPrChange w:id="3702" w:author="Edward Venator" w:date="2013-04-11T09:12:00Z">
                  <w:rPr>
                    <w:ins w:id="3703" w:author="Ed" w:date="2013-04-03T11:53:00Z"/>
                    <w:b/>
                    <w:bCs/>
                    <w:sz w:val="28"/>
                  </w:rPr>
                </w:rPrChange>
              </w:rPr>
              <w:pPrChange w:id="3704" w:author="Ed" w:date="2013-04-03T12:27:00Z">
                <w:pPr>
                  <w:pageBreakBefore/>
                  <w:ind w:left="0"/>
                </w:pPr>
              </w:pPrChange>
            </w:pPr>
            <w:ins w:id="3705" w:author="Ed" w:date="2013-04-03T12:08:00Z">
              <w:r>
                <w:t>$3000</w:t>
              </w:r>
            </w:ins>
          </w:p>
        </w:tc>
      </w:tr>
      <w:tr w:rsidR="00B161FC" w:rsidTr="00CA19BC">
        <w:trPr>
          <w:ins w:id="3706" w:author="Ed" w:date="2013-04-03T12:06:00Z"/>
          <w:trPrChange w:id="3707" w:author="Ed" w:date="2013-04-03T12:27:00Z">
            <w:trPr>
              <w:gridAfter w:val="0"/>
            </w:trPr>
          </w:trPrChange>
        </w:trPr>
        <w:tc>
          <w:tcPr>
            <w:tcW w:w="4864" w:type="dxa"/>
            <w:tcPrChange w:id="3708" w:author="Ed" w:date="2013-04-03T12:27:00Z">
              <w:tcPr>
                <w:tcW w:w="3084" w:type="dxa"/>
                <w:gridSpan w:val="2"/>
              </w:tcPr>
            </w:tcPrChange>
          </w:tcPr>
          <w:p w:rsidR="00E141B1" w:rsidRDefault="00B161FC">
            <w:pPr>
              <w:pStyle w:val="NoSpacing"/>
              <w:jc w:val="left"/>
              <w:rPr>
                <w:ins w:id="3709" w:author="Ed" w:date="2013-04-03T12:06:00Z"/>
              </w:rPr>
              <w:pPrChange w:id="3710" w:author="Ed" w:date="2013-04-03T12:08:00Z">
                <w:pPr>
                  <w:pStyle w:val="NoSpacing"/>
                </w:pPr>
              </w:pPrChange>
            </w:pPr>
            <w:ins w:id="3711" w:author="Ed" w:date="2013-04-03T12:06:00Z">
              <w:r>
                <w:t>Batteries</w:t>
              </w:r>
            </w:ins>
          </w:p>
        </w:tc>
        <w:tc>
          <w:tcPr>
            <w:tcW w:w="2879" w:type="dxa"/>
            <w:tcPrChange w:id="3712" w:author="Ed" w:date="2013-04-03T12:27:00Z">
              <w:tcPr>
                <w:tcW w:w="2879" w:type="dxa"/>
                <w:gridSpan w:val="2"/>
              </w:tcPr>
            </w:tcPrChange>
          </w:tcPr>
          <w:p w:rsidR="00E141B1" w:rsidRDefault="00B161FC">
            <w:pPr>
              <w:pStyle w:val="NoSpacing"/>
              <w:jc w:val="right"/>
              <w:rPr>
                <w:ins w:id="3713" w:author="Ed" w:date="2013-04-03T12:06:00Z"/>
                <w:rPrChange w:id="3714" w:author="Edward Venator" w:date="2013-04-11T09:12:00Z">
                  <w:rPr>
                    <w:ins w:id="3715" w:author="Ed" w:date="2013-04-03T12:06:00Z"/>
                    <w:b/>
                    <w:bCs/>
                    <w:sz w:val="28"/>
                  </w:rPr>
                </w:rPrChange>
              </w:rPr>
              <w:pPrChange w:id="3716" w:author="Ed" w:date="2013-04-03T12:27:00Z">
                <w:pPr>
                  <w:pStyle w:val="NoSpacing"/>
                  <w:pageBreakBefore/>
                </w:pPr>
              </w:pPrChange>
            </w:pPr>
            <w:ins w:id="3717" w:author="Ed" w:date="2013-04-03T12:08:00Z">
              <w:r>
                <w:t>$400</w:t>
              </w:r>
            </w:ins>
          </w:p>
        </w:tc>
      </w:tr>
      <w:tr w:rsidR="00B161FC" w:rsidTr="00CA19BC">
        <w:trPr>
          <w:ins w:id="3718" w:author="Ed" w:date="2013-04-03T11:53:00Z"/>
          <w:trPrChange w:id="3719" w:author="Ed" w:date="2013-04-03T12:27:00Z">
            <w:trPr>
              <w:gridAfter w:val="0"/>
            </w:trPr>
          </w:trPrChange>
        </w:trPr>
        <w:tc>
          <w:tcPr>
            <w:tcW w:w="4864" w:type="dxa"/>
            <w:tcPrChange w:id="3720" w:author="Ed" w:date="2013-04-03T12:27:00Z">
              <w:tcPr>
                <w:tcW w:w="3084" w:type="dxa"/>
                <w:gridSpan w:val="2"/>
              </w:tcPr>
            </w:tcPrChange>
          </w:tcPr>
          <w:p w:rsidR="00E141B1" w:rsidRDefault="00B161FC">
            <w:pPr>
              <w:pStyle w:val="NoSpacing"/>
              <w:jc w:val="left"/>
              <w:rPr>
                <w:ins w:id="3721" w:author="Ed" w:date="2013-04-03T11:53:00Z"/>
              </w:rPr>
              <w:pPrChange w:id="3722" w:author="Ed" w:date="2013-04-03T12:08:00Z">
                <w:pPr>
                  <w:ind w:left="0"/>
                </w:pPr>
              </w:pPrChange>
            </w:pPr>
            <w:ins w:id="3723" w:author="Ed" w:date="2013-04-03T11:54:00Z">
              <w:r>
                <w:t>Chassis Frame Materials</w:t>
              </w:r>
            </w:ins>
          </w:p>
        </w:tc>
        <w:tc>
          <w:tcPr>
            <w:tcW w:w="2879" w:type="dxa"/>
            <w:tcPrChange w:id="3724" w:author="Ed" w:date="2013-04-03T12:27:00Z">
              <w:tcPr>
                <w:tcW w:w="2879" w:type="dxa"/>
                <w:gridSpan w:val="2"/>
              </w:tcPr>
            </w:tcPrChange>
          </w:tcPr>
          <w:p w:rsidR="00E141B1" w:rsidRDefault="00B161FC">
            <w:pPr>
              <w:pStyle w:val="NoSpacing"/>
              <w:jc w:val="right"/>
              <w:rPr>
                <w:ins w:id="3725" w:author="Ed" w:date="2013-04-03T11:53:00Z"/>
                <w:rPrChange w:id="3726" w:author="Edward Venator" w:date="2013-04-11T09:12:00Z">
                  <w:rPr>
                    <w:ins w:id="3727" w:author="Ed" w:date="2013-04-03T11:53:00Z"/>
                    <w:b/>
                    <w:bCs/>
                    <w:sz w:val="28"/>
                  </w:rPr>
                </w:rPrChange>
              </w:rPr>
              <w:pPrChange w:id="3728" w:author="Ed" w:date="2013-04-03T12:27:00Z">
                <w:pPr>
                  <w:pageBreakBefore/>
                  <w:ind w:left="0"/>
                </w:pPr>
              </w:pPrChange>
            </w:pPr>
            <w:ins w:id="3729" w:author="Ed" w:date="2013-04-03T12:08:00Z">
              <w:r>
                <w:t>$1000</w:t>
              </w:r>
            </w:ins>
          </w:p>
        </w:tc>
      </w:tr>
      <w:tr w:rsidR="00B161FC" w:rsidTr="00CA19BC">
        <w:trPr>
          <w:ins w:id="3730" w:author="Ed" w:date="2013-04-03T11:53:00Z"/>
          <w:trPrChange w:id="3731" w:author="Ed" w:date="2013-04-03T12:27:00Z">
            <w:trPr>
              <w:gridAfter w:val="0"/>
            </w:trPr>
          </w:trPrChange>
        </w:trPr>
        <w:tc>
          <w:tcPr>
            <w:tcW w:w="4864" w:type="dxa"/>
            <w:tcPrChange w:id="3732" w:author="Ed" w:date="2013-04-03T12:27:00Z">
              <w:tcPr>
                <w:tcW w:w="3084" w:type="dxa"/>
                <w:gridSpan w:val="2"/>
              </w:tcPr>
            </w:tcPrChange>
          </w:tcPr>
          <w:p w:rsidR="00E141B1" w:rsidRDefault="00B161FC">
            <w:pPr>
              <w:pStyle w:val="NoSpacing"/>
              <w:jc w:val="left"/>
              <w:rPr>
                <w:ins w:id="3733" w:author="Ed" w:date="2013-04-03T11:53:00Z"/>
              </w:rPr>
              <w:pPrChange w:id="3734" w:author="Ed" w:date="2013-04-03T12:08:00Z">
                <w:pPr>
                  <w:ind w:left="0"/>
                </w:pPr>
              </w:pPrChange>
            </w:pPr>
            <w:ins w:id="3735" w:author="Ed" w:date="2013-04-03T11:54:00Z">
              <w:r>
                <w:t>LIDAR</w:t>
              </w:r>
            </w:ins>
          </w:p>
        </w:tc>
        <w:tc>
          <w:tcPr>
            <w:tcW w:w="2879" w:type="dxa"/>
            <w:tcPrChange w:id="3736" w:author="Ed" w:date="2013-04-03T12:27:00Z">
              <w:tcPr>
                <w:tcW w:w="2879" w:type="dxa"/>
                <w:gridSpan w:val="2"/>
              </w:tcPr>
            </w:tcPrChange>
          </w:tcPr>
          <w:p w:rsidR="00E141B1" w:rsidRDefault="00B161FC">
            <w:pPr>
              <w:pStyle w:val="NoSpacing"/>
              <w:jc w:val="right"/>
              <w:rPr>
                <w:ins w:id="3737" w:author="Ed" w:date="2013-04-03T11:53:00Z"/>
                <w:rPrChange w:id="3738" w:author="Edward Venator" w:date="2013-04-11T09:12:00Z">
                  <w:rPr>
                    <w:ins w:id="3739" w:author="Ed" w:date="2013-04-03T11:53:00Z"/>
                    <w:b/>
                    <w:bCs/>
                    <w:sz w:val="28"/>
                  </w:rPr>
                </w:rPrChange>
              </w:rPr>
              <w:pPrChange w:id="3740" w:author="Ed" w:date="2013-04-03T12:27:00Z">
                <w:pPr>
                  <w:pageBreakBefore/>
                  <w:ind w:left="0"/>
                </w:pPr>
              </w:pPrChange>
            </w:pPr>
            <w:ins w:id="3741" w:author="Ed" w:date="2013-04-03T12:08:00Z">
              <w:r>
                <w:t>$6000</w:t>
              </w:r>
            </w:ins>
          </w:p>
        </w:tc>
      </w:tr>
      <w:tr w:rsidR="00B161FC" w:rsidTr="00CA19BC">
        <w:trPr>
          <w:ins w:id="3742" w:author="Ed" w:date="2013-04-03T11:53:00Z"/>
          <w:trPrChange w:id="3743" w:author="Ed" w:date="2013-04-03T12:27:00Z">
            <w:trPr>
              <w:gridAfter w:val="0"/>
            </w:trPr>
          </w:trPrChange>
        </w:trPr>
        <w:tc>
          <w:tcPr>
            <w:tcW w:w="4864" w:type="dxa"/>
            <w:tcPrChange w:id="3744" w:author="Ed" w:date="2013-04-03T12:27:00Z">
              <w:tcPr>
                <w:tcW w:w="3084" w:type="dxa"/>
                <w:gridSpan w:val="2"/>
              </w:tcPr>
            </w:tcPrChange>
          </w:tcPr>
          <w:p w:rsidR="00E141B1" w:rsidRDefault="00B161FC">
            <w:pPr>
              <w:pStyle w:val="NoSpacing"/>
              <w:jc w:val="left"/>
              <w:rPr>
                <w:ins w:id="3745" w:author="Ed" w:date="2013-04-03T11:53:00Z"/>
              </w:rPr>
              <w:pPrChange w:id="3746" w:author="Ed" w:date="2013-04-03T12:08:00Z">
                <w:pPr>
                  <w:ind w:left="0"/>
                </w:pPr>
              </w:pPrChange>
            </w:pPr>
            <w:ins w:id="3747" w:author="Ed" w:date="2013-04-03T11:55:00Z">
              <w:r>
                <w:t>IRB-120/IRC5</w:t>
              </w:r>
            </w:ins>
          </w:p>
        </w:tc>
        <w:tc>
          <w:tcPr>
            <w:tcW w:w="2879" w:type="dxa"/>
            <w:tcPrChange w:id="3748" w:author="Ed" w:date="2013-04-03T12:27:00Z">
              <w:tcPr>
                <w:tcW w:w="2879" w:type="dxa"/>
                <w:gridSpan w:val="2"/>
              </w:tcPr>
            </w:tcPrChange>
          </w:tcPr>
          <w:p w:rsidR="00E141B1" w:rsidRDefault="00CA19BC">
            <w:pPr>
              <w:pStyle w:val="NoSpacing"/>
              <w:jc w:val="right"/>
              <w:rPr>
                <w:ins w:id="3749" w:author="Ed" w:date="2013-04-03T11:53:00Z"/>
                <w:rPrChange w:id="3750" w:author="Edward Venator" w:date="2013-04-11T09:12:00Z">
                  <w:rPr>
                    <w:ins w:id="3751" w:author="Ed" w:date="2013-04-03T11:53:00Z"/>
                    <w:b/>
                    <w:bCs/>
                    <w:sz w:val="28"/>
                  </w:rPr>
                </w:rPrChange>
              </w:rPr>
              <w:pPrChange w:id="3752" w:author="Ed" w:date="2013-04-08T10:12:00Z">
                <w:pPr>
                  <w:pageBreakBefore/>
                  <w:ind w:left="0"/>
                </w:pPr>
              </w:pPrChange>
            </w:pPr>
            <w:ins w:id="3753" w:author="Ed" w:date="2013-04-03T12:27:00Z">
              <w:r>
                <w:t>$</w:t>
              </w:r>
            </w:ins>
            <w:del w:id="3754" w:author="Ed" w:date="2013-04-11T09:12:00Z">
              <w:r>
                <w:delText>15000</w:delText>
              </w:r>
            </w:del>
            <w:ins w:id="3755" w:author="Ed" w:date="2013-04-08T10:12:00Z">
              <w:r w:rsidR="00C20FDF">
                <w:t>23</w:t>
              </w:r>
            </w:ins>
            <w:commentRangeStart w:id="3756"/>
            <w:ins w:id="3757" w:author="Ed" w:date="2013-04-03T12:27:00Z">
              <w:r>
                <w:t>000</w:t>
              </w:r>
            </w:ins>
            <w:commentRangeEnd w:id="3756"/>
            <w:ins w:id="3758" w:author="Ed" w:date="2013-04-03T12:28:00Z">
              <w:r w:rsidR="00835419">
                <w:rPr>
                  <w:rStyle w:val="CommentReference"/>
                </w:rPr>
                <w:commentReference w:id="3756"/>
              </w:r>
            </w:ins>
          </w:p>
        </w:tc>
      </w:tr>
      <w:tr w:rsidR="00B161FC" w:rsidTr="00CA19BC">
        <w:trPr>
          <w:ins w:id="3759" w:author="Ed" w:date="2013-04-03T11:53:00Z"/>
          <w:trPrChange w:id="3760" w:author="Ed" w:date="2013-04-03T12:27:00Z">
            <w:trPr>
              <w:gridAfter w:val="0"/>
            </w:trPr>
          </w:trPrChange>
        </w:trPr>
        <w:tc>
          <w:tcPr>
            <w:tcW w:w="4864" w:type="dxa"/>
            <w:tcPrChange w:id="3761" w:author="Ed" w:date="2013-04-03T12:27:00Z">
              <w:tcPr>
                <w:tcW w:w="3084" w:type="dxa"/>
                <w:gridSpan w:val="2"/>
              </w:tcPr>
            </w:tcPrChange>
          </w:tcPr>
          <w:p w:rsidR="00E141B1" w:rsidRDefault="00B161FC">
            <w:pPr>
              <w:pStyle w:val="NoSpacing"/>
              <w:jc w:val="left"/>
              <w:rPr>
                <w:ins w:id="3762" w:author="Ed" w:date="2013-04-03T11:59:00Z"/>
              </w:rPr>
              <w:pPrChange w:id="3763" w:author="Ed" w:date="2013-04-03T12:08:00Z">
                <w:pPr>
                  <w:ind w:left="0"/>
                </w:pPr>
              </w:pPrChange>
            </w:pPr>
            <w:ins w:id="3764" w:author="Ed" w:date="2013-04-03T11:55:00Z">
              <w:r>
                <w:t>cRIO 907</w:t>
              </w:r>
            </w:ins>
            <w:ins w:id="3765" w:author="Ed" w:date="2013-04-03T11:59:00Z">
              <w:r>
                <w:t>4</w:t>
              </w:r>
            </w:ins>
          </w:p>
          <w:p w:rsidR="00E141B1" w:rsidRDefault="00B161FC">
            <w:pPr>
              <w:pStyle w:val="NoSpacing"/>
              <w:jc w:val="left"/>
              <w:rPr>
                <w:ins w:id="3766" w:author="Ed" w:date="2013-04-03T11:59:00Z"/>
              </w:rPr>
              <w:pPrChange w:id="3767" w:author="Ed" w:date="2013-04-03T12:08:00Z">
                <w:pPr>
                  <w:ind w:left="0"/>
                </w:pPr>
              </w:pPrChange>
            </w:pPr>
            <w:ins w:id="3768" w:author="Ed" w:date="2013-04-03T11:55:00Z">
              <w:r>
                <w:t>+ 9</w:t>
              </w:r>
            </w:ins>
            <w:ins w:id="3769" w:author="Ed" w:date="2013-04-03T11:56:00Z">
              <w:r>
                <w:t>4</w:t>
              </w:r>
            </w:ins>
            <w:ins w:id="3770" w:author="Ed" w:date="2013-04-03T11:58:00Z">
              <w:r>
                <w:t>0</w:t>
              </w:r>
            </w:ins>
            <w:ins w:id="3771" w:author="Ed" w:date="2013-04-03T11:55:00Z">
              <w:r>
                <w:t>3 DIO module</w:t>
              </w:r>
            </w:ins>
          </w:p>
          <w:p w:rsidR="00E141B1" w:rsidRDefault="00B161FC">
            <w:pPr>
              <w:pStyle w:val="NoSpacing"/>
              <w:jc w:val="left"/>
              <w:rPr>
                <w:ins w:id="3772" w:author="Ed" w:date="2013-04-03T11:59:00Z"/>
              </w:rPr>
              <w:pPrChange w:id="3773" w:author="Ed" w:date="2013-04-03T12:08:00Z">
                <w:pPr>
                  <w:ind w:left="0"/>
                </w:pPr>
              </w:pPrChange>
            </w:pPr>
            <w:ins w:id="3774" w:author="Ed" w:date="2013-04-03T11:59:00Z">
              <w:r>
                <w:t>+9401 DIO module</w:t>
              </w:r>
            </w:ins>
          </w:p>
          <w:p w:rsidR="00E141B1" w:rsidRDefault="00B161FC">
            <w:pPr>
              <w:pStyle w:val="NoSpacing"/>
              <w:jc w:val="left"/>
              <w:rPr>
                <w:ins w:id="3775" w:author="Ed" w:date="2013-04-03T11:53:00Z"/>
              </w:rPr>
              <w:pPrChange w:id="3776" w:author="Ed" w:date="2013-04-03T12:08:00Z">
                <w:pPr>
                  <w:ind w:left="0"/>
                </w:pPr>
              </w:pPrChange>
            </w:pPr>
            <w:ins w:id="3777" w:author="Ed" w:date="2013-04-03T11:59:00Z">
              <w:r>
                <w:t>+</w:t>
              </w:r>
            </w:ins>
            <w:ins w:id="3778" w:author="Ed" w:date="2013-04-03T11:55:00Z">
              <w:r>
                <w:t xml:space="preserve"> </w:t>
              </w:r>
            </w:ins>
            <w:ins w:id="3779" w:author="Ed" w:date="2013-04-03T11:56:00Z">
              <w:r>
                <w:t xml:space="preserve">9201 analog input module, </w:t>
              </w:r>
            </w:ins>
          </w:p>
        </w:tc>
        <w:tc>
          <w:tcPr>
            <w:tcW w:w="2879" w:type="dxa"/>
            <w:tcPrChange w:id="3780" w:author="Ed" w:date="2013-04-03T12:27:00Z">
              <w:tcPr>
                <w:tcW w:w="2879" w:type="dxa"/>
                <w:gridSpan w:val="2"/>
              </w:tcPr>
            </w:tcPrChange>
          </w:tcPr>
          <w:p w:rsidR="00E141B1" w:rsidRDefault="00B161FC">
            <w:pPr>
              <w:pStyle w:val="NoSpacing"/>
              <w:jc w:val="right"/>
              <w:rPr>
                <w:ins w:id="3781" w:author="Ed" w:date="2013-04-03T11:53:00Z"/>
                <w:rPrChange w:id="3782" w:author="Edward Venator" w:date="2013-04-11T09:12:00Z">
                  <w:rPr>
                    <w:ins w:id="3783" w:author="Ed" w:date="2013-04-03T11:53:00Z"/>
                    <w:b/>
                    <w:bCs/>
                    <w:sz w:val="28"/>
                  </w:rPr>
                </w:rPrChange>
              </w:rPr>
              <w:pPrChange w:id="3784" w:author="Ed" w:date="2013-04-03T12:27:00Z">
                <w:pPr>
                  <w:pageBreakBefore/>
                  <w:ind w:left="0"/>
                </w:pPr>
              </w:pPrChange>
            </w:pPr>
            <w:ins w:id="3785" w:author="Ed" w:date="2013-04-03T12:10:00Z">
              <w:r>
                <w:t>$4150</w:t>
              </w:r>
            </w:ins>
          </w:p>
        </w:tc>
      </w:tr>
      <w:tr w:rsidR="00B161FC" w:rsidTr="00CA19BC">
        <w:trPr>
          <w:ins w:id="3786" w:author="Ed" w:date="2013-04-03T11:53:00Z"/>
          <w:trPrChange w:id="3787" w:author="Ed" w:date="2013-04-03T12:27:00Z">
            <w:trPr>
              <w:gridAfter w:val="0"/>
            </w:trPr>
          </w:trPrChange>
        </w:trPr>
        <w:tc>
          <w:tcPr>
            <w:tcW w:w="4864" w:type="dxa"/>
            <w:tcPrChange w:id="3788" w:author="Ed" w:date="2013-04-03T12:27:00Z">
              <w:tcPr>
                <w:tcW w:w="3084" w:type="dxa"/>
                <w:gridSpan w:val="2"/>
              </w:tcPr>
            </w:tcPrChange>
          </w:tcPr>
          <w:p w:rsidR="00E141B1" w:rsidRDefault="00B161FC">
            <w:pPr>
              <w:pStyle w:val="NoSpacing"/>
              <w:jc w:val="left"/>
              <w:rPr>
                <w:ins w:id="3789" w:author="Ed" w:date="2013-04-03T11:53:00Z"/>
              </w:rPr>
              <w:pPrChange w:id="3790" w:author="Ed" w:date="2013-04-03T12:08:00Z">
                <w:pPr>
                  <w:ind w:left="0"/>
                </w:pPr>
              </w:pPrChange>
            </w:pPr>
            <w:ins w:id="3791" w:author="Ed" w:date="2013-04-03T12:01:00Z">
              <w:r>
                <w:t>PC</w:t>
              </w:r>
            </w:ins>
          </w:p>
        </w:tc>
        <w:tc>
          <w:tcPr>
            <w:tcW w:w="2879" w:type="dxa"/>
            <w:tcPrChange w:id="3792" w:author="Ed" w:date="2013-04-03T12:27:00Z">
              <w:tcPr>
                <w:tcW w:w="2879" w:type="dxa"/>
                <w:gridSpan w:val="2"/>
              </w:tcPr>
            </w:tcPrChange>
          </w:tcPr>
          <w:p w:rsidR="00E141B1" w:rsidRDefault="00B161FC">
            <w:pPr>
              <w:pStyle w:val="NoSpacing"/>
              <w:jc w:val="right"/>
              <w:rPr>
                <w:ins w:id="3793" w:author="Ed" w:date="2013-04-03T11:53:00Z"/>
                <w:rPrChange w:id="3794" w:author="Edward Venator" w:date="2013-04-11T09:12:00Z">
                  <w:rPr>
                    <w:ins w:id="3795" w:author="Ed" w:date="2013-04-03T11:53:00Z"/>
                    <w:b/>
                    <w:bCs/>
                    <w:sz w:val="28"/>
                  </w:rPr>
                </w:rPrChange>
              </w:rPr>
              <w:pPrChange w:id="3796" w:author="Ed" w:date="2013-04-03T12:27:00Z">
                <w:pPr>
                  <w:pageBreakBefore/>
                  <w:ind w:left="0"/>
                </w:pPr>
              </w:pPrChange>
            </w:pPr>
            <w:ins w:id="3797" w:author="Ed" w:date="2013-04-03T12:10:00Z">
              <w:r>
                <w:t>$550</w:t>
              </w:r>
            </w:ins>
          </w:p>
        </w:tc>
      </w:tr>
      <w:tr w:rsidR="00B161FC" w:rsidTr="00CA19BC">
        <w:trPr>
          <w:ins w:id="3798" w:author="Ed" w:date="2013-04-03T11:53:00Z"/>
          <w:trPrChange w:id="3799" w:author="Ed" w:date="2013-04-03T12:27:00Z">
            <w:trPr>
              <w:gridAfter w:val="0"/>
            </w:trPr>
          </w:trPrChange>
        </w:trPr>
        <w:tc>
          <w:tcPr>
            <w:tcW w:w="4864" w:type="dxa"/>
            <w:tcPrChange w:id="3800" w:author="Ed" w:date="2013-04-03T12:27:00Z">
              <w:tcPr>
                <w:tcW w:w="3084" w:type="dxa"/>
                <w:gridSpan w:val="2"/>
              </w:tcPr>
            </w:tcPrChange>
          </w:tcPr>
          <w:p w:rsidR="00E141B1" w:rsidRDefault="00B161FC">
            <w:pPr>
              <w:pStyle w:val="NoSpacing"/>
              <w:jc w:val="left"/>
              <w:rPr>
                <w:ins w:id="3801" w:author="Ed" w:date="2013-04-03T11:53:00Z"/>
              </w:rPr>
              <w:pPrChange w:id="3802" w:author="Ed" w:date="2013-04-03T12:08:00Z">
                <w:pPr>
                  <w:ind w:left="0"/>
                </w:pPr>
              </w:pPrChange>
            </w:pPr>
            <w:ins w:id="3803" w:author="Ed" w:date="2013-04-03T12:01:00Z">
              <w:r>
                <w:t>Kinect</w:t>
              </w:r>
            </w:ins>
          </w:p>
        </w:tc>
        <w:tc>
          <w:tcPr>
            <w:tcW w:w="2879" w:type="dxa"/>
            <w:tcPrChange w:id="3804" w:author="Ed" w:date="2013-04-03T12:27:00Z">
              <w:tcPr>
                <w:tcW w:w="2879" w:type="dxa"/>
                <w:gridSpan w:val="2"/>
              </w:tcPr>
            </w:tcPrChange>
          </w:tcPr>
          <w:p w:rsidR="00E141B1" w:rsidRDefault="00B161FC">
            <w:pPr>
              <w:pStyle w:val="NoSpacing"/>
              <w:jc w:val="right"/>
              <w:rPr>
                <w:ins w:id="3805" w:author="Ed" w:date="2013-04-03T11:53:00Z"/>
                <w:rPrChange w:id="3806" w:author="Edward Venator" w:date="2013-04-11T09:12:00Z">
                  <w:rPr>
                    <w:ins w:id="3807" w:author="Ed" w:date="2013-04-03T11:53:00Z"/>
                    <w:b/>
                    <w:bCs/>
                    <w:sz w:val="28"/>
                  </w:rPr>
                </w:rPrChange>
              </w:rPr>
              <w:pPrChange w:id="3808" w:author="Ed" w:date="2013-04-03T12:27:00Z">
                <w:pPr>
                  <w:pageBreakBefore/>
                  <w:ind w:left="0"/>
                </w:pPr>
              </w:pPrChange>
            </w:pPr>
            <w:ins w:id="3809" w:author="Ed" w:date="2013-04-03T12:10:00Z">
              <w:r>
                <w:t>$</w:t>
              </w:r>
            </w:ins>
            <w:ins w:id="3810" w:author="Ed" w:date="2013-04-03T12:11:00Z">
              <w:r>
                <w:t>150</w:t>
              </w:r>
            </w:ins>
          </w:p>
        </w:tc>
      </w:tr>
      <w:tr w:rsidR="00B161FC" w:rsidTr="00CA19BC">
        <w:trPr>
          <w:ins w:id="3811" w:author="Ed" w:date="2013-04-03T11:53:00Z"/>
          <w:trPrChange w:id="3812" w:author="Ed" w:date="2013-04-03T12:27:00Z">
            <w:trPr>
              <w:gridAfter w:val="0"/>
            </w:trPr>
          </w:trPrChange>
        </w:trPr>
        <w:tc>
          <w:tcPr>
            <w:tcW w:w="4864" w:type="dxa"/>
            <w:tcPrChange w:id="3813" w:author="Ed" w:date="2013-04-03T12:27:00Z">
              <w:tcPr>
                <w:tcW w:w="3084" w:type="dxa"/>
                <w:gridSpan w:val="2"/>
              </w:tcPr>
            </w:tcPrChange>
          </w:tcPr>
          <w:p w:rsidR="00E141B1" w:rsidRDefault="00B161FC">
            <w:pPr>
              <w:pStyle w:val="NoSpacing"/>
              <w:jc w:val="left"/>
              <w:rPr>
                <w:ins w:id="3814" w:author="Ed" w:date="2013-04-03T11:53:00Z"/>
              </w:rPr>
              <w:pPrChange w:id="3815" w:author="Ed" w:date="2013-04-03T12:08:00Z">
                <w:pPr>
                  <w:ind w:left="0"/>
                </w:pPr>
              </w:pPrChange>
            </w:pPr>
            <w:proofErr w:type="spellStart"/>
            <w:ins w:id="3816" w:author="Ed" w:date="2013-04-03T12:02:00Z">
              <w:r>
                <w:t>Grayhill</w:t>
              </w:r>
              <w:proofErr w:type="spellEnd"/>
              <w:r>
                <w:t xml:space="preserve"> Encoder (4)</w:t>
              </w:r>
            </w:ins>
          </w:p>
        </w:tc>
        <w:tc>
          <w:tcPr>
            <w:tcW w:w="2879" w:type="dxa"/>
            <w:tcPrChange w:id="3817" w:author="Ed" w:date="2013-04-03T12:27:00Z">
              <w:tcPr>
                <w:tcW w:w="2879" w:type="dxa"/>
                <w:gridSpan w:val="2"/>
              </w:tcPr>
            </w:tcPrChange>
          </w:tcPr>
          <w:p w:rsidR="00E141B1" w:rsidRDefault="00B161FC">
            <w:pPr>
              <w:pStyle w:val="NoSpacing"/>
              <w:jc w:val="right"/>
              <w:rPr>
                <w:ins w:id="3818" w:author="Ed" w:date="2013-04-03T11:53:00Z"/>
                <w:rPrChange w:id="3819" w:author="Edward Venator" w:date="2013-04-11T09:12:00Z">
                  <w:rPr>
                    <w:ins w:id="3820" w:author="Ed" w:date="2013-04-03T11:53:00Z"/>
                    <w:b/>
                    <w:bCs/>
                    <w:sz w:val="28"/>
                  </w:rPr>
                </w:rPrChange>
              </w:rPr>
              <w:pPrChange w:id="3821" w:author="Ed" w:date="2013-04-03T12:27:00Z">
                <w:pPr>
                  <w:pageBreakBefore/>
                  <w:ind w:left="0"/>
                </w:pPr>
              </w:pPrChange>
            </w:pPr>
            <w:ins w:id="3822" w:author="Ed" w:date="2013-04-03T12:12:00Z">
              <w:r>
                <w:t>$320</w:t>
              </w:r>
            </w:ins>
          </w:p>
        </w:tc>
      </w:tr>
      <w:tr w:rsidR="00B161FC" w:rsidTr="00CA19BC">
        <w:trPr>
          <w:ins w:id="3823" w:author="Ed" w:date="2013-04-03T12:04:00Z"/>
          <w:trPrChange w:id="3824" w:author="Ed" w:date="2013-04-03T12:27:00Z">
            <w:trPr>
              <w:gridAfter w:val="0"/>
            </w:trPr>
          </w:trPrChange>
        </w:trPr>
        <w:tc>
          <w:tcPr>
            <w:tcW w:w="4864" w:type="dxa"/>
            <w:tcPrChange w:id="3825" w:author="Ed" w:date="2013-04-03T12:27:00Z">
              <w:tcPr>
                <w:tcW w:w="3084" w:type="dxa"/>
                <w:gridSpan w:val="2"/>
              </w:tcPr>
            </w:tcPrChange>
          </w:tcPr>
          <w:p w:rsidR="00E141B1" w:rsidRDefault="00B161FC">
            <w:pPr>
              <w:pStyle w:val="NoSpacing"/>
              <w:jc w:val="left"/>
              <w:rPr>
                <w:ins w:id="3826" w:author="Ed" w:date="2013-04-03T12:04:00Z"/>
              </w:rPr>
              <w:pPrChange w:id="3827" w:author="Ed" w:date="2013-04-03T12:08:00Z">
                <w:pPr>
                  <w:pStyle w:val="NoSpacing"/>
                </w:pPr>
              </w:pPrChange>
            </w:pPr>
            <w:ins w:id="3828" w:author="Ed" w:date="2013-04-03T12:04:00Z">
              <w:r>
                <w:t>13.8 v Regulator</w:t>
              </w:r>
            </w:ins>
          </w:p>
        </w:tc>
        <w:tc>
          <w:tcPr>
            <w:tcW w:w="2879" w:type="dxa"/>
            <w:tcPrChange w:id="3829" w:author="Ed" w:date="2013-04-03T12:27:00Z">
              <w:tcPr>
                <w:tcW w:w="2879" w:type="dxa"/>
                <w:gridSpan w:val="2"/>
              </w:tcPr>
            </w:tcPrChange>
          </w:tcPr>
          <w:p w:rsidR="00E141B1" w:rsidRDefault="006349D4">
            <w:pPr>
              <w:pStyle w:val="NoSpacing"/>
              <w:jc w:val="right"/>
              <w:rPr>
                <w:ins w:id="3830" w:author="Ed" w:date="2013-04-03T12:04:00Z"/>
                <w:rPrChange w:id="3831" w:author="Edward Venator" w:date="2013-04-11T09:12:00Z">
                  <w:rPr>
                    <w:ins w:id="3832" w:author="Ed" w:date="2013-04-03T12:04:00Z"/>
                    <w:b/>
                    <w:bCs/>
                    <w:sz w:val="28"/>
                  </w:rPr>
                </w:rPrChange>
              </w:rPr>
              <w:pPrChange w:id="3833" w:author="Ed" w:date="2013-04-03T12:27:00Z">
                <w:pPr>
                  <w:pStyle w:val="NoSpacing"/>
                  <w:pageBreakBefore/>
                </w:pPr>
              </w:pPrChange>
            </w:pPr>
            <w:ins w:id="3834" w:author="Ed" w:date="2013-04-03T12:13:00Z">
              <w:r>
                <w:t>$81</w:t>
              </w:r>
            </w:ins>
          </w:p>
        </w:tc>
      </w:tr>
      <w:tr w:rsidR="00B161FC" w:rsidTr="00CA19BC">
        <w:trPr>
          <w:ins w:id="3835" w:author="Ed" w:date="2013-04-03T12:04:00Z"/>
          <w:trPrChange w:id="3836" w:author="Ed" w:date="2013-04-03T12:27:00Z">
            <w:trPr>
              <w:gridAfter w:val="0"/>
            </w:trPr>
          </w:trPrChange>
        </w:trPr>
        <w:tc>
          <w:tcPr>
            <w:tcW w:w="4864" w:type="dxa"/>
            <w:tcPrChange w:id="3837" w:author="Ed" w:date="2013-04-03T12:27:00Z">
              <w:tcPr>
                <w:tcW w:w="3084" w:type="dxa"/>
                <w:gridSpan w:val="2"/>
              </w:tcPr>
            </w:tcPrChange>
          </w:tcPr>
          <w:p w:rsidR="00E141B1" w:rsidRDefault="00B161FC">
            <w:pPr>
              <w:pStyle w:val="NoSpacing"/>
              <w:jc w:val="left"/>
              <w:rPr>
                <w:ins w:id="3838" w:author="Ed" w:date="2013-04-03T12:04:00Z"/>
              </w:rPr>
              <w:pPrChange w:id="3839" w:author="Ed" w:date="2013-04-03T12:08:00Z">
                <w:pPr>
                  <w:pStyle w:val="NoSpacing"/>
                </w:pPr>
              </w:pPrChange>
            </w:pPr>
            <w:ins w:id="3840" w:author="Ed" w:date="2013-04-03T12:05:00Z">
              <w:r>
                <w:t>I/O Breakout Board</w:t>
              </w:r>
            </w:ins>
          </w:p>
        </w:tc>
        <w:tc>
          <w:tcPr>
            <w:tcW w:w="2879" w:type="dxa"/>
            <w:tcPrChange w:id="3841" w:author="Ed" w:date="2013-04-03T12:27:00Z">
              <w:tcPr>
                <w:tcW w:w="2879" w:type="dxa"/>
                <w:gridSpan w:val="2"/>
              </w:tcPr>
            </w:tcPrChange>
          </w:tcPr>
          <w:p w:rsidR="00E141B1" w:rsidRDefault="006349D4">
            <w:pPr>
              <w:pStyle w:val="NoSpacing"/>
              <w:jc w:val="right"/>
              <w:rPr>
                <w:ins w:id="3842" w:author="Ed" w:date="2013-04-03T12:04:00Z"/>
                <w:rPrChange w:id="3843" w:author="Edward Venator" w:date="2013-04-11T09:12:00Z">
                  <w:rPr>
                    <w:ins w:id="3844" w:author="Ed" w:date="2013-04-03T12:04:00Z"/>
                    <w:b/>
                    <w:bCs/>
                    <w:sz w:val="28"/>
                  </w:rPr>
                </w:rPrChange>
              </w:rPr>
              <w:pPrChange w:id="3845" w:author="Ed" w:date="2013-04-03T12:27:00Z">
                <w:pPr>
                  <w:pStyle w:val="NoSpacing"/>
                  <w:pageBreakBefore/>
                </w:pPr>
              </w:pPrChange>
            </w:pPr>
            <w:ins w:id="3846" w:author="Ed" w:date="2013-04-03T12:13:00Z">
              <w:r>
                <w:t>$</w:t>
              </w:r>
            </w:ins>
            <w:ins w:id="3847" w:author="Ed" w:date="2013-04-03T12:15:00Z">
              <w:r>
                <w:t>45</w:t>
              </w:r>
            </w:ins>
          </w:p>
        </w:tc>
      </w:tr>
      <w:tr w:rsidR="00B161FC" w:rsidTr="00CA19BC">
        <w:trPr>
          <w:ins w:id="3848" w:author="Ed" w:date="2013-04-03T12:05:00Z"/>
          <w:trPrChange w:id="3849" w:author="Ed" w:date="2013-04-03T12:27:00Z">
            <w:trPr>
              <w:gridAfter w:val="0"/>
            </w:trPr>
          </w:trPrChange>
        </w:trPr>
        <w:tc>
          <w:tcPr>
            <w:tcW w:w="4864" w:type="dxa"/>
            <w:tcPrChange w:id="3850" w:author="Ed" w:date="2013-04-03T12:27:00Z">
              <w:tcPr>
                <w:tcW w:w="3084" w:type="dxa"/>
                <w:gridSpan w:val="2"/>
              </w:tcPr>
            </w:tcPrChange>
          </w:tcPr>
          <w:p w:rsidR="00E141B1" w:rsidRDefault="00B161FC">
            <w:pPr>
              <w:pStyle w:val="NoSpacing"/>
              <w:jc w:val="left"/>
              <w:rPr>
                <w:ins w:id="3851" w:author="Ed" w:date="2013-04-03T12:05:00Z"/>
              </w:rPr>
              <w:pPrChange w:id="3852" w:author="Ed" w:date="2013-04-03T12:08:00Z">
                <w:pPr>
                  <w:pStyle w:val="NoSpacing"/>
                </w:pPr>
              </w:pPrChange>
            </w:pPr>
            <w:ins w:id="3853" w:author="Ed" w:date="2013-04-03T12:05:00Z">
              <w:r>
                <w:t>Emergency Stop System</w:t>
              </w:r>
            </w:ins>
          </w:p>
        </w:tc>
        <w:tc>
          <w:tcPr>
            <w:tcW w:w="2879" w:type="dxa"/>
            <w:tcPrChange w:id="3854" w:author="Ed" w:date="2013-04-03T12:27:00Z">
              <w:tcPr>
                <w:tcW w:w="2879" w:type="dxa"/>
                <w:gridSpan w:val="2"/>
              </w:tcPr>
            </w:tcPrChange>
          </w:tcPr>
          <w:p w:rsidR="00E141B1" w:rsidRDefault="006349D4">
            <w:pPr>
              <w:pStyle w:val="NoSpacing"/>
              <w:jc w:val="right"/>
              <w:rPr>
                <w:ins w:id="3855" w:author="Ed" w:date="2013-04-03T12:05:00Z"/>
                <w:rPrChange w:id="3856" w:author="Edward Venator" w:date="2013-04-11T09:12:00Z">
                  <w:rPr>
                    <w:ins w:id="3857" w:author="Ed" w:date="2013-04-03T12:05:00Z"/>
                    <w:b/>
                    <w:bCs/>
                    <w:sz w:val="28"/>
                  </w:rPr>
                </w:rPrChange>
              </w:rPr>
              <w:pPrChange w:id="3858" w:author="Ed" w:date="2013-04-03T12:27:00Z">
                <w:pPr>
                  <w:pStyle w:val="NoSpacing"/>
                  <w:pageBreakBefore/>
                </w:pPr>
              </w:pPrChange>
            </w:pPr>
            <w:ins w:id="3859" w:author="Ed" w:date="2013-04-03T12:13:00Z">
              <w:r>
                <w:t>$</w:t>
              </w:r>
            </w:ins>
            <w:ins w:id="3860" w:author="Ed" w:date="2013-04-03T12:26:00Z">
              <w:r w:rsidR="00523298">
                <w:t>160</w:t>
              </w:r>
            </w:ins>
          </w:p>
        </w:tc>
      </w:tr>
      <w:tr w:rsidR="00B161FC" w:rsidTr="00CA19BC">
        <w:trPr>
          <w:ins w:id="3861" w:author="Ed" w:date="2013-04-03T12:05:00Z"/>
          <w:trPrChange w:id="3862" w:author="Ed" w:date="2013-04-03T12:27:00Z">
            <w:trPr>
              <w:gridAfter w:val="0"/>
            </w:trPr>
          </w:trPrChange>
        </w:trPr>
        <w:tc>
          <w:tcPr>
            <w:tcW w:w="4864" w:type="dxa"/>
            <w:tcPrChange w:id="3863" w:author="Ed" w:date="2013-04-03T12:27:00Z">
              <w:tcPr>
                <w:tcW w:w="3084" w:type="dxa"/>
                <w:gridSpan w:val="2"/>
              </w:tcPr>
            </w:tcPrChange>
          </w:tcPr>
          <w:p w:rsidR="00E141B1" w:rsidRDefault="00B161FC">
            <w:pPr>
              <w:pStyle w:val="NoSpacing"/>
              <w:jc w:val="left"/>
              <w:rPr>
                <w:ins w:id="3864" w:author="Ed" w:date="2013-04-03T12:05:00Z"/>
              </w:rPr>
              <w:pPrChange w:id="3865" w:author="Ed" w:date="2013-04-03T12:08:00Z">
                <w:pPr>
                  <w:pStyle w:val="NoSpacing"/>
                </w:pPr>
              </w:pPrChange>
            </w:pPr>
            <w:ins w:id="3866" w:author="Ed" w:date="2013-04-03T12:05:00Z">
              <w:r>
                <w:t>AC Inverter</w:t>
              </w:r>
            </w:ins>
          </w:p>
        </w:tc>
        <w:tc>
          <w:tcPr>
            <w:tcW w:w="2879" w:type="dxa"/>
            <w:tcPrChange w:id="3867" w:author="Ed" w:date="2013-04-03T12:27:00Z">
              <w:tcPr>
                <w:tcW w:w="2879" w:type="dxa"/>
                <w:gridSpan w:val="2"/>
              </w:tcPr>
            </w:tcPrChange>
          </w:tcPr>
          <w:p w:rsidR="00E141B1" w:rsidRDefault="006349D4">
            <w:pPr>
              <w:pStyle w:val="NoSpacing"/>
              <w:jc w:val="right"/>
              <w:rPr>
                <w:ins w:id="3868" w:author="Ed" w:date="2013-04-03T12:05:00Z"/>
                <w:rPrChange w:id="3869" w:author="Edward Venator" w:date="2013-04-11T09:12:00Z">
                  <w:rPr>
                    <w:ins w:id="3870" w:author="Ed" w:date="2013-04-03T12:05:00Z"/>
                    <w:b/>
                    <w:bCs/>
                    <w:sz w:val="28"/>
                  </w:rPr>
                </w:rPrChange>
              </w:rPr>
              <w:pPrChange w:id="3871" w:author="Ed" w:date="2013-04-03T12:27:00Z">
                <w:pPr>
                  <w:pStyle w:val="NoSpacing"/>
                  <w:pageBreakBefore/>
                </w:pPr>
              </w:pPrChange>
            </w:pPr>
            <w:ins w:id="3872" w:author="Ed" w:date="2013-04-03T12:18:00Z">
              <w:r>
                <w:t>$322</w:t>
              </w:r>
            </w:ins>
          </w:p>
        </w:tc>
      </w:tr>
      <w:tr w:rsidR="00B161FC" w:rsidTr="00CA19BC">
        <w:trPr>
          <w:ins w:id="3873" w:author="Ed" w:date="2013-04-03T12:05:00Z"/>
          <w:trPrChange w:id="3874" w:author="Ed" w:date="2013-04-03T12:27:00Z">
            <w:trPr>
              <w:gridAfter w:val="0"/>
            </w:trPr>
          </w:trPrChange>
        </w:trPr>
        <w:tc>
          <w:tcPr>
            <w:tcW w:w="4864" w:type="dxa"/>
            <w:tcPrChange w:id="3875" w:author="Ed" w:date="2013-04-03T12:27:00Z">
              <w:tcPr>
                <w:tcW w:w="3084" w:type="dxa"/>
                <w:gridSpan w:val="2"/>
              </w:tcPr>
            </w:tcPrChange>
          </w:tcPr>
          <w:p w:rsidR="00E141B1" w:rsidRDefault="00B161FC">
            <w:pPr>
              <w:pStyle w:val="NoSpacing"/>
              <w:jc w:val="left"/>
              <w:rPr>
                <w:ins w:id="3876" w:author="Ed" w:date="2013-04-03T12:05:00Z"/>
              </w:rPr>
              <w:pPrChange w:id="3877" w:author="Ed" w:date="2013-04-03T12:08:00Z">
                <w:pPr>
                  <w:pStyle w:val="NoSpacing"/>
                </w:pPr>
              </w:pPrChange>
            </w:pPr>
            <w:proofErr w:type="spellStart"/>
            <w:ins w:id="3878" w:author="Ed" w:date="2013-04-03T12:05:00Z">
              <w:r>
                <w:t>Sabertooth</w:t>
              </w:r>
              <w:proofErr w:type="spellEnd"/>
              <w:r>
                <w:t xml:space="preserve"> 2x50</w:t>
              </w:r>
            </w:ins>
          </w:p>
        </w:tc>
        <w:tc>
          <w:tcPr>
            <w:tcW w:w="2879" w:type="dxa"/>
            <w:tcPrChange w:id="3879" w:author="Ed" w:date="2013-04-03T12:27:00Z">
              <w:tcPr>
                <w:tcW w:w="2879" w:type="dxa"/>
                <w:gridSpan w:val="2"/>
              </w:tcPr>
            </w:tcPrChange>
          </w:tcPr>
          <w:p w:rsidR="00E141B1" w:rsidRDefault="006349D4">
            <w:pPr>
              <w:pStyle w:val="NoSpacing"/>
              <w:jc w:val="right"/>
              <w:rPr>
                <w:ins w:id="3880" w:author="Ed" w:date="2013-04-03T12:05:00Z"/>
                <w:rPrChange w:id="3881" w:author="Edward Venator" w:date="2013-04-11T09:12:00Z">
                  <w:rPr>
                    <w:ins w:id="3882" w:author="Ed" w:date="2013-04-03T12:05:00Z"/>
                    <w:b/>
                    <w:bCs/>
                    <w:sz w:val="28"/>
                  </w:rPr>
                </w:rPrChange>
              </w:rPr>
              <w:pPrChange w:id="3883" w:author="Ed" w:date="2013-04-03T12:27:00Z">
                <w:pPr>
                  <w:pStyle w:val="NoSpacing"/>
                  <w:pageBreakBefore/>
                </w:pPr>
              </w:pPrChange>
            </w:pPr>
            <w:ins w:id="3884" w:author="Ed" w:date="2013-04-03T12:18:00Z">
              <w:r>
                <w:t>$250</w:t>
              </w:r>
            </w:ins>
          </w:p>
        </w:tc>
      </w:tr>
      <w:tr w:rsidR="00B161FC" w:rsidTr="00CA19BC">
        <w:trPr>
          <w:ins w:id="3885" w:author="Ed" w:date="2013-04-03T12:06:00Z"/>
          <w:trPrChange w:id="3886" w:author="Ed" w:date="2013-04-03T12:27:00Z">
            <w:trPr>
              <w:gridAfter w:val="0"/>
            </w:trPr>
          </w:trPrChange>
        </w:trPr>
        <w:tc>
          <w:tcPr>
            <w:tcW w:w="4864" w:type="dxa"/>
            <w:tcPrChange w:id="3887" w:author="Ed" w:date="2013-04-03T12:27:00Z">
              <w:tcPr>
                <w:tcW w:w="3084" w:type="dxa"/>
                <w:gridSpan w:val="2"/>
              </w:tcPr>
            </w:tcPrChange>
          </w:tcPr>
          <w:p w:rsidR="00E141B1" w:rsidRDefault="00B161FC">
            <w:pPr>
              <w:pStyle w:val="NoSpacing"/>
              <w:jc w:val="left"/>
              <w:rPr>
                <w:ins w:id="3888" w:author="Ed" w:date="2013-04-03T12:06:00Z"/>
              </w:rPr>
              <w:pPrChange w:id="3889" w:author="Ed" w:date="2013-04-03T12:08:00Z">
                <w:pPr>
                  <w:pStyle w:val="NoSpacing"/>
                </w:pPr>
              </w:pPrChange>
            </w:pPr>
            <w:ins w:id="3890" w:author="Ed" w:date="2013-04-03T12:06:00Z">
              <w:r>
                <w:lastRenderedPageBreak/>
                <w:t>Compressor</w:t>
              </w:r>
            </w:ins>
          </w:p>
        </w:tc>
        <w:tc>
          <w:tcPr>
            <w:tcW w:w="2879" w:type="dxa"/>
            <w:tcPrChange w:id="3891" w:author="Ed" w:date="2013-04-03T12:27:00Z">
              <w:tcPr>
                <w:tcW w:w="2879" w:type="dxa"/>
                <w:gridSpan w:val="2"/>
              </w:tcPr>
            </w:tcPrChange>
          </w:tcPr>
          <w:p w:rsidR="00E141B1" w:rsidRDefault="006349D4">
            <w:pPr>
              <w:pStyle w:val="NoSpacing"/>
              <w:jc w:val="right"/>
              <w:rPr>
                <w:ins w:id="3892" w:author="Ed" w:date="2013-04-03T12:06:00Z"/>
                <w:rPrChange w:id="3893" w:author="Edward Venator" w:date="2013-04-11T09:12:00Z">
                  <w:rPr>
                    <w:ins w:id="3894" w:author="Ed" w:date="2013-04-03T12:06:00Z"/>
                    <w:b/>
                    <w:bCs/>
                    <w:sz w:val="28"/>
                  </w:rPr>
                </w:rPrChange>
              </w:rPr>
              <w:pPrChange w:id="3895" w:author="Ed" w:date="2013-04-03T12:27:00Z">
                <w:pPr>
                  <w:pStyle w:val="NoSpacing"/>
                  <w:pageBreakBefore/>
                </w:pPr>
              </w:pPrChange>
            </w:pPr>
            <w:ins w:id="3896" w:author="Ed" w:date="2013-04-03T12:23:00Z">
              <w:r>
                <w:t>$250</w:t>
              </w:r>
            </w:ins>
          </w:p>
        </w:tc>
      </w:tr>
      <w:tr w:rsidR="00B161FC" w:rsidTr="00CA19BC">
        <w:trPr>
          <w:ins w:id="3897" w:author="Ed" w:date="2013-04-03T12:06:00Z"/>
          <w:trPrChange w:id="3898" w:author="Ed" w:date="2013-04-03T12:27:00Z">
            <w:trPr>
              <w:gridAfter w:val="0"/>
            </w:trPr>
          </w:trPrChange>
        </w:trPr>
        <w:tc>
          <w:tcPr>
            <w:tcW w:w="4864" w:type="dxa"/>
            <w:tcPrChange w:id="3899" w:author="Ed" w:date="2013-04-03T12:27:00Z">
              <w:tcPr>
                <w:tcW w:w="3084" w:type="dxa"/>
                <w:gridSpan w:val="2"/>
              </w:tcPr>
            </w:tcPrChange>
          </w:tcPr>
          <w:p w:rsidR="00E141B1" w:rsidRDefault="00B161FC">
            <w:pPr>
              <w:pStyle w:val="NoSpacing"/>
              <w:jc w:val="left"/>
              <w:rPr>
                <w:ins w:id="3900" w:author="Ed" w:date="2013-04-03T12:06:00Z"/>
              </w:rPr>
              <w:pPrChange w:id="3901" w:author="Ed" w:date="2013-04-03T12:08:00Z">
                <w:pPr>
                  <w:pStyle w:val="NoSpacing"/>
                </w:pPr>
              </w:pPrChange>
            </w:pPr>
            <w:ins w:id="3902" w:author="Ed" w:date="2013-04-03T12:07:00Z">
              <w:r>
                <w:t>Network Equipment</w:t>
              </w:r>
            </w:ins>
          </w:p>
        </w:tc>
        <w:tc>
          <w:tcPr>
            <w:tcW w:w="2879" w:type="dxa"/>
            <w:tcPrChange w:id="3903" w:author="Ed" w:date="2013-04-03T12:27:00Z">
              <w:tcPr>
                <w:tcW w:w="2879" w:type="dxa"/>
                <w:gridSpan w:val="2"/>
              </w:tcPr>
            </w:tcPrChange>
          </w:tcPr>
          <w:p w:rsidR="00E141B1" w:rsidRDefault="006349D4">
            <w:pPr>
              <w:pStyle w:val="NoSpacing"/>
              <w:jc w:val="right"/>
              <w:rPr>
                <w:ins w:id="3904" w:author="Ed" w:date="2013-04-03T12:06:00Z"/>
                <w:rPrChange w:id="3905" w:author="Edward Venator" w:date="2013-04-11T09:12:00Z">
                  <w:rPr>
                    <w:ins w:id="3906" w:author="Ed" w:date="2013-04-03T12:06:00Z"/>
                    <w:b/>
                    <w:bCs/>
                    <w:sz w:val="28"/>
                  </w:rPr>
                </w:rPrChange>
              </w:rPr>
              <w:pPrChange w:id="3907" w:author="Ed" w:date="2013-04-03T12:27:00Z">
                <w:pPr>
                  <w:pStyle w:val="NoSpacing"/>
                  <w:pageBreakBefore/>
                </w:pPr>
              </w:pPrChange>
            </w:pPr>
            <w:ins w:id="3908" w:author="Ed" w:date="2013-04-03T12:23:00Z">
              <w:r>
                <w:t>$40</w:t>
              </w:r>
            </w:ins>
          </w:p>
        </w:tc>
      </w:tr>
      <w:tr w:rsidR="00B161FC" w:rsidTr="00CA19BC">
        <w:trPr>
          <w:ins w:id="3909" w:author="Ed" w:date="2013-04-03T12:07:00Z"/>
          <w:trPrChange w:id="3910" w:author="Ed" w:date="2013-04-03T12:27:00Z">
            <w:trPr>
              <w:gridAfter w:val="0"/>
            </w:trPr>
          </w:trPrChange>
        </w:trPr>
        <w:tc>
          <w:tcPr>
            <w:tcW w:w="4864" w:type="dxa"/>
            <w:tcPrChange w:id="3911" w:author="Ed" w:date="2013-04-03T12:27:00Z">
              <w:tcPr>
                <w:tcW w:w="3084" w:type="dxa"/>
                <w:gridSpan w:val="2"/>
              </w:tcPr>
            </w:tcPrChange>
          </w:tcPr>
          <w:p w:rsidR="00E141B1" w:rsidRDefault="00B161FC">
            <w:pPr>
              <w:pStyle w:val="NoSpacing"/>
              <w:jc w:val="left"/>
              <w:rPr>
                <w:ins w:id="3912" w:author="Ed" w:date="2013-04-03T12:07:00Z"/>
              </w:rPr>
              <w:pPrChange w:id="3913" w:author="Ed" w:date="2013-04-03T12:08:00Z">
                <w:pPr>
                  <w:pStyle w:val="NoSpacing"/>
                </w:pPr>
              </w:pPrChange>
            </w:pPr>
            <w:ins w:id="3914" w:author="Ed" w:date="2013-04-03T12:07:00Z">
              <w:r>
                <w:t>RS-422 – USB converter</w:t>
              </w:r>
            </w:ins>
          </w:p>
        </w:tc>
        <w:tc>
          <w:tcPr>
            <w:tcW w:w="2879" w:type="dxa"/>
            <w:tcPrChange w:id="3915" w:author="Ed" w:date="2013-04-03T12:27:00Z">
              <w:tcPr>
                <w:tcW w:w="2879" w:type="dxa"/>
                <w:gridSpan w:val="2"/>
              </w:tcPr>
            </w:tcPrChange>
          </w:tcPr>
          <w:p w:rsidR="00E141B1" w:rsidRDefault="006349D4">
            <w:pPr>
              <w:pStyle w:val="NoSpacing"/>
              <w:jc w:val="right"/>
              <w:rPr>
                <w:ins w:id="3916" w:author="Ed" w:date="2013-04-03T12:07:00Z"/>
                <w:rPrChange w:id="3917" w:author="Edward Venator" w:date="2013-04-11T09:12:00Z">
                  <w:rPr>
                    <w:ins w:id="3918" w:author="Ed" w:date="2013-04-03T12:07:00Z"/>
                    <w:b/>
                    <w:bCs/>
                    <w:sz w:val="28"/>
                  </w:rPr>
                </w:rPrChange>
              </w:rPr>
              <w:pPrChange w:id="3919" w:author="Ed" w:date="2013-04-03T12:27:00Z">
                <w:pPr>
                  <w:pStyle w:val="NoSpacing"/>
                  <w:pageBreakBefore/>
                </w:pPr>
              </w:pPrChange>
            </w:pPr>
            <w:ins w:id="3920" w:author="Ed" w:date="2013-04-03T12:24:00Z">
              <w:r>
                <w:t>$80</w:t>
              </w:r>
            </w:ins>
          </w:p>
        </w:tc>
      </w:tr>
      <w:tr w:rsidR="00523298" w:rsidTr="00CA19BC">
        <w:trPr>
          <w:ins w:id="3921" w:author="Ed" w:date="2013-04-03T12:24:00Z"/>
          <w:trPrChange w:id="3922" w:author="Ed" w:date="2013-04-03T12:27:00Z">
            <w:trPr>
              <w:gridAfter w:val="0"/>
            </w:trPr>
          </w:trPrChange>
        </w:trPr>
        <w:tc>
          <w:tcPr>
            <w:tcW w:w="4864" w:type="dxa"/>
            <w:tcPrChange w:id="3923" w:author="Ed" w:date="2013-04-03T12:27:00Z">
              <w:tcPr>
                <w:tcW w:w="3084" w:type="dxa"/>
                <w:gridSpan w:val="2"/>
              </w:tcPr>
            </w:tcPrChange>
          </w:tcPr>
          <w:p w:rsidR="00523298" w:rsidRDefault="00523298" w:rsidP="00B161FC">
            <w:pPr>
              <w:pStyle w:val="NoSpacing"/>
              <w:jc w:val="left"/>
              <w:rPr>
                <w:ins w:id="3924" w:author="Ed" w:date="2013-04-03T12:24:00Z"/>
              </w:rPr>
            </w:pPr>
            <w:ins w:id="3925" w:author="Ed" w:date="2013-04-03T12:25:00Z">
              <w:r>
                <w:t>Arduino</w:t>
              </w:r>
            </w:ins>
          </w:p>
        </w:tc>
        <w:tc>
          <w:tcPr>
            <w:tcW w:w="2879" w:type="dxa"/>
            <w:tcPrChange w:id="3926" w:author="Ed" w:date="2013-04-03T12:27:00Z">
              <w:tcPr>
                <w:tcW w:w="2879" w:type="dxa"/>
                <w:gridSpan w:val="2"/>
              </w:tcPr>
            </w:tcPrChange>
          </w:tcPr>
          <w:p w:rsidR="00E141B1" w:rsidRDefault="00523298">
            <w:pPr>
              <w:pStyle w:val="NoSpacing"/>
              <w:jc w:val="right"/>
              <w:rPr>
                <w:ins w:id="3927" w:author="Ed" w:date="2013-04-03T12:24:00Z"/>
                <w:rPrChange w:id="3928" w:author="Edward Venator" w:date="2013-04-11T09:12:00Z">
                  <w:rPr>
                    <w:ins w:id="3929" w:author="Ed" w:date="2013-04-03T12:24:00Z"/>
                    <w:b/>
                    <w:bCs/>
                    <w:sz w:val="28"/>
                  </w:rPr>
                </w:rPrChange>
              </w:rPr>
              <w:pPrChange w:id="3930" w:author="Ed" w:date="2013-04-03T12:27:00Z">
                <w:pPr>
                  <w:pStyle w:val="NoSpacing"/>
                  <w:pageBreakBefore/>
                </w:pPr>
              </w:pPrChange>
            </w:pPr>
            <w:ins w:id="3931" w:author="Ed" w:date="2013-04-03T12:25:00Z">
              <w:r>
                <w:t>$30</w:t>
              </w:r>
            </w:ins>
          </w:p>
        </w:tc>
      </w:tr>
      <w:tr w:rsidR="00B161FC" w:rsidTr="00CA19BC">
        <w:trPr>
          <w:ins w:id="3932" w:author="Ed" w:date="2013-04-03T12:07:00Z"/>
          <w:trPrChange w:id="3933" w:author="Ed" w:date="2013-04-03T12:27:00Z">
            <w:trPr>
              <w:gridAfter w:val="0"/>
            </w:trPr>
          </w:trPrChange>
        </w:trPr>
        <w:tc>
          <w:tcPr>
            <w:tcW w:w="4864" w:type="dxa"/>
            <w:tcPrChange w:id="3934" w:author="Ed" w:date="2013-04-03T12:27:00Z">
              <w:tcPr>
                <w:tcW w:w="3084" w:type="dxa"/>
                <w:gridSpan w:val="2"/>
              </w:tcPr>
            </w:tcPrChange>
          </w:tcPr>
          <w:p w:rsidR="00E141B1" w:rsidRDefault="00B161FC">
            <w:pPr>
              <w:pStyle w:val="NoSpacing"/>
              <w:jc w:val="left"/>
              <w:rPr>
                <w:ins w:id="3935" w:author="Ed" w:date="2013-04-03T12:07:00Z"/>
              </w:rPr>
              <w:pPrChange w:id="3936" w:author="Ed" w:date="2013-04-03T12:08:00Z">
                <w:pPr>
                  <w:pStyle w:val="NoSpacing"/>
                </w:pPr>
              </w:pPrChange>
            </w:pPr>
            <w:ins w:id="3937" w:author="Ed" w:date="2013-04-03T12:07:00Z">
              <w:r>
                <w:t>Miscellaneous Electrical Components</w:t>
              </w:r>
            </w:ins>
          </w:p>
        </w:tc>
        <w:tc>
          <w:tcPr>
            <w:tcW w:w="2879" w:type="dxa"/>
            <w:tcPrChange w:id="3938" w:author="Ed" w:date="2013-04-03T12:27:00Z">
              <w:tcPr>
                <w:tcW w:w="2879" w:type="dxa"/>
                <w:gridSpan w:val="2"/>
              </w:tcPr>
            </w:tcPrChange>
          </w:tcPr>
          <w:p w:rsidR="00E141B1" w:rsidRDefault="006349D4">
            <w:pPr>
              <w:pStyle w:val="NoSpacing"/>
              <w:jc w:val="right"/>
              <w:rPr>
                <w:ins w:id="3939" w:author="Ed" w:date="2013-04-03T12:07:00Z"/>
                <w:rPrChange w:id="3940" w:author="Edward Venator" w:date="2013-04-11T09:12:00Z">
                  <w:rPr>
                    <w:ins w:id="3941" w:author="Ed" w:date="2013-04-03T12:07:00Z"/>
                    <w:b/>
                    <w:bCs/>
                    <w:sz w:val="28"/>
                  </w:rPr>
                </w:rPrChange>
              </w:rPr>
              <w:pPrChange w:id="3942" w:author="Ed" w:date="2013-04-03T12:27:00Z">
                <w:pPr>
                  <w:pStyle w:val="NoSpacing"/>
                  <w:pageBreakBefore/>
                </w:pPr>
              </w:pPrChange>
            </w:pPr>
            <w:ins w:id="3943" w:author="Ed" w:date="2013-04-03T12:24:00Z">
              <w:r>
                <w:t>$50</w:t>
              </w:r>
            </w:ins>
          </w:p>
        </w:tc>
      </w:tr>
      <w:tr w:rsidR="00CA19BC" w:rsidTr="00CA19BC">
        <w:trPr>
          <w:ins w:id="3944" w:author="Ed" w:date="2013-04-03T12:27:00Z"/>
        </w:trPr>
        <w:tc>
          <w:tcPr>
            <w:tcW w:w="4864" w:type="dxa"/>
          </w:tcPr>
          <w:p w:rsidR="00CA19BC" w:rsidRPr="00CA19BC" w:rsidRDefault="006B701A" w:rsidP="00B161FC">
            <w:pPr>
              <w:pStyle w:val="NoSpacing"/>
              <w:jc w:val="left"/>
              <w:rPr>
                <w:ins w:id="3945" w:author="Ed" w:date="2013-04-03T12:27:00Z"/>
                <w:b/>
                <w:rPrChange w:id="3946" w:author="Ed" w:date="2013-04-03T12:27:00Z">
                  <w:rPr>
                    <w:ins w:id="3947" w:author="Ed" w:date="2013-04-03T12:27:00Z"/>
                  </w:rPr>
                </w:rPrChange>
              </w:rPr>
            </w:pPr>
            <w:ins w:id="3948" w:author="Ed" w:date="2013-04-03T12:27:00Z">
              <w:r w:rsidRPr="006B701A">
                <w:rPr>
                  <w:b/>
                  <w:rPrChange w:id="3949" w:author="Ed" w:date="2013-04-03T12:27:00Z">
                    <w:rPr>
                      <w:color w:val="000080"/>
                      <w:u w:val="single"/>
                    </w:rPr>
                  </w:rPrChange>
                </w:rPr>
                <w:t>Total</w:t>
              </w:r>
            </w:ins>
          </w:p>
        </w:tc>
        <w:tc>
          <w:tcPr>
            <w:tcW w:w="2879" w:type="dxa"/>
          </w:tcPr>
          <w:p w:rsidR="00CA19BC" w:rsidRDefault="006B701A" w:rsidP="00CA19BC">
            <w:pPr>
              <w:pStyle w:val="NoSpacing"/>
              <w:jc w:val="right"/>
              <w:rPr>
                <w:ins w:id="3950" w:author="Ed" w:date="2013-04-03T12:27:00Z"/>
              </w:rPr>
            </w:pPr>
            <w:ins w:id="3951" w:author="Ed" w:date="2013-04-03T12:27:00Z">
              <w:r>
                <w:fldChar w:fldCharType="begin"/>
              </w:r>
              <w:r w:rsidR="00CA19BC">
                <w:instrText xml:space="preserve"> =SUM(ABOVE) </w:instrText>
              </w:r>
            </w:ins>
            <w:r>
              <w:fldChar w:fldCharType="separate"/>
            </w:r>
            <w:ins w:id="3952" w:author="Edward Venator" w:date="2013-04-11T09:15:00Z">
              <w:r w:rsidR="00E141B1">
                <w:rPr>
                  <w:noProof/>
                </w:rPr>
                <w:t>$39878.00</w:t>
              </w:r>
            </w:ins>
            <w:ins w:id="3953" w:author="Ed" w:date="2013-04-08T09:50:00Z">
              <w:del w:id="3954" w:author="Edward Venator" w:date="2013-04-11T09:15:00Z">
                <w:r w:rsidR="006B59B9" w:rsidDel="00E141B1">
                  <w:rPr>
                    <w:noProof/>
                  </w:rPr>
                  <w:delText>$31878.00</w:delText>
                </w:r>
              </w:del>
            </w:ins>
            <w:ins w:id="3955" w:author="Ed" w:date="2013-04-03T12:27:00Z">
              <w:r>
                <w:fldChar w:fldCharType="end"/>
              </w:r>
            </w:ins>
          </w:p>
        </w:tc>
      </w:tr>
    </w:tbl>
    <w:p w:rsidR="00E141B1" w:rsidRDefault="00E141B1">
      <w:pPr>
        <w:rPr>
          <w:ins w:id="3956" w:author="Ed" w:date="2013-04-03T11:52:00Z"/>
        </w:rPr>
        <w:pPrChange w:id="3957" w:author="Ed" w:date="2013-04-03T11:52:00Z">
          <w:pPr>
            <w:pStyle w:val="Heading1"/>
          </w:pPr>
        </w:pPrChange>
      </w:pPr>
    </w:p>
    <w:p w:rsidR="00021F0A" w:rsidRDefault="00C702FF">
      <w:pPr>
        <w:pStyle w:val="Heading1"/>
      </w:pPr>
      <w:bookmarkStart w:id="3958" w:name="_Toc353435350"/>
      <w:r>
        <w:lastRenderedPageBreak/>
        <w:t xml:space="preserve">Appendix </w:t>
      </w:r>
      <w:del w:id="3959" w:author="Ed" w:date="2013-04-11T09:12:00Z">
        <w:r w:rsidR="001047D9">
          <w:delText>2</w:delText>
        </w:r>
      </w:del>
      <w:del w:id="3960" w:author="Ed" w:date="2013-04-03T11:52:00Z">
        <w:r w:rsidDel="001047D9">
          <w:delText>1</w:delText>
        </w:r>
      </w:del>
      <w:ins w:id="3961" w:author="Ed" w:date="2013-04-03T11:52:00Z">
        <w:r w:rsidR="001047D9">
          <w:t>2</w:t>
        </w:r>
      </w:ins>
      <w:r>
        <w:t>: Localization Data</w:t>
      </w:r>
      <w:bookmarkEnd w:id="3679"/>
      <w:bookmarkEnd w:id="3958"/>
    </w:p>
    <w:p w:rsidR="00C702FF" w:rsidRDefault="00C702FF">
      <w:pPr>
        <w:pStyle w:val="Heading2"/>
      </w:pPr>
      <w:bookmarkStart w:id="3962" w:name="_Toc351997933"/>
      <w:bookmarkStart w:id="3963" w:name="_Toc353435351"/>
      <w:r>
        <w:t>Ten Meter Straight Line</w:t>
      </w:r>
      <w:bookmarkEnd w:id="3962"/>
      <w:bookmarkEnd w:id="3963"/>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80"/>
        <w:gridCol w:w="2171"/>
        <w:gridCol w:w="2170"/>
        <w:gridCol w:w="2327"/>
      </w:tblGrid>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Displacement</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rsidR="00E141B1" w:rsidRDefault="00F651EA">
            <w:pPr>
              <w:pStyle w:val="NoSpacing"/>
              <w:jc w:val="right"/>
              <w:rPr>
                <w:rPrChange w:id="3964" w:author="Edward Venator" w:date="2013-04-11T09:12:00Z">
                  <w:rPr>
                    <w:b/>
                    <w:bCs/>
                    <w:sz w:val="28"/>
                    <w:lang w:bidi="ar-SA"/>
                  </w:rPr>
                </w:rPrChange>
              </w:rPr>
              <w:pPrChange w:id="3965" w:author="Ed" w:date="2013-04-02T10:13:00Z">
                <w:pPr>
                  <w:pStyle w:val="NoSpacing"/>
                  <w:pageBreakBefore/>
                </w:pPr>
              </w:pPrChange>
            </w:pPr>
            <w:r w:rsidRPr="00F651EA">
              <w:rPr>
                <w:lang w:bidi="ar-SA"/>
              </w:rPr>
              <w:t>9.535</w:t>
            </w:r>
          </w:p>
        </w:tc>
        <w:tc>
          <w:tcPr>
            <w:tcW w:w="1240" w:type="pct"/>
            <w:shd w:val="clear" w:color="auto" w:fill="auto"/>
            <w:noWrap/>
            <w:vAlign w:val="bottom"/>
            <w:hideMark/>
          </w:tcPr>
          <w:p w:rsidR="00E141B1" w:rsidRDefault="00F651EA">
            <w:pPr>
              <w:pStyle w:val="NoSpacing"/>
              <w:jc w:val="right"/>
              <w:rPr>
                <w:rPrChange w:id="3966" w:author="Edward Venator" w:date="2013-04-11T09:12:00Z">
                  <w:rPr>
                    <w:b/>
                    <w:bCs/>
                    <w:sz w:val="28"/>
                    <w:lang w:bidi="ar-SA"/>
                  </w:rPr>
                </w:rPrChange>
              </w:rPr>
              <w:pPrChange w:id="3967" w:author="Ed" w:date="2013-04-02T10:13:00Z">
                <w:pPr>
                  <w:pStyle w:val="NoSpacing"/>
                  <w:pageBreakBefore/>
                </w:pPr>
              </w:pPrChange>
            </w:pPr>
            <w:r w:rsidRPr="00F651EA">
              <w:rPr>
                <w:lang w:bidi="ar-SA"/>
              </w:rPr>
              <w:t>-2.908</w:t>
            </w:r>
          </w:p>
        </w:tc>
        <w:tc>
          <w:tcPr>
            <w:tcW w:w="1330" w:type="pct"/>
            <w:shd w:val="clear" w:color="auto" w:fill="auto"/>
            <w:noWrap/>
            <w:vAlign w:val="bottom"/>
            <w:hideMark/>
          </w:tcPr>
          <w:p w:rsidR="00E141B1" w:rsidRDefault="00F651EA">
            <w:pPr>
              <w:pStyle w:val="NoSpacing"/>
              <w:jc w:val="right"/>
              <w:rPr>
                <w:rPrChange w:id="3968" w:author="Edward Venator" w:date="2013-04-11T09:12:00Z">
                  <w:rPr>
                    <w:b/>
                    <w:bCs/>
                    <w:sz w:val="28"/>
                    <w:lang w:bidi="ar-SA"/>
                  </w:rPr>
                </w:rPrChange>
              </w:rPr>
              <w:pPrChange w:id="3969" w:author="Ed" w:date="2013-04-02T10:13:00Z">
                <w:pPr>
                  <w:pStyle w:val="NoSpacing"/>
                  <w:pageBreakBefore/>
                </w:pPr>
              </w:pPrChange>
            </w:pPr>
            <w:r w:rsidRPr="00F651EA">
              <w:rPr>
                <w:lang w:bidi="ar-SA"/>
              </w:rPr>
              <w:t>9.96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rsidR="00E141B1" w:rsidRDefault="00F651EA">
            <w:pPr>
              <w:pStyle w:val="NoSpacing"/>
              <w:jc w:val="right"/>
              <w:rPr>
                <w:rPrChange w:id="3970" w:author="Edward Venator" w:date="2013-04-11T09:12:00Z">
                  <w:rPr>
                    <w:b/>
                    <w:bCs/>
                    <w:sz w:val="28"/>
                    <w:lang w:bidi="ar-SA"/>
                  </w:rPr>
                </w:rPrChange>
              </w:rPr>
              <w:pPrChange w:id="3971" w:author="Ed" w:date="2013-04-02T10:13:00Z">
                <w:pPr>
                  <w:pStyle w:val="NoSpacing"/>
                  <w:pageBreakBefore/>
                </w:pPr>
              </w:pPrChange>
            </w:pPr>
            <w:r w:rsidRPr="00F651EA">
              <w:rPr>
                <w:lang w:bidi="ar-SA"/>
              </w:rPr>
              <w:t>10.042</w:t>
            </w:r>
          </w:p>
        </w:tc>
        <w:tc>
          <w:tcPr>
            <w:tcW w:w="1240" w:type="pct"/>
            <w:shd w:val="clear" w:color="auto" w:fill="auto"/>
            <w:noWrap/>
            <w:vAlign w:val="bottom"/>
            <w:hideMark/>
          </w:tcPr>
          <w:p w:rsidR="00E141B1" w:rsidRDefault="00F651EA">
            <w:pPr>
              <w:pStyle w:val="NoSpacing"/>
              <w:jc w:val="right"/>
              <w:rPr>
                <w:rPrChange w:id="3972" w:author="Edward Venator" w:date="2013-04-11T09:12:00Z">
                  <w:rPr>
                    <w:b/>
                    <w:bCs/>
                    <w:sz w:val="28"/>
                    <w:lang w:bidi="ar-SA"/>
                  </w:rPr>
                </w:rPrChange>
              </w:rPr>
              <w:pPrChange w:id="3973" w:author="Ed" w:date="2013-04-02T10:13:00Z">
                <w:pPr>
                  <w:pStyle w:val="NoSpacing"/>
                  <w:pageBreakBefore/>
                </w:pPr>
              </w:pPrChange>
            </w:pPr>
            <w:r w:rsidRPr="00F651EA">
              <w:rPr>
                <w:lang w:bidi="ar-SA"/>
              </w:rPr>
              <w:t>-0.760</w:t>
            </w:r>
          </w:p>
        </w:tc>
        <w:tc>
          <w:tcPr>
            <w:tcW w:w="1330" w:type="pct"/>
            <w:shd w:val="clear" w:color="auto" w:fill="auto"/>
            <w:noWrap/>
            <w:vAlign w:val="bottom"/>
            <w:hideMark/>
          </w:tcPr>
          <w:p w:rsidR="00E141B1" w:rsidRDefault="00F651EA">
            <w:pPr>
              <w:pStyle w:val="NoSpacing"/>
              <w:jc w:val="right"/>
              <w:rPr>
                <w:rPrChange w:id="3974" w:author="Edward Venator" w:date="2013-04-11T09:12:00Z">
                  <w:rPr>
                    <w:b/>
                    <w:bCs/>
                    <w:sz w:val="28"/>
                    <w:lang w:bidi="ar-SA"/>
                  </w:rPr>
                </w:rPrChange>
              </w:rPr>
              <w:pPrChange w:id="3975" w:author="Ed" w:date="2013-04-02T10:13:00Z">
                <w:pPr>
                  <w:pStyle w:val="NoSpacing"/>
                  <w:pageBreakBefore/>
                </w:pPr>
              </w:pPrChange>
            </w:pPr>
            <w:r w:rsidRPr="00F651EA">
              <w:rPr>
                <w:lang w:bidi="ar-SA"/>
              </w:rPr>
              <w:t>10.071</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rsidR="00E141B1" w:rsidRDefault="00F651EA">
            <w:pPr>
              <w:pStyle w:val="NoSpacing"/>
              <w:jc w:val="right"/>
              <w:rPr>
                <w:rPrChange w:id="3976" w:author="Edward Venator" w:date="2013-04-11T09:12:00Z">
                  <w:rPr>
                    <w:b/>
                    <w:bCs/>
                    <w:sz w:val="28"/>
                    <w:lang w:bidi="ar-SA"/>
                  </w:rPr>
                </w:rPrChange>
              </w:rPr>
              <w:pPrChange w:id="3977" w:author="Ed" w:date="2013-04-02T10:13:00Z">
                <w:pPr>
                  <w:pStyle w:val="NoSpacing"/>
                  <w:pageBreakBefore/>
                </w:pPr>
              </w:pPrChange>
            </w:pPr>
            <w:r w:rsidRPr="00F651EA">
              <w:rPr>
                <w:lang w:bidi="ar-SA"/>
              </w:rPr>
              <w:t>10.373</w:t>
            </w:r>
          </w:p>
        </w:tc>
        <w:tc>
          <w:tcPr>
            <w:tcW w:w="1240" w:type="pct"/>
            <w:shd w:val="clear" w:color="auto" w:fill="auto"/>
            <w:noWrap/>
            <w:vAlign w:val="bottom"/>
            <w:hideMark/>
          </w:tcPr>
          <w:p w:rsidR="00E141B1" w:rsidRDefault="00F651EA">
            <w:pPr>
              <w:pStyle w:val="NoSpacing"/>
              <w:jc w:val="right"/>
              <w:rPr>
                <w:rPrChange w:id="3978" w:author="Edward Venator" w:date="2013-04-11T09:12:00Z">
                  <w:rPr>
                    <w:b/>
                    <w:bCs/>
                    <w:sz w:val="28"/>
                    <w:lang w:bidi="ar-SA"/>
                  </w:rPr>
                </w:rPrChange>
              </w:rPr>
              <w:pPrChange w:id="3979" w:author="Ed" w:date="2013-04-02T10:13:00Z">
                <w:pPr>
                  <w:pStyle w:val="NoSpacing"/>
                  <w:pageBreakBefore/>
                </w:pPr>
              </w:pPrChange>
            </w:pPr>
            <w:r w:rsidRPr="00F651EA">
              <w:rPr>
                <w:lang w:bidi="ar-SA"/>
              </w:rPr>
              <w:t>-0.032</w:t>
            </w:r>
          </w:p>
        </w:tc>
        <w:tc>
          <w:tcPr>
            <w:tcW w:w="1330" w:type="pct"/>
            <w:shd w:val="clear" w:color="auto" w:fill="auto"/>
            <w:noWrap/>
            <w:vAlign w:val="bottom"/>
            <w:hideMark/>
          </w:tcPr>
          <w:p w:rsidR="00E141B1" w:rsidRDefault="00F651EA">
            <w:pPr>
              <w:pStyle w:val="NoSpacing"/>
              <w:jc w:val="right"/>
              <w:rPr>
                <w:rPrChange w:id="3980" w:author="Edward Venator" w:date="2013-04-11T09:12:00Z">
                  <w:rPr>
                    <w:b/>
                    <w:bCs/>
                    <w:sz w:val="28"/>
                    <w:lang w:bidi="ar-SA"/>
                  </w:rPr>
                </w:rPrChange>
              </w:rPr>
              <w:pPrChange w:id="3981" w:author="Ed" w:date="2013-04-02T10:13:00Z">
                <w:pPr>
                  <w:pStyle w:val="NoSpacing"/>
                  <w:pageBreakBefore/>
                </w:pPr>
              </w:pPrChange>
            </w:pPr>
            <w:r w:rsidRPr="00F651EA">
              <w:rPr>
                <w:lang w:bidi="ar-SA"/>
              </w:rPr>
              <w:t>10.37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rsidR="00E141B1" w:rsidRDefault="00F651EA">
            <w:pPr>
              <w:pStyle w:val="NoSpacing"/>
              <w:jc w:val="right"/>
              <w:rPr>
                <w:rPrChange w:id="3982" w:author="Edward Venator" w:date="2013-04-11T09:12:00Z">
                  <w:rPr>
                    <w:b/>
                    <w:bCs/>
                    <w:sz w:val="28"/>
                    <w:lang w:bidi="ar-SA"/>
                  </w:rPr>
                </w:rPrChange>
              </w:rPr>
              <w:pPrChange w:id="3983" w:author="Ed" w:date="2013-04-02T10:13:00Z">
                <w:pPr>
                  <w:pStyle w:val="NoSpacing"/>
                  <w:pageBreakBefore/>
                </w:pPr>
              </w:pPrChange>
            </w:pPr>
            <w:r w:rsidRPr="00F651EA">
              <w:rPr>
                <w:lang w:bidi="ar-SA"/>
              </w:rPr>
              <w:t>9.</w:t>
            </w:r>
            <w:ins w:id="3984" w:author="Edward Venator" w:date="2013-04-11T09:12:00Z">
              <w:r w:rsidRPr="00F651EA">
                <w:rPr>
                  <w:lang w:bidi="ar-SA"/>
                </w:rPr>
                <w:t>99</w:t>
              </w:r>
              <w:r w:rsidR="009E09EB">
                <w:rPr>
                  <w:lang w:bidi="ar-SA"/>
                </w:rPr>
                <w:t>5</w:t>
              </w:r>
            </w:ins>
            <w:del w:id="3985" w:author="Edward Venator" w:date="2013-04-11T09:12:00Z">
              <w:r w:rsidRPr="00F651EA">
                <w:rPr>
                  <w:lang w:bidi="ar-SA"/>
                </w:rPr>
                <w:delText>99</w:delText>
              </w:r>
            </w:del>
            <w:ins w:id="3986" w:author="Ed" w:date="2013-04-02T10:12:00Z">
              <w:r w:rsidR="009E09EB">
                <w:rPr>
                  <w:lang w:bidi="ar-SA"/>
                </w:rPr>
                <w:t>5</w:t>
              </w:r>
            </w:ins>
            <w:del w:id="3987" w:author="Ed" w:date="2013-04-02T10:12:00Z">
              <w:r w:rsidRPr="00F651EA" w:rsidDel="009E09EB">
                <w:rPr>
                  <w:lang w:bidi="ar-SA"/>
                </w:rPr>
                <w:delText>498</w:delText>
              </w:r>
            </w:del>
          </w:p>
        </w:tc>
        <w:tc>
          <w:tcPr>
            <w:tcW w:w="1240" w:type="pct"/>
            <w:shd w:val="clear" w:color="auto" w:fill="auto"/>
            <w:noWrap/>
            <w:vAlign w:val="bottom"/>
            <w:hideMark/>
          </w:tcPr>
          <w:p w:rsidR="00E141B1" w:rsidRDefault="00F651EA">
            <w:pPr>
              <w:pStyle w:val="NoSpacing"/>
              <w:jc w:val="right"/>
              <w:rPr>
                <w:rPrChange w:id="3988" w:author="Edward Venator" w:date="2013-04-11T09:12:00Z">
                  <w:rPr>
                    <w:b/>
                    <w:bCs/>
                    <w:sz w:val="28"/>
                    <w:lang w:bidi="ar-SA"/>
                  </w:rPr>
                </w:rPrChange>
              </w:rPr>
              <w:pPrChange w:id="3989" w:author="Ed" w:date="2013-04-02T10:13:00Z">
                <w:pPr>
                  <w:pStyle w:val="NoSpacing"/>
                  <w:pageBreakBefore/>
                </w:pPr>
              </w:pPrChange>
            </w:pPr>
            <w:r w:rsidRPr="00F651EA">
              <w:rPr>
                <w:lang w:bidi="ar-SA"/>
              </w:rPr>
              <w:t>-0.</w:t>
            </w:r>
            <w:ins w:id="3990" w:author="Edward Venator" w:date="2013-04-11T09:12:00Z">
              <w:r w:rsidRPr="00F651EA">
                <w:rPr>
                  <w:lang w:bidi="ar-SA"/>
                </w:rPr>
                <w:t>45</w:t>
              </w:r>
              <w:r w:rsidR="009E09EB">
                <w:rPr>
                  <w:lang w:bidi="ar-SA"/>
                </w:rPr>
                <w:t>4</w:t>
              </w:r>
            </w:ins>
            <w:del w:id="3991" w:author="Edward Venator" w:date="2013-04-11T09:12:00Z">
              <w:r w:rsidRPr="00F651EA">
                <w:rPr>
                  <w:lang w:bidi="ar-SA"/>
                </w:rPr>
                <w:delText>45</w:delText>
              </w:r>
            </w:del>
            <w:ins w:id="3992" w:author="Ed" w:date="2013-04-02T10:12:00Z">
              <w:r w:rsidR="009E09EB">
                <w:rPr>
                  <w:lang w:bidi="ar-SA"/>
                </w:rPr>
                <w:t>4</w:t>
              </w:r>
            </w:ins>
            <w:del w:id="3993" w:author="Ed" w:date="2013-04-02T10:12:00Z">
              <w:r w:rsidRPr="00F651EA" w:rsidDel="009E09EB">
                <w:rPr>
                  <w:lang w:bidi="ar-SA"/>
                </w:rPr>
                <w:delText>3957</w:delText>
              </w:r>
            </w:del>
          </w:p>
        </w:tc>
        <w:tc>
          <w:tcPr>
            <w:tcW w:w="1330" w:type="pct"/>
            <w:shd w:val="clear" w:color="auto" w:fill="auto"/>
            <w:noWrap/>
            <w:vAlign w:val="bottom"/>
            <w:hideMark/>
          </w:tcPr>
          <w:p w:rsidR="00E141B1" w:rsidRDefault="00F651EA">
            <w:pPr>
              <w:pStyle w:val="NoSpacing"/>
              <w:jc w:val="right"/>
              <w:rPr>
                <w:rPrChange w:id="3994" w:author="Edward Venator" w:date="2013-04-11T09:12:00Z">
                  <w:rPr>
                    <w:b/>
                    <w:bCs/>
                    <w:sz w:val="28"/>
                    <w:lang w:bidi="ar-SA"/>
                  </w:rPr>
                </w:rPrChange>
              </w:rPr>
              <w:pPrChange w:id="3995" w:author="Ed" w:date="2013-04-02T10:13:00Z">
                <w:pPr>
                  <w:pStyle w:val="NoSpacing"/>
                  <w:pageBreakBefore/>
                </w:pPr>
              </w:pPrChange>
            </w:pPr>
            <w:r w:rsidRPr="00F651EA">
              <w:rPr>
                <w:lang w:bidi="ar-SA"/>
              </w:rPr>
              <w:t>10.005</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rsidR="00E141B1" w:rsidRDefault="00F651EA">
            <w:pPr>
              <w:pStyle w:val="NoSpacing"/>
              <w:jc w:val="right"/>
              <w:rPr>
                <w:rPrChange w:id="3996" w:author="Edward Venator" w:date="2013-04-11T09:12:00Z">
                  <w:rPr>
                    <w:b/>
                    <w:bCs/>
                    <w:sz w:val="28"/>
                    <w:lang w:bidi="ar-SA"/>
                  </w:rPr>
                </w:rPrChange>
              </w:rPr>
              <w:pPrChange w:id="3997" w:author="Ed" w:date="2013-04-02T10:13:00Z">
                <w:pPr>
                  <w:pStyle w:val="NoSpacing"/>
                  <w:pageBreakBefore/>
                </w:pPr>
              </w:pPrChange>
            </w:pPr>
            <w:r w:rsidRPr="00F651EA">
              <w:rPr>
                <w:lang w:bidi="ar-SA"/>
              </w:rPr>
              <w:t>9.</w:t>
            </w:r>
            <w:ins w:id="3998" w:author="Edward Venator" w:date="2013-04-11T09:12:00Z">
              <w:r w:rsidRPr="00F651EA">
                <w:rPr>
                  <w:lang w:bidi="ar-SA"/>
                </w:rPr>
                <w:t>881</w:t>
              </w:r>
            </w:ins>
            <w:del w:id="3999" w:author="Edward Venator" w:date="2013-04-11T09:12:00Z">
              <w:r w:rsidRPr="00F651EA">
                <w:rPr>
                  <w:lang w:bidi="ar-SA"/>
                </w:rPr>
                <w:delText>881</w:delText>
              </w:r>
            </w:del>
            <w:del w:id="4000" w:author="Ed" w:date="2013-04-02T10:12:00Z">
              <w:r w:rsidRPr="00F651EA" w:rsidDel="009E09EB">
                <w:rPr>
                  <w:lang w:bidi="ar-SA"/>
                </w:rPr>
                <w:delText>05</w:delText>
              </w:r>
            </w:del>
          </w:p>
        </w:tc>
        <w:tc>
          <w:tcPr>
            <w:tcW w:w="1240" w:type="pct"/>
            <w:shd w:val="clear" w:color="auto" w:fill="auto"/>
            <w:noWrap/>
            <w:vAlign w:val="bottom"/>
            <w:hideMark/>
          </w:tcPr>
          <w:p w:rsidR="00E141B1" w:rsidRDefault="00F651EA">
            <w:pPr>
              <w:pStyle w:val="NoSpacing"/>
              <w:jc w:val="right"/>
              <w:rPr>
                <w:rPrChange w:id="4001" w:author="Edward Venator" w:date="2013-04-11T09:12:00Z">
                  <w:rPr>
                    <w:b/>
                    <w:bCs/>
                    <w:sz w:val="28"/>
                    <w:lang w:bidi="ar-SA"/>
                  </w:rPr>
                </w:rPrChange>
              </w:rPr>
              <w:pPrChange w:id="4002" w:author="Ed" w:date="2013-04-02T10:13:00Z">
                <w:pPr>
                  <w:pStyle w:val="NoSpacing"/>
                  <w:pageBreakBefore/>
                </w:pPr>
              </w:pPrChange>
            </w:pPr>
            <w:r w:rsidRPr="00F651EA">
              <w:rPr>
                <w:lang w:bidi="ar-SA"/>
              </w:rPr>
              <w:t>-0.</w:t>
            </w:r>
            <w:ins w:id="4003" w:author="Edward Venator" w:date="2013-04-11T09:12:00Z">
              <w:r w:rsidRPr="00F651EA">
                <w:rPr>
                  <w:lang w:bidi="ar-SA"/>
                </w:rPr>
                <w:t>66</w:t>
              </w:r>
              <w:r w:rsidR="009E09EB">
                <w:rPr>
                  <w:lang w:bidi="ar-SA"/>
                </w:rPr>
                <w:t>3</w:t>
              </w:r>
            </w:ins>
            <w:del w:id="4004" w:author="Edward Venator" w:date="2013-04-11T09:12:00Z">
              <w:r w:rsidRPr="00F651EA">
                <w:rPr>
                  <w:lang w:bidi="ar-SA"/>
                </w:rPr>
                <w:delText>66</w:delText>
              </w:r>
            </w:del>
            <w:ins w:id="4005" w:author="Ed" w:date="2013-04-02T10:12:00Z">
              <w:r w:rsidR="009E09EB">
                <w:rPr>
                  <w:lang w:bidi="ar-SA"/>
                </w:rPr>
                <w:t>3</w:t>
              </w:r>
            </w:ins>
            <w:del w:id="4006" w:author="Ed" w:date="2013-04-02T10:12:00Z">
              <w:r w:rsidRPr="00F651EA" w:rsidDel="009E09EB">
                <w:rPr>
                  <w:lang w:bidi="ar-SA"/>
                </w:rPr>
                <w:delText>2899</w:delText>
              </w:r>
            </w:del>
          </w:p>
        </w:tc>
        <w:tc>
          <w:tcPr>
            <w:tcW w:w="1330" w:type="pct"/>
            <w:shd w:val="clear" w:color="auto" w:fill="auto"/>
            <w:noWrap/>
            <w:vAlign w:val="bottom"/>
            <w:hideMark/>
          </w:tcPr>
          <w:p w:rsidR="00E141B1" w:rsidRDefault="00F651EA">
            <w:pPr>
              <w:pStyle w:val="NoSpacing"/>
              <w:jc w:val="right"/>
              <w:rPr>
                <w:rPrChange w:id="4007" w:author="Edward Venator" w:date="2013-04-11T09:12:00Z">
                  <w:rPr>
                    <w:b/>
                    <w:bCs/>
                    <w:sz w:val="28"/>
                    <w:lang w:bidi="ar-SA"/>
                  </w:rPr>
                </w:rPrChange>
              </w:rPr>
              <w:pPrChange w:id="4008" w:author="Ed" w:date="2013-04-02T10:13:00Z">
                <w:pPr>
                  <w:pStyle w:val="NoSpacing"/>
                  <w:pageBreakBefore/>
                </w:pPr>
              </w:pPrChange>
            </w:pPr>
            <w:r w:rsidRPr="00F651EA">
              <w:rPr>
                <w:lang w:bidi="ar-SA"/>
              </w:rPr>
              <w:t>9.90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rsidR="00E141B1" w:rsidRDefault="00F651EA">
            <w:pPr>
              <w:pStyle w:val="NoSpacing"/>
              <w:jc w:val="right"/>
              <w:rPr>
                <w:rPrChange w:id="4009" w:author="Edward Venator" w:date="2013-04-11T09:12:00Z">
                  <w:rPr>
                    <w:b/>
                    <w:bCs/>
                    <w:sz w:val="28"/>
                    <w:lang w:bidi="ar-SA"/>
                  </w:rPr>
                </w:rPrChange>
              </w:rPr>
              <w:pPrChange w:id="4010" w:author="Ed" w:date="2013-04-02T10:13:00Z">
                <w:pPr>
                  <w:pStyle w:val="NoSpacing"/>
                  <w:pageBreakBefore/>
                </w:pPr>
              </w:pPrChange>
            </w:pPr>
            <w:r w:rsidRPr="00F651EA">
              <w:rPr>
                <w:lang w:bidi="ar-SA"/>
              </w:rPr>
              <w:t>10.</w:t>
            </w:r>
            <w:ins w:id="4011" w:author="Edward Venator" w:date="2013-04-11T09:12:00Z">
              <w:r w:rsidRPr="00F651EA">
                <w:rPr>
                  <w:lang w:bidi="ar-SA"/>
                </w:rPr>
                <w:t>01</w:t>
              </w:r>
              <w:r w:rsidR="009E09EB">
                <w:rPr>
                  <w:lang w:bidi="ar-SA"/>
                </w:rPr>
                <w:t>8</w:t>
              </w:r>
            </w:ins>
            <w:del w:id="4012" w:author="Edward Venator" w:date="2013-04-11T09:12:00Z">
              <w:r w:rsidRPr="00F651EA">
                <w:rPr>
                  <w:lang w:bidi="ar-SA"/>
                </w:rPr>
                <w:delText>01</w:delText>
              </w:r>
            </w:del>
            <w:ins w:id="4013" w:author="Ed" w:date="2013-04-02T10:12:00Z">
              <w:r w:rsidR="009E09EB">
                <w:rPr>
                  <w:lang w:bidi="ar-SA"/>
                </w:rPr>
                <w:t>8</w:t>
              </w:r>
            </w:ins>
            <w:del w:id="4014" w:author="Ed" w:date="2013-04-02T10:12:00Z">
              <w:r w:rsidRPr="00F651EA" w:rsidDel="009E09EB">
                <w:rPr>
                  <w:lang w:bidi="ar-SA"/>
                </w:rPr>
                <w:delText>75</w:delText>
              </w:r>
            </w:del>
          </w:p>
        </w:tc>
        <w:tc>
          <w:tcPr>
            <w:tcW w:w="1240" w:type="pct"/>
            <w:shd w:val="clear" w:color="auto" w:fill="auto"/>
            <w:noWrap/>
            <w:vAlign w:val="bottom"/>
            <w:hideMark/>
          </w:tcPr>
          <w:p w:rsidR="00E141B1" w:rsidRDefault="00F651EA">
            <w:pPr>
              <w:pStyle w:val="NoSpacing"/>
              <w:jc w:val="right"/>
              <w:rPr>
                <w:rPrChange w:id="4015" w:author="Edward Venator" w:date="2013-04-11T09:12:00Z">
                  <w:rPr>
                    <w:b/>
                    <w:bCs/>
                    <w:sz w:val="28"/>
                    <w:lang w:bidi="ar-SA"/>
                  </w:rPr>
                </w:rPrChange>
              </w:rPr>
              <w:pPrChange w:id="4016" w:author="Ed" w:date="2013-04-02T10:13:00Z">
                <w:pPr>
                  <w:pStyle w:val="NoSpacing"/>
                  <w:pageBreakBefore/>
                </w:pPr>
              </w:pPrChange>
            </w:pPr>
            <w:r w:rsidRPr="00F651EA">
              <w:rPr>
                <w:lang w:bidi="ar-SA"/>
              </w:rPr>
              <w:t>-0.</w:t>
            </w:r>
            <w:ins w:id="4017" w:author="Edward Venator" w:date="2013-04-11T09:12:00Z">
              <w:r w:rsidRPr="00F651EA">
                <w:rPr>
                  <w:lang w:bidi="ar-SA"/>
                </w:rPr>
                <w:t>60</w:t>
              </w:r>
              <w:r w:rsidR="009E09EB">
                <w:rPr>
                  <w:lang w:bidi="ar-SA"/>
                </w:rPr>
                <w:t>9</w:t>
              </w:r>
            </w:ins>
            <w:del w:id="4018" w:author="Edward Venator" w:date="2013-04-11T09:12:00Z">
              <w:r w:rsidRPr="00F651EA">
                <w:rPr>
                  <w:lang w:bidi="ar-SA"/>
                </w:rPr>
                <w:delText>60</w:delText>
              </w:r>
            </w:del>
            <w:ins w:id="4019" w:author="Ed" w:date="2013-04-02T10:12:00Z">
              <w:r w:rsidR="009E09EB">
                <w:rPr>
                  <w:lang w:bidi="ar-SA"/>
                </w:rPr>
                <w:t>9</w:t>
              </w:r>
            </w:ins>
            <w:del w:id="4020" w:author="Ed" w:date="2013-04-02T10:12:00Z">
              <w:r w:rsidRPr="00F651EA" w:rsidDel="009E09EB">
                <w:rPr>
                  <w:lang w:bidi="ar-SA"/>
                </w:rPr>
                <w:delText>8976</w:delText>
              </w:r>
            </w:del>
          </w:p>
        </w:tc>
        <w:tc>
          <w:tcPr>
            <w:tcW w:w="1330" w:type="pct"/>
            <w:shd w:val="clear" w:color="auto" w:fill="auto"/>
            <w:noWrap/>
            <w:vAlign w:val="bottom"/>
            <w:hideMark/>
          </w:tcPr>
          <w:p w:rsidR="00E141B1" w:rsidRDefault="00F651EA">
            <w:pPr>
              <w:pStyle w:val="NoSpacing"/>
              <w:jc w:val="right"/>
              <w:rPr>
                <w:rPrChange w:id="4021" w:author="Edward Venator" w:date="2013-04-11T09:12:00Z">
                  <w:rPr>
                    <w:b/>
                    <w:bCs/>
                    <w:sz w:val="28"/>
                    <w:lang w:bidi="ar-SA"/>
                  </w:rPr>
                </w:rPrChange>
              </w:rPr>
              <w:pPrChange w:id="4022" w:author="Ed" w:date="2013-04-02T10:13:00Z">
                <w:pPr>
                  <w:pStyle w:val="NoSpacing"/>
                  <w:pageBreakBefore/>
                </w:pPr>
              </w:pPrChange>
            </w:pPr>
            <w:r w:rsidRPr="00F651EA">
              <w:rPr>
                <w:lang w:bidi="ar-SA"/>
              </w:rPr>
              <w:t>10.036</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rsidR="00E141B1" w:rsidRDefault="00F651EA">
            <w:pPr>
              <w:pStyle w:val="NoSpacing"/>
              <w:jc w:val="right"/>
              <w:rPr>
                <w:rPrChange w:id="4023" w:author="Edward Venator" w:date="2013-04-11T09:12:00Z">
                  <w:rPr>
                    <w:b/>
                    <w:bCs/>
                    <w:sz w:val="28"/>
                    <w:lang w:bidi="ar-SA"/>
                  </w:rPr>
                </w:rPrChange>
              </w:rPr>
              <w:pPrChange w:id="4024" w:author="Ed" w:date="2013-04-02T10:13:00Z">
                <w:pPr>
                  <w:pStyle w:val="NoSpacing"/>
                  <w:pageBreakBefore/>
                </w:pPr>
              </w:pPrChange>
            </w:pPr>
            <w:r w:rsidRPr="00F651EA">
              <w:rPr>
                <w:lang w:bidi="ar-SA"/>
              </w:rPr>
              <w:t>9.974</w:t>
            </w:r>
          </w:p>
        </w:tc>
        <w:tc>
          <w:tcPr>
            <w:tcW w:w="1240" w:type="pct"/>
            <w:shd w:val="clear" w:color="auto" w:fill="auto"/>
            <w:noWrap/>
            <w:vAlign w:val="bottom"/>
            <w:hideMark/>
          </w:tcPr>
          <w:p w:rsidR="00E141B1" w:rsidRDefault="00F651EA">
            <w:pPr>
              <w:pStyle w:val="NoSpacing"/>
              <w:jc w:val="right"/>
              <w:rPr>
                <w:rPrChange w:id="4025" w:author="Edward Venator" w:date="2013-04-11T09:12:00Z">
                  <w:rPr>
                    <w:b/>
                    <w:bCs/>
                    <w:sz w:val="28"/>
                    <w:lang w:bidi="ar-SA"/>
                  </w:rPr>
                </w:rPrChange>
              </w:rPr>
              <w:pPrChange w:id="4026" w:author="Ed" w:date="2013-04-02T10:13:00Z">
                <w:pPr>
                  <w:pStyle w:val="NoSpacing"/>
                  <w:pageBreakBefore/>
                </w:pPr>
              </w:pPrChange>
            </w:pPr>
            <w:r w:rsidRPr="00F651EA">
              <w:rPr>
                <w:lang w:bidi="ar-SA"/>
              </w:rPr>
              <w:t>-0.</w:t>
            </w:r>
            <w:ins w:id="4027" w:author="Edward Venator" w:date="2013-04-11T09:12:00Z">
              <w:r w:rsidRPr="00F651EA">
                <w:rPr>
                  <w:lang w:bidi="ar-SA"/>
                </w:rPr>
                <w:t>904</w:t>
              </w:r>
            </w:ins>
            <w:del w:id="4028" w:author="Edward Venator" w:date="2013-04-11T09:12:00Z">
              <w:r w:rsidRPr="00F651EA">
                <w:rPr>
                  <w:lang w:bidi="ar-SA"/>
                </w:rPr>
                <w:delText>904</w:delText>
              </w:r>
            </w:del>
            <w:del w:id="4029" w:author="Ed" w:date="2013-04-02T10:12:00Z">
              <w:r w:rsidRPr="00F651EA" w:rsidDel="009E09EB">
                <w:rPr>
                  <w:lang w:bidi="ar-SA"/>
                </w:rPr>
                <w:delText>4</w:delText>
              </w:r>
            </w:del>
          </w:p>
        </w:tc>
        <w:tc>
          <w:tcPr>
            <w:tcW w:w="1330" w:type="pct"/>
            <w:shd w:val="clear" w:color="auto" w:fill="auto"/>
            <w:noWrap/>
            <w:vAlign w:val="bottom"/>
            <w:hideMark/>
          </w:tcPr>
          <w:p w:rsidR="00E141B1" w:rsidRDefault="00F651EA">
            <w:pPr>
              <w:pStyle w:val="NoSpacing"/>
              <w:jc w:val="right"/>
              <w:rPr>
                <w:rPrChange w:id="4030" w:author="Edward Venator" w:date="2013-04-11T09:12:00Z">
                  <w:rPr>
                    <w:b/>
                    <w:bCs/>
                    <w:sz w:val="28"/>
                    <w:lang w:bidi="ar-SA"/>
                  </w:rPr>
                </w:rPrChange>
              </w:rPr>
              <w:pPrChange w:id="4031" w:author="Ed" w:date="2013-04-02T10:13:00Z">
                <w:pPr>
                  <w:pStyle w:val="NoSpacing"/>
                  <w:pageBreakBefore/>
                </w:pPr>
              </w:pPrChange>
            </w:pPr>
            <w:r w:rsidRPr="00F651EA">
              <w:rPr>
                <w:lang w:bidi="ar-SA"/>
              </w:rPr>
              <w:t>10.05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rsidR="00E141B1" w:rsidRDefault="00F651EA">
            <w:pPr>
              <w:pStyle w:val="NoSpacing"/>
              <w:jc w:val="right"/>
              <w:rPr>
                <w:rPrChange w:id="4032" w:author="Edward Venator" w:date="2013-04-11T09:12:00Z">
                  <w:rPr>
                    <w:b/>
                    <w:bCs/>
                    <w:sz w:val="28"/>
                    <w:lang w:bidi="ar-SA"/>
                  </w:rPr>
                </w:rPrChange>
              </w:rPr>
              <w:pPrChange w:id="4033" w:author="Ed" w:date="2013-04-02T10:13:00Z">
                <w:pPr>
                  <w:pStyle w:val="NoSpacing"/>
                  <w:pageBreakBefore/>
                </w:pPr>
              </w:pPrChange>
            </w:pPr>
            <w:r w:rsidRPr="00F651EA">
              <w:rPr>
                <w:lang w:bidi="ar-SA"/>
              </w:rPr>
              <w:t>0.</w:t>
            </w:r>
            <w:ins w:id="4034" w:author="Edward Venator" w:date="2013-04-11T09:12:00Z">
              <w:r w:rsidRPr="00F651EA">
                <w:rPr>
                  <w:lang w:bidi="ar-SA"/>
                </w:rPr>
                <w:t>2711</w:t>
              </w:r>
            </w:ins>
            <w:del w:id="4035" w:author="Edward Venator" w:date="2013-04-11T09:12:00Z">
              <w:r w:rsidRPr="00F651EA">
                <w:rPr>
                  <w:lang w:bidi="ar-SA"/>
                </w:rPr>
                <w:delText>271</w:delText>
              </w:r>
            </w:del>
            <w:del w:id="4036" w:author="Ed" w:date="2013-04-02T10:12:00Z">
              <w:r w:rsidRPr="00F651EA" w:rsidDel="009E09EB">
                <w:rPr>
                  <w:lang w:bidi="ar-SA"/>
                </w:rPr>
                <w:delText>0675</w:delText>
              </w:r>
            </w:del>
            <w:del w:id="4037" w:author="Edward Venator" w:date="2013-04-11T09:12:00Z">
              <w:r w:rsidRPr="00F651EA">
                <w:rPr>
                  <w:lang w:bidi="ar-SA"/>
                </w:rPr>
                <w:delText>1</w:delText>
              </w:r>
            </w:del>
          </w:p>
        </w:tc>
        <w:tc>
          <w:tcPr>
            <w:tcW w:w="1240" w:type="pct"/>
            <w:shd w:val="clear" w:color="auto" w:fill="auto"/>
            <w:noWrap/>
            <w:vAlign w:val="bottom"/>
            <w:hideMark/>
          </w:tcPr>
          <w:p w:rsidR="00E141B1" w:rsidRDefault="00F651EA">
            <w:pPr>
              <w:pStyle w:val="NoSpacing"/>
              <w:jc w:val="right"/>
              <w:rPr>
                <w:rPrChange w:id="4038" w:author="Edward Venator" w:date="2013-04-11T09:12:00Z">
                  <w:rPr>
                    <w:b/>
                    <w:bCs/>
                    <w:sz w:val="28"/>
                    <w:lang w:bidi="ar-SA"/>
                  </w:rPr>
                </w:rPrChange>
              </w:rPr>
              <w:pPrChange w:id="4039" w:author="Ed" w:date="2013-04-02T10:13:00Z">
                <w:pPr>
                  <w:pStyle w:val="NoSpacing"/>
                  <w:pageBreakBefore/>
                </w:pPr>
              </w:pPrChange>
            </w:pPr>
            <w:r w:rsidRPr="00F651EA">
              <w:rPr>
                <w:lang w:bidi="ar-SA"/>
              </w:rPr>
              <w:t>1.</w:t>
            </w:r>
            <w:ins w:id="4040" w:author="Edward Venator" w:date="2013-04-11T09:12:00Z">
              <w:r w:rsidRPr="00F651EA">
                <w:rPr>
                  <w:lang w:bidi="ar-SA"/>
                </w:rPr>
                <w:t>01</w:t>
              </w:r>
              <w:r w:rsidR="009E09EB">
                <w:rPr>
                  <w:lang w:bidi="ar-SA"/>
                </w:rPr>
                <w:t>5</w:t>
              </w:r>
            </w:ins>
            <w:del w:id="4041" w:author="Edward Venator" w:date="2013-04-11T09:12:00Z">
              <w:r w:rsidRPr="00F651EA">
                <w:rPr>
                  <w:lang w:bidi="ar-SA"/>
                </w:rPr>
                <w:delText>01</w:delText>
              </w:r>
            </w:del>
            <w:ins w:id="4042" w:author="Ed" w:date="2013-04-02T10:12:00Z">
              <w:r w:rsidR="009E09EB">
                <w:rPr>
                  <w:lang w:bidi="ar-SA"/>
                </w:rPr>
                <w:t>5</w:t>
              </w:r>
            </w:ins>
            <w:del w:id="4043" w:author="Ed" w:date="2013-04-02T10:12:00Z">
              <w:r w:rsidRPr="00F651EA" w:rsidDel="009E09EB">
                <w:rPr>
                  <w:lang w:bidi="ar-SA"/>
                </w:rPr>
                <w:delText>453792</w:delText>
              </w:r>
            </w:del>
          </w:p>
        </w:tc>
        <w:tc>
          <w:tcPr>
            <w:tcW w:w="1330" w:type="pct"/>
            <w:shd w:val="clear" w:color="auto" w:fill="auto"/>
            <w:noWrap/>
            <w:vAlign w:val="bottom"/>
            <w:hideMark/>
          </w:tcPr>
          <w:p w:rsidR="00E141B1" w:rsidRDefault="00F651EA">
            <w:pPr>
              <w:pStyle w:val="NoSpacing"/>
              <w:jc w:val="right"/>
              <w:rPr>
                <w:rPrChange w:id="4044" w:author="Edward Venator" w:date="2013-04-11T09:12:00Z">
                  <w:rPr>
                    <w:b/>
                    <w:bCs/>
                    <w:sz w:val="28"/>
                    <w:lang w:bidi="ar-SA"/>
                  </w:rPr>
                </w:rPrChange>
              </w:rPr>
              <w:pPrChange w:id="4045" w:author="Ed" w:date="2013-04-02T10:13:00Z">
                <w:pPr>
                  <w:pStyle w:val="NoSpacing"/>
                  <w:pageBreakBefore/>
                </w:pPr>
              </w:pPrChange>
            </w:pPr>
            <w:r w:rsidRPr="00F651EA">
              <w:rPr>
                <w:lang w:bidi="ar-SA"/>
              </w:rPr>
              <w:t>0.1640</w:t>
            </w:r>
          </w:p>
        </w:tc>
      </w:tr>
    </w:tbl>
    <w:p w:rsidR="00F651EA" w:rsidRDefault="00F651EA" w:rsidP="00CA427F"/>
    <w:p w:rsidR="002121EA" w:rsidRDefault="00CC5A2E" w:rsidP="00CA427F">
      <w:r>
        <w:t>All measurements in meters, except where indicated.</w:t>
      </w:r>
      <w:ins w:id="4046" w:author="Edward Venator" w:date="2013-04-11T09:12:00Z">
        <w:r>
          <w:t xml:space="preserve"> </w:t>
        </w:r>
      </w:ins>
      <w:del w:id="4047" w:author="Edward Venator" w:date="2013-04-11T09:12:00Z">
        <w:r>
          <w:delText xml:space="preserve"> </w:delText>
        </w:r>
      </w:del>
      <w:del w:id="4048" w:author="Ed" w:date="2013-04-02T10:12:00Z">
        <w:r w:rsidDel="009E09EB">
          <w:delText xml:space="preserve">Oz and Ow indicate quaternion components z and w. </w:delText>
        </w:r>
      </w:del>
      <w:r>
        <w:t>Perfect localization would be 10 meters translation in the x direction</w:t>
      </w:r>
      <w:r w:rsidR="00F651EA">
        <w:t xml:space="preserve"> and</w:t>
      </w:r>
      <w:r>
        <w:t xml:space="preserve"> 0 meters translation in the y direction</w:t>
      </w:r>
      <w:r w:rsidR="00F651EA">
        <w:t>.</w:t>
      </w:r>
    </w:p>
    <w:p w:rsidR="002B69CE" w:rsidRDefault="002B69CE">
      <w:pPr>
        <w:spacing w:line="240" w:lineRule="auto"/>
        <w:ind w:left="0"/>
        <w:jc w:val="left"/>
        <w:rPr>
          <w:rFonts w:ascii="Cambria" w:hAnsi="Cambria"/>
          <w:b/>
          <w:bCs/>
          <w:sz w:val="26"/>
          <w:szCs w:val="26"/>
        </w:rPr>
      </w:pPr>
      <w:bookmarkStart w:id="4049" w:name="_Toc351997934"/>
      <w:r>
        <w:br w:type="page"/>
      </w:r>
    </w:p>
    <w:p w:rsidR="00C702FF" w:rsidRDefault="00C702FF">
      <w:pPr>
        <w:pStyle w:val="Heading2"/>
      </w:pPr>
      <w:bookmarkStart w:id="4050" w:name="_Toc353435352"/>
      <w:r>
        <w:lastRenderedPageBreak/>
        <w:t>Five Laps of One Meter Radius Circle</w:t>
      </w:r>
      <w:bookmarkEnd w:id="4049"/>
      <w:bookmarkEnd w:id="40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Change w:id="4051" w:author="Ed" w:date="2013-04-02T10:13:00Z">
          <w:tblPr>
            <w:tblW w:w="9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PrChange>
      </w:tblPr>
      <w:tblGrid>
        <w:gridCol w:w="2090"/>
        <w:gridCol w:w="770"/>
        <w:gridCol w:w="770"/>
        <w:gridCol w:w="770"/>
        <w:gridCol w:w="770"/>
        <w:gridCol w:w="1550"/>
        <w:gridCol w:w="1610"/>
        <w:tblGridChange w:id="4052">
          <w:tblGrid>
            <w:gridCol w:w="1458"/>
            <w:gridCol w:w="1080"/>
            <w:gridCol w:w="1080"/>
            <w:gridCol w:w="1080"/>
            <w:gridCol w:w="1350"/>
            <w:gridCol w:w="1620"/>
            <w:gridCol w:w="1509"/>
          </w:tblGrid>
        </w:tblGridChange>
      </w:tblGrid>
      <w:tr w:rsidR="002121EA" w:rsidRPr="00F651EA" w:rsidTr="009E09EB">
        <w:trPr>
          <w:trHeight w:val="300"/>
          <w:trPrChange w:id="4053" w:author="Ed" w:date="2013-04-02T10:13:00Z">
            <w:trPr>
              <w:trHeight w:val="300"/>
            </w:trPr>
          </w:trPrChange>
        </w:trPr>
        <w:tc>
          <w:tcPr>
            <w:tcW w:w="2090" w:type="dxa"/>
            <w:shd w:val="clear" w:color="auto" w:fill="auto"/>
            <w:noWrap/>
            <w:vAlign w:val="bottom"/>
            <w:hideMark/>
            <w:tcPrChange w:id="4054"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Trial</w:t>
            </w:r>
          </w:p>
        </w:tc>
        <w:tc>
          <w:tcPr>
            <w:tcW w:w="770" w:type="dxa"/>
            <w:shd w:val="clear" w:color="auto" w:fill="auto"/>
            <w:noWrap/>
            <w:vAlign w:val="bottom"/>
            <w:hideMark/>
            <w:tcPrChange w:id="4055"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x</w:t>
            </w:r>
          </w:p>
        </w:tc>
        <w:tc>
          <w:tcPr>
            <w:tcW w:w="770" w:type="dxa"/>
            <w:shd w:val="clear" w:color="auto" w:fill="auto"/>
            <w:noWrap/>
            <w:vAlign w:val="bottom"/>
            <w:hideMark/>
            <w:tcPrChange w:id="4056"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y</w:t>
            </w:r>
          </w:p>
        </w:tc>
        <w:tc>
          <w:tcPr>
            <w:tcW w:w="770" w:type="dxa"/>
            <w:shd w:val="clear" w:color="auto" w:fill="auto"/>
            <w:noWrap/>
            <w:vAlign w:val="bottom"/>
            <w:hideMark/>
            <w:tcPrChange w:id="4057"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Oz</w:t>
            </w:r>
          </w:p>
        </w:tc>
        <w:tc>
          <w:tcPr>
            <w:tcW w:w="770" w:type="dxa"/>
            <w:shd w:val="clear" w:color="auto" w:fill="auto"/>
            <w:noWrap/>
            <w:vAlign w:val="bottom"/>
            <w:hideMark/>
            <w:tcPrChange w:id="4058" w:author="Ed" w:date="2013-04-02T10:13:00Z">
              <w:tcPr>
                <w:tcW w:w="1350" w:type="dxa"/>
                <w:shd w:val="clear" w:color="auto" w:fill="auto"/>
                <w:noWrap/>
                <w:vAlign w:val="bottom"/>
                <w:hideMark/>
              </w:tcPr>
            </w:tcPrChange>
          </w:tcPr>
          <w:p w:rsidR="002121EA" w:rsidRPr="00F651EA" w:rsidRDefault="002121EA" w:rsidP="00F3160B">
            <w:pPr>
              <w:pStyle w:val="NoSpacing"/>
              <w:rPr>
                <w:lang w:bidi="ar-SA"/>
              </w:rPr>
            </w:pPr>
            <w:proofErr w:type="spellStart"/>
            <w:r w:rsidRPr="00F651EA">
              <w:rPr>
                <w:lang w:bidi="ar-SA"/>
              </w:rPr>
              <w:t>Ow</w:t>
            </w:r>
            <w:proofErr w:type="spellEnd"/>
          </w:p>
        </w:tc>
        <w:tc>
          <w:tcPr>
            <w:tcW w:w="1550" w:type="dxa"/>
            <w:shd w:val="clear" w:color="auto" w:fill="auto"/>
            <w:noWrap/>
            <w:vAlign w:val="bottom"/>
            <w:hideMark/>
            <w:tcPrChange w:id="4059" w:author="Ed" w:date="2013-04-02T10:13:00Z">
              <w:tcPr>
                <w:tcW w:w="162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Displacement</w:t>
            </w:r>
          </w:p>
        </w:tc>
        <w:tc>
          <w:tcPr>
            <w:tcW w:w="1610" w:type="dxa"/>
            <w:shd w:val="clear" w:color="auto" w:fill="auto"/>
            <w:noWrap/>
            <w:vAlign w:val="bottom"/>
            <w:hideMark/>
            <w:tcPrChange w:id="4060" w:author="Ed" w:date="2013-04-02T10:13:00Z">
              <w:tcPr>
                <w:tcW w:w="1509"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Heading (deg)</w:t>
            </w:r>
          </w:p>
        </w:tc>
      </w:tr>
      <w:tr w:rsidR="002121EA" w:rsidRPr="00F651EA" w:rsidTr="009E09EB">
        <w:trPr>
          <w:trHeight w:val="300"/>
          <w:trPrChange w:id="4061" w:author="Ed" w:date="2013-04-02T10:13:00Z">
            <w:trPr>
              <w:trHeight w:val="300"/>
            </w:trPr>
          </w:trPrChange>
        </w:trPr>
        <w:tc>
          <w:tcPr>
            <w:tcW w:w="2090" w:type="dxa"/>
            <w:shd w:val="clear" w:color="auto" w:fill="auto"/>
            <w:noWrap/>
            <w:vAlign w:val="bottom"/>
            <w:hideMark/>
            <w:tcPrChange w:id="4062"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1</w:t>
            </w:r>
          </w:p>
        </w:tc>
        <w:tc>
          <w:tcPr>
            <w:tcW w:w="770" w:type="dxa"/>
            <w:shd w:val="clear" w:color="auto" w:fill="auto"/>
            <w:noWrap/>
            <w:vAlign w:val="bottom"/>
            <w:hideMark/>
            <w:tcPrChange w:id="4063" w:author="Ed" w:date="2013-04-02T10:13:00Z">
              <w:tcPr>
                <w:tcW w:w="1080" w:type="dxa"/>
                <w:shd w:val="clear" w:color="auto" w:fill="auto"/>
                <w:noWrap/>
                <w:vAlign w:val="bottom"/>
                <w:hideMark/>
              </w:tcPr>
            </w:tcPrChange>
          </w:tcPr>
          <w:p w:rsidR="00E141B1" w:rsidRDefault="002121EA">
            <w:pPr>
              <w:pStyle w:val="NoSpacing"/>
              <w:jc w:val="right"/>
              <w:rPr>
                <w:rPrChange w:id="4064" w:author="Edward Venator" w:date="2013-04-11T09:12:00Z">
                  <w:rPr>
                    <w:b/>
                    <w:bCs/>
                    <w:sz w:val="28"/>
                    <w:lang w:bidi="ar-SA"/>
                  </w:rPr>
                </w:rPrChange>
              </w:rPr>
              <w:pPrChange w:id="4065" w:author="Ed" w:date="2013-04-02T10:13:00Z">
                <w:pPr>
                  <w:pStyle w:val="NoSpacing"/>
                  <w:pageBreakBefore/>
                </w:pPr>
              </w:pPrChange>
            </w:pPr>
            <w:r w:rsidRPr="00F651EA">
              <w:rPr>
                <w:lang w:bidi="ar-SA"/>
              </w:rPr>
              <w:t>0.730</w:t>
            </w:r>
          </w:p>
        </w:tc>
        <w:tc>
          <w:tcPr>
            <w:tcW w:w="770" w:type="dxa"/>
            <w:shd w:val="clear" w:color="auto" w:fill="auto"/>
            <w:noWrap/>
            <w:vAlign w:val="bottom"/>
            <w:hideMark/>
            <w:tcPrChange w:id="4066" w:author="Ed" w:date="2013-04-02T10:13:00Z">
              <w:tcPr>
                <w:tcW w:w="1080" w:type="dxa"/>
                <w:shd w:val="clear" w:color="auto" w:fill="auto"/>
                <w:noWrap/>
                <w:vAlign w:val="bottom"/>
                <w:hideMark/>
              </w:tcPr>
            </w:tcPrChange>
          </w:tcPr>
          <w:p w:rsidR="00E141B1" w:rsidRDefault="002121EA">
            <w:pPr>
              <w:pStyle w:val="NoSpacing"/>
              <w:jc w:val="right"/>
              <w:rPr>
                <w:rPrChange w:id="4067" w:author="Edward Venator" w:date="2013-04-11T09:12:00Z">
                  <w:rPr>
                    <w:b/>
                    <w:bCs/>
                    <w:sz w:val="28"/>
                    <w:lang w:bidi="ar-SA"/>
                  </w:rPr>
                </w:rPrChange>
              </w:rPr>
              <w:pPrChange w:id="4068" w:author="Ed" w:date="2013-04-02T10:13:00Z">
                <w:pPr>
                  <w:pStyle w:val="NoSpacing"/>
                  <w:pageBreakBefore/>
                </w:pPr>
              </w:pPrChange>
            </w:pPr>
            <w:r w:rsidRPr="00F651EA">
              <w:rPr>
                <w:lang w:bidi="ar-SA"/>
              </w:rPr>
              <w:t>0.432</w:t>
            </w:r>
          </w:p>
        </w:tc>
        <w:tc>
          <w:tcPr>
            <w:tcW w:w="770" w:type="dxa"/>
            <w:shd w:val="clear" w:color="auto" w:fill="auto"/>
            <w:noWrap/>
            <w:vAlign w:val="bottom"/>
            <w:hideMark/>
            <w:tcPrChange w:id="4069" w:author="Ed" w:date="2013-04-02T10:13:00Z">
              <w:tcPr>
                <w:tcW w:w="1080" w:type="dxa"/>
                <w:shd w:val="clear" w:color="auto" w:fill="auto"/>
                <w:noWrap/>
                <w:vAlign w:val="bottom"/>
                <w:hideMark/>
              </w:tcPr>
            </w:tcPrChange>
          </w:tcPr>
          <w:p w:rsidR="00E141B1" w:rsidRDefault="002121EA">
            <w:pPr>
              <w:pStyle w:val="NoSpacing"/>
              <w:jc w:val="right"/>
              <w:rPr>
                <w:rPrChange w:id="4070" w:author="Edward Venator" w:date="2013-04-11T09:12:00Z">
                  <w:rPr>
                    <w:b/>
                    <w:bCs/>
                    <w:sz w:val="28"/>
                    <w:lang w:bidi="ar-SA"/>
                  </w:rPr>
                </w:rPrChange>
              </w:rPr>
              <w:pPrChange w:id="4071" w:author="Ed" w:date="2013-04-02T10:13:00Z">
                <w:pPr>
                  <w:pStyle w:val="NoSpacing"/>
                  <w:pageBreakBefore/>
                </w:pPr>
              </w:pPrChange>
            </w:pPr>
            <w:r w:rsidRPr="00F651EA">
              <w:rPr>
                <w:lang w:bidi="ar-SA"/>
              </w:rPr>
              <w:t>0.50</w:t>
            </w:r>
            <w:r w:rsidR="001B174C">
              <w:rPr>
                <w:lang w:bidi="ar-SA"/>
              </w:rPr>
              <w:t>7</w:t>
            </w:r>
          </w:p>
        </w:tc>
        <w:tc>
          <w:tcPr>
            <w:tcW w:w="770" w:type="dxa"/>
            <w:shd w:val="clear" w:color="auto" w:fill="auto"/>
            <w:noWrap/>
            <w:vAlign w:val="bottom"/>
            <w:hideMark/>
            <w:tcPrChange w:id="4072" w:author="Ed" w:date="2013-04-02T10:13:00Z">
              <w:tcPr>
                <w:tcW w:w="1350" w:type="dxa"/>
                <w:shd w:val="clear" w:color="auto" w:fill="auto"/>
                <w:noWrap/>
                <w:vAlign w:val="bottom"/>
                <w:hideMark/>
              </w:tcPr>
            </w:tcPrChange>
          </w:tcPr>
          <w:p w:rsidR="00E141B1" w:rsidRDefault="002121EA">
            <w:pPr>
              <w:pStyle w:val="NoSpacing"/>
              <w:jc w:val="right"/>
              <w:rPr>
                <w:rPrChange w:id="4073" w:author="Edward Venator" w:date="2013-04-11T09:12:00Z">
                  <w:rPr>
                    <w:b/>
                    <w:bCs/>
                    <w:sz w:val="28"/>
                    <w:lang w:bidi="ar-SA"/>
                  </w:rPr>
                </w:rPrChange>
              </w:rPr>
              <w:pPrChange w:id="4074" w:author="Ed" w:date="2013-04-02T10:13:00Z">
                <w:pPr>
                  <w:pStyle w:val="NoSpacing"/>
                  <w:pageBreakBefore/>
                </w:pPr>
              </w:pPrChange>
            </w:pPr>
            <w:r w:rsidRPr="00F651EA">
              <w:rPr>
                <w:lang w:bidi="ar-SA"/>
              </w:rPr>
              <w:t>0.862</w:t>
            </w:r>
          </w:p>
        </w:tc>
        <w:tc>
          <w:tcPr>
            <w:tcW w:w="1550" w:type="dxa"/>
            <w:shd w:val="clear" w:color="auto" w:fill="auto"/>
            <w:noWrap/>
            <w:vAlign w:val="bottom"/>
            <w:hideMark/>
            <w:tcPrChange w:id="4075" w:author="Ed" w:date="2013-04-02T10:13:00Z">
              <w:tcPr>
                <w:tcW w:w="1620" w:type="dxa"/>
                <w:shd w:val="clear" w:color="auto" w:fill="auto"/>
                <w:noWrap/>
                <w:vAlign w:val="bottom"/>
                <w:hideMark/>
              </w:tcPr>
            </w:tcPrChange>
          </w:tcPr>
          <w:p w:rsidR="00E141B1" w:rsidRDefault="002121EA">
            <w:pPr>
              <w:pStyle w:val="NoSpacing"/>
              <w:jc w:val="right"/>
              <w:rPr>
                <w:rPrChange w:id="4076" w:author="Edward Venator" w:date="2013-04-11T09:12:00Z">
                  <w:rPr>
                    <w:b/>
                    <w:bCs/>
                    <w:sz w:val="28"/>
                    <w:lang w:bidi="ar-SA"/>
                  </w:rPr>
                </w:rPrChange>
              </w:rPr>
              <w:pPrChange w:id="4077" w:author="Ed" w:date="2013-04-02T10:13:00Z">
                <w:pPr>
                  <w:pStyle w:val="NoSpacing"/>
                  <w:pageBreakBefore/>
                </w:pPr>
              </w:pPrChange>
            </w:pPr>
            <w:r w:rsidRPr="00F651EA">
              <w:rPr>
                <w:lang w:bidi="ar-SA"/>
              </w:rPr>
              <w:t>0.84</w:t>
            </w:r>
            <w:r w:rsidR="001B174C">
              <w:rPr>
                <w:lang w:bidi="ar-SA"/>
              </w:rPr>
              <w:t>9</w:t>
            </w:r>
          </w:p>
        </w:tc>
        <w:tc>
          <w:tcPr>
            <w:tcW w:w="1610" w:type="dxa"/>
            <w:shd w:val="clear" w:color="auto" w:fill="auto"/>
            <w:noWrap/>
            <w:vAlign w:val="bottom"/>
            <w:hideMark/>
            <w:tcPrChange w:id="4078" w:author="Ed" w:date="2013-04-02T10:13:00Z">
              <w:tcPr>
                <w:tcW w:w="1509" w:type="dxa"/>
                <w:shd w:val="clear" w:color="auto" w:fill="auto"/>
                <w:noWrap/>
                <w:vAlign w:val="bottom"/>
                <w:hideMark/>
              </w:tcPr>
            </w:tcPrChange>
          </w:tcPr>
          <w:p w:rsidR="00E141B1" w:rsidRDefault="002121EA">
            <w:pPr>
              <w:pStyle w:val="NoSpacing"/>
              <w:jc w:val="right"/>
              <w:rPr>
                <w:rPrChange w:id="4079" w:author="Edward Venator" w:date="2013-04-11T09:12:00Z">
                  <w:rPr>
                    <w:b/>
                    <w:bCs/>
                    <w:sz w:val="28"/>
                    <w:lang w:bidi="ar-SA"/>
                  </w:rPr>
                </w:rPrChange>
              </w:rPr>
              <w:pPrChange w:id="4080" w:author="Ed" w:date="2013-04-02T10:13:00Z">
                <w:pPr>
                  <w:pStyle w:val="NoSpacing"/>
                  <w:pageBreakBefore/>
                </w:pPr>
              </w:pPrChange>
            </w:pPr>
            <w:r w:rsidRPr="00F651EA">
              <w:rPr>
                <w:lang w:bidi="ar-SA"/>
              </w:rPr>
              <w:t>29.12</w:t>
            </w:r>
            <w:r w:rsidR="001B174C">
              <w:rPr>
                <w:lang w:bidi="ar-SA"/>
              </w:rPr>
              <w:t>4</w:t>
            </w:r>
          </w:p>
        </w:tc>
      </w:tr>
      <w:tr w:rsidR="002121EA" w:rsidRPr="00F651EA" w:rsidTr="009E09EB">
        <w:trPr>
          <w:trHeight w:val="300"/>
          <w:trPrChange w:id="4081" w:author="Ed" w:date="2013-04-02T10:13:00Z">
            <w:trPr>
              <w:trHeight w:val="300"/>
            </w:trPr>
          </w:trPrChange>
        </w:trPr>
        <w:tc>
          <w:tcPr>
            <w:tcW w:w="2090" w:type="dxa"/>
            <w:shd w:val="clear" w:color="auto" w:fill="auto"/>
            <w:noWrap/>
            <w:vAlign w:val="bottom"/>
            <w:hideMark/>
            <w:tcPrChange w:id="4082"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2</w:t>
            </w:r>
          </w:p>
        </w:tc>
        <w:tc>
          <w:tcPr>
            <w:tcW w:w="770" w:type="dxa"/>
            <w:shd w:val="clear" w:color="auto" w:fill="auto"/>
            <w:noWrap/>
            <w:vAlign w:val="bottom"/>
            <w:hideMark/>
            <w:tcPrChange w:id="4083" w:author="Ed" w:date="2013-04-02T10:13:00Z">
              <w:tcPr>
                <w:tcW w:w="1080" w:type="dxa"/>
                <w:shd w:val="clear" w:color="auto" w:fill="auto"/>
                <w:noWrap/>
                <w:vAlign w:val="bottom"/>
                <w:hideMark/>
              </w:tcPr>
            </w:tcPrChange>
          </w:tcPr>
          <w:p w:rsidR="00E141B1" w:rsidRDefault="002121EA">
            <w:pPr>
              <w:pStyle w:val="NoSpacing"/>
              <w:jc w:val="right"/>
              <w:rPr>
                <w:rPrChange w:id="4084" w:author="Edward Venator" w:date="2013-04-11T09:12:00Z">
                  <w:rPr>
                    <w:b/>
                    <w:bCs/>
                    <w:sz w:val="28"/>
                    <w:lang w:bidi="ar-SA"/>
                  </w:rPr>
                </w:rPrChange>
              </w:rPr>
              <w:pPrChange w:id="4085" w:author="Ed" w:date="2013-04-02T10:13:00Z">
                <w:pPr>
                  <w:pStyle w:val="NoSpacing"/>
                  <w:pageBreakBefore/>
                </w:pPr>
              </w:pPrChange>
            </w:pPr>
            <w:r w:rsidRPr="00F651EA">
              <w:rPr>
                <w:lang w:bidi="ar-SA"/>
              </w:rPr>
              <w:t>0.802</w:t>
            </w:r>
          </w:p>
        </w:tc>
        <w:tc>
          <w:tcPr>
            <w:tcW w:w="770" w:type="dxa"/>
            <w:shd w:val="clear" w:color="auto" w:fill="auto"/>
            <w:noWrap/>
            <w:vAlign w:val="bottom"/>
            <w:hideMark/>
            <w:tcPrChange w:id="4086" w:author="Ed" w:date="2013-04-02T10:13:00Z">
              <w:tcPr>
                <w:tcW w:w="1080" w:type="dxa"/>
                <w:shd w:val="clear" w:color="auto" w:fill="auto"/>
                <w:noWrap/>
                <w:vAlign w:val="bottom"/>
                <w:hideMark/>
              </w:tcPr>
            </w:tcPrChange>
          </w:tcPr>
          <w:p w:rsidR="00E141B1" w:rsidRDefault="002121EA">
            <w:pPr>
              <w:pStyle w:val="NoSpacing"/>
              <w:jc w:val="right"/>
              <w:rPr>
                <w:rPrChange w:id="4087" w:author="Edward Venator" w:date="2013-04-11T09:12:00Z">
                  <w:rPr>
                    <w:b/>
                    <w:bCs/>
                    <w:sz w:val="28"/>
                    <w:lang w:bidi="ar-SA"/>
                  </w:rPr>
                </w:rPrChange>
              </w:rPr>
              <w:pPrChange w:id="4088" w:author="Ed" w:date="2013-04-02T10:13:00Z">
                <w:pPr>
                  <w:pStyle w:val="NoSpacing"/>
                  <w:pageBreakBefore/>
                </w:pPr>
              </w:pPrChange>
            </w:pPr>
            <w:r w:rsidRPr="00F651EA">
              <w:rPr>
                <w:lang w:bidi="ar-SA"/>
              </w:rPr>
              <w:t>0.450</w:t>
            </w:r>
          </w:p>
        </w:tc>
        <w:tc>
          <w:tcPr>
            <w:tcW w:w="770" w:type="dxa"/>
            <w:shd w:val="clear" w:color="auto" w:fill="auto"/>
            <w:noWrap/>
            <w:vAlign w:val="bottom"/>
            <w:hideMark/>
            <w:tcPrChange w:id="4089" w:author="Ed" w:date="2013-04-02T10:13:00Z">
              <w:tcPr>
                <w:tcW w:w="1080" w:type="dxa"/>
                <w:shd w:val="clear" w:color="auto" w:fill="auto"/>
                <w:noWrap/>
                <w:vAlign w:val="bottom"/>
                <w:hideMark/>
              </w:tcPr>
            </w:tcPrChange>
          </w:tcPr>
          <w:p w:rsidR="00E141B1" w:rsidRDefault="002121EA">
            <w:pPr>
              <w:pStyle w:val="NoSpacing"/>
              <w:jc w:val="right"/>
              <w:rPr>
                <w:rPrChange w:id="4090" w:author="Edward Venator" w:date="2013-04-11T09:12:00Z">
                  <w:rPr>
                    <w:b/>
                    <w:bCs/>
                    <w:sz w:val="28"/>
                    <w:lang w:bidi="ar-SA"/>
                  </w:rPr>
                </w:rPrChange>
              </w:rPr>
              <w:pPrChange w:id="4091" w:author="Ed" w:date="2013-04-02T10:13:00Z">
                <w:pPr>
                  <w:pStyle w:val="NoSpacing"/>
                  <w:pageBreakBefore/>
                </w:pPr>
              </w:pPrChange>
            </w:pPr>
            <w:r w:rsidRPr="00F651EA">
              <w:rPr>
                <w:lang w:bidi="ar-SA"/>
              </w:rPr>
              <w:t>0.528</w:t>
            </w:r>
          </w:p>
        </w:tc>
        <w:tc>
          <w:tcPr>
            <w:tcW w:w="770" w:type="dxa"/>
            <w:shd w:val="clear" w:color="auto" w:fill="auto"/>
            <w:noWrap/>
            <w:vAlign w:val="bottom"/>
            <w:hideMark/>
            <w:tcPrChange w:id="4092" w:author="Ed" w:date="2013-04-02T10:13:00Z">
              <w:tcPr>
                <w:tcW w:w="1350" w:type="dxa"/>
                <w:shd w:val="clear" w:color="auto" w:fill="auto"/>
                <w:noWrap/>
                <w:vAlign w:val="bottom"/>
                <w:hideMark/>
              </w:tcPr>
            </w:tcPrChange>
          </w:tcPr>
          <w:p w:rsidR="00E141B1" w:rsidRDefault="002121EA">
            <w:pPr>
              <w:pStyle w:val="NoSpacing"/>
              <w:jc w:val="right"/>
              <w:rPr>
                <w:rPrChange w:id="4093" w:author="Edward Venator" w:date="2013-04-11T09:12:00Z">
                  <w:rPr>
                    <w:b/>
                    <w:bCs/>
                    <w:sz w:val="28"/>
                    <w:lang w:bidi="ar-SA"/>
                  </w:rPr>
                </w:rPrChange>
              </w:rPr>
              <w:pPrChange w:id="4094" w:author="Ed" w:date="2013-04-02T10:13:00Z">
                <w:pPr>
                  <w:pStyle w:val="NoSpacing"/>
                  <w:pageBreakBefore/>
                </w:pPr>
              </w:pPrChange>
            </w:pPr>
            <w:r w:rsidRPr="00F651EA">
              <w:rPr>
                <w:lang w:bidi="ar-SA"/>
              </w:rPr>
              <w:t>0.84</w:t>
            </w:r>
            <w:r w:rsidR="001B174C">
              <w:rPr>
                <w:lang w:bidi="ar-SA"/>
              </w:rPr>
              <w:t>9</w:t>
            </w:r>
          </w:p>
        </w:tc>
        <w:tc>
          <w:tcPr>
            <w:tcW w:w="1550" w:type="dxa"/>
            <w:shd w:val="clear" w:color="auto" w:fill="auto"/>
            <w:noWrap/>
            <w:vAlign w:val="bottom"/>
            <w:hideMark/>
            <w:tcPrChange w:id="4095" w:author="Ed" w:date="2013-04-02T10:13:00Z">
              <w:tcPr>
                <w:tcW w:w="1620" w:type="dxa"/>
                <w:shd w:val="clear" w:color="auto" w:fill="auto"/>
                <w:noWrap/>
                <w:vAlign w:val="bottom"/>
                <w:hideMark/>
              </w:tcPr>
            </w:tcPrChange>
          </w:tcPr>
          <w:p w:rsidR="00E141B1" w:rsidRDefault="002121EA">
            <w:pPr>
              <w:pStyle w:val="NoSpacing"/>
              <w:jc w:val="right"/>
              <w:rPr>
                <w:rPrChange w:id="4096" w:author="Edward Venator" w:date="2013-04-11T09:12:00Z">
                  <w:rPr>
                    <w:b/>
                    <w:bCs/>
                    <w:sz w:val="28"/>
                    <w:lang w:bidi="ar-SA"/>
                  </w:rPr>
                </w:rPrChange>
              </w:rPr>
              <w:pPrChange w:id="4097" w:author="Ed" w:date="2013-04-02T10:13:00Z">
                <w:pPr>
                  <w:pStyle w:val="NoSpacing"/>
                  <w:pageBreakBefore/>
                </w:pPr>
              </w:pPrChange>
            </w:pPr>
            <w:r w:rsidRPr="00F651EA">
              <w:rPr>
                <w:lang w:bidi="ar-SA"/>
              </w:rPr>
              <w:t>0.9</w:t>
            </w:r>
            <w:r w:rsidR="001B174C">
              <w:rPr>
                <w:lang w:bidi="ar-SA"/>
              </w:rPr>
              <w:t>20</w:t>
            </w:r>
          </w:p>
        </w:tc>
        <w:tc>
          <w:tcPr>
            <w:tcW w:w="1610" w:type="dxa"/>
            <w:shd w:val="clear" w:color="auto" w:fill="auto"/>
            <w:noWrap/>
            <w:vAlign w:val="bottom"/>
            <w:hideMark/>
            <w:tcPrChange w:id="4098" w:author="Ed" w:date="2013-04-02T10:13:00Z">
              <w:tcPr>
                <w:tcW w:w="1509" w:type="dxa"/>
                <w:shd w:val="clear" w:color="auto" w:fill="auto"/>
                <w:noWrap/>
                <w:vAlign w:val="bottom"/>
                <w:hideMark/>
              </w:tcPr>
            </w:tcPrChange>
          </w:tcPr>
          <w:p w:rsidR="00E141B1" w:rsidRDefault="002121EA">
            <w:pPr>
              <w:pStyle w:val="NoSpacing"/>
              <w:jc w:val="right"/>
              <w:rPr>
                <w:rPrChange w:id="4099" w:author="Edward Venator" w:date="2013-04-11T09:12:00Z">
                  <w:rPr>
                    <w:b/>
                    <w:bCs/>
                    <w:sz w:val="28"/>
                    <w:lang w:bidi="ar-SA"/>
                  </w:rPr>
                </w:rPrChange>
              </w:rPr>
              <w:pPrChange w:id="4100" w:author="Ed" w:date="2013-04-02T10:13:00Z">
                <w:pPr>
                  <w:pStyle w:val="NoSpacing"/>
                  <w:pageBreakBefore/>
                </w:pPr>
              </w:pPrChange>
            </w:pPr>
            <w:r w:rsidRPr="00F651EA">
              <w:rPr>
                <w:lang w:bidi="ar-SA"/>
              </w:rPr>
              <w:t>26.202</w:t>
            </w:r>
          </w:p>
        </w:tc>
      </w:tr>
      <w:tr w:rsidR="002121EA" w:rsidRPr="00F651EA" w:rsidTr="009E09EB">
        <w:trPr>
          <w:trHeight w:val="300"/>
          <w:trPrChange w:id="4101" w:author="Ed" w:date="2013-04-02T10:13:00Z">
            <w:trPr>
              <w:trHeight w:val="300"/>
            </w:trPr>
          </w:trPrChange>
        </w:trPr>
        <w:tc>
          <w:tcPr>
            <w:tcW w:w="2090" w:type="dxa"/>
            <w:shd w:val="clear" w:color="auto" w:fill="auto"/>
            <w:noWrap/>
            <w:vAlign w:val="bottom"/>
            <w:hideMark/>
            <w:tcPrChange w:id="4102"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3</w:t>
            </w:r>
          </w:p>
        </w:tc>
        <w:tc>
          <w:tcPr>
            <w:tcW w:w="770" w:type="dxa"/>
            <w:shd w:val="clear" w:color="auto" w:fill="auto"/>
            <w:noWrap/>
            <w:vAlign w:val="bottom"/>
            <w:hideMark/>
            <w:tcPrChange w:id="4103" w:author="Ed" w:date="2013-04-02T10:13:00Z">
              <w:tcPr>
                <w:tcW w:w="1080" w:type="dxa"/>
                <w:shd w:val="clear" w:color="auto" w:fill="auto"/>
                <w:noWrap/>
                <w:vAlign w:val="bottom"/>
                <w:hideMark/>
              </w:tcPr>
            </w:tcPrChange>
          </w:tcPr>
          <w:p w:rsidR="00E141B1" w:rsidRDefault="002121EA">
            <w:pPr>
              <w:pStyle w:val="NoSpacing"/>
              <w:jc w:val="right"/>
              <w:rPr>
                <w:rPrChange w:id="4104" w:author="Edward Venator" w:date="2013-04-11T09:12:00Z">
                  <w:rPr>
                    <w:b/>
                    <w:bCs/>
                    <w:sz w:val="28"/>
                    <w:lang w:bidi="ar-SA"/>
                  </w:rPr>
                </w:rPrChange>
              </w:rPr>
              <w:pPrChange w:id="4105" w:author="Ed" w:date="2013-04-02T10:13:00Z">
                <w:pPr>
                  <w:pStyle w:val="NoSpacing"/>
                  <w:pageBreakBefore/>
                </w:pPr>
              </w:pPrChange>
            </w:pPr>
            <w:r w:rsidRPr="00F651EA">
              <w:rPr>
                <w:lang w:bidi="ar-SA"/>
              </w:rPr>
              <w:t>0.94</w:t>
            </w:r>
            <w:r w:rsidR="001B174C">
              <w:rPr>
                <w:lang w:bidi="ar-SA"/>
              </w:rPr>
              <w:t>1</w:t>
            </w:r>
          </w:p>
        </w:tc>
        <w:tc>
          <w:tcPr>
            <w:tcW w:w="770" w:type="dxa"/>
            <w:shd w:val="clear" w:color="auto" w:fill="auto"/>
            <w:noWrap/>
            <w:vAlign w:val="bottom"/>
            <w:hideMark/>
            <w:tcPrChange w:id="4106" w:author="Ed" w:date="2013-04-02T10:13:00Z">
              <w:tcPr>
                <w:tcW w:w="1080" w:type="dxa"/>
                <w:shd w:val="clear" w:color="auto" w:fill="auto"/>
                <w:noWrap/>
                <w:vAlign w:val="bottom"/>
                <w:hideMark/>
              </w:tcPr>
            </w:tcPrChange>
          </w:tcPr>
          <w:p w:rsidR="00E141B1" w:rsidRDefault="002121EA">
            <w:pPr>
              <w:pStyle w:val="NoSpacing"/>
              <w:jc w:val="right"/>
              <w:rPr>
                <w:rPrChange w:id="4107" w:author="Edward Venator" w:date="2013-04-11T09:12:00Z">
                  <w:rPr>
                    <w:b/>
                    <w:bCs/>
                    <w:sz w:val="28"/>
                    <w:lang w:bidi="ar-SA"/>
                  </w:rPr>
                </w:rPrChange>
              </w:rPr>
              <w:pPrChange w:id="4108" w:author="Ed" w:date="2013-04-02T10:13:00Z">
                <w:pPr>
                  <w:pStyle w:val="NoSpacing"/>
                  <w:pageBreakBefore/>
                </w:pPr>
              </w:pPrChange>
            </w:pPr>
            <w:r w:rsidRPr="00F651EA">
              <w:rPr>
                <w:lang w:bidi="ar-SA"/>
              </w:rPr>
              <w:t>0.59</w:t>
            </w:r>
            <w:r w:rsidR="001B174C">
              <w:rPr>
                <w:lang w:bidi="ar-SA"/>
              </w:rPr>
              <w:t>6</w:t>
            </w:r>
          </w:p>
        </w:tc>
        <w:tc>
          <w:tcPr>
            <w:tcW w:w="770" w:type="dxa"/>
            <w:shd w:val="clear" w:color="auto" w:fill="auto"/>
            <w:noWrap/>
            <w:vAlign w:val="bottom"/>
            <w:hideMark/>
            <w:tcPrChange w:id="4109" w:author="Ed" w:date="2013-04-02T10:13:00Z">
              <w:tcPr>
                <w:tcW w:w="1080" w:type="dxa"/>
                <w:shd w:val="clear" w:color="auto" w:fill="auto"/>
                <w:noWrap/>
                <w:vAlign w:val="bottom"/>
                <w:hideMark/>
              </w:tcPr>
            </w:tcPrChange>
          </w:tcPr>
          <w:p w:rsidR="00E141B1" w:rsidRDefault="002121EA">
            <w:pPr>
              <w:pStyle w:val="NoSpacing"/>
              <w:jc w:val="right"/>
              <w:rPr>
                <w:rPrChange w:id="4110" w:author="Edward Venator" w:date="2013-04-11T09:12:00Z">
                  <w:rPr>
                    <w:b/>
                    <w:bCs/>
                    <w:sz w:val="28"/>
                    <w:lang w:bidi="ar-SA"/>
                  </w:rPr>
                </w:rPrChange>
              </w:rPr>
              <w:pPrChange w:id="4111" w:author="Ed" w:date="2013-04-02T10:13:00Z">
                <w:pPr>
                  <w:pStyle w:val="NoSpacing"/>
                  <w:pageBreakBefore/>
                </w:pPr>
              </w:pPrChange>
            </w:pPr>
            <w:r w:rsidRPr="00F651EA">
              <w:rPr>
                <w:lang w:bidi="ar-SA"/>
              </w:rPr>
              <w:t>0.613</w:t>
            </w:r>
          </w:p>
        </w:tc>
        <w:tc>
          <w:tcPr>
            <w:tcW w:w="770" w:type="dxa"/>
            <w:shd w:val="clear" w:color="auto" w:fill="auto"/>
            <w:noWrap/>
            <w:vAlign w:val="bottom"/>
            <w:hideMark/>
            <w:tcPrChange w:id="4112" w:author="Ed" w:date="2013-04-02T10:13:00Z">
              <w:tcPr>
                <w:tcW w:w="1350" w:type="dxa"/>
                <w:shd w:val="clear" w:color="auto" w:fill="auto"/>
                <w:noWrap/>
                <w:vAlign w:val="bottom"/>
                <w:hideMark/>
              </w:tcPr>
            </w:tcPrChange>
          </w:tcPr>
          <w:p w:rsidR="00E141B1" w:rsidRDefault="002121EA">
            <w:pPr>
              <w:pStyle w:val="NoSpacing"/>
              <w:jc w:val="right"/>
              <w:rPr>
                <w:rPrChange w:id="4113" w:author="Edward Venator" w:date="2013-04-11T09:12:00Z">
                  <w:rPr>
                    <w:b/>
                    <w:bCs/>
                    <w:sz w:val="28"/>
                    <w:lang w:bidi="ar-SA"/>
                  </w:rPr>
                </w:rPrChange>
              </w:rPr>
              <w:pPrChange w:id="4114" w:author="Ed" w:date="2013-04-02T10:13:00Z">
                <w:pPr>
                  <w:pStyle w:val="NoSpacing"/>
                  <w:pageBreakBefore/>
                </w:pPr>
              </w:pPrChange>
            </w:pPr>
            <w:r w:rsidRPr="00F651EA">
              <w:rPr>
                <w:lang w:bidi="ar-SA"/>
              </w:rPr>
              <w:t>0.7</w:t>
            </w:r>
            <w:r w:rsidR="001B174C">
              <w:rPr>
                <w:lang w:bidi="ar-SA"/>
              </w:rPr>
              <w:t>90</w:t>
            </w:r>
          </w:p>
        </w:tc>
        <w:tc>
          <w:tcPr>
            <w:tcW w:w="1550" w:type="dxa"/>
            <w:shd w:val="clear" w:color="auto" w:fill="auto"/>
            <w:noWrap/>
            <w:vAlign w:val="bottom"/>
            <w:hideMark/>
            <w:tcPrChange w:id="4115" w:author="Ed" w:date="2013-04-02T10:13:00Z">
              <w:tcPr>
                <w:tcW w:w="1620" w:type="dxa"/>
                <w:shd w:val="clear" w:color="auto" w:fill="auto"/>
                <w:noWrap/>
                <w:vAlign w:val="bottom"/>
                <w:hideMark/>
              </w:tcPr>
            </w:tcPrChange>
          </w:tcPr>
          <w:p w:rsidR="00E141B1" w:rsidRDefault="002121EA">
            <w:pPr>
              <w:pStyle w:val="NoSpacing"/>
              <w:jc w:val="right"/>
              <w:rPr>
                <w:rPrChange w:id="4116" w:author="Edward Venator" w:date="2013-04-11T09:12:00Z">
                  <w:rPr>
                    <w:b/>
                    <w:bCs/>
                    <w:sz w:val="28"/>
                    <w:lang w:bidi="ar-SA"/>
                  </w:rPr>
                </w:rPrChange>
              </w:rPr>
              <w:pPrChange w:id="4117" w:author="Ed" w:date="2013-04-02T10:13:00Z">
                <w:pPr>
                  <w:pStyle w:val="NoSpacing"/>
                  <w:pageBreakBefore/>
                </w:pPr>
              </w:pPrChange>
            </w:pPr>
            <w:r w:rsidRPr="00F651EA">
              <w:rPr>
                <w:lang w:bidi="ar-SA"/>
              </w:rPr>
              <w:t>1.11</w:t>
            </w:r>
            <w:r w:rsidR="001B174C">
              <w:rPr>
                <w:lang w:bidi="ar-SA"/>
              </w:rPr>
              <w:t>4</w:t>
            </w:r>
          </w:p>
        </w:tc>
        <w:tc>
          <w:tcPr>
            <w:tcW w:w="1610" w:type="dxa"/>
            <w:shd w:val="clear" w:color="auto" w:fill="auto"/>
            <w:noWrap/>
            <w:vAlign w:val="bottom"/>
            <w:hideMark/>
            <w:tcPrChange w:id="4118" w:author="Ed" w:date="2013-04-02T10:13:00Z">
              <w:tcPr>
                <w:tcW w:w="1509" w:type="dxa"/>
                <w:shd w:val="clear" w:color="auto" w:fill="auto"/>
                <w:noWrap/>
                <w:vAlign w:val="bottom"/>
                <w:hideMark/>
              </w:tcPr>
            </w:tcPrChange>
          </w:tcPr>
          <w:p w:rsidR="00E141B1" w:rsidRDefault="002121EA">
            <w:pPr>
              <w:pStyle w:val="NoSpacing"/>
              <w:jc w:val="right"/>
              <w:rPr>
                <w:rPrChange w:id="4119" w:author="Edward Venator" w:date="2013-04-11T09:12:00Z">
                  <w:rPr>
                    <w:b/>
                    <w:bCs/>
                    <w:sz w:val="28"/>
                    <w:lang w:bidi="ar-SA"/>
                  </w:rPr>
                </w:rPrChange>
              </w:rPr>
              <w:pPrChange w:id="4120" w:author="Ed" w:date="2013-04-02T10:13:00Z">
                <w:pPr>
                  <w:pStyle w:val="NoSpacing"/>
                  <w:pageBreakBefore/>
                </w:pPr>
              </w:pPrChange>
            </w:pPr>
            <w:r w:rsidRPr="00F651EA">
              <w:rPr>
                <w:lang w:bidi="ar-SA"/>
              </w:rPr>
              <w:t>14.3</w:t>
            </w:r>
            <w:r w:rsidR="001B174C">
              <w:rPr>
                <w:lang w:bidi="ar-SA"/>
              </w:rPr>
              <w:t>70</w:t>
            </w:r>
          </w:p>
        </w:tc>
      </w:tr>
      <w:tr w:rsidR="002121EA" w:rsidRPr="00F651EA" w:rsidTr="009E09EB">
        <w:trPr>
          <w:trHeight w:val="300"/>
          <w:trPrChange w:id="4121" w:author="Ed" w:date="2013-04-02T10:13:00Z">
            <w:trPr>
              <w:trHeight w:val="300"/>
            </w:trPr>
          </w:trPrChange>
        </w:trPr>
        <w:tc>
          <w:tcPr>
            <w:tcW w:w="2090" w:type="dxa"/>
            <w:shd w:val="clear" w:color="auto" w:fill="auto"/>
            <w:noWrap/>
            <w:vAlign w:val="bottom"/>
            <w:hideMark/>
            <w:tcPrChange w:id="4122"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4</w:t>
            </w:r>
          </w:p>
        </w:tc>
        <w:tc>
          <w:tcPr>
            <w:tcW w:w="770" w:type="dxa"/>
            <w:shd w:val="clear" w:color="auto" w:fill="auto"/>
            <w:noWrap/>
            <w:vAlign w:val="bottom"/>
            <w:hideMark/>
            <w:tcPrChange w:id="4123" w:author="Ed" w:date="2013-04-02T10:13:00Z">
              <w:tcPr>
                <w:tcW w:w="1080" w:type="dxa"/>
                <w:shd w:val="clear" w:color="auto" w:fill="auto"/>
                <w:noWrap/>
                <w:vAlign w:val="bottom"/>
                <w:hideMark/>
              </w:tcPr>
            </w:tcPrChange>
          </w:tcPr>
          <w:p w:rsidR="00E141B1" w:rsidRDefault="002121EA">
            <w:pPr>
              <w:pStyle w:val="NoSpacing"/>
              <w:jc w:val="right"/>
              <w:rPr>
                <w:rPrChange w:id="4124" w:author="Edward Venator" w:date="2013-04-11T09:12:00Z">
                  <w:rPr>
                    <w:b/>
                    <w:bCs/>
                    <w:sz w:val="28"/>
                    <w:lang w:bidi="ar-SA"/>
                  </w:rPr>
                </w:rPrChange>
              </w:rPr>
              <w:pPrChange w:id="4125" w:author="Ed" w:date="2013-04-02T10:13:00Z">
                <w:pPr>
                  <w:pStyle w:val="NoSpacing"/>
                  <w:pageBreakBefore/>
                </w:pPr>
              </w:pPrChange>
            </w:pPr>
            <w:r w:rsidRPr="00F651EA">
              <w:rPr>
                <w:lang w:bidi="ar-SA"/>
              </w:rPr>
              <w:t>0.75</w:t>
            </w:r>
            <w:r w:rsidR="001B174C">
              <w:rPr>
                <w:lang w:bidi="ar-SA"/>
              </w:rPr>
              <w:t>1</w:t>
            </w:r>
          </w:p>
        </w:tc>
        <w:tc>
          <w:tcPr>
            <w:tcW w:w="770" w:type="dxa"/>
            <w:shd w:val="clear" w:color="auto" w:fill="auto"/>
            <w:noWrap/>
            <w:vAlign w:val="bottom"/>
            <w:hideMark/>
            <w:tcPrChange w:id="4126" w:author="Ed" w:date="2013-04-02T10:13:00Z">
              <w:tcPr>
                <w:tcW w:w="1080" w:type="dxa"/>
                <w:shd w:val="clear" w:color="auto" w:fill="auto"/>
                <w:noWrap/>
                <w:vAlign w:val="bottom"/>
                <w:hideMark/>
              </w:tcPr>
            </w:tcPrChange>
          </w:tcPr>
          <w:p w:rsidR="00E141B1" w:rsidRDefault="002121EA">
            <w:pPr>
              <w:pStyle w:val="NoSpacing"/>
              <w:jc w:val="right"/>
              <w:rPr>
                <w:rPrChange w:id="4127" w:author="Edward Venator" w:date="2013-04-11T09:12:00Z">
                  <w:rPr>
                    <w:b/>
                    <w:bCs/>
                    <w:sz w:val="28"/>
                    <w:lang w:bidi="ar-SA"/>
                  </w:rPr>
                </w:rPrChange>
              </w:rPr>
              <w:pPrChange w:id="4128" w:author="Ed" w:date="2013-04-02T10:13:00Z">
                <w:pPr>
                  <w:pStyle w:val="NoSpacing"/>
                  <w:pageBreakBefore/>
                </w:pPr>
              </w:pPrChange>
            </w:pPr>
            <w:r w:rsidRPr="00F651EA">
              <w:rPr>
                <w:lang w:bidi="ar-SA"/>
              </w:rPr>
              <w:t>0.62</w:t>
            </w:r>
            <w:r w:rsidR="001B174C">
              <w:rPr>
                <w:lang w:bidi="ar-SA"/>
              </w:rPr>
              <w:t>1</w:t>
            </w:r>
          </w:p>
        </w:tc>
        <w:tc>
          <w:tcPr>
            <w:tcW w:w="770" w:type="dxa"/>
            <w:shd w:val="clear" w:color="auto" w:fill="auto"/>
            <w:noWrap/>
            <w:vAlign w:val="bottom"/>
            <w:hideMark/>
            <w:tcPrChange w:id="4129" w:author="Ed" w:date="2013-04-02T10:13:00Z">
              <w:tcPr>
                <w:tcW w:w="1080" w:type="dxa"/>
                <w:shd w:val="clear" w:color="auto" w:fill="auto"/>
                <w:noWrap/>
                <w:vAlign w:val="bottom"/>
                <w:hideMark/>
              </w:tcPr>
            </w:tcPrChange>
          </w:tcPr>
          <w:p w:rsidR="00E141B1" w:rsidRDefault="002121EA">
            <w:pPr>
              <w:pStyle w:val="NoSpacing"/>
              <w:jc w:val="right"/>
              <w:rPr>
                <w:rPrChange w:id="4130" w:author="Edward Venator" w:date="2013-04-11T09:12:00Z">
                  <w:rPr>
                    <w:b/>
                    <w:bCs/>
                    <w:sz w:val="28"/>
                    <w:lang w:bidi="ar-SA"/>
                  </w:rPr>
                </w:rPrChange>
              </w:rPr>
              <w:pPrChange w:id="4131" w:author="Ed" w:date="2013-04-02T10:13:00Z">
                <w:pPr>
                  <w:pStyle w:val="NoSpacing"/>
                  <w:pageBreakBefore/>
                </w:pPr>
              </w:pPrChange>
            </w:pPr>
            <w:r w:rsidRPr="00F651EA">
              <w:rPr>
                <w:lang w:bidi="ar-SA"/>
              </w:rPr>
              <w:t>0.558</w:t>
            </w:r>
          </w:p>
        </w:tc>
        <w:tc>
          <w:tcPr>
            <w:tcW w:w="770" w:type="dxa"/>
            <w:shd w:val="clear" w:color="auto" w:fill="auto"/>
            <w:noWrap/>
            <w:vAlign w:val="bottom"/>
            <w:hideMark/>
            <w:tcPrChange w:id="4132" w:author="Ed" w:date="2013-04-02T10:13:00Z">
              <w:tcPr>
                <w:tcW w:w="1350" w:type="dxa"/>
                <w:shd w:val="clear" w:color="auto" w:fill="auto"/>
                <w:noWrap/>
                <w:vAlign w:val="bottom"/>
                <w:hideMark/>
              </w:tcPr>
            </w:tcPrChange>
          </w:tcPr>
          <w:p w:rsidR="00E141B1" w:rsidRDefault="002121EA">
            <w:pPr>
              <w:pStyle w:val="NoSpacing"/>
              <w:jc w:val="right"/>
              <w:rPr>
                <w:rPrChange w:id="4133" w:author="Edward Venator" w:date="2013-04-11T09:12:00Z">
                  <w:rPr>
                    <w:b/>
                    <w:bCs/>
                    <w:sz w:val="28"/>
                    <w:lang w:bidi="ar-SA"/>
                  </w:rPr>
                </w:rPrChange>
              </w:rPr>
              <w:pPrChange w:id="4134" w:author="Ed" w:date="2013-04-02T10:13:00Z">
                <w:pPr>
                  <w:pStyle w:val="NoSpacing"/>
                  <w:pageBreakBefore/>
                </w:pPr>
              </w:pPrChange>
            </w:pPr>
            <w:r w:rsidRPr="00F651EA">
              <w:rPr>
                <w:lang w:bidi="ar-SA"/>
              </w:rPr>
              <w:t>0.8</w:t>
            </w:r>
            <w:r w:rsidR="001B174C">
              <w:rPr>
                <w:lang w:bidi="ar-SA"/>
              </w:rPr>
              <w:t>30</w:t>
            </w:r>
          </w:p>
        </w:tc>
        <w:tc>
          <w:tcPr>
            <w:tcW w:w="1550" w:type="dxa"/>
            <w:shd w:val="clear" w:color="auto" w:fill="auto"/>
            <w:noWrap/>
            <w:vAlign w:val="bottom"/>
            <w:hideMark/>
            <w:tcPrChange w:id="4135" w:author="Ed" w:date="2013-04-02T10:13:00Z">
              <w:tcPr>
                <w:tcW w:w="1620" w:type="dxa"/>
                <w:shd w:val="clear" w:color="auto" w:fill="auto"/>
                <w:noWrap/>
                <w:vAlign w:val="bottom"/>
                <w:hideMark/>
              </w:tcPr>
            </w:tcPrChange>
          </w:tcPr>
          <w:p w:rsidR="00E141B1" w:rsidRDefault="002121EA">
            <w:pPr>
              <w:pStyle w:val="NoSpacing"/>
              <w:jc w:val="right"/>
              <w:rPr>
                <w:rPrChange w:id="4136" w:author="Edward Venator" w:date="2013-04-11T09:12:00Z">
                  <w:rPr>
                    <w:b/>
                    <w:bCs/>
                    <w:sz w:val="28"/>
                    <w:lang w:bidi="ar-SA"/>
                  </w:rPr>
                </w:rPrChange>
              </w:rPr>
              <w:pPrChange w:id="4137" w:author="Ed" w:date="2013-04-02T10:13:00Z">
                <w:pPr>
                  <w:pStyle w:val="NoSpacing"/>
                  <w:pageBreakBefore/>
                </w:pPr>
              </w:pPrChange>
            </w:pPr>
            <w:r w:rsidRPr="00F651EA">
              <w:rPr>
                <w:lang w:bidi="ar-SA"/>
              </w:rPr>
              <w:t>0.974</w:t>
            </w:r>
          </w:p>
        </w:tc>
        <w:tc>
          <w:tcPr>
            <w:tcW w:w="1610" w:type="dxa"/>
            <w:shd w:val="clear" w:color="auto" w:fill="auto"/>
            <w:noWrap/>
            <w:vAlign w:val="bottom"/>
            <w:hideMark/>
            <w:tcPrChange w:id="4138" w:author="Ed" w:date="2013-04-02T10:13:00Z">
              <w:tcPr>
                <w:tcW w:w="1509" w:type="dxa"/>
                <w:shd w:val="clear" w:color="auto" w:fill="auto"/>
                <w:noWrap/>
                <w:vAlign w:val="bottom"/>
                <w:hideMark/>
              </w:tcPr>
            </w:tcPrChange>
          </w:tcPr>
          <w:p w:rsidR="00E141B1" w:rsidRDefault="002121EA">
            <w:pPr>
              <w:pStyle w:val="NoSpacing"/>
              <w:jc w:val="right"/>
              <w:rPr>
                <w:rPrChange w:id="4139" w:author="Edward Venator" w:date="2013-04-11T09:12:00Z">
                  <w:rPr>
                    <w:b/>
                    <w:bCs/>
                    <w:sz w:val="28"/>
                    <w:lang w:bidi="ar-SA"/>
                  </w:rPr>
                </w:rPrChange>
              </w:rPr>
              <w:pPrChange w:id="4140" w:author="Ed" w:date="2013-04-02T10:13:00Z">
                <w:pPr>
                  <w:pStyle w:val="NoSpacing"/>
                  <w:pageBreakBefore/>
                </w:pPr>
              </w:pPrChange>
            </w:pPr>
            <w:r w:rsidRPr="00F651EA">
              <w:rPr>
                <w:lang w:bidi="ar-SA"/>
              </w:rPr>
              <w:t>22.1</w:t>
            </w:r>
            <w:r w:rsidR="001B174C">
              <w:rPr>
                <w:lang w:bidi="ar-SA"/>
              </w:rPr>
              <w:t>50</w:t>
            </w:r>
          </w:p>
        </w:tc>
      </w:tr>
      <w:tr w:rsidR="002121EA" w:rsidRPr="00F651EA" w:rsidTr="009E09EB">
        <w:trPr>
          <w:trHeight w:val="300"/>
          <w:trPrChange w:id="4141" w:author="Ed" w:date="2013-04-02T10:13:00Z">
            <w:trPr>
              <w:trHeight w:val="300"/>
            </w:trPr>
          </w:trPrChange>
        </w:trPr>
        <w:tc>
          <w:tcPr>
            <w:tcW w:w="2090" w:type="dxa"/>
            <w:shd w:val="clear" w:color="auto" w:fill="auto"/>
            <w:noWrap/>
            <w:vAlign w:val="bottom"/>
            <w:hideMark/>
            <w:tcPrChange w:id="4142"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5</w:t>
            </w:r>
          </w:p>
        </w:tc>
        <w:tc>
          <w:tcPr>
            <w:tcW w:w="770" w:type="dxa"/>
            <w:shd w:val="clear" w:color="auto" w:fill="auto"/>
            <w:noWrap/>
            <w:vAlign w:val="bottom"/>
            <w:hideMark/>
            <w:tcPrChange w:id="4143" w:author="Ed" w:date="2013-04-02T10:13:00Z">
              <w:tcPr>
                <w:tcW w:w="1080" w:type="dxa"/>
                <w:shd w:val="clear" w:color="auto" w:fill="auto"/>
                <w:noWrap/>
                <w:vAlign w:val="bottom"/>
                <w:hideMark/>
              </w:tcPr>
            </w:tcPrChange>
          </w:tcPr>
          <w:p w:rsidR="00E141B1" w:rsidRDefault="002121EA">
            <w:pPr>
              <w:pStyle w:val="NoSpacing"/>
              <w:jc w:val="right"/>
              <w:rPr>
                <w:rPrChange w:id="4144" w:author="Edward Venator" w:date="2013-04-11T09:12:00Z">
                  <w:rPr>
                    <w:b/>
                    <w:bCs/>
                    <w:sz w:val="28"/>
                    <w:lang w:bidi="ar-SA"/>
                  </w:rPr>
                </w:rPrChange>
              </w:rPr>
              <w:pPrChange w:id="4145" w:author="Ed" w:date="2013-04-02T10:13:00Z">
                <w:pPr>
                  <w:pStyle w:val="NoSpacing"/>
                  <w:pageBreakBefore/>
                </w:pPr>
              </w:pPrChange>
            </w:pPr>
            <w:r w:rsidRPr="00F651EA">
              <w:rPr>
                <w:lang w:bidi="ar-SA"/>
              </w:rPr>
              <w:t>0.778</w:t>
            </w:r>
          </w:p>
        </w:tc>
        <w:tc>
          <w:tcPr>
            <w:tcW w:w="770" w:type="dxa"/>
            <w:shd w:val="clear" w:color="auto" w:fill="auto"/>
            <w:noWrap/>
            <w:vAlign w:val="bottom"/>
            <w:hideMark/>
            <w:tcPrChange w:id="4146" w:author="Ed" w:date="2013-04-02T10:13:00Z">
              <w:tcPr>
                <w:tcW w:w="1080" w:type="dxa"/>
                <w:shd w:val="clear" w:color="auto" w:fill="auto"/>
                <w:noWrap/>
                <w:vAlign w:val="bottom"/>
                <w:hideMark/>
              </w:tcPr>
            </w:tcPrChange>
          </w:tcPr>
          <w:p w:rsidR="00E141B1" w:rsidRDefault="002121EA">
            <w:pPr>
              <w:pStyle w:val="NoSpacing"/>
              <w:jc w:val="right"/>
              <w:rPr>
                <w:rPrChange w:id="4147" w:author="Edward Venator" w:date="2013-04-11T09:12:00Z">
                  <w:rPr>
                    <w:b/>
                    <w:bCs/>
                    <w:sz w:val="28"/>
                    <w:lang w:bidi="ar-SA"/>
                  </w:rPr>
                </w:rPrChange>
              </w:rPr>
              <w:pPrChange w:id="4148" w:author="Ed" w:date="2013-04-02T10:13:00Z">
                <w:pPr>
                  <w:pStyle w:val="NoSpacing"/>
                  <w:pageBreakBefore/>
                </w:pPr>
              </w:pPrChange>
            </w:pPr>
            <w:r w:rsidRPr="00F651EA">
              <w:rPr>
                <w:lang w:bidi="ar-SA"/>
              </w:rPr>
              <w:t>0.3</w:t>
            </w:r>
            <w:r w:rsidR="001B174C">
              <w:rPr>
                <w:lang w:bidi="ar-SA"/>
              </w:rPr>
              <w:t>30</w:t>
            </w:r>
          </w:p>
        </w:tc>
        <w:tc>
          <w:tcPr>
            <w:tcW w:w="770" w:type="dxa"/>
            <w:shd w:val="clear" w:color="auto" w:fill="auto"/>
            <w:noWrap/>
            <w:vAlign w:val="bottom"/>
            <w:hideMark/>
            <w:tcPrChange w:id="4149" w:author="Ed" w:date="2013-04-02T10:13:00Z">
              <w:tcPr>
                <w:tcW w:w="1080" w:type="dxa"/>
                <w:shd w:val="clear" w:color="auto" w:fill="auto"/>
                <w:noWrap/>
                <w:vAlign w:val="bottom"/>
                <w:hideMark/>
              </w:tcPr>
            </w:tcPrChange>
          </w:tcPr>
          <w:p w:rsidR="00E141B1" w:rsidRDefault="002121EA">
            <w:pPr>
              <w:pStyle w:val="NoSpacing"/>
              <w:jc w:val="right"/>
              <w:rPr>
                <w:rPrChange w:id="4150" w:author="Edward Venator" w:date="2013-04-11T09:12:00Z">
                  <w:rPr>
                    <w:b/>
                    <w:bCs/>
                    <w:sz w:val="28"/>
                    <w:lang w:bidi="ar-SA"/>
                  </w:rPr>
                </w:rPrChange>
              </w:rPr>
              <w:pPrChange w:id="4151" w:author="Ed" w:date="2013-04-02T10:13:00Z">
                <w:pPr>
                  <w:pStyle w:val="NoSpacing"/>
                  <w:pageBreakBefore/>
                </w:pPr>
              </w:pPrChange>
            </w:pPr>
            <w:r w:rsidRPr="00F651EA">
              <w:rPr>
                <w:lang w:bidi="ar-SA"/>
              </w:rPr>
              <w:t>0.45</w:t>
            </w:r>
            <w:r w:rsidR="001B174C">
              <w:rPr>
                <w:lang w:bidi="ar-SA"/>
              </w:rPr>
              <w:t>9</w:t>
            </w:r>
          </w:p>
        </w:tc>
        <w:tc>
          <w:tcPr>
            <w:tcW w:w="770" w:type="dxa"/>
            <w:shd w:val="clear" w:color="auto" w:fill="auto"/>
            <w:noWrap/>
            <w:vAlign w:val="bottom"/>
            <w:hideMark/>
            <w:tcPrChange w:id="4152" w:author="Ed" w:date="2013-04-02T10:13:00Z">
              <w:tcPr>
                <w:tcW w:w="1350" w:type="dxa"/>
                <w:shd w:val="clear" w:color="auto" w:fill="auto"/>
                <w:noWrap/>
                <w:vAlign w:val="bottom"/>
                <w:hideMark/>
              </w:tcPr>
            </w:tcPrChange>
          </w:tcPr>
          <w:p w:rsidR="00E141B1" w:rsidRDefault="002121EA">
            <w:pPr>
              <w:pStyle w:val="NoSpacing"/>
              <w:jc w:val="right"/>
              <w:rPr>
                <w:rPrChange w:id="4153" w:author="Edward Venator" w:date="2013-04-11T09:12:00Z">
                  <w:rPr>
                    <w:b/>
                    <w:bCs/>
                    <w:sz w:val="28"/>
                    <w:lang w:bidi="ar-SA"/>
                  </w:rPr>
                </w:rPrChange>
              </w:rPr>
              <w:pPrChange w:id="4154" w:author="Ed" w:date="2013-04-02T10:13:00Z">
                <w:pPr>
                  <w:pStyle w:val="NoSpacing"/>
                  <w:pageBreakBefore/>
                </w:pPr>
              </w:pPrChange>
            </w:pPr>
            <w:r w:rsidRPr="00F651EA">
              <w:rPr>
                <w:lang w:bidi="ar-SA"/>
              </w:rPr>
              <w:t>0.88</w:t>
            </w:r>
            <w:r w:rsidR="001B174C">
              <w:rPr>
                <w:lang w:bidi="ar-SA"/>
              </w:rPr>
              <w:t>9</w:t>
            </w:r>
          </w:p>
        </w:tc>
        <w:tc>
          <w:tcPr>
            <w:tcW w:w="1550" w:type="dxa"/>
            <w:shd w:val="clear" w:color="auto" w:fill="auto"/>
            <w:noWrap/>
            <w:vAlign w:val="bottom"/>
            <w:hideMark/>
            <w:tcPrChange w:id="4155" w:author="Ed" w:date="2013-04-02T10:13:00Z">
              <w:tcPr>
                <w:tcW w:w="1620" w:type="dxa"/>
                <w:shd w:val="clear" w:color="auto" w:fill="auto"/>
                <w:noWrap/>
                <w:vAlign w:val="bottom"/>
                <w:hideMark/>
              </w:tcPr>
            </w:tcPrChange>
          </w:tcPr>
          <w:p w:rsidR="00E141B1" w:rsidRDefault="002121EA">
            <w:pPr>
              <w:pStyle w:val="NoSpacing"/>
              <w:jc w:val="right"/>
              <w:rPr>
                <w:rPrChange w:id="4156" w:author="Edward Venator" w:date="2013-04-11T09:12:00Z">
                  <w:rPr>
                    <w:b/>
                    <w:bCs/>
                    <w:sz w:val="28"/>
                    <w:lang w:bidi="ar-SA"/>
                  </w:rPr>
                </w:rPrChange>
              </w:rPr>
              <w:pPrChange w:id="4157" w:author="Ed" w:date="2013-04-02T10:13:00Z">
                <w:pPr>
                  <w:pStyle w:val="NoSpacing"/>
                  <w:pageBreakBefore/>
                </w:pPr>
              </w:pPrChange>
            </w:pPr>
            <w:r w:rsidRPr="00F651EA">
              <w:rPr>
                <w:lang w:bidi="ar-SA"/>
              </w:rPr>
              <w:t>0.84</w:t>
            </w:r>
            <w:r w:rsidR="001B174C">
              <w:rPr>
                <w:lang w:bidi="ar-SA"/>
              </w:rPr>
              <w:t>5</w:t>
            </w:r>
          </w:p>
        </w:tc>
        <w:tc>
          <w:tcPr>
            <w:tcW w:w="1610" w:type="dxa"/>
            <w:shd w:val="clear" w:color="auto" w:fill="auto"/>
            <w:noWrap/>
            <w:vAlign w:val="bottom"/>
            <w:hideMark/>
            <w:tcPrChange w:id="4158" w:author="Ed" w:date="2013-04-02T10:13:00Z">
              <w:tcPr>
                <w:tcW w:w="1509" w:type="dxa"/>
                <w:shd w:val="clear" w:color="auto" w:fill="auto"/>
                <w:noWrap/>
                <w:vAlign w:val="bottom"/>
                <w:hideMark/>
              </w:tcPr>
            </w:tcPrChange>
          </w:tcPr>
          <w:p w:rsidR="00E141B1" w:rsidRDefault="002121EA">
            <w:pPr>
              <w:pStyle w:val="NoSpacing"/>
              <w:jc w:val="right"/>
              <w:rPr>
                <w:rPrChange w:id="4159" w:author="Edward Venator" w:date="2013-04-11T09:12:00Z">
                  <w:rPr>
                    <w:b/>
                    <w:bCs/>
                    <w:sz w:val="28"/>
                    <w:lang w:bidi="ar-SA"/>
                  </w:rPr>
                </w:rPrChange>
              </w:rPr>
              <w:pPrChange w:id="4160" w:author="Ed" w:date="2013-04-02T10:13:00Z">
                <w:pPr>
                  <w:pStyle w:val="NoSpacing"/>
                  <w:pageBreakBefore/>
                </w:pPr>
              </w:pPrChange>
            </w:pPr>
            <w:r w:rsidRPr="00F651EA">
              <w:rPr>
                <w:lang w:bidi="ar-SA"/>
              </w:rPr>
              <w:t>35.40</w:t>
            </w:r>
            <w:r w:rsidR="001B174C">
              <w:rPr>
                <w:lang w:bidi="ar-SA"/>
              </w:rPr>
              <w:t>4</w:t>
            </w:r>
          </w:p>
        </w:tc>
      </w:tr>
      <w:tr w:rsidR="002121EA" w:rsidRPr="00F651EA" w:rsidTr="009E09EB">
        <w:trPr>
          <w:trHeight w:val="300"/>
          <w:trPrChange w:id="4161" w:author="Ed" w:date="2013-04-02T10:13:00Z">
            <w:trPr>
              <w:trHeight w:val="300"/>
            </w:trPr>
          </w:trPrChange>
        </w:trPr>
        <w:tc>
          <w:tcPr>
            <w:tcW w:w="2090" w:type="dxa"/>
            <w:shd w:val="clear" w:color="auto" w:fill="auto"/>
            <w:noWrap/>
            <w:vAlign w:val="bottom"/>
            <w:hideMark/>
            <w:tcPrChange w:id="4162"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6</w:t>
            </w:r>
          </w:p>
        </w:tc>
        <w:tc>
          <w:tcPr>
            <w:tcW w:w="770" w:type="dxa"/>
            <w:shd w:val="clear" w:color="auto" w:fill="auto"/>
            <w:noWrap/>
            <w:vAlign w:val="bottom"/>
            <w:hideMark/>
            <w:tcPrChange w:id="4163" w:author="Ed" w:date="2013-04-02T10:13:00Z">
              <w:tcPr>
                <w:tcW w:w="1080" w:type="dxa"/>
                <w:shd w:val="clear" w:color="auto" w:fill="auto"/>
                <w:noWrap/>
                <w:vAlign w:val="bottom"/>
                <w:hideMark/>
              </w:tcPr>
            </w:tcPrChange>
          </w:tcPr>
          <w:p w:rsidR="00E141B1" w:rsidRDefault="002121EA">
            <w:pPr>
              <w:pStyle w:val="NoSpacing"/>
              <w:jc w:val="right"/>
              <w:rPr>
                <w:rPrChange w:id="4164" w:author="Edward Venator" w:date="2013-04-11T09:12:00Z">
                  <w:rPr>
                    <w:b/>
                    <w:bCs/>
                    <w:sz w:val="28"/>
                    <w:lang w:bidi="ar-SA"/>
                  </w:rPr>
                </w:rPrChange>
              </w:rPr>
              <w:pPrChange w:id="4165" w:author="Ed" w:date="2013-04-02T10:13:00Z">
                <w:pPr>
                  <w:pStyle w:val="NoSpacing"/>
                  <w:pageBreakBefore/>
                </w:pPr>
              </w:pPrChange>
            </w:pPr>
            <w:r w:rsidRPr="00F651EA">
              <w:rPr>
                <w:lang w:bidi="ar-SA"/>
              </w:rPr>
              <w:t>0.892</w:t>
            </w:r>
          </w:p>
        </w:tc>
        <w:tc>
          <w:tcPr>
            <w:tcW w:w="770" w:type="dxa"/>
            <w:shd w:val="clear" w:color="auto" w:fill="auto"/>
            <w:noWrap/>
            <w:vAlign w:val="bottom"/>
            <w:hideMark/>
            <w:tcPrChange w:id="4166" w:author="Ed" w:date="2013-04-02T10:13:00Z">
              <w:tcPr>
                <w:tcW w:w="1080" w:type="dxa"/>
                <w:shd w:val="clear" w:color="auto" w:fill="auto"/>
                <w:noWrap/>
                <w:vAlign w:val="bottom"/>
                <w:hideMark/>
              </w:tcPr>
            </w:tcPrChange>
          </w:tcPr>
          <w:p w:rsidR="00E141B1" w:rsidRDefault="002121EA">
            <w:pPr>
              <w:pStyle w:val="NoSpacing"/>
              <w:jc w:val="right"/>
              <w:rPr>
                <w:rPrChange w:id="4167" w:author="Edward Venator" w:date="2013-04-11T09:12:00Z">
                  <w:rPr>
                    <w:b/>
                    <w:bCs/>
                    <w:sz w:val="28"/>
                    <w:lang w:bidi="ar-SA"/>
                  </w:rPr>
                </w:rPrChange>
              </w:rPr>
              <w:pPrChange w:id="4168" w:author="Ed" w:date="2013-04-02T10:13:00Z">
                <w:pPr>
                  <w:pStyle w:val="NoSpacing"/>
                  <w:pageBreakBefore/>
                </w:pPr>
              </w:pPrChange>
            </w:pPr>
            <w:r w:rsidRPr="00F651EA">
              <w:rPr>
                <w:lang w:bidi="ar-SA"/>
              </w:rPr>
              <w:t>0.43</w:t>
            </w:r>
            <w:r w:rsidR="001B174C">
              <w:rPr>
                <w:lang w:bidi="ar-SA"/>
              </w:rPr>
              <w:t>4</w:t>
            </w:r>
          </w:p>
        </w:tc>
        <w:tc>
          <w:tcPr>
            <w:tcW w:w="770" w:type="dxa"/>
            <w:shd w:val="clear" w:color="auto" w:fill="auto"/>
            <w:noWrap/>
            <w:vAlign w:val="bottom"/>
            <w:hideMark/>
            <w:tcPrChange w:id="4169" w:author="Ed" w:date="2013-04-02T10:13:00Z">
              <w:tcPr>
                <w:tcW w:w="1080" w:type="dxa"/>
                <w:shd w:val="clear" w:color="auto" w:fill="auto"/>
                <w:noWrap/>
                <w:vAlign w:val="bottom"/>
                <w:hideMark/>
              </w:tcPr>
            </w:tcPrChange>
          </w:tcPr>
          <w:p w:rsidR="00E141B1" w:rsidRDefault="002121EA">
            <w:pPr>
              <w:pStyle w:val="NoSpacing"/>
              <w:jc w:val="right"/>
              <w:rPr>
                <w:rPrChange w:id="4170" w:author="Edward Venator" w:date="2013-04-11T09:12:00Z">
                  <w:rPr>
                    <w:b/>
                    <w:bCs/>
                    <w:sz w:val="28"/>
                    <w:lang w:bidi="ar-SA"/>
                  </w:rPr>
                </w:rPrChange>
              </w:rPr>
              <w:pPrChange w:id="4171" w:author="Ed" w:date="2013-04-02T10:13:00Z">
                <w:pPr>
                  <w:pStyle w:val="NoSpacing"/>
                  <w:pageBreakBefore/>
                </w:pPr>
              </w:pPrChange>
            </w:pPr>
            <w:r w:rsidRPr="00F651EA">
              <w:rPr>
                <w:lang w:bidi="ar-SA"/>
              </w:rPr>
              <w:t>0.502</w:t>
            </w:r>
          </w:p>
        </w:tc>
        <w:tc>
          <w:tcPr>
            <w:tcW w:w="770" w:type="dxa"/>
            <w:shd w:val="clear" w:color="auto" w:fill="auto"/>
            <w:noWrap/>
            <w:vAlign w:val="bottom"/>
            <w:hideMark/>
            <w:tcPrChange w:id="4172" w:author="Ed" w:date="2013-04-02T10:13:00Z">
              <w:tcPr>
                <w:tcW w:w="1350" w:type="dxa"/>
                <w:shd w:val="clear" w:color="auto" w:fill="auto"/>
                <w:noWrap/>
                <w:vAlign w:val="bottom"/>
                <w:hideMark/>
              </w:tcPr>
            </w:tcPrChange>
          </w:tcPr>
          <w:p w:rsidR="00E141B1" w:rsidRDefault="002121EA">
            <w:pPr>
              <w:pStyle w:val="NoSpacing"/>
              <w:jc w:val="right"/>
              <w:rPr>
                <w:rPrChange w:id="4173" w:author="Edward Venator" w:date="2013-04-11T09:12:00Z">
                  <w:rPr>
                    <w:b/>
                    <w:bCs/>
                    <w:sz w:val="28"/>
                    <w:lang w:bidi="ar-SA"/>
                  </w:rPr>
                </w:rPrChange>
              </w:rPr>
              <w:pPrChange w:id="4174" w:author="Ed" w:date="2013-04-02T10:13:00Z">
                <w:pPr>
                  <w:pStyle w:val="NoSpacing"/>
                  <w:pageBreakBefore/>
                </w:pPr>
              </w:pPrChange>
            </w:pPr>
            <w:r w:rsidRPr="00F651EA">
              <w:rPr>
                <w:lang w:bidi="ar-SA"/>
              </w:rPr>
              <w:t>0.86</w:t>
            </w:r>
            <w:r w:rsidR="001B174C">
              <w:rPr>
                <w:lang w:bidi="ar-SA"/>
              </w:rPr>
              <w:t>5</w:t>
            </w:r>
          </w:p>
        </w:tc>
        <w:tc>
          <w:tcPr>
            <w:tcW w:w="1550" w:type="dxa"/>
            <w:shd w:val="clear" w:color="auto" w:fill="auto"/>
            <w:noWrap/>
            <w:vAlign w:val="bottom"/>
            <w:hideMark/>
            <w:tcPrChange w:id="4175" w:author="Ed" w:date="2013-04-02T10:13:00Z">
              <w:tcPr>
                <w:tcW w:w="1620" w:type="dxa"/>
                <w:shd w:val="clear" w:color="auto" w:fill="auto"/>
                <w:noWrap/>
                <w:vAlign w:val="bottom"/>
                <w:hideMark/>
              </w:tcPr>
            </w:tcPrChange>
          </w:tcPr>
          <w:p w:rsidR="00E141B1" w:rsidRDefault="002121EA">
            <w:pPr>
              <w:pStyle w:val="NoSpacing"/>
              <w:jc w:val="right"/>
              <w:rPr>
                <w:rPrChange w:id="4176" w:author="Edward Venator" w:date="2013-04-11T09:12:00Z">
                  <w:rPr>
                    <w:b/>
                    <w:bCs/>
                    <w:sz w:val="28"/>
                    <w:lang w:bidi="ar-SA"/>
                  </w:rPr>
                </w:rPrChange>
              </w:rPr>
              <w:pPrChange w:id="4177" w:author="Ed" w:date="2013-04-02T10:13:00Z">
                <w:pPr>
                  <w:pStyle w:val="NoSpacing"/>
                  <w:pageBreakBefore/>
                </w:pPr>
              </w:pPrChange>
            </w:pPr>
            <w:r w:rsidRPr="00F651EA">
              <w:rPr>
                <w:lang w:bidi="ar-SA"/>
              </w:rPr>
              <w:t>0.992</w:t>
            </w:r>
          </w:p>
        </w:tc>
        <w:tc>
          <w:tcPr>
            <w:tcW w:w="1610" w:type="dxa"/>
            <w:shd w:val="clear" w:color="auto" w:fill="auto"/>
            <w:noWrap/>
            <w:vAlign w:val="bottom"/>
            <w:hideMark/>
            <w:tcPrChange w:id="4178" w:author="Ed" w:date="2013-04-02T10:13:00Z">
              <w:tcPr>
                <w:tcW w:w="1509" w:type="dxa"/>
                <w:shd w:val="clear" w:color="auto" w:fill="auto"/>
                <w:noWrap/>
                <w:vAlign w:val="bottom"/>
                <w:hideMark/>
              </w:tcPr>
            </w:tcPrChange>
          </w:tcPr>
          <w:p w:rsidR="00E141B1" w:rsidRDefault="002121EA">
            <w:pPr>
              <w:pStyle w:val="NoSpacing"/>
              <w:jc w:val="right"/>
              <w:rPr>
                <w:rPrChange w:id="4179" w:author="Edward Venator" w:date="2013-04-11T09:12:00Z">
                  <w:rPr>
                    <w:b/>
                    <w:bCs/>
                    <w:sz w:val="28"/>
                    <w:lang w:bidi="ar-SA"/>
                  </w:rPr>
                </w:rPrChange>
              </w:rPr>
              <w:pPrChange w:id="4180" w:author="Ed" w:date="2013-04-02T10:13:00Z">
                <w:pPr>
                  <w:pStyle w:val="NoSpacing"/>
                  <w:pageBreakBefore/>
                </w:pPr>
              </w:pPrChange>
            </w:pPr>
            <w:r w:rsidRPr="00F651EA">
              <w:rPr>
                <w:lang w:bidi="ar-SA"/>
              </w:rPr>
              <w:t>29.677</w:t>
            </w:r>
          </w:p>
        </w:tc>
      </w:tr>
      <w:tr w:rsidR="002121EA" w:rsidRPr="00F651EA" w:rsidTr="009E09EB">
        <w:trPr>
          <w:trHeight w:val="300"/>
          <w:trPrChange w:id="4181" w:author="Ed" w:date="2013-04-02T10:13:00Z">
            <w:trPr>
              <w:trHeight w:val="300"/>
            </w:trPr>
          </w:trPrChange>
        </w:trPr>
        <w:tc>
          <w:tcPr>
            <w:tcW w:w="2090" w:type="dxa"/>
            <w:shd w:val="clear" w:color="auto" w:fill="auto"/>
            <w:noWrap/>
            <w:vAlign w:val="bottom"/>
            <w:hideMark/>
            <w:tcPrChange w:id="4182"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Average</w:t>
            </w:r>
          </w:p>
        </w:tc>
        <w:tc>
          <w:tcPr>
            <w:tcW w:w="770" w:type="dxa"/>
            <w:shd w:val="clear" w:color="auto" w:fill="auto"/>
            <w:noWrap/>
            <w:vAlign w:val="bottom"/>
            <w:hideMark/>
            <w:tcPrChange w:id="4183" w:author="Ed" w:date="2013-04-02T10:13:00Z">
              <w:tcPr>
                <w:tcW w:w="1080" w:type="dxa"/>
                <w:shd w:val="clear" w:color="auto" w:fill="auto"/>
                <w:noWrap/>
                <w:vAlign w:val="bottom"/>
                <w:hideMark/>
              </w:tcPr>
            </w:tcPrChange>
          </w:tcPr>
          <w:p w:rsidR="00E141B1" w:rsidRDefault="002121EA">
            <w:pPr>
              <w:pStyle w:val="NoSpacing"/>
              <w:jc w:val="right"/>
              <w:rPr>
                <w:rPrChange w:id="4184" w:author="Edward Venator" w:date="2013-04-11T09:12:00Z">
                  <w:rPr>
                    <w:b/>
                    <w:bCs/>
                    <w:sz w:val="28"/>
                    <w:lang w:bidi="ar-SA"/>
                  </w:rPr>
                </w:rPrChange>
              </w:rPr>
              <w:pPrChange w:id="4185" w:author="Ed" w:date="2013-04-02T10:13:00Z">
                <w:pPr>
                  <w:pStyle w:val="NoSpacing"/>
                  <w:pageBreakBefore/>
                </w:pPr>
              </w:pPrChange>
            </w:pPr>
            <w:r w:rsidRPr="00F651EA">
              <w:rPr>
                <w:lang w:bidi="ar-SA"/>
              </w:rPr>
              <w:t>0.81</w:t>
            </w:r>
            <w:r w:rsidR="001B174C">
              <w:rPr>
                <w:lang w:bidi="ar-SA"/>
              </w:rPr>
              <w:t>6</w:t>
            </w:r>
          </w:p>
        </w:tc>
        <w:tc>
          <w:tcPr>
            <w:tcW w:w="770" w:type="dxa"/>
            <w:shd w:val="clear" w:color="auto" w:fill="auto"/>
            <w:noWrap/>
            <w:vAlign w:val="bottom"/>
            <w:hideMark/>
            <w:tcPrChange w:id="4186" w:author="Ed" w:date="2013-04-02T10:13:00Z">
              <w:tcPr>
                <w:tcW w:w="1080" w:type="dxa"/>
                <w:shd w:val="clear" w:color="auto" w:fill="auto"/>
                <w:noWrap/>
                <w:vAlign w:val="bottom"/>
                <w:hideMark/>
              </w:tcPr>
            </w:tcPrChange>
          </w:tcPr>
          <w:p w:rsidR="00E141B1" w:rsidRDefault="002121EA">
            <w:pPr>
              <w:pStyle w:val="NoSpacing"/>
              <w:jc w:val="right"/>
              <w:rPr>
                <w:rPrChange w:id="4187" w:author="Edward Venator" w:date="2013-04-11T09:12:00Z">
                  <w:rPr>
                    <w:b/>
                    <w:bCs/>
                    <w:sz w:val="28"/>
                    <w:lang w:bidi="ar-SA"/>
                  </w:rPr>
                </w:rPrChange>
              </w:rPr>
              <w:pPrChange w:id="4188" w:author="Ed" w:date="2013-04-02T10:13:00Z">
                <w:pPr>
                  <w:pStyle w:val="NoSpacing"/>
                  <w:pageBreakBefore/>
                </w:pPr>
              </w:pPrChange>
            </w:pPr>
            <w:r w:rsidRPr="00F651EA">
              <w:rPr>
                <w:lang w:bidi="ar-SA"/>
              </w:rPr>
              <w:t>0.477</w:t>
            </w:r>
          </w:p>
        </w:tc>
        <w:tc>
          <w:tcPr>
            <w:tcW w:w="770" w:type="dxa"/>
            <w:shd w:val="clear" w:color="auto" w:fill="auto"/>
            <w:noWrap/>
            <w:vAlign w:val="bottom"/>
            <w:hideMark/>
            <w:tcPrChange w:id="4189" w:author="Ed" w:date="2013-04-02T10:13:00Z">
              <w:tcPr>
                <w:tcW w:w="1080" w:type="dxa"/>
                <w:shd w:val="clear" w:color="auto" w:fill="auto"/>
                <w:noWrap/>
                <w:vAlign w:val="bottom"/>
                <w:hideMark/>
              </w:tcPr>
            </w:tcPrChange>
          </w:tcPr>
          <w:p w:rsidR="00E141B1" w:rsidRDefault="002121EA">
            <w:pPr>
              <w:pStyle w:val="NoSpacing"/>
              <w:jc w:val="right"/>
              <w:rPr>
                <w:rPrChange w:id="4190" w:author="Edward Venator" w:date="2013-04-11T09:12:00Z">
                  <w:rPr>
                    <w:b/>
                    <w:bCs/>
                    <w:sz w:val="28"/>
                    <w:lang w:bidi="ar-SA"/>
                  </w:rPr>
                </w:rPrChange>
              </w:rPr>
              <w:pPrChange w:id="4191" w:author="Ed" w:date="2013-04-02T10:13:00Z">
                <w:pPr>
                  <w:pStyle w:val="NoSpacing"/>
                  <w:pageBreakBefore/>
                </w:pPr>
              </w:pPrChange>
            </w:pPr>
            <w:r w:rsidRPr="00F651EA">
              <w:rPr>
                <w:lang w:bidi="ar-SA"/>
              </w:rPr>
              <w:t>0.52</w:t>
            </w:r>
            <w:r w:rsidR="001B174C">
              <w:rPr>
                <w:lang w:bidi="ar-SA"/>
              </w:rPr>
              <w:t>8</w:t>
            </w:r>
          </w:p>
        </w:tc>
        <w:tc>
          <w:tcPr>
            <w:tcW w:w="770" w:type="dxa"/>
            <w:shd w:val="clear" w:color="auto" w:fill="auto"/>
            <w:noWrap/>
            <w:vAlign w:val="bottom"/>
            <w:hideMark/>
            <w:tcPrChange w:id="4192" w:author="Ed" w:date="2013-04-02T10:13:00Z">
              <w:tcPr>
                <w:tcW w:w="1350" w:type="dxa"/>
                <w:shd w:val="clear" w:color="auto" w:fill="auto"/>
                <w:noWrap/>
                <w:vAlign w:val="bottom"/>
                <w:hideMark/>
              </w:tcPr>
            </w:tcPrChange>
          </w:tcPr>
          <w:p w:rsidR="00E141B1" w:rsidRDefault="002121EA">
            <w:pPr>
              <w:pStyle w:val="NoSpacing"/>
              <w:jc w:val="right"/>
              <w:rPr>
                <w:rPrChange w:id="4193" w:author="Edward Venator" w:date="2013-04-11T09:12:00Z">
                  <w:rPr>
                    <w:b/>
                    <w:bCs/>
                    <w:sz w:val="28"/>
                    <w:lang w:bidi="ar-SA"/>
                  </w:rPr>
                </w:rPrChange>
              </w:rPr>
              <w:pPrChange w:id="4194" w:author="Ed" w:date="2013-04-02T10:13:00Z">
                <w:pPr>
                  <w:pStyle w:val="NoSpacing"/>
                  <w:pageBreakBefore/>
                </w:pPr>
              </w:pPrChange>
            </w:pPr>
            <w:r w:rsidRPr="00F651EA">
              <w:rPr>
                <w:lang w:bidi="ar-SA"/>
              </w:rPr>
              <w:t>0.847</w:t>
            </w:r>
          </w:p>
        </w:tc>
        <w:tc>
          <w:tcPr>
            <w:tcW w:w="1550" w:type="dxa"/>
            <w:shd w:val="clear" w:color="auto" w:fill="auto"/>
            <w:noWrap/>
            <w:vAlign w:val="bottom"/>
            <w:hideMark/>
            <w:tcPrChange w:id="4195" w:author="Ed" w:date="2013-04-02T10:13:00Z">
              <w:tcPr>
                <w:tcW w:w="1620" w:type="dxa"/>
                <w:shd w:val="clear" w:color="auto" w:fill="auto"/>
                <w:noWrap/>
                <w:vAlign w:val="bottom"/>
                <w:hideMark/>
              </w:tcPr>
            </w:tcPrChange>
          </w:tcPr>
          <w:p w:rsidR="00E141B1" w:rsidRDefault="002121EA">
            <w:pPr>
              <w:pStyle w:val="NoSpacing"/>
              <w:jc w:val="right"/>
              <w:rPr>
                <w:rPrChange w:id="4196" w:author="Edward Venator" w:date="2013-04-11T09:12:00Z">
                  <w:rPr>
                    <w:b/>
                    <w:bCs/>
                    <w:sz w:val="28"/>
                    <w:lang w:bidi="ar-SA"/>
                  </w:rPr>
                </w:rPrChange>
              </w:rPr>
              <w:pPrChange w:id="4197" w:author="Ed" w:date="2013-04-02T10:13:00Z">
                <w:pPr>
                  <w:pStyle w:val="NoSpacing"/>
                  <w:pageBreakBefore/>
                </w:pPr>
              </w:pPrChange>
            </w:pPr>
            <w:r w:rsidRPr="00F651EA">
              <w:rPr>
                <w:lang w:bidi="ar-SA"/>
              </w:rPr>
              <w:t>0.94</w:t>
            </w:r>
            <w:r w:rsidR="001B174C">
              <w:rPr>
                <w:lang w:bidi="ar-SA"/>
              </w:rPr>
              <w:t>9</w:t>
            </w:r>
          </w:p>
        </w:tc>
        <w:tc>
          <w:tcPr>
            <w:tcW w:w="1610" w:type="dxa"/>
            <w:shd w:val="clear" w:color="auto" w:fill="auto"/>
            <w:noWrap/>
            <w:vAlign w:val="bottom"/>
            <w:hideMark/>
            <w:tcPrChange w:id="4198" w:author="Ed" w:date="2013-04-02T10:13:00Z">
              <w:tcPr>
                <w:tcW w:w="1509" w:type="dxa"/>
                <w:shd w:val="clear" w:color="auto" w:fill="auto"/>
                <w:noWrap/>
                <w:vAlign w:val="bottom"/>
                <w:hideMark/>
              </w:tcPr>
            </w:tcPrChange>
          </w:tcPr>
          <w:p w:rsidR="00E141B1" w:rsidRDefault="002121EA">
            <w:pPr>
              <w:pStyle w:val="NoSpacing"/>
              <w:jc w:val="right"/>
              <w:rPr>
                <w:rPrChange w:id="4199" w:author="Edward Venator" w:date="2013-04-11T09:12:00Z">
                  <w:rPr>
                    <w:b/>
                    <w:bCs/>
                    <w:sz w:val="28"/>
                    <w:lang w:bidi="ar-SA"/>
                  </w:rPr>
                </w:rPrChange>
              </w:rPr>
              <w:pPrChange w:id="4200" w:author="Ed" w:date="2013-04-02T10:13:00Z">
                <w:pPr>
                  <w:pStyle w:val="NoSpacing"/>
                  <w:pageBreakBefore/>
                </w:pPr>
              </w:pPrChange>
            </w:pPr>
            <w:r w:rsidRPr="00F651EA">
              <w:rPr>
                <w:lang w:bidi="ar-SA"/>
              </w:rPr>
              <w:t>26.154</w:t>
            </w:r>
          </w:p>
        </w:tc>
      </w:tr>
      <w:tr w:rsidR="002121EA" w:rsidRPr="00F651EA" w:rsidTr="009E09EB">
        <w:trPr>
          <w:trHeight w:val="300"/>
          <w:trPrChange w:id="4201" w:author="Ed" w:date="2013-04-02T10:13:00Z">
            <w:trPr>
              <w:trHeight w:val="300"/>
            </w:trPr>
          </w:trPrChange>
        </w:trPr>
        <w:tc>
          <w:tcPr>
            <w:tcW w:w="2090" w:type="dxa"/>
            <w:shd w:val="clear" w:color="auto" w:fill="auto"/>
            <w:noWrap/>
            <w:vAlign w:val="bottom"/>
            <w:hideMark/>
            <w:tcPrChange w:id="4202"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Standard Deviation</w:t>
            </w:r>
          </w:p>
        </w:tc>
        <w:tc>
          <w:tcPr>
            <w:tcW w:w="770" w:type="dxa"/>
            <w:shd w:val="clear" w:color="auto" w:fill="auto"/>
            <w:noWrap/>
            <w:vAlign w:val="bottom"/>
            <w:hideMark/>
            <w:tcPrChange w:id="4203" w:author="Ed" w:date="2013-04-02T10:13:00Z">
              <w:tcPr>
                <w:tcW w:w="1080" w:type="dxa"/>
                <w:shd w:val="clear" w:color="auto" w:fill="auto"/>
                <w:noWrap/>
                <w:vAlign w:val="bottom"/>
                <w:hideMark/>
              </w:tcPr>
            </w:tcPrChange>
          </w:tcPr>
          <w:p w:rsidR="00E141B1" w:rsidRDefault="002121EA">
            <w:pPr>
              <w:pStyle w:val="NoSpacing"/>
              <w:jc w:val="right"/>
              <w:rPr>
                <w:rPrChange w:id="4204" w:author="Edward Venator" w:date="2013-04-11T09:12:00Z">
                  <w:rPr>
                    <w:b/>
                    <w:bCs/>
                    <w:sz w:val="28"/>
                    <w:lang w:bidi="ar-SA"/>
                  </w:rPr>
                </w:rPrChange>
              </w:rPr>
              <w:pPrChange w:id="4205" w:author="Ed" w:date="2013-04-02T10:13:00Z">
                <w:pPr>
                  <w:pStyle w:val="NoSpacing"/>
                  <w:pageBreakBefore/>
                </w:pPr>
              </w:pPrChange>
            </w:pPr>
            <w:r w:rsidRPr="00F651EA">
              <w:rPr>
                <w:lang w:bidi="ar-SA"/>
              </w:rPr>
              <w:t>0.076</w:t>
            </w:r>
          </w:p>
        </w:tc>
        <w:tc>
          <w:tcPr>
            <w:tcW w:w="770" w:type="dxa"/>
            <w:shd w:val="clear" w:color="auto" w:fill="auto"/>
            <w:noWrap/>
            <w:vAlign w:val="bottom"/>
            <w:hideMark/>
            <w:tcPrChange w:id="4206" w:author="Ed" w:date="2013-04-02T10:13:00Z">
              <w:tcPr>
                <w:tcW w:w="1080" w:type="dxa"/>
                <w:shd w:val="clear" w:color="auto" w:fill="auto"/>
                <w:noWrap/>
                <w:vAlign w:val="bottom"/>
                <w:hideMark/>
              </w:tcPr>
            </w:tcPrChange>
          </w:tcPr>
          <w:p w:rsidR="00E141B1" w:rsidRDefault="002121EA">
            <w:pPr>
              <w:pStyle w:val="NoSpacing"/>
              <w:jc w:val="right"/>
              <w:rPr>
                <w:rPrChange w:id="4207" w:author="Edward Venator" w:date="2013-04-11T09:12:00Z">
                  <w:rPr>
                    <w:b/>
                    <w:bCs/>
                    <w:sz w:val="28"/>
                    <w:lang w:bidi="ar-SA"/>
                  </w:rPr>
                </w:rPrChange>
              </w:rPr>
              <w:pPrChange w:id="4208" w:author="Ed" w:date="2013-04-02T10:13:00Z">
                <w:pPr>
                  <w:pStyle w:val="NoSpacing"/>
                  <w:pageBreakBefore/>
                </w:pPr>
              </w:pPrChange>
            </w:pPr>
            <w:r w:rsidRPr="00F651EA">
              <w:rPr>
                <w:lang w:bidi="ar-SA"/>
              </w:rPr>
              <w:t>0.10</w:t>
            </w:r>
            <w:r w:rsidR="001B174C">
              <w:rPr>
                <w:lang w:bidi="ar-SA"/>
              </w:rPr>
              <w:t>1</w:t>
            </w:r>
          </w:p>
        </w:tc>
        <w:tc>
          <w:tcPr>
            <w:tcW w:w="770" w:type="dxa"/>
            <w:shd w:val="clear" w:color="auto" w:fill="auto"/>
            <w:noWrap/>
            <w:vAlign w:val="bottom"/>
            <w:hideMark/>
            <w:tcPrChange w:id="4209" w:author="Ed" w:date="2013-04-02T10:13:00Z">
              <w:tcPr>
                <w:tcW w:w="1080" w:type="dxa"/>
                <w:shd w:val="clear" w:color="auto" w:fill="auto"/>
                <w:noWrap/>
                <w:vAlign w:val="bottom"/>
                <w:hideMark/>
              </w:tcPr>
            </w:tcPrChange>
          </w:tcPr>
          <w:p w:rsidR="00E141B1" w:rsidRDefault="002121EA">
            <w:pPr>
              <w:pStyle w:val="NoSpacing"/>
              <w:jc w:val="right"/>
              <w:rPr>
                <w:rPrChange w:id="4210" w:author="Edward Venator" w:date="2013-04-11T09:12:00Z">
                  <w:rPr>
                    <w:b/>
                    <w:bCs/>
                    <w:sz w:val="28"/>
                    <w:lang w:bidi="ar-SA"/>
                  </w:rPr>
                </w:rPrChange>
              </w:rPr>
              <w:pPrChange w:id="4211" w:author="Ed" w:date="2013-04-02T10:13:00Z">
                <w:pPr>
                  <w:pStyle w:val="NoSpacing"/>
                  <w:pageBreakBefore/>
                </w:pPr>
              </w:pPrChange>
            </w:pPr>
            <w:r w:rsidRPr="00F651EA">
              <w:rPr>
                <w:lang w:bidi="ar-SA"/>
              </w:rPr>
              <w:t>0.048</w:t>
            </w:r>
          </w:p>
        </w:tc>
        <w:tc>
          <w:tcPr>
            <w:tcW w:w="770" w:type="dxa"/>
            <w:shd w:val="clear" w:color="auto" w:fill="auto"/>
            <w:noWrap/>
            <w:vAlign w:val="bottom"/>
            <w:hideMark/>
            <w:tcPrChange w:id="4212" w:author="Ed" w:date="2013-04-02T10:13:00Z">
              <w:tcPr>
                <w:tcW w:w="1350" w:type="dxa"/>
                <w:shd w:val="clear" w:color="auto" w:fill="auto"/>
                <w:noWrap/>
                <w:vAlign w:val="bottom"/>
                <w:hideMark/>
              </w:tcPr>
            </w:tcPrChange>
          </w:tcPr>
          <w:p w:rsidR="00E141B1" w:rsidRDefault="002121EA">
            <w:pPr>
              <w:pStyle w:val="NoSpacing"/>
              <w:jc w:val="right"/>
              <w:rPr>
                <w:rPrChange w:id="4213" w:author="Edward Venator" w:date="2013-04-11T09:12:00Z">
                  <w:rPr>
                    <w:b/>
                    <w:bCs/>
                    <w:sz w:val="28"/>
                    <w:lang w:bidi="ar-SA"/>
                  </w:rPr>
                </w:rPrChange>
              </w:rPr>
              <w:pPrChange w:id="4214" w:author="Ed" w:date="2013-04-02T10:13:00Z">
                <w:pPr>
                  <w:pStyle w:val="NoSpacing"/>
                  <w:pageBreakBefore/>
                </w:pPr>
              </w:pPrChange>
            </w:pPr>
            <w:r w:rsidRPr="00F651EA">
              <w:rPr>
                <w:lang w:bidi="ar-SA"/>
              </w:rPr>
              <w:t>0.031</w:t>
            </w:r>
          </w:p>
        </w:tc>
        <w:tc>
          <w:tcPr>
            <w:tcW w:w="1550" w:type="dxa"/>
            <w:shd w:val="clear" w:color="auto" w:fill="auto"/>
            <w:noWrap/>
            <w:vAlign w:val="bottom"/>
            <w:hideMark/>
            <w:tcPrChange w:id="4215" w:author="Ed" w:date="2013-04-02T10:13:00Z">
              <w:tcPr>
                <w:tcW w:w="1620" w:type="dxa"/>
                <w:shd w:val="clear" w:color="auto" w:fill="auto"/>
                <w:noWrap/>
                <w:vAlign w:val="bottom"/>
                <w:hideMark/>
              </w:tcPr>
            </w:tcPrChange>
          </w:tcPr>
          <w:p w:rsidR="00E141B1" w:rsidRDefault="002121EA">
            <w:pPr>
              <w:pStyle w:val="NoSpacing"/>
              <w:jc w:val="right"/>
              <w:rPr>
                <w:rPrChange w:id="4216" w:author="Edward Venator" w:date="2013-04-11T09:12:00Z">
                  <w:rPr>
                    <w:b/>
                    <w:bCs/>
                    <w:sz w:val="28"/>
                    <w:lang w:bidi="ar-SA"/>
                  </w:rPr>
                </w:rPrChange>
              </w:rPr>
              <w:pPrChange w:id="4217" w:author="Ed" w:date="2013-04-02T10:13:00Z">
                <w:pPr>
                  <w:pStyle w:val="NoSpacing"/>
                  <w:pageBreakBefore/>
                </w:pPr>
              </w:pPrChange>
            </w:pPr>
            <w:r w:rsidRPr="00F651EA">
              <w:rPr>
                <w:lang w:bidi="ar-SA"/>
              </w:rPr>
              <w:t>0.09</w:t>
            </w:r>
            <w:r w:rsidR="001B174C">
              <w:rPr>
                <w:lang w:bidi="ar-SA"/>
              </w:rPr>
              <w:t>3</w:t>
            </w:r>
          </w:p>
        </w:tc>
        <w:tc>
          <w:tcPr>
            <w:tcW w:w="1610" w:type="dxa"/>
            <w:shd w:val="clear" w:color="auto" w:fill="auto"/>
            <w:noWrap/>
            <w:vAlign w:val="bottom"/>
            <w:hideMark/>
            <w:tcPrChange w:id="4218" w:author="Ed" w:date="2013-04-02T10:13:00Z">
              <w:tcPr>
                <w:tcW w:w="1509" w:type="dxa"/>
                <w:shd w:val="clear" w:color="auto" w:fill="auto"/>
                <w:noWrap/>
                <w:vAlign w:val="bottom"/>
                <w:hideMark/>
              </w:tcPr>
            </w:tcPrChange>
          </w:tcPr>
          <w:p w:rsidR="00E141B1" w:rsidRDefault="002121EA">
            <w:pPr>
              <w:pStyle w:val="NoSpacing"/>
              <w:jc w:val="right"/>
              <w:rPr>
                <w:rPrChange w:id="4219" w:author="Edward Venator" w:date="2013-04-11T09:12:00Z">
                  <w:rPr>
                    <w:b/>
                    <w:bCs/>
                    <w:sz w:val="28"/>
                    <w:lang w:bidi="ar-SA"/>
                  </w:rPr>
                </w:rPrChange>
              </w:rPr>
              <w:pPrChange w:id="4220" w:author="Ed" w:date="2013-04-02T10:13:00Z">
                <w:pPr>
                  <w:pStyle w:val="NoSpacing"/>
                  <w:pageBreakBefore/>
                </w:pPr>
              </w:pPrChange>
            </w:pPr>
            <w:r w:rsidRPr="00F651EA">
              <w:rPr>
                <w:lang w:bidi="ar-SA"/>
              </w:rPr>
              <w:t>6.604</w:t>
            </w:r>
          </w:p>
        </w:tc>
      </w:tr>
    </w:tbl>
    <w:p w:rsidR="002121EA" w:rsidRDefault="002121EA" w:rsidP="00CA427F"/>
    <w:p w:rsidR="001047D9" w:rsidRPr="00C702FF" w:rsidRDefault="002121EA" w:rsidP="001047D9">
      <w:r>
        <w:t xml:space="preserve">All measurements in meters, except where indicated. Oz and </w:t>
      </w:r>
      <w:proofErr w:type="spellStart"/>
      <w:r>
        <w:t>Ow</w:t>
      </w:r>
      <w:proofErr w:type="spellEnd"/>
      <w:r>
        <w:t xml:space="preserve"> indicate quaternion components z and w. Perfect localization would be 0 meters displacement and 0 degrees heading (the robot at the origin).</w:t>
      </w:r>
    </w:p>
    <w:sectPr w:rsidR="001047D9" w:rsidRPr="00C702FF"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57" w:author="Ed" w:date="2013-04-03T12:28:00Z" w:initials="E">
    <w:p w:rsidR="00E141B1" w:rsidRDefault="00E141B1">
      <w:pPr>
        <w:pStyle w:val="CommentText"/>
      </w:pPr>
      <w:r>
        <w:rPr>
          <w:rStyle w:val="CommentReference"/>
        </w:rPr>
        <w:annotationRef/>
      </w:r>
      <w:r>
        <w:t>Reconstruct BoM (Appendix?)</w:t>
      </w:r>
    </w:p>
  </w:comment>
  <w:comment w:id="864" w:author="Ed" w:date="2013-04-03T12:28:00Z" w:initials="E">
    <w:p w:rsidR="00E141B1" w:rsidRDefault="00E141B1">
      <w:pPr>
        <w:pStyle w:val="CommentText"/>
      </w:pPr>
      <w:r>
        <w:rPr>
          <w:rStyle w:val="CommentReference"/>
        </w:rPr>
        <w:annotationRef/>
      </w:r>
      <w:r>
        <w:t>Add pull down resistor on transistor gate to diagram</w:t>
      </w:r>
    </w:p>
  </w:comment>
  <w:comment w:id="906" w:author="Ed" w:date="2013-04-03T12:28:00Z" w:initials="E">
    <w:p w:rsidR="00E141B1" w:rsidRDefault="00E141B1">
      <w:pPr>
        <w:pStyle w:val="CommentText"/>
      </w:pPr>
      <w:r>
        <w:rPr>
          <w:rStyle w:val="CommentReference"/>
        </w:rPr>
        <w:annotationRef/>
      </w:r>
      <w:r>
        <w:t>Replace with higher quality</w:t>
      </w:r>
    </w:p>
  </w:comment>
  <w:comment w:id="977" w:author="Ed" w:date="2013-04-03T12:28:00Z" w:initials="E">
    <w:p w:rsidR="00E141B1" w:rsidRDefault="00E141B1">
      <w:pPr>
        <w:pStyle w:val="CommentText"/>
      </w:pPr>
      <w:r>
        <w:rPr>
          <w:rStyle w:val="CommentReference"/>
        </w:rPr>
        <w:annotationRef/>
      </w:r>
    </w:p>
  </w:comment>
  <w:comment w:id="978" w:author="Ed" w:date="2013-04-03T12:28:00Z" w:initials="E">
    <w:p w:rsidR="00E141B1" w:rsidRDefault="00E141B1">
      <w:pPr>
        <w:pStyle w:val="CommentText"/>
      </w:pPr>
      <w:r>
        <w:rPr>
          <w:rStyle w:val="CommentReference"/>
        </w:rPr>
        <w:annotationRef/>
      </w:r>
      <w:r>
        <w:t>Insert data block diagram here?</w:t>
      </w:r>
    </w:p>
  </w:comment>
  <w:comment w:id="994" w:author="Ed" w:date="2013-04-03T12:28:00Z" w:initials="E">
    <w:p w:rsidR="00E141B1" w:rsidRDefault="00E141B1">
      <w:pPr>
        <w:pStyle w:val="CommentText"/>
      </w:pPr>
      <w:r>
        <w:rPr>
          <w:rStyle w:val="CommentReference"/>
        </w:rPr>
        <w:annotationRef/>
      </w:r>
      <w:r>
        <w:t>Cut this?</w:t>
      </w:r>
    </w:p>
  </w:comment>
  <w:comment w:id="1057" w:author="Ed" w:date="2013-04-03T12:28:00Z" w:initials="E">
    <w:p w:rsidR="00E141B1" w:rsidRDefault="00E141B1">
      <w:pPr>
        <w:pStyle w:val="CommentText"/>
      </w:pPr>
      <w:r>
        <w:rPr>
          <w:rStyle w:val="CommentReference"/>
        </w:rPr>
        <w:annotationRef/>
      </w:r>
      <w:r>
        <w:t>Cite what?</w:t>
      </w:r>
    </w:p>
  </w:comment>
  <w:comment w:id="2116" w:author="Ed" w:date="2013-04-03T12:28:00Z" w:initials="E">
    <w:p w:rsidR="00E141B1" w:rsidRDefault="00E141B1">
      <w:pPr>
        <w:pStyle w:val="CommentText"/>
      </w:pPr>
      <w:r>
        <w:rPr>
          <w:rStyle w:val="CommentReference"/>
        </w:rPr>
        <w:annotationRef/>
      </w:r>
      <w:r>
        <w:t>Have different shapes for HW and SW. Label arrows as topics/services.</w:t>
      </w:r>
    </w:p>
  </w:comment>
  <w:comment w:id="2286" w:author="Ed" w:date="2013-04-03T12:28:00Z" w:initials="E">
    <w:p w:rsidR="00E141B1" w:rsidRDefault="00E141B1">
      <w:pPr>
        <w:pStyle w:val="CommentText"/>
      </w:pPr>
      <w:r>
        <w:rPr>
          <w:rStyle w:val="CommentReference"/>
        </w:rPr>
        <w:annotationRef/>
      </w:r>
      <w:r>
        <w:t>Possibly cite OSHA guideline here?</w:t>
      </w:r>
    </w:p>
  </w:comment>
  <w:comment w:id="2388" w:author="Ed" w:date="2013-04-03T12:28:00Z" w:initials="E">
    <w:p w:rsidR="00E141B1" w:rsidRDefault="00E141B1">
      <w:pPr>
        <w:pStyle w:val="CommentText"/>
      </w:pPr>
      <w:r>
        <w:rPr>
          <w:rStyle w:val="CommentReference"/>
        </w:rPr>
        <w:annotationRef/>
      </w:r>
      <w:r>
        <w:t>Should really have a schematic diagram for this system</w:t>
      </w:r>
    </w:p>
  </w:comment>
  <w:comment w:id="2671" w:author="Ed" w:date="2013-04-03T12:28:00Z" w:initials="E">
    <w:p w:rsidR="00E141B1" w:rsidRDefault="00E141B1">
      <w:pPr>
        <w:pStyle w:val="CommentText"/>
      </w:pPr>
      <w:r>
        <w:rPr>
          <w:rStyle w:val="CommentReference"/>
        </w:rPr>
        <w:annotationRef/>
      </w:r>
      <w:r>
        <w:t>Check this</w:t>
      </w:r>
    </w:p>
  </w:comment>
  <w:comment w:id="3756" w:author="Ed" w:date="2013-04-03T12:28:00Z" w:initials="E">
    <w:p w:rsidR="00E141B1" w:rsidRDefault="00E141B1">
      <w:pPr>
        <w:pStyle w:val="CommentText"/>
      </w:pPr>
      <w:r>
        <w:rPr>
          <w:rStyle w:val="CommentReference"/>
        </w:rPr>
        <w:annotationRef/>
      </w:r>
      <w:r>
        <w:t>Check th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014C" w:rsidRDefault="00F2014C" w:rsidP="00CA427F">
      <w:r>
        <w:separator/>
      </w:r>
    </w:p>
  </w:endnote>
  <w:endnote w:type="continuationSeparator" w:id="0">
    <w:p w:rsidR="00F2014C" w:rsidRDefault="00F2014C" w:rsidP="00CA427F">
      <w:r>
        <w:continuationSeparator/>
      </w:r>
    </w:p>
  </w:endnote>
  <w:endnote w:type="continuationNotice" w:id="1">
    <w:p w:rsidR="00F2014C" w:rsidRDefault="00F2014C">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sig w:usb0="00000000" w:usb1="00000000" w:usb2="00000000" w:usb3="00000000" w:csb0="00000000" w:csb1="00000000"/>
  </w:font>
  <w:font w:name="Liberation Serif">
    <w:altName w:val="MS PMincho"/>
    <w:charset w:val="80"/>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41B1" w:rsidRDefault="00E141B1" w:rsidP="00CA427F">
    <w:pPr>
      <w:pStyle w:val="Footer"/>
    </w:pPr>
  </w:p>
  <w:p w:rsidR="00E141B1" w:rsidRDefault="00E141B1" w:rsidP="00CA42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41B1" w:rsidRDefault="00E141B1"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fldSimple w:instr=" PAGE   \* MERGEFORMAT ">
          <w:r w:rsidR="003731CE">
            <w:rPr>
              <w:noProof/>
            </w:rPr>
            <w:t>77</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014C" w:rsidRDefault="00F2014C" w:rsidP="00CA427F">
      <w:r>
        <w:separator/>
      </w:r>
    </w:p>
  </w:footnote>
  <w:footnote w:type="continuationSeparator" w:id="0">
    <w:p w:rsidR="00F2014C" w:rsidRDefault="00F2014C" w:rsidP="00CA427F">
      <w:r>
        <w:continuationSeparator/>
      </w:r>
    </w:p>
  </w:footnote>
  <w:footnote w:type="continuationNotice" w:id="1">
    <w:p w:rsidR="00F2014C" w:rsidRDefault="00F2014C">
      <w:pPr>
        <w:spacing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41B1" w:rsidRDefault="00E141B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4">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5">
    <w:nsid w:val="73322055"/>
    <w:multiLevelType w:val="multilevel"/>
    <w:tmpl w:val="4B683314"/>
    <w:numStyleLink w:val="Headings"/>
  </w:abstractNum>
  <w:abstractNum w:abstractNumId="16">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7">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1"/>
  </w:num>
  <w:num w:numId="4">
    <w:abstractNumId w:val="4"/>
  </w:num>
  <w:num w:numId="5">
    <w:abstractNumId w:val="14"/>
  </w:num>
  <w:num w:numId="6">
    <w:abstractNumId w:val="2"/>
  </w:num>
  <w:num w:numId="7">
    <w:abstractNumId w:val="12"/>
  </w:num>
  <w:num w:numId="8">
    <w:abstractNumId w:val="9"/>
  </w:num>
  <w:num w:numId="9">
    <w:abstractNumId w:val="16"/>
  </w:num>
  <w:num w:numId="10">
    <w:abstractNumId w:val="3"/>
  </w:num>
  <w:num w:numId="11">
    <w:abstractNumId w:val="13"/>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5"/>
  </w:num>
  <w:num w:numId="20">
    <w:abstractNumId w:val="17"/>
  </w:num>
  <w:num w:numId="21">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70"/>
  <w:embedSystemFonts/>
  <w:proofState w:spelling="clean"/>
  <w:stylePaneFormatFilter w:val="0000"/>
  <w:trackRevisions/>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5122"/>
  </w:hdrShapeDefaults>
  <w:footnotePr>
    <w:footnote w:id="-1"/>
    <w:footnote w:id="0"/>
    <w:footnote w:id="1"/>
  </w:footnotePr>
  <w:endnotePr>
    <w:endnote w:id="-1"/>
    <w:endnote w:id="0"/>
    <w:endnote w:id="1"/>
  </w:endnotePr>
  <w:compat>
    <w:spaceForUL/>
    <w:balanceSingleByteDoubleByteWidth/>
    <w:doNotLeaveBackslashAlone/>
    <w:ulTrailSpace/>
    <w:adjustLineHeightInTable/>
  </w:compat>
  <w:rsids>
    <w:rsidRoot w:val="002B57A3"/>
    <w:rsid w:val="000057B5"/>
    <w:rsid w:val="00005C1B"/>
    <w:rsid w:val="0001551D"/>
    <w:rsid w:val="00015FD3"/>
    <w:rsid w:val="00016549"/>
    <w:rsid w:val="00021F0A"/>
    <w:rsid w:val="00026E6C"/>
    <w:rsid w:val="00036AA2"/>
    <w:rsid w:val="000476E8"/>
    <w:rsid w:val="00055796"/>
    <w:rsid w:val="00060A2F"/>
    <w:rsid w:val="00073423"/>
    <w:rsid w:val="000812B3"/>
    <w:rsid w:val="000942D4"/>
    <w:rsid w:val="000951D8"/>
    <w:rsid w:val="00097855"/>
    <w:rsid w:val="000A0185"/>
    <w:rsid w:val="000A0438"/>
    <w:rsid w:val="000C39CF"/>
    <w:rsid w:val="000E652D"/>
    <w:rsid w:val="001047D9"/>
    <w:rsid w:val="00114619"/>
    <w:rsid w:val="00121178"/>
    <w:rsid w:val="0014325B"/>
    <w:rsid w:val="00144269"/>
    <w:rsid w:val="00156DEB"/>
    <w:rsid w:val="001638A1"/>
    <w:rsid w:val="001719C3"/>
    <w:rsid w:val="00176F7F"/>
    <w:rsid w:val="001B174C"/>
    <w:rsid w:val="001B1C15"/>
    <w:rsid w:val="001B254E"/>
    <w:rsid w:val="001B61F0"/>
    <w:rsid w:val="001B6819"/>
    <w:rsid w:val="001D42E6"/>
    <w:rsid w:val="001D6113"/>
    <w:rsid w:val="001E0DFA"/>
    <w:rsid w:val="002121EA"/>
    <w:rsid w:val="00220635"/>
    <w:rsid w:val="0022684D"/>
    <w:rsid w:val="00227307"/>
    <w:rsid w:val="00244465"/>
    <w:rsid w:val="00246D24"/>
    <w:rsid w:val="002557A2"/>
    <w:rsid w:val="0026231D"/>
    <w:rsid w:val="002969ED"/>
    <w:rsid w:val="002A42A1"/>
    <w:rsid w:val="002A42C2"/>
    <w:rsid w:val="002B57A3"/>
    <w:rsid w:val="002B69CE"/>
    <w:rsid w:val="002C38D8"/>
    <w:rsid w:val="002D6416"/>
    <w:rsid w:val="002E0277"/>
    <w:rsid w:val="002E2832"/>
    <w:rsid w:val="002E7AAE"/>
    <w:rsid w:val="00300C4C"/>
    <w:rsid w:val="00306864"/>
    <w:rsid w:val="00312228"/>
    <w:rsid w:val="00330422"/>
    <w:rsid w:val="003330B7"/>
    <w:rsid w:val="0034564C"/>
    <w:rsid w:val="003669D1"/>
    <w:rsid w:val="0036798C"/>
    <w:rsid w:val="003731CE"/>
    <w:rsid w:val="003742E7"/>
    <w:rsid w:val="003777D9"/>
    <w:rsid w:val="003803BC"/>
    <w:rsid w:val="00380F8D"/>
    <w:rsid w:val="003B51D5"/>
    <w:rsid w:val="003C6932"/>
    <w:rsid w:val="003C734C"/>
    <w:rsid w:val="003E136B"/>
    <w:rsid w:val="003E6308"/>
    <w:rsid w:val="003E70E3"/>
    <w:rsid w:val="003F0DE5"/>
    <w:rsid w:val="004313B6"/>
    <w:rsid w:val="00452C4A"/>
    <w:rsid w:val="00454B15"/>
    <w:rsid w:val="004678EE"/>
    <w:rsid w:val="004719AB"/>
    <w:rsid w:val="004A564E"/>
    <w:rsid w:val="004B32C0"/>
    <w:rsid w:val="004B3653"/>
    <w:rsid w:val="004D686C"/>
    <w:rsid w:val="004E717C"/>
    <w:rsid w:val="004F2D1C"/>
    <w:rsid w:val="00502CDA"/>
    <w:rsid w:val="005105B4"/>
    <w:rsid w:val="005217DE"/>
    <w:rsid w:val="00523298"/>
    <w:rsid w:val="00523A24"/>
    <w:rsid w:val="0053034D"/>
    <w:rsid w:val="00534635"/>
    <w:rsid w:val="0053761C"/>
    <w:rsid w:val="00595217"/>
    <w:rsid w:val="00596370"/>
    <w:rsid w:val="00597959"/>
    <w:rsid w:val="005B060D"/>
    <w:rsid w:val="005B23F0"/>
    <w:rsid w:val="005E38AC"/>
    <w:rsid w:val="00604510"/>
    <w:rsid w:val="00606590"/>
    <w:rsid w:val="00610622"/>
    <w:rsid w:val="00624768"/>
    <w:rsid w:val="00627192"/>
    <w:rsid w:val="006349D4"/>
    <w:rsid w:val="006545F1"/>
    <w:rsid w:val="00660968"/>
    <w:rsid w:val="00691AD8"/>
    <w:rsid w:val="00697DB7"/>
    <w:rsid w:val="006A0A73"/>
    <w:rsid w:val="006A20FF"/>
    <w:rsid w:val="006B59B9"/>
    <w:rsid w:val="006B701A"/>
    <w:rsid w:val="006C0CF0"/>
    <w:rsid w:val="006E089F"/>
    <w:rsid w:val="006F1159"/>
    <w:rsid w:val="006F204F"/>
    <w:rsid w:val="00713CF9"/>
    <w:rsid w:val="007229EA"/>
    <w:rsid w:val="00743D43"/>
    <w:rsid w:val="00750253"/>
    <w:rsid w:val="00790ADC"/>
    <w:rsid w:val="007920F0"/>
    <w:rsid w:val="007A0A93"/>
    <w:rsid w:val="007B1D78"/>
    <w:rsid w:val="007B43CD"/>
    <w:rsid w:val="007B7264"/>
    <w:rsid w:val="007E247D"/>
    <w:rsid w:val="007E4599"/>
    <w:rsid w:val="00801869"/>
    <w:rsid w:val="00815210"/>
    <w:rsid w:val="00817427"/>
    <w:rsid w:val="00820D05"/>
    <w:rsid w:val="00835419"/>
    <w:rsid w:val="0083679E"/>
    <w:rsid w:val="00845427"/>
    <w:rsid w:val="008456AF"/>
    <w:rsid w:val="00847F35"/>
    <w:rsid w:val="00851713"/>
    <w:rsid w:val="00864D17"/>
    <w:rsid w:val="0087344B"/>
    <w:rsid w:val="008758EB"/>
    <w:rsid w:val="0088127F"/>
    <w:rsid w:val="00883C3F"/>
    <w:rsid w:val="00886998"/>
    <w:rsid w:val="008976FA"/>
    <w:rsid w:val="008A123A"/>
    <w:rsid w:val="008A5227"/>
    <w:rsid w:val="008B0231"/>
    <w:rsid w:val="008B75AF"/>
    <w:rsid w:val="008C03F5"/>
    <w:rsid w:val="008C0AF2"/>
    <w:rsid w:val="008C2EAC"/>
    <w:rsid w:val="008D43E4"/>
    <w:rsid w:val="008E25F2"/>
    <w:rsid w:val="008E6318"/>
    <w:rsid w:val="008E6F27"/>
    <w:rsid w:val="008F2833"/>
    <w:rsid w:val="008F38C3"/>
    <w:rsid w:val="008F4491"/>
    <w:rsid w:val="008F776E"/>
    <w:rsid w:val="0090056C"/>
    <w:rsid w:val="00903BF7"/>
    <w:rsid w:val="00915506"/>
    <w:rsid w:val="00920819"/>
    <w:rsid w:val="009233BD"/>
    <w:rsid w:val="00925EE4"/>
    <w:rsid w:val="00946D24"/>
    <w:rsid w:val="009531CE"/>
    <w:rsid w:val="00961E9C"/>
    <w:rsid w:val="009662D3"/>
    <w:rsid w:val="00967ECC"/>
    <w:rsid w:val="009800A1"/>
    <w:rsid w:val="009834F5"/>
    <w:rsid w:val="00987999"/>
    <w:rsid w:val="00993CBD"/>
    <w:rsid w:val="00996AF2"/>
    <w:rsid w:val="0099775E"/>
    <w:rsid w:val="009B2620"/>
    <w:rsid w:val="009D23E7"/>
    <w:rsid w:val="009D6921"/>
    <w:rsid w:val="009E09EB"/>
    <w:rsid w:val="009F112C"/>
    <w:rsid w:val="00A15744"/>
    <w:rsid w:val="00A17829"/>
    <w:rsid w:val="00A215EB"/>
    <w:rsid w:val="00A22D11"/>
    <w:rsid w:val="00A42B1C"/>
    <w:rsid w:val="00A51BF5"/>
    <w:rsid w:val="00A74B09"/>
    <w:rsid w:val="00A869A6"/>
    <w:rsid w:val="00AA0B7C"/>
    <w:rsid w:val="00AB6B99"/>
    <w:rsid w:val="00AC7E88"/>
    <w:rsid w:val="00AF0BEB"/>
    <w:rsid w:val="00AF4C15"/>
    <w:rsid w:val="00B05C1A"/>
    <w:rsid w:val="00B06BF6"/>
    <w:rsid w:val="00B161FC"/>
    <w:rsid w:val="00B326C5"/>
    <w:rsid w:val="00B366A1"/>
    <w:rsid w:val="00B4623C"/>
    <w:rsid w:val="00B5275F"/>
    <w:rsid w:val="00B52883"/>
    <w:rsid w:val="00B60E2F"/>
    <w:rsid w:val="00B767F7"/>
    <w:rsid w:val="00B82CCD"/>
    <w:rsid w:val="00B83A20"/>
    <w:rsid w:val="00B90B16"/>
    <w:rsid w:val="00B97924"/>
    <w:rsid w:val="00BB0DEF"/>
    <w:rsid w:val="00BB1647"/>
    <w:rsid w:val="00BE51A0"/>
    <w:rsid w:val="00BE5A17"/>
    <w:rsid w:val="00BF1A9A"/>
    <w:rsid w:val="00BF290D"/>
    <w:rsid w:val="00BF5959"/>
    <w:rsid w:val="00BF5F27"/>
    <w:rsid w:val="00C14777"/>
    <w:rsid w:val="00C20FDF"/>
    <w:rsid w:val="00C23EE7"/>
    <w:rsid w:val="00C265CB"/>
    <w:rsid w:val="00C26887"/>
    <w:rsid w:val="00C366B4"/>
    <w:rsid w:val="00C55C0D"/>
    <w:rsid w:val="00C60FD0"/>
    <w:rsid w:val="00C6703D"/>
    <w:rsid w:val="00C702FF"/>
    <w:rsid w:val="00C7447B"/>
    <w:rsid w:val="00C82D64"/>
    <w:rsid w:val="00CA19BC"/>
    <w:rsid w:val="00CA427F"/>
    <w:rsid w:val="00CC5A2E"/>
    <w:rsid w:val="00CE35EE"/>
    <w:rsid w:val="00D03085"/>
    <w:rsid w:val="00D118F7"/>
    <w:rsid w:val="00D12086"/>
    <w:rsid w:val="00D21764"/>
    <w:rsid w:val="00D23F78"/>
    <w:rsid w:val="00D44259"/>
    <w:rsid w:val="00D50A3D"/>
    <w:rsid w:val="00D52129"/>
    <w:rsid w:val="00D64CD1"/>
    <w:rsid w:val="00D753C2"/>
    <w:rsid w:val="00D856A0"/>
    <w:rsid w:val="00D91C43"/>
    <w:rsid w:val="00DA4DD7"/>
    <w:rsid w:val="00DA7C5D"/>
    <w:rsid w:val="00DB4046"/>
    <w:rsid w:val="00DB619F"/>
    <w:rsid w:val="00DC7331"/>
    <w:rsid w:val="00DD7EB8"/>
    <w:rsid w:val="00DE35D6"/>
    <w:rsid w:val="00DE7A2F"/>
    <w:rsid w:val="00DF415F"/>
    <w:rsid w:val="00E04238"/>
    <w:rsid w:val="00E141B1"/>
    <w:rsid w:val="00E24D67"/>
    <w:rsid w:val="00E32684"/>
    <w:rsid w:val="00E33D8B"/>
    <w:rsid w:val="00E40487"/>
    <w:rsid w:val="00E57186"/>
    <w:rsid w:val="00E811C4"/>
    <w:rsid w:val="00E8726A"/>
    <w:rsid w:val="00E87BD2"/>
    <w:rsid w:val="00E9706F"/>
    <w:rsid w:val="00EB1F78"/>
    <w:rsid w:val="00F00C41"/>
    <w:rsid w:val="00F15635"/>
    <w:rsid w:val="00F2014C"/>
    <w:rsid w:val="00F2098B"/>
    <w:rsid w:val="00F31439"/>
    <w:rsid w:val="00F3160B"/>
    <w:rsid w:val="00F3297E"/>
    <w:rsid w:val="00F422CA"/>
    <w:rsid w:val="00F44690"/>
    <w:rsid w:val="00F51417"/>
    <w:rsid w:val="00F600E1"/>
    <w:rsid w:val="00F651EA"/>
    <w:rsid w:val="00F66CBB"/>
    <w:rsid w:val="00F84E58"/>
    <w:rsid w:val="00F87CE5"/>
    <w:rsid w:val="00F95097"/>
    <w:rsid w:val="00FA725F"/>
    <w:rsid w:val="00FC47C3"/>
    <w:rsid w:val="00FC6366"/>
    <w:rsid w:val="00FD076A"/>
    <w:rsid w:val="00FD0F15"/>
    <w:rsid w:val="00FD7709"/>
    <w:rsid w:val="00FE30C5"/>
    <w:rsid w:val="00FE52B7"/>
    <w:rsid w:val="00FF7E5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 w:date="2013-04-02T11:30:00Z">
        <w:pPr>
          <w:pageBreakBefore/>
          <w:numPr>
            <w:ilvl w:val="1"/>
            <w:numId w:val="14"/>
          </w:numPr>
          <w:spacing w:before="200" w:after="160" w:line="480" w:lineRule="auto"/>
          <w:contextualSpacing/>
          <w:outlineLvl w:val="1"/>
        </w:pPr>
      </w:pPrChange>
    </w:pPr>
    <w:rPr>
      <w:bCs w:val="0"/>
      <w:sz w:val="26"/>
      <w:szCs w:val="26"/>
      <w:rPrChange w:id="1" w:author=""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E141B1"/>
    <w:pPr>
      <w:numPr>
        <w:numId w:val="21"/>
      </w:numPr>
      <w:ind w:left="720"/>
      <w:contextualSpacing/>
      <w:pPrChange w:id="2" w:author="" w:date="2013-04-11T09:12:00Z">
        <w:pPr>
          <w:spacing w:after="160" w:line="480" w:lineRule="auto"/>
          <w:ind w:left="720"/>
          <w:contextualSpacing/>
          <w:jc w:val="both"/>
        </w:pPr>
      </w:pPrChange>
    </w:pPr>
    <w:rPr>
      <w:rPrChange w:id="2" w:author="" w:date="2013-04-11T09:12: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E141B1"/>
    <w:pPr>
      <w:spacing w:after="200" w:line="276" w:lineRule="auto"/>
      <w:pPrChange w:id="4" w:author="" w:date="2013-04-11T09:12:00Z">
        <w:pPr>
          <w:spacing w:after="200" w:line="276" w:lineRule="auto"/>
          <w:ind w:left="720"/>
          <w:contextualSpacing/>
          <w:jc w:val="both"/>
        </w:pPr>
      </w:pPrChange>
    </w:pPr>
    <w:rPr>
      <w:rPrChange w:id="4" w:author="" w:date="2013-04-11T09:12:00Z">
        <w:rPr>
          <w:sz w:val="24"/>
          <w:szCs w:val="22"/>
          <w:lang w:val="en-US" w:eastAsia="en-US" w:bidi="en-US"/>
        </w:rPr>
      </w:rPrChange>
    </w:r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5" w:author="" w:date="2013-04-03T15:34:00Z">
        <w:pPr>
          <w:spacing w:after="160" w:line="480" w:lineRule="auto"/>
        </w:pPr>
      </w:pPrChange>
    </w:pPr>
    <w:rPr>
      <w:rFonts w:ascii="Cambria" w:hAnsi="Cambria"/>
      <w:b/>
      <w:bCs/>
      <w:sz w:val="28"/>
      <w:szCs w:val="28"/>
      <w:lang w:bidi="en-US"/>
      <w:rPrChange w:id="5" w:author=""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5"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5"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6" w:author="Ed" w:date="2013-04-02T11:30:00Z">
        <w:pPr>
          <w:pageBreakBefore/>
          <w:numPr>
            <w:ilvl w:val="1"/>
            <w:numId w:val="14"/>
          </w:numPr>
          <w:spacing w:before="200" w:after="160" w:line="480" w:lineRule="auto"/>
          <w:contextualSpacing/>
          <w:outlineLvl w:val="1"/>
        </w:pPr>
      </w:pPrChange>
    </w:pPr>
    <w:rPr>
      <w:bCs w:val="0"/>
      <w:sz w:val="26"/>
      <w:szCs w:val="26"/>
      <w:rPrChange w:id="6"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7" w:author="Ed" w:date="2013-04-08T02:36:00Z">
        <w:pPr>
          <w:spacing w:after="160" w:line="480" w:lineRule="auto"/>
          <w:ind w:left="720"/>
          <w:contextualSpacing/>
          <w:jc w:val="both"/>
        </w:pPr>
      </w:pPrChange>
    </w:pPr>
    <w:rPr>
      <w:rPrChange w:id="7"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8"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8"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9" w:author="Ed" w:date="2013-04-03T15:34:00Z">
        <w:pPr>
          <w:spacing w:after="160" w:line="480" w:lineRule="auto"/>
        </w:pPr>
      </w:pPrChange>
    </w:pPr>
    <w:rPr>
      <w:rFonts w:ascii="Cambria" w:hAnsi="Cambria"/>
      <w:b/>
      <w:bCs/>
      <w:sz w:val="28"/>
      <w:szCs w:val="28"/>
      <w:lang w:bidi="en-US"/>
      <w:rPrChange w:id="9"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r="http://schemas.openxmlformats.org/officeDocument/2006/relationships" xmlns:w="http://schemas.openxmlformats.org/wordprocessingml/2006/main">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image" Target="media/image17.wmf"/><Relationship Id="rId3" Type="http://schemas.openxmlformats.org/officeDocument/2006/relationships/customXml" Target="../customXml/item3.xml"/><Relationship Id="rId21" Type="http://schemas.openxmlformats.org/officeDocument/2006/relationships/image" Target="media/image7.jpeg"/><Relationship Id="rId34" Type="http://schemas.openxmlformats.org/officeDocument/2006/relationships/oleObject" Target="embeddings/oleObject4.bin"/><Relationship Id="rId42" Type="http://schemas.openxmlformats.org/officeDocument/2006/relationships/image" Target="media/image20.png"/><Relationship Id="rId47" Type="http://schemas.openxmlformats.org/officeDocument/2006/relationships/image" Target="media/image25.wmf"/><Relationship Id="rId50" Type="http://schemas.openxmlformats.org/officeDocument/2006/relationships/image" Target="media/image28.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wmf"/><Relationship Id="rId25" Type="http://schemas.openxmlformats.org/officeDocument/2006/relationships/image" Target="media/image11.jpeg"/><Relationship Id="rId33" Type="http://schemas.openxmlformats.org/officeDocument/2006/relationships/image" Target="media/image16.wmf"/><Relationship Id="rId38" Type="http://schemas.openxmlformats.org/officeDocument/2006/relationships/oleObject" Target="embeddings/oleObject8.bin"/><Relationship Id="rId46" Type="http://schemas.openxmlformats.org/officeDocument/2006/relationships/image" Target="media/image24.wmf"/><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4.wmf"/><Relationship Id="rId41" Type="http://schemas.openxmlformats.org/officeDocument/2006/relationships/image" Target="media/image19.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oleObject" Target="embeddings/oleObject3.bin"/><Relationship Id="rId37" Type="http://schemas.openxmlformats.org/officeDocument/2006/relationships/oleObject" Target="embeddings/oleObject7.bin"/><Relationship Id="rId40" Type="http://schemas.openxmlformats.org/officeDocument/2006/relationships/image" Target="media/image18.png"/><Relationship Id="rId45" Type="http://schemas.openxmlformats.org/officeDocument/2006/relationships/image" Target="media/image23.emf"/><Relationship Id="rId53"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wmf"/><Relationship Id="rId23" Type="http://schemas.openxmlformats.org/officeDocument/2006/relationships/image" Target="media/image9.png"/><Relationship Id="rId28" Type="http://schemas.openxmlformats.org/officeDocument/2006/relationships/oleObject" Target="embeddings/oleObject1.bin"/><Relationship Id="rId36" Type="http://schemas.openxmlformats.org/officeDocument/2006/relationships/oleObject" Target="embeddings/oleObject6.bin"/><Relationship Id="rId49" Type="http://schemas.openxmlformats.org/officeDocument/2006/relationships/image" Target="media/image27.wmf"/><Relationship Id="rId10" Type="http://schemas.openxmlformats.org/officeDocument/2006/relationships/endnotes" Target="endnotes.xml"/><Relationship Id="rId19" Type="http://schemas.openxmlformats.org/officeDocument/2006/relationships/image" Target="media/image5.wmf"/><Relationship Id="rId31" Type="http://schemas.openxmlformats.org/officeDocument/2006/relationships/image" Target="media/image15.wmf"/><Relationship Id="rId44" Type="http://schemas.openxmlformats.org/officeDocument/2006/relationships/image" Target="media/image22.wmf"/><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8.jpeg"/><Relationship Id="rId27" Type="http://schemas.openxmlformats.org/officeDocument/2006/relationships/image" Target="media/image13.emf"/><Relationship Id="rId30" Type="http://schemas.openxmlformats.org/officeDocument/2006/relationships/oleObject" Target="embeddings/oleObject2.bin"/><Relationship Id="rId35" Type="http://schemas.openxmlformats.org/officeDocument/2006/relationships/oleObject" Target="embeddings/oleObject5.bin"/><Relationship Id="rId43" Type="http://schemas.openxmlformats.org/officeDocument/2006/relationships/image" Target="media/image21.png"/><Relationship Id="rId48" Type="http://schemas.openxmlformats.org/officeDocument/2006/relationships/image" Target="media/image26.wmf"/><Relationship Id="rId8" Type="http://schemas.openxmlformats.org/officeDocument/2006/relationships/webSettings" Target="webSettings.xml"/><Relationship Id="rId5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b:Sources xmlns:b="http://schemas.openxmlformats.org/officeDocument/2006/bibliography" xmlns="http://schemas.openxmlformats.org/officeDocument/2006/bibliography" SelectedStyle="\IEEE2006OfficeOnline.xsl" StyleName="IEEE 2006"/>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3DBD92D-FD13-472C-A83E-38E8DB230F23}">
  <ds:schemaRefs>
    <ds:schemaRef ds:uri="http://schemas.openxmlformats.org/officeDocument/2006/bibliography"/>
  </ds:schemaRefs>
</ds:datastoreItem>
</file>

<file path=customXml/itemProps2.xml><?xml version="1.0" encoding="utf-8"?>
<ds:datastoreItem xmlns:ds="http://schemas.openxmlformats.org/officeDocument/2006/customXml" ds:itemID="{00EECCF1-86D5-49D4-B646-4D5CFC93071E}">
  <ds:schemaRefs>
    <ds:schemaRef ds:uri="http://schemas.openxmlformats.org/officeDocument/2006/bibliography"/>
  </ds:schemaRefs>
</ds:datastoreItem>
</file>

<file path=customXml/itemProps3.xml><?xml version="1.0" encoding="utf-8"?>
<ds:datastoreItem xmlns:ds="http://schemas.openxmlformats.org/officeDocument/2006/customXml" ds:itemID="{7136C152-4D4A-4E84-9D28-D71ECA000009}">
  <ds:schemaRefs>
    <ds:schemaRef ds:uri="http://schemas.openxmlformats.org/officeDocument/2006/bibliography"/>
  </ds:schemaRefs>
</ds:datastoreItem>
</file>

<file path=customXml/itemProps4.xml><?xml version="1.0" encoding="utf-8"?>
<ds:datastoreItem xmlns:ds="http://schemas.openxmlformats.org/officeDocument/2006/customXml" ds:itemID="{25EC6E1B-C8D9-4E98-9C57-C0C852272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4</TotalTime>
  <Pages>88</Pages>
  <Words>42664</Words>
  <Characters>243186</Characters>
  <Application>Microsoft Office Word</Application>
  <DocSecurity>0</DocSecurity>
  <Lines>2026</Lines>
  <Paragraphs>570</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285280</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77</cp:revision>
  <cp:lastPrinted>2013-03-22T16:07:00Z</cp:lastPrinted>
  <dcterms:created xsi:type="dcterms:W3CDTF">2013-03-22T16:07:00Z</dcterms:created>
  <dcterms:modified xsi:type="dcterms:W3CDTF">2013-04-11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u2fbCmaQ"/&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